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EED0C9" w14:textId="14517735" w:rsidR="00EC0905" w:rsidRDefault="003A24C3">
      <w:bookmarkStart w:id="0" w:name="_Hlk200443266"/>
      <w:bookmarkEnd w:id="0"/>
      <w:r>
        <w:rPr>
          <w:b/>
          <w:bCs/>
        </w:rPr>
        <w:t>Title:</w:t>
      </w:r>
      <w:r w:rsidR="00D2255A">
        <w:rPr>
          <w:b/>
          <w:bCs/>
        </w:rPr>
        <w:t xml:space="preserve"> Electrostatic facilitation of odorant </w:t>
      </w:r>
      <w:proofErr w:type="gramStart"/>
      <w:r w:rsidR="00D2255A">
        <w:rPr>
          <w:b/>
          <w:bCs/>
        </w:rPr>
        <w:t>capture</w:t>
      </w:r>
      <w:proofErr w:type="gramEnd"/>
      <w:r w:rsidR="00D2255A">
        <w:rPr>
          <w:b/>
          <w:bCs/>
        </w:rPr>
        <w:t xml:space="preserve"> in insects</w:t>
      </w:r>
    </w:p>
    <w:p w14:paraId="446DFDF8" w14:textId="77777777" w:rsidR="003A24C3" w:rsidRDefault="003A24C3">
      <w:pPr>
        <w:rPr>
          <w:b/>
          <w:bCs/>
        </w:rPr>
      </w:pPr>
      <w:r>
        <w:rPr>
          <w:b/>
          <w:bCs/>
        </w:rPr>
        <w:t xml:space="preserve">Authors: </w:t>
      </w:r>
    </w:p>
    <w:p w14:paraId="71CCAB2C" w14:textId="072F0C40" w:rsidR="003A24C3" w:rsidRPr="003A24C3" w:rsidRDefault="21403A12">
      <w:pPr>
        <w:rPr>
          <w:vertAlign w:val="superscript"/>
        </w:rPr>
      </w:pPr>
      <w:r>
        <w:t>Alexander N. Borg</w:t>
      </w:r>
      <w:r w:rsidRPr="0A8ACC0F">
        <w:rPr>
          <w:vertAlign w:val="superscript"/>
        </w:rPr>
        <w:t>1</w:t>
      </w:r>
      <w:r>
        <w:t xml:space="preserve">, Beth </w:t>
      </w:r>
      <w:r w:rsidR="7C2C0ABB">
        <w:t xml:space="preserve">H. </w:t>
      </w:r>
      <w:r>
        <w:t>Harris</w:t>
      </w:r>
      <w:r w:rsidRPr="0A8ACC0F">
        <w:rPr>
          <w:vertAlign w:val="superscript"/>
        </w:rPr>
        <w:t>2</w:t>
      </w:r>
      <w:r>
        <w:t>, Liam J. O’Reilly</w:t>
      </w:r>
      <w:r w:rsidRPr="0A8ACC0F">
        <w:rPr>
          <w:vertAlign w:val="superscript"/>
        </w:rPr>
        <w:t>2</w:t>
      </w:r>
      <w:r>
        <w:t>,</w:t>
      </w:r>
      <w:r w:rsidR="10CB40C5">
        <w:t xml:space="preserve"> </w:t>
      </w:r>
      <w:r w:rsidR="22D781AF">
        <w:t>Fraser A. Woodburn</w:t>
      </w:r>
      <w:r w:rsidR="22D781AF" w:rsidRPr="348E6843">
        <w:rPr>
          <w:vertAlign w:val="superscript"/>
        </w:rPr>
        <w:t>2</w:t>
      </w:r>
      <w:r w:rsidR="22D781AF" w:rsidRPr="348E6843">
        <w:t>,</w:t>
      </w:r>
      <w:r w:rsidR="10CB40C5">
        <w:t xml:space="preserve"> David M. Withall</w:t>
      </w:r>
      <w:r w:rsidR="10CB40C5" w:rsidRPr="0A8ACC0F">
        <w:rPr>
          <w:vertAlign w:val="superscript"/>
        </w:rPr>
        <w:t>1</w:t>
      </w:r>
      <w:r w:rsidR="10CB40C5">
        <w:t>,</w:t>
      </w:r>
      <w:r>
        <w:t xml:space="preserve"> </w:t>
      </w:r>
      <w:r w:rsidR="00847890">
        <w:t>Ryan A. Palmer</w:t>
      </w:r>
      <w:r w:rsidR="00682059">
        <w:rPr>
          <w:vertAlign w:val="superscript"/>
        </w:rPr>
        <w:t>3</w:t>
      </w:r>
      <w:r w:rsidR="00847890">
        <w:t xml:space="preserve">, </w:t>
      </w:r>
      <w:r>
        <w:t>Daniel Robert</w:t>
      </w:r>
      <w:r w:rsidRPr="0A8ACC0F">
        <w:rPr>
          <w:vertAlign w:val="superscript"/>
        </w:rPr>
        <w:t>2</w:t>
      </w:r>
      <w:r>
        <w:t xml:space="preserve"> and József Vuts</w:t>
      </w:r>
      <w:r w:rsidRPr="0A8ACC0F">
        <w:rPr>
          <w:vertAlign w:val="superscript"/>
        </w:rPr>
        <w:t>1</w:t>
      </w:r>
    </w:p>
    <w:p w14:paraId="53CFB670" w14:textId="76BF2B99" w:rsidR="003A24C3" w:rsidRDefault="003A24C3">
      <w:pPr>
        <w:rPr>
          <w:b/>
          <w:bCs/>
        </w:rPr>
      </w:pPr>
      <w:r>
        <w:rPr>
          <w:b/>
          <w:bCs/>
        </w:rPr>
        <w:t>Affiliations:</w:t>
      </w:r>
    </w:p>
    <w:p w14:paraId="190C68D8" w14:textId="547A994C" w:rsidR="003A24C3" w:rsidRDefault="003A24C3" w:rsidP="003A24C3">
      <w:pPr>
        <w:spacing w:line="360" w:lineRule="auto"/>
        <w:jc w:val="both"/>
      </w:pPr>
      <w:r w:rsidRPr="005970F3">
        <w:t>1: Protecting Crops and the Environment, Rothamsted Research, Harpenden, Herts, AL5 2JQ, UK</w:t>
      </w:r>
    </w:p>
    <w:p w14:paraId="5DF85EBB" w14:textId="5F9A6B61" w:rsidR="002821CB" w:rsidRDefault="002821CB" w:rsidP="003A24C3">
      <w:pPr>
        <w:spacing w:line="360" w:lineRule="auto"/>
        <w:jc w:val="both"/>
      </w:pPr>
      <w:r>
        <w:t>2: School of Biological Sciences, University of Bristol, Bristol, BS8 1QU, UK</w:t>
      </w:r>
    </w:p>
    <w:p w14:paraId="7FABB1C4" w14:textId="3E55E572" w:rsidR="00682059" w:rsidRDefault="00682059" w:rsidP="003A24C3">
      <w:pPr>
        <w:spacing w:line="360" w:lineRule="auto"/>
        <w:jc w:val="both"/>
      </w:pPr>
      <w:r>
        <w:t>3: School of Engineering Mathematics and Technology, University of Bristol, Bristol, BS8 1QU, UK</w:t>
      </w:r>
    </w:p>
    <w:p w14:paraId="6296BF7A" w14:textId="05D13229" w:rsidR="003A24C3" w:rsidRDefault="003A24C3">
      <w:r>
        <w:rPr>
          <w:b/>
          <w:bCs/>
        </w:rPr>
        <w:t>Keywords:</w:t>
      </w:r>
      <w:r w:rsidR="00095FD6">
        <w:rPr>
          <w:b/>
          <w:bCs/>
        </w:rPr>
        <w:t xml:space="preserve"> </w:t>
      </w:r>
      <w:r w:rsidR="00095FD6" w:rsidRPr="00D60ED4">
        <w:t>electrostatics, insect olfaction</w:t>
      </w:r>
      <w:r w:rsidR="002E41E9" w:rsidRPr="00D60ED4">
        <w:t>, odour capture, biophysics, reception</w:t>
      </w:r>
    </w:p>
    <w:p w14:paraId="6632E93F" w14:textId="022F2758" w:rsidR="002821CB" w:rsidRDefault="002821CB">
      <w:r>
        <w:br w:type="page"/>
      </w:r>
    </w:p>
    <w:p w14:paraId="66050FDE" w14:textId="3C7A5B25" w:rsidR="003A24C3" w:rsidRDefault="002821CB">
      <w:pPr>
        <w:rPr>
          <w:b/>
          <w:bCs/>
        </w:rPr>
      </w:pPr>
      <w:r>
        <w:rPr>
          <w:b/>
          <w:bCs/>
        </w:rPr>
        <w:lastRenderedPageBreak/>
        <w:t>Abstract</w:t>
      </w:r>
    </w:p>
    <w:p w14:paraId="208CB574" w14:textId="44A2B3D5" w:rsidR="00D60ED4" w:rsidRPr="00BA05F4" w:rsidRDefault="00E31AF7" w:rsidP="00BA05F4">
      <w:pPr>
        <w:spacing w:line="240" w:lineRule="auto"/>
        <w:jc w:val="both"/>
        <w:rPr>
          <w:rFonts w:ascii="Arial" w:hAnsi="Arial" w:cs="Arial"/>
          <w:bCs/>
          <w:color w:val="000000" w:themeColor="text1"/>
        </w:rPr>
      </w:pPr>
      <w:r w:rsidRPr="00AD34A7">
        <w:rPr>
          <w:rFonts w:eastAsiaTheme="minorEastAsia"/>
          <w:color w:val="000000" w:themeColor="text1"/>
        </w:rPr>
        <w:t xml:space="preserve">The sense of smell (olfaction) enables organisms from prokaryotes through invertebrates to humans to detect </w:t>
      </w:r>
      <w:r w:rsidR="00850DDC">
        <w:rPr>
          <w:rFonts w:eastAsiaTheme="minorEastAsia"/>
          <w:color w:val="000000" w:themeColor="text1"/>
        </w:rPr>
        <w:t>volatile organic compounds</w:t>
      </w:r>
      <w:r w:rsidRPr="00AD34A7">
        <w:rPr>
          <w:rFonts w:eastAsiaTheme="minorEastAsia"/>
          <w:color w:val="000000" w:themeColor="text1"/>
        </w:rPr>
        <w:t xml:space="preserve"> (</w:t>
      </w:r>
      <w:r w:rsidR="00850DDC">
        <w:rPr>
          <w:rFonts w:eastAsiaTheme="minorEastAsia"/>
          <w:color w:val="000000" w:themeColor="text1"/>
        </w:rPr>
        <w:t>VOC</w:t>
      </w:r>
      <w:r w:rsidRPr="00AD34A7">
        <w:rPr>
          <w:rFonts w:eastAsiaTheme="minorEastAsia"/>
          <w:color w:val="000000" w:themeColor="text1"/>
        </w:rPr>
        <w:t>s).</w:t>
      </w:r>
      <w:r w:rsidR="00120FBC" w:rsidRPr="00AD34A7">
        <w:rPr>
          <w:rFonts w:eastAsiaTheme="minorEastAsia"/>
          <w:color w:val="000000" w:themeColor="text1"/>
        </w:rPr>
        <w:t xml:space="preserve"> </w:t>
      </w:r>
      <w:r w:rsidR="00800D1A" w:rsidRPr="00AD34A7">
        <w:rPr>
          <w:rFonts w:eastAsiaTheme="minorEastAsia"/>
          <w:color w:val="000000" w:themeColor="text1"/>
        </w:rPr>
        <w:t xml:space="preserve">For olfaction to happen, </w:t>
      </w:r>
      <w:r w:rsidR="004004BB">
        <w:rPr>
          <w:rFonts w:eastAsiaTheme="minorEastAsia"/>
          <w:color w:val="000000" w:themeColor="text1"/>
        </w:rPr>
        <w:t>VOC</w:t>
      </w:r>
      <w:r w:rsidR="00800D1A" w:rsidRPr="00AD34A7">
        <w:rPr>
          <w:rFonts w:eastAsiaTheme="minorEastAsia"/>
          <w:color w:val="000000" w:themeColor="text1"/>
        </w:rPr>
        <w:t xml:space="preserve">s must first come into direct contact with external structures of the olfactory system. </w:t>
      </w:r>
      <w:r w:rsidR="00120FBC" w:rsidRPr="00AD34A7">
        <w:rPr>
          <w:rFonts w:eastAsiaTheme="minorEastAsia"/>
          <w:color w:val="000000" w:themeColor="text1"/>
        </w:rPr>
        <w:t>Insects have the particularity of possessing externally facing olfactory systems, an arrangement substantially different from the internalised olfactory epithelia of most vertebrates.</w:t>
      </w:r>
      <w:r w:rsidR="00BA10D3" w:rsidRPr="00AD34A7">
        <w:rPr>
          <w:rFonts w:eastAsiaTheme="minorEastAsia"/>
          <w:color w:val="000000" w:themeColor="text1"/>
        </w:rPr>
        <w:t xml:space="preserve"> Whilst the olfactory process is remarkably well-understood at the molecular and neural level, large questions remain as to how airborne </w:t>
      </w:r>
      <w:r w:rsidR="004004BB">
        <w:rPr>
          <w:rFonts w:eastAsiaTheme="minorEastAsia"/>
          <w:color w:val="000000" w:themeColor="text1"/>
        </w:rPr>
        <w:t>VOC</w:t>
      </w:r>
      <w:r w:rsidR="00BA10D3" w:rsidRPr="00AD34A7">
        <w:rPr>
          <w:rFonts w:eastAsiaTheme="minorEastAsia"/>
          <w:color w:val="000000" w:themeColor="text1"/>
        </w:rPr>
        <w:t>s reach dendritic terminals, where actual detection takes place.</w:t>
      </w:r>
      <w:r w:rsidR="00007EE0" w:rsidRPr="00AD34A7">
        <w:rPr>
          <w:rFonts w:eastAsiaTheme="minorEastAsia"/>
          <w:color w:val="000000" w:themeColor="text1"/>
        </w:rPr>
        <w:t xml:space="preserve"> Current evidence and theories suggest transport through passive diffusion and/or by active antennal motion.</w:t>
      </w:r>
      <w:r w:rsidR="00396534" w:rsidRPr="00AD34A7">
        <w:rPr>
          <w:rFonts w:eastAsiaTheme="minorEastAsia"/>
          <w:color w:val="000000" w:themeColor="text1"/>
        </w:rPr>
        <w:t xml:space="preserve"> </w:t>
      </w:r>
      <w:r w:rsidR="007D4C35" w:rsidRPr="00AD34A7">
        <w:rPr>
          <w:rFonts w:eastAsiaTheme="minorEastAsia"/>
          <w:color w:val="000000" w:themeColor="text1"/>
        </w:rPr>
        <w:t>Albeit empirically supported, this process may not act alone and cannot entirely explain the notable efficiency and rapid sampling rate observed in many insect species.</w:t>
      </w:r>
      <w:r w:rsidR="007D4C35" w:rsidRPr="00AD34A7">
        <w:rPr>
          <w:rFonts w:ascii="Arial" w:hAnsi="Arial" w:cs="Arial"/>
          <w:color w:val="000000" w:themeColor="text1"/>
        </w:rPr>
        <w:t xml:space="preserve"> </w:t>
      </w:r>
      <w:r w:rsidR="007D4C35" w:rsidRPr="00755E8E">
        <w:rPr>
          <w:rFonts w:cs="Arial"/>
          <w:color w:val="000000" w:themeColor="text1"/>
        </w:rPr>
        <w:t>W</w:t>
      </w:r>
      <w:r w:rsidR="00396534" w:rsidRPr="00755E8E">
        <w:rPr>
          <w:rFonts w:cs="Arial"/>
          <w:color w:val="000000" w:themeColor="text1"/>
        </w:rPr>
        <w:t xml:space="preserve">e have gathered evidence that the olfactory systems of insects exploit electrostatic enhancement to increase, through local electrostatic Coulomb force, </w:t>
      </w:r>
      <w:r w:rsidR="007E656F" w:rsidRPr="00755E8E">
        <w:rPr>
          <w:rFonts w:cs="Arial"/>
          <w:color w:val="000000" w:themeColor="text1"/>
        </w:rPr>
        <w:t>VOC</w:t>
      </w:r>
      <w:r w:rsidR="00396534" w:rsidRPr="00755E8E">
        <w:rPr>
          <w:rFonts w:cs="Arial"/>
          <w:color w:val="000000" w:themeColor="text1"/>
        </w:rPr>
        <w:t xml:space="preserve"> transfer from bulk air to the sensory substrate.</w:t>
      </w:r>
      <w:r w:rsidR="00AD34A7" w:rsidRPr="00755E8E">
        <w:rPr>
          <w:rFonts w:cs="Arial"/>
          <w:color w:val="000000" w:themeColor="text1"/>
        </w:rPr>
        <w:t xml:space="preserve"> We found that </w:t>
      </w:r>
      <w:r w:rsidR="00772051" w:rsidRPr="00755E8E">
        <w:rPr>
          <w:rFonts w:cs="Arial"/>
          <w:color w:val="000000" w:themeColor="text1"/>
        </w:rPr>
        <w:t xml:space="preserve">the presence of </w:t>
      </w:r>
      <w:r w:rsidR="0079412F" w:rsidRPr="00755E8E">
        <w:rPr>
          <w:rFonts w:cs="Arial"/>
          <w:bCs/>
          <w:color w:val="000000" w:themeColor="text1"/>
        </w:rPr>
        <w:t>antennal</w:t>
      </w:r>
      <w:r w:rsidR="0079412F" w:rsidRPr="00755E8E">
        <w:rPr>
          <w:rFonts w:cs="Arial"/>
          <w:color w:val="000000" w:themeColor="text1"/>
        </w:rPr>
        <w:t xml:space="preserve"> </w:t>
      </w:r>
      <w:r w:rsidR="00772051" w:rsidRPr="00755E8E">
        <w:rPr>
          <w:rFonts w:cs="Arial"/>
          <w:color w:val="000000" w:themeColor="text1"/>
        </w:rPr>
        <w:t xml:space="preserve">charge is necessary to evoke an </w:t>
      </w:r>
      <w:r w:rsidR="00772051" w:rsidRPr="00755E8E">
        <w:rPr>
          <w:rFonts w:cs="Arial"/>
          <w:bCs/>
          <w:color w:val="000000" w:themeColor="text1"/>
        </w:rPr>
        <w:t>electrophysiological (</w:t>
      </w:r>
      <w:r w:rsidR="00772051" w:rsidRPr="00755E8E">
        <w:rPr>
          <w:rFonts w:cs="Arial"/>
          <w:color w:val="000000" w:themeColor="text1"/>
        </w:rPr>
        <w:t>EAG) response</w:t>
      </w:r>
      <w:r w:rsidR="0079412F" w:rsidRPr="00755E8E">
        <w:rPr>
          <w:rFonts w:cs="Arial"/>
          <w:color w:val="000000" w:themeColor="text1"/>
        </w:rPr>
        <w:t>, and</w:t>
      </w:r>
      <w:r w:rsidR="00772051" w:rsidRPr="00755E8E">
        <w:rPr>
          <w:rFonts w:cs="Arial"/>
          <w:bCs/>
          <w:color w:val="000000" w:themeColor="text1"/>
        </w:rPr>
        <w:t xml:space="preserve"> </w:t>
      </w:r>
      <w:r w:rsidR="00AD34A7" w:rsidRPr="00755E8E">
        <w:rPr>
          <w:rFonts w:cs="Arial"/>
          <w:bCs/>
          <w:color w:val="000000" w:themeColor="text1"/>
        </w:rPr>
        <w:t xml:space="preserve">changing the charged state of isolated antennae of </w:t>
      </w:r>
      <w:r w:rsidR="00AD34A7" w:rsidRPr="00755E8E">
        <w:rPr>
          <w:rFonts w:cs="Arial"/>
          <w:bCs/>
          <w:i/>
          <w:iCs/>
          <w:color w:val="000000" w:themeColor="text1"/>
        </w:rPr>
        <w:t xml:space="preserve">Aphis fabae, </w:t>
      </w:r>
      <w:proofErr w:type="spellStart"/>
      <w:r w:rsidR="00AD34A7" w:rsidRPr="00755E8E">
        <w:rPr>
          <w:rFonts w:cs="Arial"/>
          <w:bCs/>
          <w:i/>
          <w:iCs/>
          <w:color w:val="000000" w:themeColor="text1"/>
        </w:rPr>
        <w:t>Aphidius</w:t>
      </w:r>
      <w:proofErr w:type="spellEnd"/>
      <w:r w:rsidR="00AD34A7" w:rsidRPr="00755E8E">
        <w:rPr>
          <w:rFonts w:cs="Arial"/>
          <w:bCs/>
          <w:i/>
          <w:iCs/>
          <w:color w:val="000000" w:themeColor="text1"/>
        </w:rPr>
        <w:t xml:space="preserve"> </w:t>
      </w:r>
      <w:proofErr w:type="spellStart"/>
      <w:r w:rsidR="00AD34A7" w:rsidRPr="00755E8E">
        <w:rPr>
          <w:rFonts w:cs="Arial"/>
          <w:bCs/>
          <w:i/>
          <w:iCs/>
          <w:color w:val="000000" w:themeColor="text1"/>
        </w:rPr>
        <w:t>ervi</w:t>
      </w:r>
      <w:proofErr w:type="spellEnd"/>
      <w:r w:rsidR="00AD34A7" w:rsidRPr="00755E8E">
        <w:rPr>
          <w:rFonts w:cs="Arial"/>
          <w:bCs/>
          <w:i/>
          <w:iCs/>
          <w:color w:val="000000" w:themeColor="text1"/>
        </w:rPr>
        <w:t xml:space="preserve">, Drosophila melanogaster </w:t>
      </w:r>
      <w:r w:rsidR="00AD34A7" w:rsidRPr="00755E8E">
        <w:rPr>
          <w:rFonts w:cs="Arial"/>
          <w:bCs/>
          <w:color w:val="000000" w:themeColor="text1"/>
        </w:rPr>
        <w:t>and</w:t>
      </w:r>
      <w:r w:rsidR="00AD34A7" w:rsidRPr="00755E8E">
        <w:rPr>
          <w:rFonts w:cs="Arial"/>
          <w:bCs/>
          <w:i/>
          <w:iCs/>
          <w:color w:val="000000" w:themeColor="text1"/>
        </w:rPr>
        <w:t xml:space="preserve"> Bombus terrestris</w:t>
      </w:r>
      <w:r w:rsidR="00AD34A7" w:rsidRPr="00755E8E">
        <w:rPr>
          <w:rFonts w:cs="Arial"/>
          <w:bCs/>
          <w:color w:val="000000" w:themeColor="text1"/>
        </w:rPr>
        <w:t xml:space="preserve"> increases EAG responses and sensitivity to test </w:t>
      </w:r>
      <w:r w:rsidR="007E656F" w:rsidRPr="00755E8E">
        <w:rPr>
          <w:rFonts w:cs="Arial"/>
          <w:bCs/>
          <w:color w:val="000000" w:themeColor="text1"/>
        </w:rPr>
        <w:t>VOC</w:t>
      </w:r>
      <w:r w:rsidR="00AD34A7" w:rsidRPr="00755E8E">
        <w:rPr>
          <w:rFonts w:cs="Arial"/>
          <w:bCs/>
          <w:color w:val="000000" w:themeColor="text1"/>
        </w:rPr>
        <w:t>s</w:t>
      </w:r>
      <w:r w:rsidR="0079412F" w:rsidRPr="00755E8E">
        <w:rPr>
          <w:rFonts w:cs="Arial"/>
          <w:bCs/>
          <w:color w:val="000000" w:themeColor="text1"/>
        </w:rPr>
        <w:t>.</w:t>
      </w:r>
      <w:r w:rsidR="00BA05F4" w:rsidRPr="00755E8E">
        <w:rPr>
          <w:rFonts w:cs="Arial"/>
          <w:bCs/>
          <w:color w:val="000000" w:themeColor="text1"/>
        </w:rPr>
        <w:t xml:space="preserve"> Furthermore, </w:t>
      </w:r>
      <w:r w:rsidR="00BA05F4" w:rsidRPr="00755E8E">
        <w:rPr>
          <w:rFonts w:cs="Arial"/>
          <w:color w:val="000000" w:themeColor="text1"/>
        </w:rPr>
        <w:t xml:space="preserve">antennal surface </w:t>
      </w:r>
      <w:r w:rsidR="00BA05F4" w:rsidRPr="00755E8E">
        <w:rPr>
          <w:rFonts w:eastAsia="Times New Roman" w:cs="Arial"/>
          <w:color w:val="000000" w:themeColor="text1"/>
          <w:lang w:eastAsia="en-GB"/>
        </w:rPr>
        <w:t xml:space="preserve">charge density positively correlates with EAG response amplitude. These experimental findings were </w:t>
      </w:r>
      <w:r w:rsidR="00706EFD" w:rsidRPr="00755E8E">
        <w:rPr>
          <w:rFonts w:eastAsia="Times New Roman" w:cs="Arial"/>
          <w:color w:val="000000" w:themeColor="text1"/>
          <w:lang w:eastAsia="en-GB"/>
        </w:rPr>
        <w:t>support</w:t>
      </w:r>
      <w:r w:rsidR="00BA05F4" w:rsidRPr="00755E8E">
        <w:rPr>
          <w:rFonts w:eastAsia="Times New Roman" w:cs="Arial"/>
          <w:color w:val="000000" w:themeColor="text1"/>
          <w:lang w:eastAsia="en-GB"/>
        </w:rPr>
        <w:t>ed by</w:t>
      </w:r>
      <w:r w:rsidR="00850DDC" w:rsidRPr="00755E8E">
        <w:rPr>
          <w:rFonts w:cs="Arial"/>
          <w:bCs/>
          <w:color w:val="000000" w:themeColor="text1"/>
        </w:rPr>
        <w:t xml:space="preserve"> c</w:t>
      </w:r>
      <w:r w:rsidR="00AD34A7" w:rsidRPr="00755E8E">
        <w:rPr>
          <w:rFonts w:eastAsia="Times New Roman" w:cs="Arial"/>
          <w:color w:val="000000" w:themeColor="text1"/>
          <w:lang w:eastAsia="en-GB"/>
        </w:rPr>
        <w:t xml:space="preserve">omparative modelling of electrostatic and fluid dynamic mechanisms in </w:t>
      </w:r>
      <w:r w:rsidR="00706EFD" w:rsidRPr="00755E8E">
        <w:rPr>
          <w:rFonts w:eastAsia="Times New Roman" w:cs="Arial"/>
          <w:color w:val="000000" w:themeColor="text1"/>
          <w:lang w:eastAsia="en-GB"/>
        </w:rPr>
        <w:t>VOC</w:t>
      </w:r>
      <w:r w:rsidR="00AD34A7" w:rsidRPr="00755E8E">
        <w:rPr>
          <w:rFonts w:eastAsia="Times New Roman" w:cs="Arial"/>
          <w:color w:val="000000" w:themeColor="text1"/>
          <w:lang w:eastAsia="en-GB"/>
        </w:rPr>
        <w:t xml:space="preserve"> capture</w:t>
      </w:r>
      <w:r w:rsidR="00AD34A7" w:rsidRPr="00755E8E">
        <w:rPr>
          <w:rFonts w:cs="Arial"/>
          <w:color w:val="000000" w:themeColor="text1"/>
        </w:rPr>
        <w:t>.</w:t>
      </w:r>
    </w:p>
    <w:p w14:paraId="42DB3FA3" w14:textId="7025293A" w:rsidR="002821CB" w:rsidRDefault="002821CB">
      <w:r>
        <w:br w:type="page"/>
      </w:r>
    </w:p>
    <w:p w14:paraId="5CAB8E2E" w14:textId="3856F52A" w:rsidR="002821CB" w:rsidRDefault="0DD3397A" w:rsidP="0009513F">
      <w:pPr>
        <w:spacing w:line="240" w:lineRule="auto"/>
        <w:rPr>
          <w:b/>
          <w:bCs/>
        </w:rPr>
      </w:pPr>
      <w:r>
        <w:rPr>
          <w:b/>
          <w:bCs/>
        </w:rPr>
        <w:lastRenderedPageBreak/>
        <w:t>Introduction</w:t>
      </w:r>
    </w:p>
    <w:p w14:paraId="1A06FEB5" w14:textId="33D4B1DF" w:rsidR="00052798" w:rsidRPr="00052798" w:rsidRDefault="00D73C0D" w:rsidP="0009513F">
      <w:pPr>
        <w:spacing w:line="240" w:lineRule="auto"/>
        <w:jc w:val="both"/>
        <w:rPr>
          <w:rFonts w:eastAsiaTheme="minorEastAsia"/>
          <w:color w:val="000000" w:themeColor="text1"/>
        </w:rPr>
      </w:pPr>
      <w:r>
        <w:rPr>
          <w:b/>
          <w:bCs/>
          <w:noProof/>
        </w:rPr>
        <mc:AlternateContent>
          <mc:Choice Requires="wpg">
            <w:drawing>
              <wp:anchor distT="0" distB="0" distL="114300" distR="114300" simplePos="0" relativeHeight="251658241" behindDoc="0" locked="0" layoutInCell="1" allowOverlap="1" wp14:anchorId="1406CB21" wp14:editId="0D46F063">
                <wp:simplePos x="0" y="0"/>
                <wp:positionH relativeFrom="margin">
                  <wp:posOffset>-10795</wp:posOffset>
                </wp:positionH>
                <wp:positionV relativeFrom="paragraph">
                  <wp:posOffset>2466975</wp:posOffset>
                </wp:positionV>
                <wp:extent cx="5753100" cy="3977005"/>
                <wp:effectExtent l="0" t="0" r="0" b="4445"/>
                <wp:wrapTopAndBottom/>
                <wp:docPr id="275374868" name="Group 3"/>
                <wp:cNvGraphicFramePr/>
                <a:graphic xmlns:a="http://schemas.openxmlformats.org/drawingml/2006/main">
                  <a:graphicData uri="http://schemas.microsoft.com/office/word/2010/wordprocessingGroup">
                    <wpg:wgp>
                      <wpg:cNvGrpSpPr/>
                      <wpg:grpSpPr>
                        <a:xfrm>
                          <a:off x="0" y="0"/>
                          <a:ext cx="5753100" cy="3977005"/>
                          <a:chOff x="0" y="0"/>
                          <a:chExt cx="5753455" cy="3977639"/>
                        </a:xfrm>
                      </wpg:grpSpPr>
                      <wps:wsp>
                        <wps:cNvPr id="1683664962" name="Text Box 2"/>
                        <wps:cNvSpPr txBox="1">
                          <a:spLocks noChangeArrowheads="1"/>
                        </wps:cNvSpPr>
                        <wps:spPr bwMode="auto">
                          <a:xfrm>
                            <a:off x="21945" y="2837964"/>
                            <a:ext cx="5731510" cy="1139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53635B" w14:textId="3DB992BC" w:rsidR="002821CB" w:rsidRPr="002821CB" w:rsidRDefault="002821CB" w:rsidP="002821CB">
                              <w:pPr>
                                <w:pStyle w:val="Caption"/>
                                <w:jc w:val="both"/>
                                <w:rPr>
                                  <w:i w:val="0"/>
                                  <w:iCs w:val="0"/>
                                  <w:noProof/>
                                  <w:color w:val="000000" w:themeColor="text1"/>
                                  <w:sz w:val="22"/>
                                  <w:szCs w:val="22"/>
                                </w:rPr>
                              </w:pPr>
                              <w:r w:rsidRPr="002821CB">
                                <w:rPr>
                                  <w:b/>
                                  <w:bCs/>
                                  <w:i w:val="0"/>
                                  <w:iCs w:val="0"/>
                                  <w:color w:val="000000" w:themeColor="text1"/>
                                </w:rPr>
                                <w:t xml:space="preserve">Figure </w:t>
                              </w:r>
                              <w:r w:rsidRPr="002821CB">
                                <w:rPr>
                                  <w:b/>
                                  <w:bCs/>
                                  <w:i w:val="0"/>
                                  <w:iCs w:val="0"/>
                                  <w:color w:val="000000" w:themeColor="text1"/>
                                </w:rPr>
                                <w:fldChar w:fldCharType="begin"/>
                              </w:r>
                              <w:r w:rsidRPr="002821CB">
                                <w:rPr>
                                  <w:b/>
                                  <w:bCs/>
                                  <w:i w:val="0"/>
                                  <w:iCs w:val="0"/>
                                  <w:color w:val="000000" w:themeColor="text1"/>
                                </w:rPr>
                                <w:instrText xml:space="preserve"> SEQ Figure \* ARABIC </w:instrText>
                              </w:r>
                              <w:r w:rsidRPr="002821CB">
                                <w:rPr>
                                  <w:b/>
                                  <w:bCs/>
                                  <w:i w:val="0"/>
                                  <w:iCs w:val="0"/>
                                  <w:color w:val="000000" w:themeColor="text1"/>
                                </w:rPr>
                                <w:fldChar w:fldCharType="separate"/>
                              </w:r>
                              <w:r w:rsidR="00811D59">
                                <w:rPr>
                                  <w:b/>
                                  <w:bCs/>
                                  <w:i w:val="0"/>
                                  <w:iCs w:val="0"/>
                                  <w:noProof/>
                                  <w:color w:val="000000" w:themeColor="text1"/>
                                </w:rPr>
                                <w:t>1</w:t>
                              </w:r>
                              <w:r w:rsidRPr="002821CB">
                                <w:rPr>
                                  <w:b/>
                                  <w:bCs/>
                                  <w:i w:val="0"/>
                                  <w:iCs w:val="0"/>
                                  <w:color w:val="000000" w:themeColor="text1"/>
                                </w:rPr>
                                <w:fldChar w:fldCharType="end"/>
                              </w:r>
                              <w:r w:rsidRPr="002821CB">
                                <w:rPr>
                                  <w:i w:val="0"/>
                                  <w:iCs w:val="0"/>
                                  <w:color w:val="000000" w:themeColor="text1"/>
                                </w:rPr>
                                <w:t xml:space="preserve"> Do electrostatic forces facilitate insect olfaction? 1: The sense of smell (olfaction) is a key sensory mechanism that aids insects </w:t>
                              </w:r>
                              <w:r w:rsidR="00EF5322">
                                <w:rPr>
                                  <w:i w:val="0"/>
                                  <w:iCs w:val="0"/>
                                  <w:color w:val="000000" w:themeColor="text1"/>
                                </w:rPr>
                                <w:t xml:space="preserve">in </w:t>
                              </w:r>
                              <w:r w:rsidRPr="002821CB">
                                <w:rPr>
                                  <w:i w:val="0"/>
                                  <w:iCs w:val="0"/>
                                  <w:color w:val="000000" w:themeColor="text1"/>
                                </w:rPr>
                                <w:t>find</w:t>
                              </w:r>
                              <w:r w:rsidR="00EF5322">
                                <w:rPr>
                                  <w:i w:val="0"/>
                                  <w:iCs w:val="0"/>
                                  <w:color w:val="000000" w:themeColor="text1"/>
                                </w:rPr>
                                <w:t>ing</w:t>
                              </w:r>
                              <w:r w:rsidRPr="002821CB">
                                <w:rPr>
                                  <w:i w:val="0"/>
                                  <w:iCs w:val="0"/>
                                  <w:color w:val="000000" w:themeColor="text1"/>
                                </w:rPr>
                                <w:t xml:space="preserve"> hosts, prey, mates and oviposition sites. The primary peripheral olfactory organ in insects is the antenna, represented here with </w:t>
                              </w:r>
                              <w:r w:rsidRPr="002821CB">
                                <w:rPr>
                                  <w:color w:val="000000" w:themeColor="text1"/>
                                </w:rPr>
                                <w:t>Aphis fabae</w:t>
                              </w:r>
                              <w:r w:rsidRPr="002821CB">
                                <w:rPr>
                                  <w:i w:val="0"/>
                                  <w:iCs w:val="0"/>
                                  <w:color w:val="000000" w:themeColor="text1"/>
                                </w:rPr>
                                <w:t xml:space="preserve"> (aphid), </w:t>
                              </w:r>
                              <w:proofErr w:type="spellStart"/>
                              <w:r w:rsidRPr="002821CB">
                                <w:rPr>
                                  <w:color w:val="000000" w:themeColor="text1"/>
                                </w:rPr>
                                <w:t>Aphidius</w:t>
                              </w:r>
                              <w:proofErr w:type="spellEnd"/>
                              <w:r w:rsidRPr="002821CB">
                                <w:rPr>
                                  <w:color w:val="000000" w:themeColor="text1"/>
                                </w:rPr>
                                <w:t xml:space="preserve"> </w:t>
                              </w:r>
                              <w:proofErr w:type="spellStart"/>
                              <w:r w:rsidRPr="002821CB">
                                <w:rPr>
                                  <w:color w:val="000000" w:themeColor="text1"/>
                                </w:rPr>
                                <w:t>ervi</w:t>
                              </w:r>
                              <w:proofErr w:type="spellEnd"/>
                              <w:r w:rsidRPr="002821CB">
                                <w:rPr>
                                  <w:i w:val="0"/>
                                  <w:iCs w:val="0"/>
                                  <w:color w:val="000000" w:themeColor="text1"/>
                                </w:rPr>
                                <w:t xml:space="preserve"> (</w:t>
                              </w:r>
                              <w:proofErr w:type="spellStart"/>
                              <w:r w:rsidRPr="002821CB">
                                <w:rPr>
                                  <w:i w:val="0"/>
                                  <w:iCs w:val="0"/>
                                  <w:color w:val="000000" w:themeColor="text1"/>
                                </w:rPr>
                                <w:t>parasitoid</w:t>
                              </w:r>
                              <w:proofErr w:type="spellEnd"/>
                              <w:r w:rsidRPr="002821CB">
                                <w:rPr>
                                  <w:i w:val="0"/>
                                  <w:iCs w:val="0"/>
                                  <w:color w:val="000000" w:themeColor="text1"/>
                                </w:rPr>
                                <w:t xml:space="preserve"> wasp), </w:t>
                              </w:r>
                              <w:r w:rsidRPr="002821CB">
                                <w:rPr>
                                  <w:color w:val="000000" w:themeColor="text1"/>
                                </w:rPr>
                                <w:t>Bombus terrestris</w:t>
                              </w:r>
                              <w:r w:rsidRPr="002821CB">
                                <w:rPr>
                                  <w:i w:val="0"/>
                                  <w:iCs w:val="0"/>
                                  <w:color w:val="000000" w:themeColor="text1"/>
                                </w:rPr>
                                <w:t xml:space="preserve"> (bumble bee) and </w:t>
                              </w:r>
                              <w:r w:rsidRPr="002821CB">
                                <w:rPr>
                                  <w:color w:val="000000" w:themeColor="text1"/>
                                </w:rPr>
                                <w:t>Drosophila melanogaster</w:t>
                              </w:r>
                              <w:r w:rsidRPr="002821CB">
                                <w:rPr>
                                  <w:i w:val="0"/>
                                  <w:iCs w:val="0"/>
                                  <w:color w:val="000000" w:themeColor="text1"/>
                                </w:rPr>
                                <w:t xml:space="preserve"> (fruit fly). Antennae capture airborne molecules, which serve as odour stimuli. 2: The antennal surface is covered with sensilla, sensory units housing olfactory receptor neurons (ORNs), which detect molecules and transduce signals to the central nervous system to create olfactory perception. Hair-like trichoid sensilla are featured here. 3: Electrostatic forces generated by charges on the antennal surface are hypothesised here to facilitate transport of volatile organic compounds across the boundary air layer to the pores of the sensillum cuticle. </w:t>
                              </w:r>
                            </w:p>
                          </w:txbxContent>
                        </wps:txbx>
                        <wps:bodyPr rot="0" vert="horz" wrap="square" lIns="0" tIns="0" rIns="0" bIns="0" anchor="t" anchorCtr="0" upright="1">
                          <a:noAutofit/>
                        </wps:bodyPr>
                      </wps:wsp>
                      <pic:pic xmlns:pic="http://schemas.openxmlformats.org/drawingml/2006/picture">
                        <pic:nvPicPr>
                          <pic:cNvPr id="830113457" name="Picture 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804160"/>
                          </a:xfrm>
                          <a:prstGeom prst="rect">
                            <a:avLst/>
                          </a:prstGeom>
                          <a:noFill/>
                          <a:ln>
                            <a:noFill/>
                          </a:ln>
                        </pic:spPr>
                      </pic:pic>
                    </wpg:wgp>
                  </a:graphicData>
                </a:graphic>
                <wp14:sizeRelV relativeFrom="margin">
                  <wp14:pctHeight>0</wp14:pctHeight>
                </wp14:sizeRelV>
              </wp:anchor>
            </w:drawing>
          </mc:Choice>
          <mc:Fallback>
            <w:pict>
              <v:group w14:anchorId="1406CB21" id="Group 3" o:spid="_x0000_s1026" style="position:absolute;left:0;text-align:left;margin-left:-.85pt;margin-top:194.25pt;width:453pt;height:313.15pt;z-index:251658241;mso-position-horizontal-relative:margin;mso-height-relative:margin" coordsize="57534,39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">
                <v:shapetype id="_x0000_t202" coordsize="21600,21600" o:spt="202" path="m,l,21600r21600,l21600,xe">
                  <v:stroke joinstyle="miter"/>
                  <v:path gradientshapeok="t" o:connecttype="rect"/>
                </v:shapetype>
                <v:shape id="Text Box 2" o:spid="_x0000_s1027" type="#_x0000_t202" style="position:absolute;left:219;top:28379;width:57315;height:11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" stroked="f">
                  <v:textbox inset="0,0,0,0">
                    <w:txbxContent>
                      <w:p w14:paraId="3553635B" w14:textId="3DB992BC" w:rsidR="002821CB" w:rsidRPr="002821CB" w:rsidRDefault="002821CB" w:rsidP="002821CB">
                        <w:pPr>
                          <w:pStyle w:val="Caption"/>
                          <w:jc w:val="both"/>
                          <w:rPr>
                            <w:i w:val="0"/>
                            <w:iCs w:val="0"/>
                            <w:noProof/>
                            <w:color w:val="000000" w:themeColor="text1"/>
                            <w:sz w:val="22"/>
                            <w:szCs w:val="22"/>
                          </w:rPr>
                        </w:pPr>
                        <w:r w:rsidRPr="002821CB">
                          <w:rPr>
                            <w:b/>
                            <w:bCs/>
                            <w:i w:val="0"/>
                            <w:iCs w:val="0"/>
                            <w:color w:val="000000" w:themeColor="text1"/>
                          </w:rPr>
                          <w:t xml:space="preserve">Figure </w:t>
                        </w:r>
                        <w:r w:rsidRPr="002821CB">
                          <w:rPr>
                            <w:b/>
                            <w:bCs/>
                            <w:i w:val="0"/>
                            <w:iCs w:val="0"/>
                            <w:color w:val="000000" w:themeColor="text1"/>
                          </w:rPr>
                          <w:fldChar w:fldCharType="begin"/>
                        </w:r>
                        <w:r w:rsidRPr="002821CB">
                          <w:rPr>
                            <w:b/>
                            <w:bCs/>
                            <w:i w:val="0"/>
                            <w:iCs w:val="0"/>
                            <w:color w:val="000000" w:themeColor="text1"/>
                          </w:rPr>
                          <w:instrText xml:space="preserve"> SEQ Figure \* ARABIC </w:instrText>
                        </w:r>
                        <w:r w:rsidRPr="002821CB">
                          <w:rPr>
                            <w:b/>
                            <w:bCs/>
                            <w:i w:val="0"/>
                            <w:iCs w:val="0"/>
                            <w:color w:val="000000" w:themeColor="text1"/>
                          </w:rPr>
                          <w:fldChar w:fldCharType="separate"/>
                        </w:r>
                        <w:r w:rsidR="00811D59">
                          <w:rPr>
                            <w:b/>
                            <w:bCs/>
                            <w:i w:val="0"/>
                            <w:iCs w:val="0"/>
                            <w:noProof/>
                            <w:color w:val="000000" w:themeColor="text1"/>
                          </w:rPr>
                          <w:t>1</w:t>
                        </w:r>
                        <w:r w:rsidRPr="002821CB">
                          <w:rPr>
                            <w:b/>
                            <w:bCs/>
                            <w:i w:val="0"/>
                            <w:iCs w:val="0"/>
                            <w:color w:val="000000" w:themeColor="text1"/>
                          </w:rPr>
                          <w:fldChar w:fldCharType="end"/>
                        </w:r>
                        <w:r w:rsidRPr="002821CB">
                          <w:rPr>
                            <w:i w:val="0"/>
                            <w:iCs w:val="0"/>
                            <w:color w:val="000000" w:themeColor="text1"/>
                          </w:rPr>
                          <w:t xml:space="preserve"> Do electrostatic forces facilitate insect olfaction? 1: The sense of smell (olfaction) is a key sensory mechanism that aids insects </w:t>
                        </w:r>
                        <w:r w:rsidR="00EF5322">
                          <w:rPr>
                            <w:i w:val="0"/>
                            <w:iCs w:val="0"/>
                            <w:color w:val="000000" w:themeColor="text1"/>
                          </w:rPr>
                          <w:t xml:space="preserve">in </w:t>
                        </w:r>
                        <w:r w:rsidRPr="002821CB">
                          <w:rPr>
                            <w:i w:val="0"/>
                            <w:iCs w:val="0"/>
                            <w:color w:val="000000" w:themeColor="text1"/>
                          </w:rPr>
                          <w:t>find</w:t>
                        </w:r>
                        <w:r w:rsidR="00EF5322">
                          <w:rPr>
                            <w:i w:val="0"/>
                            <w:iCs w:val="0"/>
                            <w:color w:val="000000" w:themeColor="text1"/>
                          </w:rPr>
                          <w:t>ing</w:t>
                        </w:r>
                        <w:r w:rsidRPr="002821CB">
                          <w:rPr>
                            <w:i w:val="0"/>
                            <w:iCs w:val="0"/>
                            <w:color w:val="000000" w:themeColor="text1"/>
                          </w:rPr>
                          <w:t xml:space="preserve"> hosts, prey, mates and oviposition sites. The primary peripheral olfactory organ in insects is the antenna, represented here with </w:t>
                        </w:r>
                        <w:r w:rsidRPr="002821CB">
                          <w:rPr>
                            <w:color w:val="000000" w:themeColor="text1"/>
                          </w:rPr>
                          <w:t>Aphis fabae</w:t>
                        </w:r>
                        <w:r w:rsidRPr="002821CB">
                          <w:rPr>
                            <w:i w:val="0"/>
                            <w:iCs w:val="0"/>
                            <w:color w:val="000000" w:themeColor="text1"/>
                          </w:rPr>
                          <w:t xml:space="preserve"> (aphid), </w:t>
                        </w:r>
                        <w:proofErr w:type="spellStart"/>
                        <w:r w:rsidRPr="002821CB">
                          <w:rPr>
                            <w:color w:val="000000" w:themeColor="text1"/>
                          </w:rPr>
                          <w:t>Aphidius</w:t>
                        </w:r>
                        <w:proofErr w:type="spellEnd"/>
                        <w:r w:rsidRPr="002821CB">
                          <w:rPr>
                            <w:color w:val="000000" w:themeColor="text1"/>
                          </w:rPr>
                          <w:t xml:space="preserve"> </w:t>
                        </w:r>
                        <w:proofErr w:type="spellStart"/>
                        <w:r w:rsidRPr="002821CB">
                          <w:rPr>
                            <w:color w:val="000000" w:themeColor="text1"/>
                          </w:rPr>
                          <w:t>ervi</w:t>
                        </w:r>
                        <w:proofErr w:type="spellEnd"/>
                        <w:r w:rsidRPr="002821CB">
                          <w:rPr>
                            <w:i w:val="0"/>
                            <w:iCs w:val="0"/>
                            <w:color w:val="000000" w:themeColor="text1"/>
                          </w:rPr>
                          <w:t xml:space="preserve"> (</w:t>
                        </w:r>
                        <w:proofErr w:type="spellStart"/>
                        <w:r w:rsidRPr="002821CB">
                          <w:rPr>
                            <w:i w:val="0"/>
                            <w:iCs w:val="0"/>
                            <w:color w:val="000000" w:themeColor="text1"/>
                          </w:rPr>
                          <w:t>parasitoid</w:t>
                        </w:r>
                        <w:proofErr w:type="spellEnd"/>
                        <w:r w:rsidRPr="002821CB">
                          <w:rPr>
                            <w:i w:val="0"/>
                            <w:iCs w:val="0"/>
                            <w:color w:val="000000" w:themeColor="text1"/>
                          </w:rPr>
                          <w:t xml:space="preserve"> wasp), </w:t>
                        </w:r>
                        <w:r w:rsidRPr="002821CB">
                          <w:rPr>
                            <w:color w:val="000000" w:themeColor="text1"/>
                          </w:rPr>
                          <w:t>Bombus terrestris</w:t>
                        </w:r>
                        <w:r w:rsidRPr="002821CB">
                          <w:rPr>
                            <w:i w:val="0"/>
                            <w:iCs w:val="0"/>
                            <w:color w:val="000000" w:themeColor="text1"/>
                          </w:rPr>
                          <w:t xml:space="preserve"> (bumble bee) and </w:t>
                        </w:r>
                        <w:r w:rsidRPr="002821CB">
                          <w:rPr>
                            <w:color w:val="000000" w:themeColor="text1"/>
                          </w:rPr>
                          <w:t>Drosophila melanogaster</w:t>
                        </w:r>
                        <w:r w:rsidRPr="002821CB">
                          <w:rPr>
                            <w:i w:val="0"/>
                            <w:iCs w:val="0"/>
                            <w:color w:val="000000" w:themeColor="text1"/>
                          </w:rPr>
                          <w:t xml:space="preserve"> (fruit fly). Antennae capture airborne molecules, which serve as odour stimuli. 2: The antennal surface is covered with sensilla, sensory units housing olfactory receptor neurons (ORNs), which detect molecules and transduce signals to the central nervous system to create olfactory perception. Hair-like trichoid sensilla are featured here. 3: Electrostatic forces generated by charges on the antennal surface are hypothesised here to facilitate transport of volatile organic compounds across the boundary air layer to the pores of the sensillum cuticl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57315;height:28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">
                  <v:imagedata r:id="rId9" o:title=""/>
                </v:shape>
                <w10:wrap type="topAndBottom" anchorx="margin"/>
              </v:group>
            </w:pict>
          </mc:Fallback>
        </mc:AlternateContent>
      </w:r>
      <w:r w:rsidR="009C0EEB">
        <w:rPr>
          <w:rFonts w:eastAsiaTheme="minorEastAsia"/>
          <w:color w:val="000000" w:themeColor="text1"/>
        </w:rPr>
        <w:t>The sense of s</w:t>
      </w:r>
      <w:r w:rsidR="687635E2" w:rsidRPr="6BE333CB">
        <w:rPr>
          <w:rFonts w:eastAsiaTheme="minorEastAsia"/>
          <w:color w:val="000000" w:themeColor="text1"/>
        </w:rPr>
        <w:t>mell (olfaction)</w:t>
      </w:r>
      <w:r w:rsidR="63DFB030" w:rsidRPr="6BE333CB">
        <w:rPr>
          <w:rFonts w:eastAsiaTheme="minorEastAsia"/>
          <w:color w:val="000000" w:themeColor="text1"/>
        </w:rPr>
        <w:t xml:space="preserve"> enabl</w:t>
      </w:r>
      <w:r w:rsidR="009C0EEB">
        <w:rPr>
          <w:rFonts w:eastAsiaTheme="minorEastAsia"/>
          <w:color w:val="000000" w:themeColor="text1"/>
        </w:rPr>
        <w:t>es</w:t>
      </w:r>
      <w:r w:rsidR="63DFB030" w:rsidRPr="6BE333CB">
        <w:rPr>
          <w:rFonts w:eastAsiaTheme="minorEastAsia"/>
          <w:color w:val="000000" w:themeColor="text1"/>
        </w:rPr>
        <w:t xml:space="preserve"> organisms from prokaryotes th</w:t>
      </w:r>
      <w:r w:rsidR="42C9809E" w:rsidRPr="6BE333CB">
        <w:rPr>
          <w:rFonts w:eastAsiaTheme="minorEastAsia"/>
          <w:color w:val="000000" w:themeColor="text1"/>
        </w:rPr>
        <w:t>r</w:t>
      </w:r>
      <w:r w:rsidR="63DFB030" w:rsidRPr="6BE333CB">
        <w:rPr>
          <w:rFonts w:eastAsiaTheme="minorEastAsia"/>
          <w:color w:val="000000" w:themeColor="text1"/>
        </w:rPr>
        <w:t xml:space="preserve">ough invertebrates to humans to </w:t>
      </w:r>
      <w:r w:rsidR="56A10387" w:rsidRPr="6BE333CB">
        <w:rPr>
          <w:rFonts w:eastAsiaTheme="minorEastAsia"/>
          <w:color w:val="000000" w:themeColor="text1"/>
        </w:rPr>
        <w:t>detect</w:t>
      </w:r>
      <w:r w:rsidR="018D840A" w:rsidRPr="6BE333CB">
        <w:rPr>
          <w:rFonts w:eastAsiaTheme="minorEastAsia"/>
          <w:color w:val="000000" w:themeColor="text1"/>
        </w:rPr>
        <w:t xml:space="preserve"> environmental</w:t>
      </w:r>
      <w:r w:rsidR="56A10387" w:rsidRPr="6BE333CB">
        <w:rPr>
          <w:rFonts w:eastAsiaTheme="minorEastAsia"/>
          <w:color w:val="000000" w:themeColor="text1"/>
        </w:rPr>
        <w:t xml:space="preserve"> </w:t>
      </w:r>
      <w:r w:rsidR="570992D3" w:rsidRPr="6BE333CB">
        <w:rPr>
          <w:rFonts w:eastAsiaTheme="minorEastAsia"/>
          <w:color w:val="000000" w:themeColor="text1"/>
        </w:rPr>
        <w:t>che</w:t>
      </w:r>
      <w:r w:rsidR="0E263988" w:rsidRPr="6BE333CB">
        <w:rPr>
          <w:rFonts w:eastAsiaTheme="minorEastAsia"/>
          <w:color w:val="000000" w:themeColor="text1"/>
        </w:rPr>
        <w:t>micals</w:t>
      </w:r>
      <w:r w:rsidR="2E88342B" w:rsidRPr="6BE333CB">
        <w:rPr>
          <w:rFonts w:eastAsiaTheme="minorEastAsia"/>
          <w:color w:val="000000" w:themeColor="text1"/>
        </w:rPr>
        <w:t xml:space="preserve"> </w:t>
      </w:r>
      <w:r w:rsidR="325798B3" w:rsidRPr="6BE333CB">
        <w:rPr>
          <w:rFonts w:eastAsiaTheme="minorEastAsia"/>
          <w:color w:val="000000" w:themeColor="text1"/>
        </w:rPr>
        <w:t>(</w:t>
      </w:r>
      <w:r w:rsidR="492C4962" w:rsidRPr="6BE333CB">
        <w:rPr>
          <w:rFonts w:eastAsiaTheme="minorEastAsia"/>
          <w:color w:val="000000" w:themeColor="text1"/>
        </w:rPr>
        <w:t>sce</w:t>
      </w:r>
      <w:r w:rsidR="325798B3" w:rsidRPr="6BE333CB">
        <w:rPr>
          <w:rFonts w:eastAsiaTheme="minorEastAsia"/>
          <w:color w:val="000000" w:themeColor="text1"/>
        </w:rPr>
        <w:t>nt molecules)</w:t>
      </w:r>
      <w:r w:rsidR="000662CC">
        <w:rPr>
          <w:rFonts w:eastAsiaTheme="minorEastAsia"/>
          <w:color w:val="000000" w:themeColor="text1"/>
        </w:rPr>
        <w:t>. This</w:t>
      </w:r>
      <w:r w:rsidR="2E88342B" w:rsidRPr="6BE333CB">
        <w:rPr>
          <w:rFonts w:eastAsiaTheme="minorEastAsia"/>
          <w:color w:val="000000" w:themeColor="text1"/>
        </w:rPr>
        <w:t xml:space="preserve"> create</w:t>
      </w:r>
      <w:r w:rsidR="007C0421">
        <w:rPr>
          <w:rFonts w:eastAsiaTheme="minorEastAsia"/>
          <w:color w:val="000000" w:themeColor="text1"/>
        </w:rPr>
        <w:t>s</w:t>
      </w:r>
      <w:r w:rsidR="2E88342B" w:rsidRPr="6BE333CB">
        <w:rPr>
          <w:rFonts w:eastAsiaTheme="minorEastAsia"/>
          <w:color w:val="000000" w:themeColor="text1"/>
        </w:rPr>
        <w:t xml:space="preserve"> olfactory perception</w:t>
      </w:r>
      <w:r w:rsidR="009D6DE1">
        <w:rPr>
          <w:rFonts w:eastAsiaTheme="minorEastAsia"/>
          <w:color w:val="000000" w:themeColor="text1"/>
        </w:rPr>
        <w:t xml:space="preserve"> that </w:t>
      </w:r>
      <w:r w:rsidR="007C0421">
        <w:rPr>
          <w:rFonts w:eastAsiaTheme="minorEastAsia"/>
          <w:color w:val="000000" w:themeColor="text1"/>
        </w:rPr>
        <w:t xml:space="preserve">then </w:t>
      </w:r>
      <w:r w:rsidR="009D6DE1">
        <w:rPr>
          <w:rFonts w:eastAsiaTheme="minorEastAsia"/>
          <w:color w:val="000000" w:themeColor="text1"/>
        </w:rPr>
        <w:t>modulate</w:t>
      </w:r>
      <w:r w:rsidR="007C0421">
        <w:rPr>
          <w:rFonts w:eastAsiaTheme="minorEastAsia"/>
          <w:color w:val="000000" w:themeColor="text1"/>
        </w:rPr>
        <w:t>s</w:t>
      </w:r>
      <w:r w:rsidR="009D6DE1">
        <w:rPr>
          <w:rFonts w:eastAsiaTheme="minorEastAsia"/>
          <w:color w:val="000000" w:themeColor="text1"/>
        </w:rPr>
        <w:t xml:space="preserve"> important ecological functions, including </w:t>
      </w:r>
      <w:r w:rsidR="009D6DE1" w:rsidRPr="002821CB">
        <w:rPr>
          <w:color w:val="000000" w:themeColor="text1"/>
        </w:rPr>
        <w:t>host</w:t>
      </w:r>
      <w:r w:rsidR="009D6DE1">
        <w:rPr>
          <w:color w:val="000000" w:themeColor="text1"/>
        </w:rPr>
        <w:t>/prey/mate location, warn</w:t>
      </w:r>
      <w:r w:rsidR="007C0421">
        <w:rPr>
          <w:color w:val="000000" w:themeColor="text1"/>
        </w:rPr>
        <w:t>ing</w:t>
      </w:r>
      <w:r w:rsidR="009D6DE1">
        <w:rPr>
          <w:color w:val="000000" w:themeColor="text1"/>
        </w:rPr>
        <w:t xml:space="preserve"> conspecifics of danger</w:t>
      </w:r>
      <w:r w:rsidR="009D6DE1" w:rsidRPr="002821CB">
        <w:rPr>
          <w:color w:val="000000" w:themeColor="text1"/>
        </w:rPr>
        <w:t xml:space="preserve"> and</w:t>
      </w:r>
      <w:r w:rsidR="009D6DE1">
        <w:rPr>
          <w:color w:val="000000" w:themeColor="text1"/>
        </w:rPr>
        <w:t xml:space="preserve"> identify</w:t>
      </w:r>
      <w:r w:rsidR="007C0421">
        <w:rPr>
          <w:color w:val="000000" w:themeColor="text1"/>
        </w:rPr>
        <w:t>ing</w:t>
      </w:r>
      <w:r w:rsidR="009D6DE1">
        <w:rPr>
          <w:color w:val="000000" w:themeColor="text1"/>
        </w:rPr>
        <w:t xml:space="preserve"> suitable</w:t>
      </w:r>
      <w:r w:rsidR="009D6DE1" w:rsidRPr="002821CB">
        <w:rPr>
          <w:color w:val="000000" w:themeColor="text1"/>
        </w:rPr>
        <w:t xml:space="preserve"> oviposition sites</w:t>
      </w:r>
      <w:r w:rsidR="2E88342B" w:rsidRPr="6BE333CB">
        <w:rPr>
          <w:rFonts w:eastAsiaTheme="minorEastAsia"/>
          <w:color w:val="000000" w:themeColor="text1"/>
        </w:rPr>
        <w:t>.</w:t>
      </w:r>
      <w:r w:rsidR="341C1AD4" w:rsidRPr="6BE333CB">
        <w:rPr>
          <w:rFonts w:eastAsiaTheme="minorEastAsia"/>
          <w:color w:val="000000" w:themeColor="text1"/>
        </w:rPr>
        <w:t xml:space="preserve"> </w:t>
      </w:r>
      <w:r w:rsidR="00BB47FF">
        <w:rPr>
          <w:rFonts w:eastAsiaTheme="minorEastAsia"/>
          <w:color w:val="000000" w:themeColor="text1"/>
        </w:rPr>
        <w:t>For terrestrial organisms, o</w:t>
      </w:r>
      <w:r w:rsidR="514AE4CD" w:rsidRPr="00D73C0D">
        <w:rPr>
          <w:rFonts w:eastAsiaTheme="minorEastAsia"/>
          <w:color w:val="000000" w:themeColor="text1"/>
        </w:rPr>
        <w:t>lfaction relies on the capture</w:t>
      </w:r>
      <w:r w:rsidR="5F96883D" w:rsidRPr="6BE333CB">
        <w:rPr>
          <w:rFonts w:eastAsiaTheme="minorEastAsia"/>
          <w:color w:val="000000" w:themeColor="text1"/>
        </w:rPr>
        <w:t xml:space="preserve"> (reception)</w:t>
      </w:r>
      <w:r w:rsidR="514AE4CD" w:rsidRPr="00D73C0D">
        <w:rPr>
          <w:rFonts w:eastAsiaTheme="minorEastAsia"/>
          <w:color w:val="000000" w:themeColor="text1"/>
        </w:rPr>
        <w:t xml:space="preserve"> and detection of </w:t>
      </w:r>
      <w:r w:rsidR="7E4D5383" w:rsidRPr="6BE333CB">
        <w:rPr>
          <w:rFonts w:eastAsiaTheme="minorEastAsia"/>
          <w:color w:val="000000" w:themeColor="text1"/>
        </w:rPr>
        <w:t xml:space="preserve">airborne </w:t>
      </w:r>
      <w:r w:rsidR="35245107" w:rsidRPr="6BE333CB">
        <w:rPr>
          <w:rFonts w:eastAsiaTheme="minorEastAsia"/>
          <w:color w:val="000000" w:themeColor="text1"/>
        </w:rPr>
        <w:t>scent molecules (</w:t>
      </w:r>
      <w:r w:rsidR="514AE4CD" w:rsidRPr="00D73C0D">
        <w:rPr>
          <w:rFonts w:eastAsiaTheme="minorEastAsia"/>
          <w:color w:val="000000" w:themeColor="text1"/>
        </w:rPr>
        <w:t>volatile</w:t>
      </w:r>
      <w:r w:rsidR="00923216">
        <w:rPr>
          <w:rFonts w:eastAsiaTheme="minorEastAsia"/>
          <w:color w:val="000000" w:themeColor="text1"/>
        </w:rPr>
        <w:t xml:space="preserve"> organic compound</w:t>
      </w:r>
      <w:r w:rsidR="514AE4CD" w:rsidRPr="00D73C0D">
        <w:rPr>
          <w:rFonts w:eastAsiaTheme="minorEastAsia"/>
          <w:color w:val="000000" w:themeColor="text1"/>
        </w:rPr>
        <w:t>s</w:t>
      </w:r>
      <w:r w:rsidR="00923216">
        <w:rPr>
          <w:rFonts w:eastAsiaTheme="minorEastAsia"/>
          <w:color w:val="000000" w:themeColor="text1"/>
        </w:rPr>
        <w:t>/VOCs</w:t>
      </w:r>
      <w:r w:rsidR="7CD06BEF" w:rsidRPr="6BE333CB">
        <w:rPr>
          <w:rFonts w:eastAsiaTheme="minorEastAsia"/>
          <w:color w:val="000000" w:themeColor="text1"/>
        </w:rPr>
        <w:t>)</w:t>
      </w:r>
      <w:r w:rsidR="514AE4CD" w:rsidRPr="00D73C0D">
        <w:rPr>
          <w:rFonts w:eastAsiaTheme="minorEastAsia"/>
          <w:color w:val="000000" w:themeColor="text1"/>
        </w:rPr>
        <w:t xml:space="preserve">. </w:t>
      </w:r>
      <w:r w:rsidR="5BFAB78A" w:rsidRPr="6BE333CB">
        <w:rPr>
          <w:rFonts w:eastAsiaTheme="minorEastAsia"/>
          <w:color w:val="000000" w:themeColor="text1"/>
        </w:rPr>
        <w:t>I</w:t>
      </w:r>
      <w:r w:rsidR="514AE4CD" w:rsidRPr="00D73C0D">
        <w:rPr>
          <w:rFonts w:eastAsiaTheme="minorEastAsia"/>
          <w:color w:val="000000" w:themeColor="text1"/>
        </w:rPr>
        <w:t xml:space="preserve">nsects have the particularity of possessing externally facing olfactory systems, an arrangement substantially different from the internalised olfactory epithelia of most vertebrates. In insects, </w:t>
      </w:r>
      <w:r w:rsidR="66FA350C" w:rsidRPr="6BE333CB">
        <w:rPr>
          <w:rFonts w:eastAsiaTheme="minorEastAsia"/>
          <w:color w:val="000000" w:themeColor="text1"/>
        </w:rPr>
        <w:t xml:space="preserve">basic </w:t>
      </w:r>
      <w:r w:rsidR="514AE4CD" w:rsidRPr="00D73C0D">
        <w:rPr>
          <w:rFonts w:eastAsiaTheme="minorEastAsia"/>
          <w:color w:val="000000" w:themeColor="text1"/>
        </w:rPr>
        <w:t xml:space="preserve">olfactory sensory structures take the form of thousands of small porous hairs </w:t>
      </w:r>
      <w:r w:rsidR="127FB537" w:rsidRPr="6BE333CB">
        <w:rPr>
          <w:rFonts w:eastAsiaTheme="minorEastAsia"/>
          <w:color w:val="000000" w:themeColor="text1"/>
        </w:rPr>
        <w:t>(sensilla)</w:t>
      </w:r>
      <w:r w:rsidR="00392AEA">
        <w:rPr>
          <w:rFonts w:eastAsiaTheme="minorEastAsia"/>
          <w:color w:val="000000" w:themeColor="text1"/>
        </w:rPr>
        <w:t>, typically</w:t>
      </w:r>
      <w:r w:rsidR="127FB537" w:rsidRPr="6BE333CB">
        <w:rPr>
          <w:rFonts w:eastAsiaTheme="minorEastAsia"/>
          <w:color w:val="000000" w:themeColor="text1"/>
        </w:rPr>
        <w:t xml:space="preserve"> </w:t>
      </w:r>
      <w:r w:rsidR="514AE4CD" w:rsidRPr="00D73C0D">
        <w:rPr>
          <w:rFonts w:eastAsiaTheme="minorEastAsia"/>
          <w:color w:val="000000" w:themeColor="text1"/>
        </w:rPr>
        <w:t>located on the antennae</w:t>
      </w:r>
      <w:r w:rsidR="13262B5E" w:rsidRPr="6BE333CB">
        <w:rPr>
          <w:rFonts w:eastAsiaTheme="minorEastAsia"/>
          <w:color w:val="000000" w:themeColor="text1"/>
        </w:rPr>
        <w:t>,</w:t>
      </w:r>
      <w:r w:rsidR="514AE4CD" w:rsidRPr="00D73C0D">
        <w:rPr>
          <w:rFonts w:eastAsiaTheme="minorEastAsia"/>
          <w:color w:val="000000" w:themeColor="text1"/>
        </w:rPr>
        <w:t xml:space="preserve"> </w:t>
      </w:r>
      <w:r w:rsidR="70BE07E8" w:rsidRPr="6BE333CB">
        <w:rPr>
          <w:rFonts w:eastAsiaTheme="minorEastAsia"/>
          <w:color w:val="000000" w:themeColor="text1"/>
        </w:rPr>
        <w:t>i</w:t>
      </w:r>
      <w:r w:rsidR="514AE4CD" w:rsidRPr="00D73C0D">
        <w:rPr>
          <w:rFonts w:eastAsiaTheme="minorEastAsia"/>
          <w:color w:val="000000" w:themeColor="text1"/>
        </w:rPr>
        <w:t xml:space="preserve">nside </w:t>
      </w:r>
      <w:r w:rsidR="45282454" w:rsidRPr="6BE333CB">
        <w:rPr>
          <w:rFonts w:eastAsiaTheme="minorEastAsia"/>
          <w:color w:val="000000" w:themeColor="text1"/>
        </w:rPr>
        <w:t>which</w:t>
      </w:r>
      <w:r w:rsidR="514AE4CD" w:rsidRPr="00D73C0D">
        <w:rPr>
          <w:rFonts w:eastAsiaTheme="minorEastAsia"/>
          <w:color w:val="000000" w:themeColor="text1"/>
        </w:rPr>
        <w:t xml:space="preserve"> reside specialised </w:t>
      </w:r>
      <w:r w:rsidR="5D0ABEEE" w:rsidRPr="6BE333CB">
        <w:rPr>
          <w:rFonts w:eastAsiaTheme="minorEastAsia"/>
          <w:color w:val="000000" w:themeColor="text1"/>
        </w:rPr>
        <w:t>olfactory receptor neuron</w:t>
      </w:r>
      <w:r w:rsidR="218058FB" w:rsidRPr="6BE333CB">
        <w:rPr>
          <w:rFonts w:eastAsiaTheme="minorEastAsia"/>
          <w:color w:val="000000" w:themeColor="text1"/>
        </w:rPr>
        <w:t xml:space="preserve">s (ORNs) </w:t>
      </w:r>
      <w:r w:rsidR="514AE4CD" w:rsidRPr="00D73C0D">
        <w:rPr>
          <w:rFonts w:eastAsiaTheme="minorEastAsia"/>
          <w:color w:val="000000" w:themeColor="text1"/>
        </w:rPr>
        <w:t>with terminal dendrites rich in membrane-bo</w:t>
      </w:r>
      <w:r w:rsidR="1F6908C4" w:rsidRPr="6BE333CB">
        <w:rPr>
          <w:rFonts w:eastAsiaTheme="minorEastAsia"/>
          <w:color w:val="000000" w:themeColor="text1"/>
        </w:rPr>
        <w:t>und</w:t>
      </w:r>
      <w:r w:rsidR="514AE4CD" w:rsidRPr="00D73C0D">
        <w:rPr>
          <w:rFonts w:eastAsiaTheme="minorEastAsia"/>
          <w:color w:val="000000" w:themeColor="text1"/>
        </w:rPr>
        <w:t xml:space="preserve"> </w:t>
      </w:r>
      <w:r w:rsidR="0CDA8242" w:rsidRPr="6BE333CB">
        <w:rPr>
          <w:rFonts w:eastAsiaTheme="minorEastAsia"/>
          <w:color w:val="000000" w:themeColor="text1"/>
        </w:rPr>
        <w:t xml:space="preserve">odorant </w:t>
      </w:r>
      <w:r w:rsidR="514AE4CD" w:rsidRPr="00C47AE9">
        <w:rPr>
          <w:rFonts w:eastAsiaTheme="minorEastAsia"/>
          <w:color w:val="000000" w:themeColor="text1"/>
        </w:rPr>
        <w:t>receptor</w:t>
      </w:r>
      <w:r w:rsidR="7F67D518" w:rsidRPr="6BE333CB">
        <w:rPr>
          <w:rFonts w:eastAsiaTheme="minorEastAsia"/>
          <w:color w:val="000000" w:themeColor="text1"/>
        </w:rPr>
        <w:t>s</w:t>
      </w:r>
      <w:r w:rsidR="5B6ABC0C" w:rsidRPr="6BE333CB">
        <w:rPr>
          <w:rFonts w:eastAsiaTheme="minorEastAsia"/>
          <w:color w:val="000000" w:themeColor="text1"/>
        </w:rPr>
        <w:t xml:space="preserve"> (ORs)</w:t>
      </w:r>
      <w:r w:rsidR="514AE4CD" w:rsidRPr="00D73C0D">
        <w:rPr>
          <w:rFonts w:eastAsiaTheme="minorEastAsia"/>
          <w:color w:val="000000" w:themeColor="text1"/>
        </w:rPr>
        <w:t xml:space="preserve">. </w:t>
      </w:r>
      <w:r w:rsidR="0CDA8242" w:rsidRPr="6BE333CB">
        <w:rPr>
          <w:rFonts w:eastAsiaTheme="minorEastAsia"/>
          <w:color w:val="000000" w:themeColor="text1"/>
        </w:rPr>
        <w:t>Odorant</w:t>
      </w:r>
      <w:r w:rsidR="65021788" w:rsidRPr="6BE333CB">
        <w:rPr>
          <w:rFonts w:eastAsiaTheme="minorEastAsia"/>
          <w:color w:val="000000" w:themeColor="text1"/>
        </w:rPr>
        <w:t>-</w:t>
      </w:r>
      <w:r w:rsidR="0CDA8242" w:rsidRPr="6BE333CB">
        <w:rPr>
          <w:rFonts w:eastAsiaTheme="minorEastAsia"/>
          <w:color w:val="000000" w:themeColor="text1"/>
        </w:rPr>
        <w:t xml:space="preserve">binding proteins (OBPs) in the sensillum lymph </w:t>
      </w:r>
      <w:r w:rsidR="2D08878B" w:rsidRPr="6BE333CB">
        <w:rPr>
          <w:rFonts w:eastAsiaTheme="minorEastAsia"/>
          <w:color w:val="000000" w:themeColor="text1"/>
        </w:rPr>
        <w:t xml:space="preserve">bind to </w:t>
      </w:r>
      <w:r w:rsidR="005931DB">
        <w:rPr>
          <w:rFonts w:eastAsiaTheme="minorEastAsia"/>
          <w:color w:val="000000" w:themeColor="text1"/>
        </w:rPr>
        <w:t>VOC</w:t>
      </w:r>
      <w:r w:rsidR="2D08878B" w:rsidRPr="6BE333CB">
        <w:rPr>
          <w:rFonts w:eastAsiaTheme="minorEastAsia"/>
          <w:color w:val="000000" w:themeColor="text1"/>
        </w:rPr>
        <w:t>s</w:t>
      </w:r>
      <w:r w:rsidR="3E8EE8B8" w:rsidRPr="6BE333CB">
        <w:rPr>
          <w:rFonts w:eastAsiaTheme="minorEastAsia"/>
          <w:color w:val="000000" w:themeColor="text1"/>
        </w:rPr>
        <w:t>,</w:t>
      </w:r>
      <w:r w:rsidR="0653DB0E" w:rsidRPr="6BE333CB">
        <w:rPr>
          <w:rFonts w:eastAsiaTheme="minorEastAsia"/>
          <w:color w:val="000000" w:themeColor="text1"/>
        </w:rPr>
        <w:t xml:space="preserve"> which are subsequently transferred to the </w:t>
      </w:r>
      <w:r w:rsidR="5B6ABC0C" w:rsidRPr="6BE333CB">
        <w:rPr>
          <w:rFonts w:eastAsiaTheme="minorEastAsia"/>
          <w:color w:val="000000" w:themeColor="text1"/>
        </w:rPr>
        <w:t>ORs</w:t>
      </w:r>
      <w:r w:rsidR="2D08878B" w:rsidRPr="6BE333CB">
        <w:rPr>
          <w:rFonts w:eastAsiaTheme="minorEastAsia"/>
          <w:color w:val="000000" w:themeColor="text1"/>
        </w:rPr>
        <w:t xml:space="preserve">, </w:t>
      </w:r>
      <w:r w:rsidR="514AE4CD" w:rsidRPr="00C47AE9">
        <w:rPr>
          <w:rFonts w:eastAsiaTheme="minorEastAsia"/>
          <w:color w:val="000000" w:themeColor="text1"/>
        </w:rPr>
        <w:t>confer</w:t>
      </w:r>
      <w:r w:rsidR="3549ADF6" w:rsidRPr="6BE333CB">
        <w:rPr>
          <w:rFonts w:eastAsiaTheme="minorEastAsia"/>
          <w:color w:val="000000" w:themeColor="text1"/>
        </w:rPr>
        <w:t>ring</w:t>
      </w:r>
      <w:r w:rsidR="514AE4CD" w:rsidRPr="00D73C0D">
        <w:rPr>
          <w:rFonts w:eastAsiaTheme="minorEastAsia"/>
          <w:color w:val="000000" w:themeColor="text1"/>
        </w:rPr>
        <w:t xml:space="preserve"> sensitivity and specificity to odour </w:t>
      </w:r>
      <w:r w:rsidR="097B8261" w:rsidRPr="6BE333CB">
        <w:rPr>
          <w:rFonts w:eastAsiaTheme="minorEastAsia"/>
          <w:color w:val="000000" w:themeColor="text1"/>
        </w:rPr>
        <w:t>detec</w:t>
      </w:r>
      <w:r w:rsidR="514AE4CD" w:rsidRPr="00D73C0D">
        <w:rPr>
          <w:rFonts w:eastAsiaTheme="minorEastAsia"/>
          <w:color w:val="000000" w:themeColor="text1"/>
        </w:rPr>
        <w:t>tion</w:t>
      </w:r>
      <w:r w:rsidR="1E7C278D" w:rsidRPr="6BE333CB">
        <w:rPr>
          <w:rFonts w:eastAsiaTheme="minorEastAsia"/>
          <w:color w:val="000000" w:themeColor="text1"/>
        </w:rPr>
        <w:fldChar w:fldCharType="begin" w:fldLock="1"/>
      </w:r>
      <w:r w:rsidR="1E7C278D" w:rsidRPr="6BE333CB">
        <w:rPr>
          <w:rFonts w:eastAsiaTheme="minorEastAsia"/>
          <w:color w:val="000000" w:themeColor="text1"/>
        </w:rPr>
        <w:instrText>ADDIN CSL_CITATION {"citationItems":[{"id":"ITEM-1","itemData":{"DOI":"10.1146/annurev-ento-120811-153635","ISSN":"00664170","PMID":"23020622","abstract":"Our knowledge of the molecular basis of odorant reception in insects has grown exponentially over the past decade. Odorant receptors (ORs) from moths, fruit flies, mosquitoes, and the honey bees have been deorphanized, odorant-degrading enzymes (ODEs) have been isolated, and the functions of odorant-binding proteins (OBPs) have been unveiled. OBPs contribute to the sensitivity of the olfactory system by transporting odorants through the sensillar lymph, but there are competing hypotheses on how they act at the end of the journey. A few ODEs that have been demonstrated to degrade odorants rapidly may act in signal inactivation alone or in combination with other molecular traps. Although ORs in Drosophila melanogaster respond to multiple odorants and seem to work in combinatorial code involving both periphery and antennal lobes, reception of sex pheromones by moth ORs suggests that their labeled lines rely heavily on selectivity at the periphery. © 2013 by Annual Reviews. All rights reserved.","author":[{"dropping-particle":"","family":"Leal","given":"Walter S.","non-dropping-particle":"","parse-names":false,"suffix":""}],"container-title":"Annual Review of Entomology","id":"ITEM-1","issued":{"date-parts":[["2013"]]},"page":"373-391","title":"Odorant reception in insects: Roles of receptors, binding proteins, and degrading enzymes","type":"article-journal","volume":"58"},"uris":["http://www.mendeley.com/documents/?uuid=ae6355f0-be51-4d48-b31b-b7496e4e1e4a"]}],"mendeley":{"formattedCitation":"&lt;sup&gt;&lt;sup&gt;1&lt;/sup&gt;&lt;/sup&gt;","plainTextFormattedCitation":"1","previouslyFormattedCitation":"&lt;sup&gt;&lt;sup&gt;1&lt;/sup&gt;&lt;/sup&gt;"},"properties":{"noteIndex":0},"schema":"https://github.com/citation-style-language/schema/raw/master/csl-citation.json"}</w:instrText>
      </w:r>
      <w:r w:rsidR="1E7C278D" w:rsidRPr="6BE333CB">
        <w:rPr>
          <w:rFonts w:eastAsiaTheme="minorEastAsia"/>
          <w:color w:val="000000" w:themeColor="text1"/>
        </w:rPr>
        <w:fldChar w:fldCharType="separate"/>
      </w:r>
      <w:r w:rsidR="4CB408B7" w:rsidRPr="6BE333CB">
        <w:rPr>
          <w:rFonts w:eastAsiaTheme="minorEastAsia"/>
          <w:noProof/>
          <w:color w:val="000000" w:themeColor="text1"/>
          <w:vertAlign w:val="superscript"/>
        </w:rPr>
        <w:t>1</w:t>
      </w:r>
      <w:r w:rsidR="1E7C278D" w:rsidRPr="6BE333CB">
        <w:rPr>
          <w:rFonts w:eastAsiaTheme="minorEastAsia"/>
          <w:color w:val="000000" w:themeColor="text1"/>
        </w:rPr>
        <w:fldChar w:fldCharType="end"/>
      </w:r>
      <w:r w:rsidR="514AE4CD" w:rsidRPr="00D73C0D">
        <w:rPr>
          <w:rFonts w:eastAsiaTheme="minorEastAsia"/>
          <w:color w:val="000000" w:themeColor="text1"/>
        </w:rPr>
        <w:t>.</w:t>
      </w:r>
    </w:p>
    <w:p w14:paraId="4B294ED9" w14:textId="77777777" w:rsidR="0086728A" w:rsidRDefault="0086728A" w:rsidP="00CF6F74">
      <w:pPr>
        <w:jc w:val="both"/>
        <w:rPr>
          <w:rFonts w:eastAsiaTheme="minorEastAsia"/>
          <w:color w:val="000000" w:themeColor="text1"/>
        </w:rPr>
      </w:pPr>
    </w:p>
    <w:p w14:paraId="157E0C9F" w14:textId="27895B2F" w:rsidR="00052798" w:rsidRPr="00C47AE9" w:rsidRDefault="6D54EDC3" w:rsidP="743034A4">
      <w:pPr>
        <w:spacing w:line="240" w:lineRule="auto"/>
        <w:jc w:val="both"/>
        <w:rPr>
          <w:rFonts w:eastAsiaTheme="minorEastAsia"/>
          <w:color w:val="000000" w:themeColor="text1"/>
        </w:rPr>
      </w:pPr>
      <w:r w:rsidRPr="743034A4">
        <w:rPr>
          <w:rFonts w:eastAsiaTheme="minorEastAsia"/>
          <w:color w:val="000000" w:themeColor="text1"/>
        </w:rPr>
        <w:t xml:space="preserve">Whilst the olfactory process is remarkably well-understood </w:t>
      </w:r>
      <w:r w:rsidR="4DDE1EA5" w:rsidRPr="743034A4">
        <w:rPr>
          <w:rFonts w:eastAsiaTheme="minorEastAsia"/>
          <w:color w:val="000000" w:themeColor="text1"/>
        </w:rPr>
        <w:t>at the</w:t>
      </w:r>
      <w:r w:rsidRPr="743034A4">
        <w:rPr>
          <w:rFonts w:eastAsiaTheme="minorEastAsia"/>
          <w:color w:val="000000" w:themeColor="text1"/>
        </w:rPr>
        <w:t xml:space="preserve"> molecular and neural </w:t>
      </w:r>
      <w:r w:rsidR="4DDE1EA5" w:rsidRPr="743034A4">
        <w:rPr>
          <w:rFonts w:eastAsiaTheme="minorEastAsia"/>
          <w:color w:val="000000" w:themeColor="text1"/>
        </w:rPr>
        <w:t>level</w:t>
      </w:r>
      <w:r w:rsidRPr="743034A4">
        <w:rPr>
          <w:rFonts w:eastAsiaTheme="minorEastAsia"/>
          <w:color w:val="000000" w:themeColor="text1"/>
        </w:rPr>
        <w:t xml:space="preserve">, large questions remain as to how airborne </w:t>
      </w:r>
      <w:r w:rsidR="00C55599" w:rsidRPr="743034A4">
        <w:rPr>
          <w:rFonts w:eastAsiaTheme="minorEastAsia"/>
          <w:color w:val="000000" w:themeColor="text1"/>
        </w:rPr>
        <w:t>VOC</w:t>
      </w:r>
      <w:r w:rsidRPr="743034A4">
        <w:rPr>
          <w:rFonts w:eastAsiaTheme="minorEastAsia"/>
          <w:color w:val="000000" w:themeColor="text1"/>
        </w:rPr>
        <w:t xml:space="preserve">s reach dendritic terminals, where actual detection takes place. How and how fast do </w:t>
      </w:r>
      <w:r w:rsidR="00605975" w:rsidRPr="743034A4">
        <w:rPr>
          <w:rFonts w:eastAsiaTheme="minorEastAsia"/>
          <w:color w:val="000000" w:themeColor="text1"/>
        </w:rPr>
        <w:t>VOC</w:t>
      </w:r>
      <w:r w:rsidRPr="743034A4">
        <w:rPr>
          <w:rFonts w:eastAsiaTheme="minorEastAsia"/>
          <w:color w:val="000000" w:themeColor="text1"/>
        </w:rPr>
        <w:t>s from the air medium move across the cushion of air, the boundary layer, surroundin</w:t>
      </w:r>
      <w:r w:rsidR="6AFDDCF3" w:rsidRPr="743034A4">
        <w:rPr>
          <w:rFonts w:eastAsiaTheme="minorEastAsia"/>
          <w:color w:val="000000" w:themeColor="text1"/>
        </w:rPr>
        <w:t>g</w:t>
      </w:r>
      <w:r w:rsidRPr="743034A4">
        <w:rPr>
          <w:rFonts w:eastAsiaTheme="minorEastAsia"/>
          <w:color w:val="000000" w:themeColor="text1"/>
        </w:rPr>
        <w:t xml:space="preserve"> olfactory sens</w:t>
      </w:r>
      <w:r w:rsidR="41B52664" w:rsidRPr="743034A4">
        <w:rPr>
          <w:rFonts w:eastAsiaTheme="minorEastAsia"/>
          <w:color w:val="000000" w:themeColor="text1"/>
        </w:rPr>
        <w:t>illa</w:t>
      </w:r>
      <w:r w:rsidR="00D2255A" w:rsidRPr="743034A4">
        <w:rPr>
          <w:rFonts w:eastAsiaTheme="minorEastAsia"/>
          <w:color w:val="000000" w:themeColor="text1"/>
        </w:rPr>
        <w:t>?</w:t>
      </w:r>
      <w:r w:rsidRPr="743034A4">
        <w:rPr>
          <w:rFonts w:eastAsiaTheme="minorEastAsia"/>
          <w:color w:val="000000" w:themeColor="text1"/>
        </w:rPr>
        <w:t xml:space="preserve"> Current evidence and theories </w:t>
      </w:r>
      <w:r w:rsidR="5E965EC7" w:rsidRPr="743034A4">
        <w:rPr>
          <w:rFonts w:eastAsiaTheme="minorEastAsia"/>
          <w:color w:val="000000" w:themeColor="text1"/>
        </w:rPr>
        <w:t>suggest</w:t>
      </w:r>
      <w:r w:rsidRPr="743034A4">
        <w:rPr>
          <w:rFonts w:eastAsiaTheme="minorEastAsia"/>
          <w:color w:val="000000" w:themeColor="text1"/>
        </w:rPr>
        <w:t xml:space="preserve"> transport through passive diffusion and/or </w:t>
      </w:r>
      <w:r w:rsidR="5E965EC7" w:rsidRPr="743034A4">
        <w:rPr>
          <w:rFonts w:eastAsiaTheme="minorEastAsia"/>
          <w:color w:val="000000" w:themeColor="text1"/>
        </w:rPr>
        <w:t>by</w:t>
      </w:r>
      <w:r w:rsidRPr="743034A4">
        <w:rPr>
          <w:rFonts w:eastAsiaTheme="minorEastAsia"/>
          <w:color w:val="000000" w:themeColor="text1"/>
        </w:rPr>
        <w:t xml:space="preserve"> active antennal motion. The latter is deemed to break the boundary layer, enabling a greater and faster availability of </w:t>
      </w:r>
      <w:r w:rsidR="735213B6" w:rsidRPr="743034A4">
        <w:rPr>
          <w:rFonts w:eastAsiaTheme="minorEastAsia"/>
          <w:color w:val="000000" w:themeColor="text1"/>
        </w:rPr>
        <w:t>volatiles</w:t>
      </w:r>
      <w:r w:rsidRPr="743034A4">
        <w:rPr>
          <w:rFonts w:eastAsiaTheme="minorEastAsia"/>
          <w:color w:val="000000" w:themeColor="text1"/>
        </w:rPr>
        <w:t xml:space="preserve"> at the receptor level inside the olfactory hairs. Albeit empirically supported, this process may not act alone and </w:t>
      </w:r>
      <w:r w:rsidR="00657B8F" w:rsidRPr="743034A4">
        <w:rPr>
          <w:rFonts w:eastAsiaTheme="minorEastAsia"/>
          <w:color w:val="000000" w:themeColor="text1"/>
        </w:rPr>
        <w:t>can</w:t>
      </w:r>
      <w:r w:rsidR="33057D20" w:rsidRPr="743034A4">
        <w:rPr>
          <w:rFonts w:eastAsiaTheme="minorEastAsia"/>
          <w:color w:val="000000" w:themeColor="text1"/>
        </w:rPr>
        <w:t>not</w:t>
      </w:r>
      <w:r w:rsidR="00657B8F" w:rsidRPr="743034A4">
        <w:rPr>
          <w:rFonts w:eastAsiaTheme="minorEastAsia"/>
          <w:color w:val="000000" w:themeColor="text1"/>
        </w:rPr>
        <w:t xml:space="preserve"> </w:t>
      </w:r>
      <w:r w:rsidRPr="743034A4">
        <w:rPr>
          <w:rFonts w:eastAsiaTheme="minorEastAsia"/>
          <w:color w:val="000000" w:themeColor="text1"/>
        </w:rPr>
        <w:t>entirely explain the notable efficiency and rapid sampling rate observed in many insect species.</w:t>
      </w:r>
    </w:p>
    <w:p w14:paraId="5B6C8C2C" w14:textId="6E33C62F" w:rsidR="2DF6F0A0" w:rsidRPr="00C47AE9" w:rsidRDefault="264B4ACB" w:rsidP="743034A4">
      <w:pPr>
        <w:spacing w:line="240" w:lineRule="auto"/>
        <w:jc w:val="both"/>
        <w:rPr>
          <w:rFonts w:eastAsiaTheme="minorEastAsia"/>
        </w:rPr>
      </w:pPr>
      <w:r w:rsidRPr="743034A4">
        <w:rPr>
          <w:rFonts w:eastAsiaTheme="minorEastAsia"/>
          <w:color w:val="000000" w:themeColor="text1"/>
        </w:rPr>
        <w:lastRenderedPageBreak/>
        <w:t xml:space="preserve">For olfaction to happen, </w:t>
      </w:r>
      <w:r w:rsidR="00FE0BD6" w:rsidRPr="743034A4">
        <w:rPr>
          <w:rFonts w:eastAsiaTheme="minorEastAsia"/>
          <w:color w:val="000000" w:themeColor="text1"/>
        </w:rPr>
        <w:t>VOC</w:t>
      </w:r>
      <w:r w:rsidRPr="743034A4">
        <w:rPr>
          <w:rFonts w:eastAsiaTheme="minorEastAsia"/>
          <w:color w:val="000000" w:themeColor="text1"/>
        </w:rPr>
        <w:t xml:space="preserve">s must first come into direct contact with external </w:t>
      </w:r>
      <w:r w:rsidR="66A523A7" w:rsidRPr="743034A4">
        <w:rPr>
          <w:rFonts w:eastAsiaTheme="minorEastAsia"/>
          <w:color w:val="000000" w:themeColor="text1"/>
        </w:rPr>
        <w:t>structure</w:t>
      </w:r>
      <w:r w:rsidRPr="743034A4">
        <w:rPr>
          <w:rFonts w:eastAsiaTheme="minorEastAsia"/>
          <w:color w:val="000000" w:themeColor="text1"/>
        </w:rPr>
        <w:t xml:space="preserve">s of the olfactory system (such as the nasal cavity in humans or the antennae of insects). Olfaction in insects </w:t>
      </w:r>
      <w:r w:rsidR="00E04E20" w:rsidRPr="743034A4">
        <w:rPr>
          <w:rFonts w:eastAsiaTheme="minorEastAsia"/>
          <w:color w:val="000000" w:themeColor="text1"/>
        </w:rPr>
        <w:t>is extraordinarily</w:t>
      </w:r>
      <w:r w:rsidRPr="743034A4">
        <w:rPr>
          <w:rFonts w:eastAsiaTheme="minorEastAsia"/>
          <w:color w:val="000000" w:themeColor="text1"/>
        </w:rPr>
        <w:t xml:space="preserve"> sensitiv</w:t>
      </w:r>
      <w:r w:rsidR="7C9017B4" w:rsidRPr="743034A4">
        <w:rPr>
          <w:rFonts w:eastAsiaTheme="minorEastAsia"/>
          <w:color w:val="000000" w:themeColor="text1"/>
        </w:rPr>
        <w:t>e</w:t>
      </w:r>
      <w:r w:rsidRPr="743034A4">
        <w:rPr>
          <w:rFonts w:eastAsiaTheme="minorEastAsia"/>
          <w:color w:val="000000" w:themeColor="text1"/>
        </w:rPr>
        <w:t>. For example, dipteran, lepidopteran and hymenopteran species, among others, have the ability to follow scent trails over several kilometres</w:t>
      </w:r>
      <w:r w:rsidRPr="743034A4">
        <w:rPr>
          <w:rFonts w:eastAsiaTheme="minorEastAsia"/>
          <w:color w:val="000000" w:themeColor="text1"/>
        </w:rPr>
        <w:fldChar w:fldCharType="begin" w:fldLock="1"/>
      </w:r>
      <w:r w:rsidRPr="743034A4">
        <w:rPr>
          <w:rFonts w:eastAsiaTheme="minorEastAsia"/>
          <w:color w:val="000000" w:themeColor="text1"/>
        </w:rPr>
        <w:instrText>ADDIN CSL_CITATION {"citationItems":[{"id":"ITEM-1","itemData":{"DOI":"10.1146/annurev-ento-011019-024932","ISSN":"15454487","PMID":"32926790","abstract":"Many insects locate resources such as a mate, a host, or food by flying upwind along the odor plumes that these resources emit to their source. A windborne plume has a turbulent structure comprised of odor filaments interspersed with clean air. As it propagates downwind, the plume becomes more dispersed and dilute, but filaments with concentrations above the threshold required to elicit a behavioral response from receiving organisms can persist for long distances. Flying insects orient along plumes by steering upwind, triggered by the optomotor reaction. Sequential measurements of differences in odor concentration are unreliable indicators of distance to or direction of the odor source. Plume intermittency and the plume's fine-scale structure can play a role in setting an insect's upwind course. The prowess of insects in navigating to odor sources has spawned bioinspired virtual models and even odor-seeking robots, although some of these approaches use mechanisms that are unnecessarily complex and probably exceed an insect's processing capabilities.","author":[{"dropping-particle":"","family":"Cardé","given":"Ring T.","non-dropping-particle":"","parse-names":false,"suffix":""}],"container-title":"Annual Review of Entomology","id":"ITEM-1","issued":{"date-parts":[["2021"]]},"page":"317-336","title":"Navigation along Windborne Plumes of Pheromone and Resource-Linked Odors","type":"article-journal","volume":"66"},"uris":["http://www.mendeley.com/documents/?uuid=536f124b-65d5-4156-bfcb-9543a337ec7b"]}],"mendeley":{"formattedCitation":"&lt;sup&gt;&lt;sup&gt;2&lt;/sup&gt;&lt;/sup&gt;","plainTextFormattedCitation":"2","previouslyFormattedCitation":"&lt;sup&gt;&lt;sup&gt;2&lt;/sup&gt;&lt;/sup&gt;"},"properties":{"noteIndex":0},"schema":"https://github.com/citation-style-language/schema/raw/master/csl-citation.json"}</w:instrText>
      </w:r>
      <w:r w:rsidRPr="743034A4">
        <w:rPr>
          <w:rFonts w:eastAsiaTheme="minorEastAsia"/>
          <w:color w:val="000000" w:themeColor="text1"/>
        </w:rPr>
        <w:fldChar w:fldCharType="separate"/>
      </w:r>
      <w:r w:rsidR="00A04006" w:rsidRPr="743034A4">
        <w:rPr>
          <w:rFonts w:eastAsiaTheme="minorEastAsia"/>
          <w:noProof/>
          <w:color w:val="000000" w:themeColor="text1"/>
          <w:vertAlign w:val="superscript"/>
        </w:rPr>
        <w:t>2</w:t>
      </w:r>
      <w:r w:rsidRPr="743034A4">
        <w:rPr>
          <w:rFonts w:eastAsiaTheme="minorEastAsia"/>
          <w:color w:val="000000" w:themeColor="text1"/>
        </w:rPr>
        <w:fldChar w:fldCharType="end"/>
      </w:r>
      <w:r w:rsidRPr="743034A4">
        <w:rPr>
          <w:rFonts w:eastAsiaTheme="minorEastAsia"/>
          <w:color w:val="000000" w:themeColor="text1"/>
        </w:rPr>
        <w:t>. Reportedly, male silk moths possess</w:t>
      </w:r>
      <w:r w:rsidR="7AF6B0E0" w:rsidRPr="743034A4">
        <w:rPr>
          <w:rFonts w:eastAsiaTheme="minorEastAsia"/>
          <w:color w:val="000000" w:themeColor="text1"/>
        </w:rPr>
        <w:t xml:space="preserve"> remarkable</w:t>
      </w:r>
      <w:r w:rsidRPr="743034A4">
        <w:rPr>
          <w:rFonts w:eastAsiaTheme="minorEastAsia"/>
          <w:color w:val="000000" w:themeColor="text1"/>
        </w:rPr>
        <w:t xml:space="preserve"> sensitivity to the female pheromone, sensing one single molecule</w:t>
      </w:r>
      <w:r w:rsidRPr="743034A4">
        <w:rPr>
          <w:rFonts w:eastAsiaTheme="minorEastAsia"/>
          <w:color w:val="000000" w:themeColor="text1"/>
        </w:rPr>
        <w:fldChar w:fldCharType="begin" w:fldLock="1"/>
      </w:r>
      <w:r w:rsidRPr="743034A4">
        <w:rPr>
          <w:rFonts w:eastAsiaTheme="minorEastAsia"/>
          <w:color w:val="000000" w:themeColor="text1"/>
        </w:rPr>
        <w:instrText>ADDIN CSL_CITATION {"citationItems":[{"id":"ITEM-1","itemData":{"DOI":"https://doi.org/10.1007/978-3-642-00176-5_3","author":[{"dropping-particle":"","family":"Kaissling","given":"KE","non-dropping-particle":"","parse-names":false,"suffix":""}],"container-title":"Biologically Inspired Signal Processing for Chemical Sensing. Studies in Computational Intelligence","edition":"188","editor":[{"dropping-particle":"","family":"Gutiérrez","given":"A.","non-dropping-particle":"","parse-names":false,"suffix":""},{"dropping-particle":"","family":"MArco","given":"S.","non-dropping-particle":"","parse-names":false,"suffix":""}],"id":"ITEM-1","issued":{"date-parts":[["2009"]]},"publisher":"Springer","publisher-place":"Berlin","title":"The Sensitivity of the Insect Nose: The Example of Bombyx Mori","type":"chapter"},"uris":["http://www.mendeley.com/documents/?uuid=28e50270-8024-47bf-8642-93e8bcf6e48e"]}],"mendeley":{"formattedCitation":"&lt;sup&gt;&lt;sup&gt;3&lt;/sup&gt;&lt;/sup&gt;","plainTextFormattedCitation":"3","previouslyFormattedCitation":"&lt;sup&gt;&lt;sup&gt;3&lt;/sup&gt;&lt;/sup&gt;"},"properties":{"noteIndex":0},"schema":"https://github.com/citation-style-language/schema/raw/master/csl-citation.json"}</w:instrText>
      </w:r>
      <w:r w:rsidRPr="743034A4">
        <w:rPr>
          <w:rFonts w:eastAsiaTheme="minorEastAsia"/>
          <w:color w:val="000000" w:themeColor="text1"/>
        </w:rPr>
        <w:fldChar w:fldCharType="separate"/>
      </w:r>
      <w:r w:rsidR="00C07FE9" w:rsidRPr="743034A4">
        <w:rPr>
          <w:rFonts w:eastAsiaTheme="minorEastAsia"/>
          <w:noProof/>
          <w:color w:val="000000" w:themeColor="text1"/>
          <w:vertAlign w:val="superscript"/>
        </w:rPr>
        <w:t>3</w:t>
      </w:r>
      <w:r w:rsidRPr="743034A4">
        <w:rPr>
          <w:rFonts w:eastAsiaTheme="minorEastAsia"/>
          <w:color w:val="000000" w:themeColor="text1"/>
        </w:rPr>
        <w:fldChar w:fldCharType="end"/>
      </w:r>
      <w:r w:rsidRPr="743034A4">
        <w:rPr>
          <w:rFonts w:eastAsiaTheme="minorEastAsia"/>
          <w:color w:val="000000" w:themeColor="text1"/>
        </w:rPr>
        <w:t xml:space="preserve">. </w:t>
      </w:r>
      <w:r w:rsidR="06B3C914" w:rsidRPr="743034A4">
        <w:rPr>
          <w:rFonts w:eastAsiaTheme="minorEastAsia"/>
          <w:color w:val="000000" w:themeColor="text1"/>
        </w:rPr>
        <w:t xml:space="preserve">Although less sensitive, </w:t>
      </w:r>
      <w:r w:rsidR="39B85EFF" w:rsidRPr="743034A4">
        <w:rPr>
          <w:rFonts w:eastAsiaTheme="minorEastAsia"/>
          <w:color w:val="000000" w:themeColor="text1"/>
        </w:rPr>
        <w:t xml:space="preserve">even </w:t>
      </w:r>
      <w:r w:rsidR="06B3C914" w:rsidRPr="743034A4">
        <w:rPr>
          <w:rFonts w:eastAsiaTheme="minorEastAsia"/>
          <w:color w:val="000000" w:themeColor="text1"/>
        </w:rPr>
        <w:t xml:space="preserve">the human olfactory system </w:t>
      </w:r>
      <w:r w:rsidR="5BD9F8A9" w:rsidRPr="743034A4">
        <w:rPr>
          <w:rFonts w:eastAsiaTheme="minorEastAsia"/>
          <w:color w:val="000000" w:themeColor="text1"/>
        </w:rPr>
        <w:t xml:space="preserve">can </w:t>
      </w:r>
      <w:r w:rsidR="5BD9F8A9" w:rsidRPr="743034A4">
        <w:rPr>
          <w:rFonts w:eastAsiaTheme="minorEastAsia"/>
          <w:color w:val="141414"/>
        </w:rPr>
        <w:t>discriminate between at least one trillion different o</w:t>
      </w:r>
      <w:r w:rsidR="1E3FE303" w:rsidRPr="743034A4">
        <w:rPr>
          <w:rFonts w:eastAsiaTheme="minorEastAsia"/>
          <w:color w:val="141414"/>
        </w:rPr>
        <w:t>lfactory stimuli</w:t>
      </w:r>
      <w:r w:rsidRPr="743034A4">
        <w:rPr>
          <w:rFonts w:eastAsiaTheme="minorEastAsia"/>
          <w:color w:val="141414"/>
        </w:rPr>
        <w:fldChar w:fldCharType="begin" w:fldLock="1"/>
      </w:r>
      <w:r w:rsidRPr="743034A4">
        <w:rPr>
          <w:rFonts w:eastAsiaTheme="minorEastAsia"/>
          <w:color w:val="141414"/>
        </w:rPr>
        <w:instrText>ADDIN CSL_CITATION {"citationItems":[{"id":"ITEM-1","itemData":{"DOI":"10.1126/science.1249168","abstract":"Humans can discriminate several million different colors and almost half a million different tones, but the number of discriminable olfactory stimuli remains unknown. The lay and scientific literature typically claims that humans can discriminate 10,000 odors, but this number has never been empirically validated. We determined the resolution of the human sense of smell by testing the capacity of humans to discriminate odor mixtures with varying numbers of shared components. On the basis of the results of psychophysical testing, we calculated that humans can discriminate at least 1 trillion olfactory stimuli. This is far more than previous estimates of distinguishable olfactory stimuli. It demonstrates that the human olfactory system, with its hundreds of different olfactory receptors, far outperforms the other senses in the number of physically different stimuli it can discriminate.","author":[{"dropping-particle":"","family":"Bushdid","given":"C","non-dropping-particle":"","parse-names":false,"suffix":""},{"dropping-particle":"","family":"Magnasco","given":"M O","non-dropping-particle":"","parse-names":false,"suffix":""},{"dropping-particle":"","family":"Vosshall","given":"L B","non-dropping-particle":"","parse-names":false,"suffix":""},{"dropping-particle":"","family":"Keller","given":"A","non-dropping-particle":"","parse-names":false,"suffix":""},{"dropping-particle":"","family":"Mixture","given":"Mixture","non-dropping-particle":"","parse-names":false,"suffix":""}],"container-title":"Science","id":"ITEM-1","issue":"August","issued":{"date-parts":[["2016"]]},"page":"1370-1373","title":"Humans can discriminate more than 1 trillion olfactory stimuli","type":"article-journal","volume":"343"},"uris":["http://www.mendeley.com/documents/?uuid=bbe44e1a-b6d9-4e37-93b5-364de3383108"]}],"mendeley":{"formattedCitation":"&lt;sup&gt;&lt;sup&gt;4&lt;/sup&gt;&lt;/sup&gt;","plainTextFormattedCitation":"4","previouslyFormattedCitation":"&lt;sup&gt;&lt;sup&gt;4&lt;/sup&gt;&lt;/sup&gt;"},"properties":{"noteIndex":0},"schema":"https://github.com/citation-style-language/schema/raw/master/csl-citation.json"}</w:instrText>
      </w:r>
      <w:r w:rsidRPr="743034A4">
        <w:rPr>
          <w:rFonts w:eastAsiaTheme="minorEastAsia"/>
          <w:color w:val="141414"/>
        </w:rPr>
        <w:fldChar w:fldCharType="separate"/>
      </w:r>
      <w:r w:rsidR="00C279B7" w:rsidRPr="743034A4">
        <w:rPr>
          <w:rFonts w:eastAsiaTheme="minorEastAsia"/>
          <w:noProof/>
          <w:color w:val="141414"/>
          <w:vertAlign w:val="superscript"/>
        </w:rPr>
        <w:t>4</w:t>
      </w:r>
      <w:r w:rsidRPr="743034A4">
        <w:rPr>
          <w:rFonts w:eastAsiaTheme="minorEastAsia"/>
          <w:color w:val="141414"/>
        </w:rPr>
        <w:fldChar w:fldCharType="end"/>
      </w:r>
      <w:r w:rsidR="5BD9F8A9" w:rsidRPr="743034A4">
        <w:rPr>
          <w:rFonts w:eastAsiaTheme="minorEastAsia"/>
          <w:color w:val="141414"/>
        </w:rPr>
        <w:t>.</w:t>
      </w:r>
      <w:r w:rsidR="5BD9F8A9" w:rsidRPr="743034A4">
        <w:rPr>
          <w:rFonts w:ascii="Aptos" w:eastAsia="Aptos" w:hAnsi="Aptos" w:cs="Aptos"/>
        </w:rPr>
        <w:t xml:space="preserve"> </w:t>
      </w:r>
      <w:r w:rsidRPr="743034A4">
        <w:rPr>
          <w:rFonts w:eastAsiaTheme="minorEastAsia"/>
          <w:color w:val="000000" w:themeColor="text1"/>
        </w:rPr>
        <w:t xml:space="preserve">In nature, volatile concentration in an aerial odour plume can be very low and spatially patchy. The biophysical detection challenge hence resides in endowing the insect olfactory system with the capacity to capture </w:t>
      </w:r>
      <w:r w:rsidR="008818C7" w:rsidRPr="743034A4">
        <w:rPr>
          <w:rFonts w:eastAsiaTheme="minorEastAsia"/>
          <w:color w:val="000000" w:themeColor="text1"/>
        </w:rPr>
        <w:t>VOC</w:t>
      </w:r>
      <w:r w:rsidRPr="743034A4">
        <w:rPr>
          <w:rFonts w:eastAsiaTheme="minorEastAsia"/>
          <w:color w:val="000000" w:themeColor="text1"/>
        </w:rPr>
        <w:t xml:space="preserve">s from very sparse ambient concentrations. To understand the biophysical mechanisms at work in that context </w:t>
      </w:r>
      <w:r w:rsidR="003048C1" w:rsidRPr="743034A4">
        <w:rPr>
          <w:rFonts w:eastAsiaTheme="minorEastAsia"/>
          <w:color w:val="000000" w:themeColor="text1"/>
        </w:rPr>
        <w:t>will redefine our fundamental understanding of insect olfaction</w:t>
      </w:r>
      <w:r w:rsidRPr="743034A4">
        <w:rPr>
          <w:rFonts w:eastAsiaTheme="minorEastAsia"/>
          <w:color w:val="000000" w:themeColor="text1"/>
        </w:rPr>
        <w:t xml:space="preserve">, helping to bridge the gap between </w:t>
      </w:r>
      <w:r w:rsidR="008818C7" w:rsidRPr="743034A4">
        <w:rPr>
          <w:rFonts w:eastAsiaTheme="minorEastAsia"/>
          <w:color w:val="000000" w:themeColor="text1"/>
        </w:rPr>
        <w:t>VOC</w:t>
      </w:r>
      <w:r w:rsidRPr="743034A4">
        <w:rPr>
          <w:rFonts w:eastAsiaTheme="minorEastAsia"/>
          <w:color w:val="000000" w:themeColor="text1"/>
        </w:rPr>
        <w:t xml:space="preserve"> and receptor.</w:t>
      </w:r>
    </w:p>
    <w:p w14:paraId="3F7CCD23" w14:textId="5346ED70" w:rsidR="2DF6F0A0" w:rsidRDefault="264B4ACB" w:rsidP="743034A4">
      <w:pPr>
        <w:spacing w:line="240" w:lineRule="auto"/>
        <w:jc w:val="both"/>
        <w:rPr>
          <w:rFonts w:eastAsiaTheme="minorEastAsia"/>
          <w:color w:val="000000" w:themeColor="text1"/>
        </w:rPr>
      </w:pPr>
      <w:r w:rsidRPr="743034A4">
        <w:rPr>
          <w:rFonts w:eastAsiaTheme="minorEastAsia"/>
          <w:color w:val="000000" w:themeColor="text1"/>
        </w:rPr>
        <w:t xml:space="preserve">To date, conventional </w:t>
      </w:r>
      <w:r w:rsidR="00344DCD" w:rsidRPr="743034A4">
        <w:rPr>
          <w:rFonts w:eastAsiaTheme="minorEastAsia"/>
          <w:color w:val="000000" w:themeColor="text1"/>
        </w:rPr>
        <w:t xml:space="preserve">olfactory </w:t>
      </w:r>
      <w:r w:rsidRPr="743034A4">
        <w:rPr>
          <w:rFonts w:eastAsiaTheme="minorEastAsia"/>
          <w:color w:val="000000" w:themeColor="text1"/>
        </w:rPr>
        <w:t xml:space="preserve">theory states that </w:t>
      </w:r>
      <w:r w:rsidR="73BD7FDB" w:rsidRPr="743034A4">
        <w:rPr>
          <w:rFonts w:eastAsiaTheme="minorEastAsia"/>
          <w:color w:val="000000" w:themeColor="text1"/>
        </w:rPr>
        <w:t>recep</w:t>
      </w:r>
      <w:r w:rsidRPr="743034A4">
        <w:rPr>
          <w:rFonts w:eastAsiaTheme="minorEastAsia"/>
          <w:color w:val="000000" w:themeColor="text1"/>
        </w:rPr>
        <w:t xml:space="preserve">tion </w:t>
      </w:r>
      <w:r w:rsidR="00EC56FA" w:rsidRPr="743034A4">
        <w:rPr>
          <w:rFonts w:eastAsiaTheme="minorEastAsia"/>
          <w:color w:val="000000" w:themeColor="text1"/>
        </w:rPr>
        <w:t xml:space="preserve">of olfactory molecules </w:t>
      </w:r>
      <w:r w:rsidRPr="743034A4">
        <w:rPr>
          <w:rFonts w:eastAsiaTheme="minorEastAsia"/>
          <w:color w:val="000000" w:themeColor="text1"/>
        </w:rPr>
        <w:t xml:space="preserve">happens by chance via </w:t>
      </w:r>
      <w:r w:rsidR="4777B0EF" w:rsidRPr="743034A4">
        <w:rPr>
          <w:rFonts w:eastAsiaTheme="minorEastAsia"/>
          <w:color w:val="000000" w:themeColor="text1"/>
        </w:rPr>
        <w:t>airborne</w:t>
      </w:r>
      <w:r w:rsidRPr="743034A4">
        <w:rPr>
          <w:rFonts w:eastAsiaTheme="minorEastAsia"/>
          <w:color w:val="000000" w:themeColor="text1"/>
        </w:rPr>
        <w:t xml:space="preserve"> molecule </w:t>
      </w:r>
      <w:r w:rsidR="00EC56FA" w:rsidRPr="743034A4">
        <w:rPr>
          <w:rFonts w:eastAsiaTheme="minorEastAsia"/>
          <w:color w:val="000000" w:themeColor="text1"/>
        </w:rPr>
        <w:t xml:space="preserve">diffusion to </w:t>
      </w:r>
      <w:r w:rsidRPr="743034A4">
        <w:rPr>
          <w:rFonts w:eastAsiaTheme="minorEastAsia"/>
          <w:color w:val="000000" w:themeColor="text1"/>
        </w:rPr>
        <w:t>the antennal surface</w:t>
      </w:r>
      <w:r w:rsidRPr="743034A4">
        <w:rPr>
          <w:rFonts w:eastAsiaTheme="minorEastAsia"/>
          <w:color w:val="000000" w:themeColor="text1"/>
        </w:rPr>
        <w:fldChar w:fldCharType="begin" w:fldLock="1"/>
      </w:r>
      <w:r w:rsidRPr="743034A4">
        <w:rPr>
          <w:rFonts w:eastAsiaTheme="minorEastAsia"/>
          <w:color w:val="000000" w:themeColor="text1"/>
        </w:rPr>
        <w:instrText>ADDIN CSL_CITATION {"citationItems":[{"id":"ITEM-1","itemData":{"DOI":"10.1007/s00359-009-0461-4","ISSN":"03407594","PMID":"19697043","abstract":"Modelling reveals that within about 3 ms after entering the sensillum lymph, 17% of total pheromone is enzymatically degraded while 83% is bound to the pheromone-binding protein (PBP) and thereby largely protected from enzymatic degradation. The latter proceeds within minutes, 20,000-fold more slowly than with the free pheromone. In vivo the complex pheromone-PBP interacts with the receptor molecule. At weak stimulation the half-life of the active complex is 0.8 s due to the postulated pheromone deactivation. Most likely this process is enzymatically catalysed; it changes the PBP into a scavenger form, possibly by interference with the C-terminus. The indirectly determined PBP concentration (3.8 mM) is close to direct measurements. The calculated density of receptor molecules within the plasma membrane of the receptor neuron reaches up to 6,000 units per μm2. This is compared with the estimated densities of the sensory-neuron membrane protein and of ion channels. The EC50 of the model pheromone-PBP complex interacting with the receptor molecules is 6.8 μM, as compared with the EC50 = 1.5 μM of bombykol recently determined using heterologous expression. A possible mechanism widening the range of stimulus intensities covered by the dose-response curve of the receptor-potential is proposed. © The Author(s) 2009.","author":[{"dropping-particle":"","family":"Kaissling","given":"Karl Ernst","non-dropping-particle":"","parse-names":false,"suffix":""}],"container-title":"Journal of Comparative Physiology A: Neuroethology, Sensory, Neural, and Behavioral Physiology","id":"ITEM-1","issue":"10","issued":{"date-parts":[["2009"]]},"page":"895-922","title":"Olfactory perireceptor and receptor events in moths: A kinetic model revised","type":"article-journal","volume":"195"},"uris":["http://www.mendeley.com/documents/?uuid=25d3bbf0-ad73-40f9-a55a-da85a837762d"]}],"mendeley":{"formattedCitation":"&lt;sup&gt;&lt;sup&gt;5&lt;/sup&gt;&lt;/sup&gt;","plainTextFormattedCitation":"5","previouslyFormattedCitation":"&lt;sup&gt;&lt;sup&gt;5&lt;/sup&gt;&lt;/sup&gt;"},"properties":{"noteIndex":0},"schema":"https://github.com/citation-style-language/schema/raw/master/csl-citation.json"}</w:instrText>
      </w:r>
      <w:r w:rsidRPr="743034A4">
        <w:rPr>
          <w:rFonts w:eastAsiaTheme="minorEastAsia"/>
          <w:color w:val="000000" w:themeColor="text1"/>
        </w:rPr>
        <w:fldChar w:fldCharType="separate"/>
      </w:r>
      <w:r w:rsidR="002C2DF3" w:rsidRPr="743034A4">
        <w:rPr>
          <w:rFonts w:eastAsiaTheme="minorEastAsia"/>
          <w:noProof/>
          <w:color w:val="000000" w:themeColor="text1"/>
          <w:vertAlign w:val="superscript"/>
        </w:rPr>
        <w:t>5</w:t>
      </w:r>
      <w:r w:rsidRPr="743034A4">
        <w:rPr>
          <w:rFonts w:eastAsiaTheme="minorEastAsia"/>
          <w:color w:val="000000" w:themeColor="text1"/>
        </w:rPr>
        <w:fldChar w:fldCharType="end"/>
      </w:r>
      <w:r w:rsidRPr="743034A4">
        <w:rPr>
          <w:rFonts w:eastAsiaTheme="minorEastAsia"/>
          <w:color w:val="000000" w:themeColor="text1"/>
        </w:rPr>
        <w:t>. The very finely branched comb-like antennae of male moths are estimated to adsorb ca. a third of the scent molecules in the incident air stream</w:t>
      </w:r>
      <w:r w:rsidRPr="743034A4">
        <w:rPr>
          <w:rFonts w:eastAsiaTheme="minorEastAsia"/>
          <w:color w:val="000000" w:themeColor="text1"/>
        </w:rPr>
        <w:fldChar w:fldCharType="begin" w:fldLock="1"/>
      </w:r>
      <w:r w:rsidRPr="743034A4">
        <w:rPr>
          <w:rFonts w:eastAsiaTheme="minorEastAsia"/>
          <w:color w:val="000000" w:themeColor="text1"/>
        </w:rPr>
        <w:instrText>ADDIN CSL_CITATION {"citationItems":[{"id":"ITEM-1","itemData":{"author":[{"dropping-particle":"","family":"Kanauija","given":"S.","non-dropping-particle":"","parse-names":false,"suffix":""},{"dropping-particle":"","family":"KE","given":"Kaissling","non-dropping-particle":"","parse-names":false,"suffix":""}],"container-title":"Journal of Insect Physiology","id":"ITEM-1","issued":{"date-parts":[["1985"]]},"page":"71-81","title":"Interactions of pheromone with moth antennae: adsorption, desorption and transport","type":"article-journal","volume":"31"},"uris":["http://www.mendeley.com/documents/?uuid=aed8d90c-7077-45f4-b4bd-69cbf8238461"]}],"mendeley":{"formattedCitation":"&lt;sup&gt;&lt;sup&gt;6&lt;/sup&gt;&lt;/sup&gt;","plainTextFormattedCitation":"6","previouslyFormattedCitation":"&lt;sup&gt;&lt;sup&gt;6&lt;/sup&gt;&lt;/sup&gt;"},"properties":{"noteIndex":0},"schema":"https://github.com/citation-style-language/schema/raw/master/csl-citation.json"}</w:instrText>
      </w:r>
      <w:r w:rsidRPr="743034A4">
        <w:rPr>
          <w:rFonts w:eastAsiaTheme="minorEastAsia"/>
          <w:color w:val="000000" w:themeColor="text1"/>
        </w:rPr>
        <w:fldChar w:fldCharType="separate"/>
      </w:r>
      <w:r w:rsidR="003076CC" w:rsidRPr="743034A4">
        <w:rPr>
          <w:rFonts w:eastAsiaTheme="minorEastAsia"/>
          <w:noProof/>
          <w:color w:val="000000" w:themeColor="text1"/>
          <w:vertAlign w:val="superscript"/>
        </w:rPr>
        <w:t>6</w:t>
      </w:r>
      <w:r w:rsidRPr="743034A4">
        <w:rPr>
          <w:rFonts w:eastAsiaTheme="minorEastAsia"/>
          <w:color w:val="000000" w:themeColor="text1"/>
        </w:rPr>
        <w:fldChar w:fldCharType="end"/>
      </w:r>
      <w:r w:rsidRPr="743034A4">
        <w:rPr>
          <w:rFonts w:eastAsiaTheme="minorEastAsia"/>
          <w:color w:val="000000" w:themeColor="text1"/>
        </w:rPr>
        <w:t>. In natural atmospheric conditions, this ratio is deemed to be much lower because of the patchy statistics of volatile concentration in heterogenous media. In view of published neurobiological and behavioural evidence, we have come to hypothesise the presence of an additional, biophysical mechanism that enhances the sensitivity and temporal accuracy of olfaction in arthropods – a mechanism exploiting the electrostatic</w:t>
      </w:r>
      <w:r w:rsidR="1F512388" w:rsidRPr="743034A4">
        <w:rPr>
          <w:rFonts w:eastAsiaTheme="minorEastAsia"/>
          <w:color w:val="000000" w:themeColor="text1"/>
        </w:rPr>
        <w:t xml:space="preserve"> (Coulomb)</w:t>
      </w:r>
      <w:r w:rsidRPr="743034A4">
        <w:rPr>
          <w:rFonts w:eastAsiaTheme="minorEastAsia"/>
          <w:color w:val="000000" w:themeColor="text1"/>
        </w:rPr>
        <w:t xml:space="preserve"> force</w:t>
      </w:r>
      <w:r w:rsidR="007A2046" w:rsidRPr="743034A4">
        <w:rPr>
          <w:rFonts w:eastAsiaTheme="minorEastAsia"/>
          <w:color w:val="000000" w:themeColor="text1"/>
        </w:rPr>
        <w:t xml:space="preserve"> (Figure 1)</w:t>
      </w:r>
      <w:r w:rsidRPr="743034A4">
        <w:rPr>
          <w:rFonts w:eastAsiaTheme="minorEastAsia"/>
          <w:color w:val="000000" w:themeColor="text1"/>
        </w:rPr>
        <w:t>.</w:t>
      </w:r>
    </w:p>
    <w:p w14:paraId="6F495A7E" w14:textId="45DC9133" w:rsidR="695F3CBB" w:rsidRPr="00DF73B7" w:rsidRDefault="2D2C104D" w:rsidP="743034A4">
      <w:pPr>
        <w:spacing w:line="240" w:lineRule="auto"/>
        <w:jc w:val="both"/>
        <w:rPr>
          <w:rFonts w:ascii="Aptos" w:eastAsia="Aptos" w:hAnsi="Aptos" w:cs="Aptos"/>
        </w:rPr>
      </w:pPr>
      <w:r w:rsidRPr="743034A4">
        <w:rPr>
          <w:rFonts w:ascii="Aptos" w:eastAsia="Aptos" w:hAnsi="Aptos" w:cs="Aptos"/>
        </w:rPr>
        <w:t>E</w:t>
      </w:r>
      <w:r w:rsidR="5FFEBA1D" w:rsidRPr="743034A4">
        <w:rPr>
          <w:rFonts w:ascii="Aptos" w:eastAsia="Aptos" w:hAnsi="Aptos" w:cs="Aptos"/>
        </w:rPr>
        <w:t>lectric fields (E-fields) arise from electric charge and influence matter across a wide range of length scales: from subatomic particles</w:t>
      </w:r>
      <w:r w:rsidR="0AA57399" w:rsidRPr="743034A4">
        <w:rPr>
          <w:rFonts w:ascii="Aptos" w:eastAsia="Aptos" w:hAnsi="Aptos" w:cs="Aptos"/>
        </w:rPr>
        <w:t>,</w:t>
      </w:r>
      <w:r w:rsidR="5FFEBA1D" w:rsidRPr="743034A4">
        <w:rPr>
          <w:rFonts w:ascii="Aptos" w:eastAsia="Aptos" w:hAnsi="Aptos" w:cs="Aptos"/>
        </w:rPr>
        <w:t xml:space="preserve"> like electrons, through molecular and cellular structures to whole organisms, atmospheres, and even astrophysical environments. The electrostatic and electrodynamic interactions between charge-carrying particles largely dictate the chemistry of both the abiotic and biotic world and consequently the structure of life at many physical scales. Particularly relevant here is that the distribution and mobility of charge within materials can subtly influence biological </w:t>
      </w:r>
      <w:r w:rsidR="00EC56FA" w:rsidRPr="743034A4">
        <w:rPr>
          <w:rFonts w:ascii="Aptos" w:eastAsia="Aptos" w:hAnsi="Aptos" w:cs="Aptos"/>
        </w:rPr>
        <w:t xml:space="preserve">and </w:t>
      </w:r>
      <w:r w:rsidR="5FFEBA1D" w:rsidRPr="743034A4">
        <w:rPr>
          <w:rFonts w:ascii="Aptos" w:eastAsia="Aptos" w:hAnsi="Aptos" w:cs="Aptos"/>
        </w:rPr>
        <w:t>also ecological processes</w:t>
      </w:r>
      <w:r w:rsidRPr="743034A4">
        <w:rPr>
          <w:rFonts w:ascii="Aptos" w:eastAsia="Aptos" w:hAnsi="Aptos" w:cs="Aptos"/>
        </w:rPr>
        <w:fldChar w:fldCharType="begin" w:fldLock="1"/>
      </w:r>
      <w:r w:rsidRPr="743034A4">
        <w:rPr>
          <w:rFonts w:ascii="Aptos" w:eastAsia="Aptos" w:hAnsi="Aptos" w:cs="Aptos"/>
        </w:rPr>
        <w:instrText>ADDIN CSL_CITATION {"citationItems":[{"id":"ITEM-1","itemData":{"DOI":"10.1111/brv.12804","ISSN":"1469185X","abstract":"Electricity, the interaction between electrically charged objects, is widely known to be fundamental to the functioning of living systems. However, this appreciation has largely been restricted to the scale of atoms, molecules, and cells. By contrast, the role of electricity at the ecological scale has historically been largely neglected, characterised by punctuated islands of research infrequently connected to one another. Recently, however, an understanding of the ubiquity of electrical forces within the natural environment has begun to grow, along with a realisation of the multitude of ecological interactions that these forces may influence. Herein, we provide the first comprehensive collation and synthesis of research in this emerging field of electric ecology. This includes assessments of the role electricity plays in the natural ecology of predator–prey interactions, pollination, and animal dispersal, among many others, as well as the impact of anthropogenic activity on these systems. A detailed introduction to the ecology and physiology of electroreception – the biological detection of ecologically relevant electric fields – is also provided. Further to this, we suggest avenues for future research that show particular promise, most notably those investigating the recently discovered sense of aerial electroreception.","author":[{"dropping-particle":"","family":"England","given":"Sam J.","non-dropping-particle":"","parse-names":false,"suffix":""},{"dropping-particle":"","family":"Robert","given":"Daniel","non-dropping-particle":"","parse-names":false,"suffix":""}],"container-title":"Biological Reviews","id":"ITEM-1","issue":"1","issued":{"date-parts":[["2022"]]},"page":"383-413","title":"The ecology of electricity and electroreception","type":"article-journal","volume":"97"},"uris":["http://www.mendeley.com/documents/?uuid=7268a7c7-7da6-4bae-a652-0a09442bcde6"]}],"mendeley":{"formattedCitation":"&lt;sup&gt;&lt;sup&gt;7&lt;/sup&gt;&lt;/sup&gt;","plainTextFormattedCitation":"7","previouslyFormattedCitation":"&lt;sup&gt;&lt;sup&gt;7&lt;/sup&gt;&lt;/sup&gt;"},"properties":{"noteIndex":0},"schema":"https://github.com/citation-style-language/schema/raw/master/csl-citation.json"}</w:instrText>
      </w:r>
      <w:r w:rsidRPr="743034A4">
        <w:rPr>
          <w:rFonts w:ascii="Aptos" w:eastAsia="Aptos" w:hAnsi="Aptos" w:cs="Aptos"/>
        </w:rPr>
        <w:fldChar w:fldCharType="separate"/>
      </w:r>
      <w:r w:rsidR="00CD5DD5" w:rsidRPr="743034A4">
        <w:rPr>
          <w:rFonts w:ascii="Aptos" w:eastAsia="Aptos" w:hAnsi="Aptos" w:cs="Aptos"/>
          <w:noProof/>
          <w:vertAlign w:val="superscript"/>
        </w:rPr>
        <w:t>7</w:t>
      </w:r>
      <w:r w:rsidRPr="743034A4">
        <w:rPr>
          <w:rFonts w:ascii="Aptos" w:eastAsia="Aptos" w:hAnsi="Aptos" w:cs="Aptos"/>
        </w:rPr>
        <w:fldChar w:fldCharType="end"/>
      </w:r>
      <w:r w:rsidR="5FFEBA1D" w:rsidRPr="743034A4">
        <w:rPr>
          <w:rFonts w:ascii="Aptos" w:eastAsia="Aptos" w:hAnsi="Aptos" w:cs="Aptos"/>
        </w:rPr>
        <w:t xml:space="preserve">. </w:t>
      </w:r>
      <w:r w:rsidR="05E6B84D" w:rsidRPr="743034A4">
        <w:rPr>
          <w:rFonts w:ascii="Aptos" w:eastAsia="Aptos" w:hAnsi="Aptos" w:cs="Aptos"/>
        </w:rPr>
        <w:t>Indeed, recent work has highlighted the plethora of electrical interactions between organisms and their physical environment, their electric ecology.</w:t>
      </w:r>
    </w:p>
    <w:p w14:paraId="5E1DB5A5" w14:textId="75FE8540" w:rsidR="695F3CBB" w:rsidRPr="00DF73B7" w:rsidRDefault="22884F25" w:rsidP="002F0E02">
      <w:pPr>
        <w:spacing w:line="240" w:lineRule="auto"/>
        <w:jc w:val="both"/>
        <w:rPr>
          <w:rFonts w:ascii="Aptos" w:eastAsia="Aptos" w:hAnsi="Aptos" w:cs="Aptos"/>
        </w:rPr>
      </w:pPr>
      <w:r w:rsidRPr="743034A4">
        <w:rPr>
          <w:rFonts w:ascii="Aptos" w:eastAsia="Aptos" w:hAnsi="Aptos" w:cs="Aptos"/>
        </w:rPr>
        <w:t xml:space="preserve"> Arthropods accumulate surface charge on their cuticle</w:t>
      </w:r>
      <w:r w:rsidR="5FFEBA1D" w:rsidRPr="743034A4">
        <w:rPr>
          <w:rFonts w:ascii="Aptos" w:eastAsia="Aptos" w:hAnsi="Aptos" w:cs="Aptos"/>
        </w:rPr>
        <w:t xml:space="preserve"> as they move through their environment.  Whilst the exact mechanisms of cuticle charging </w:t>
      </w:r>
      <w:r w:rsidR="58516787" w:rsidRPr="743034A4">
        <w:rPr>
          <w:rFonts w:ascii="Aptos" w:eastAsia="Aptos" w:hAnsi="Aptos" w:cs="Aptos"/>
        </w:rPr>
        <w:t>are</w:t>
      </w:r>
      <w:r w:rsidR="5FFEBA1D" w:rsidRPr="743034A4">
        <w:rPr>
          <w:rFonts w:ascii="Aptos" w:eastAsia="Aptos" w:hAnsi="Aptos" w:cs="Aptos"/>
        </w:rPr>
        <w:t xml:space="preserve"> unclear, triboelectrification is likely to contribute significantly to this through friction between body parts such as wings and hairs, substrate and air. Hence, many animals in the terrestrial and aerial environment carry non-negligible electric charges</w:t>
      </w:r>
      <w:r w:rsidR="2D2C104D" w:rsidRPr="743034A4">
        <w:rPr>
          <w:rFonts w:ascii="Aptos" w:eastAsia="Aptos" w:hAnsi="Aptos" w:cs="Aptos"/>
        </w:rPr>
        <w:fldChar w:fldCharType="begin" w:fldLock="1"/>
      </w:r>
      <w:r w:rsidR="2D2C104D" w:rsidRPr="743034A4">
        <w:rPr>
          <w:rFonts w:ascii="Aptos" w:eastAsia="Aptos" w:hAnsi="Aptos" w:cs="Aptos"/>
        </w:rPr>
        <w:instrText>ADDIN CSL_CITATION {"citationItems":[{"id":"ITEM-1","itemData":{"DOI":"https://doi.org/10.1098/rsif.2014.0371","author":[{"dropping-particle":"","family":"Izadi","given":"Hadi","non-dropping-particle":"","parse-names":false,"suffix":""},{"dropping-particle":"","family":"Stewart","given":"Katherine M. E.","non-dropping-particle":"","parse-names":false,"suffix":""},{"dropping-particle":"","family":"Penlidis","given":"Alexander","non-dropping-particle":"","parse-names":false,"suffix":""}],"id":"ITEM-1","issue":"98","issued":{"date-parts":[["0"]]},"title":"Role of contact electrification and electrostatic interactions in gecko adhesion","type":"article-journal","volume":"11"},"uris":["http://www.mendeley.com/documents/?uuid=bf94945b-5136-4c30-8897-253efcfc9259"]},{"id":"ITEM-2","itemData":{"DOI":"10.1111/brv.12804","ISSN":"1469185X","abstract":"Electricity, the interaction between electrically charged objects, is widely known to be fundamental to the functioning of living systems. However, this appreciation has largely been restricted to the scale of atoms, molecules, and cells. By contrast, the role of electricity at the ecological scale has historically been largely neglected, characterised by punctuated islands of research infrequently connected to one another. Recently, however, an understanding of the ubiquity of electrical forces within the natural environment has begun to grow, along with a realisation of the multitude of ecological interactions that these forces may influence. Herein, we provide the first comprehensive collation and synthesis of research in this emerging field of electric ecology. This includes assessments of the role electricity plays in the natural ecology of predator–prey interactions, pollination, and animal dispersal, among many others, as well as the impact of anthropogenic activity on these systems. A detailed introduction to the ecology and physiology of electroreception – the biological detection of ecologically relevant electric fields – is also provided. Further to this, we suggest avenues for future research that show particular promise, most notably those investigating the recently discovered sense of aerial electroreception.","author":[{"dropping-particle":"","family":"England","given":"Sam J.","non-dropping-particle":"","parse-names":false,"suffix":""},{"dropping-particle":"","family":"Robert","given":"Daniel","non-dropping-particle":"","parse-names":false,"suffix":""}],"container-title":"Biological Reviews","id":"ITEM-2","issue":"1","issued":{"date-parts":[["2022"]]},"page":"383-413","title":"The ecology of electricity and electroreception","type":"article-journal","volume":"97"},"uris":["http://www.mendeley.com/documents/?uuid=7268a7c7-7da6-4bae-a652-0a09442bcde6"]}],"mendeley":{"formattedCitation":"&lt;sup&gt;&lt;sup&gt;7&lt;/sup&gt;,&lt;sup&gt;8&lt;/sup&gt;&lt;/sup&gt;","plainTextFormattedCitation":"7,8","previouslyFormattedCitation":"&lt;sup&gt;&lt;sup&gt;7&lt;/sup&gt;,&lt;sup&gt;8&lt;/sup&gt;&lt;/sup&gt;"},"properties":{"noteIndex":0},"schema":"https://github.com/citation-style-language/schema/raw/master/csl-citation.json"}</w:instrText>
      </w:r>
      <w:r w:rsidR="2D2C104D" w:rsidRPr="743034A4">
        <w:rPr>
          <w:rFonts w:ascii="Aptos" w:eastAsia="Aptos" w:hAnsi="Aptos" w:cs="Aptos"/>
        </w:rPr>
        <w:fldChar w:fldCharType="separate"/>
      </w:r>
      <w:r w:rsidR="008022D8" w:rsidRPr="743034A4">
        <w:rPr>
          <w:rFonts w:ascii="Aptos" w:eastAsia="Aptos" w:hAnsi="Aptos" w:cs="Aptos"/>
          <w:noProof/>
          <w:vertAlign w:val="superscript"/>
        </w:rPr>
        <w:t>7,8</w:t>
      </w:r>
      <w:r w:rsidR="2D2C104D" w:rsidRPr="743034A4">
        <w:rPr>
          <w:rFonts w:ascii="Aptos" w:eastAsia="Aptos" w:hAnsi="Aptos" w:cs="Aptos"/>
        </w:rPr>
        <w:fldChar w:fldCharType="end"/>
      </w:r>
      <w:r w:rsidR="5FFEBA1D" w:rsidRPr="743034A4">
        <w:rPr>
          <w:rFonts w:ascii="Aptos" w:eastAsia="Aptos" w:hAnsi="Aptos" w:cs="Aptos"/>
        </w:rPr>
        <w:t xml:space="preserve">. Often, but not exclusively, this charge is </w:t>
      </w:r>
      <w:r w:rsidR="00250496" w:rsidRPr="743034A4">
        <w:rPr>
          <w:rFonts w:ascii="Aptos" w:eastAsia="Aptos" w:hAnsi="Aptos" w:cs="Aptos"/>
        </w:rPr>
        <w:t>net</w:t>
      </w:r>
      <w:r w:rsidR="00402825" w:rsidRPr="743034A4">
        <w:rPr>
          <w:rFonts w:ascii="Aptos" w:eastAsia="Aptos" w:hAnsi="Aptos" w:cs="Aptos"/>
        </w:rPr>
        <w:t>-</w:t>
      </w:r>
      <w:r w:rsidR="5FFEBA1D" w:rsidRPr="743034A4">
        <w:rPr>
          <w:rFonts w:ascii="Aptos" w:eastAsia="Aptos" w:hAnsi="Aptos" w:cs="Aptos"/>
        </w:rPr>
        <w:t>positive</w:t>
      </w:r>
      <w:r w:rsidR="00402825" w:rsidRPr="743034A4">
        <w:rPr>
          <w:rFonts w:ascii="Aptos" w:eastAsia="Aptos" w:hAnsi="Aptos" w:cs="Aptos"/>
        </w:rPr>
        <w:t xml:space="preserve"> across the whole organism</w:t>
      </w:r>
      <w:r w:rsidR="5FFEBA1D" w:rsidRPr="743034A4">
        <w:rPr>
          <w:rFonts w:ascii="Aptos" w:eastAsia="Aptos" w:hAnsi="Aptos" w:cs="Aptos"/>
        </w:rPr>
        <w:t>, resulting in an attractive force to sources of negative charge, owing to the Coulomb interaction</w:t>
      </w:r>
      <w:r w:rsidR="2D2C104D" w:rsidRPr="743034A4">
        <w:rPr>
          <w:rFonts w:ascii="Aptos" w:eastAsia="Aptos" w:hAnsi="Aptos" w:cs="Aptos"/>
        </w:rPr>
        <w:fldChar w:fldCharType="begin" w:fldLock="1"/>
      </w:r>
      <w:r w:rsidR="2D2C104D" w:rsidRPr="743034A4">
        <w:rPr>
          <w:rFonts w:ascii="Aptos" w:eastAsia="Aptos" w:hAnsi="Aptos" w:cs="Aptos"/>
        </w:rPr>
        <w:instrText>ADDIN CSL_CITATION {"citationItems":[{"id":"ITEM-1","itemData":{"DOI":"10.1007/s00114-021-01740-2","ISSN":"14321904","PMID":"34519874","abstract":"The timing of volatile organic compound (VOC) emission by flowering plants often coincides with pollinator foraging activity. Volatile emission is often considered to be paced by environmental variables, such as light intensity, and/or by circadian rhythmicity. The question arises as to what extent pollinators themselves provide information about their presence, in keeping with their long co-evolution with flowering plants. Bumblebees are electrically charged and provide electrical stimulation when visiting plants, as measured via the depolarisation of electric potential in the stem of flowers. Here we test the hypothesis that the electric charge of foraging bumblebees increases the floral volatile emissions of bee pollinated plants. We investigate the change in VOC emissions of two bee-pollinated plants (Petunia integrifolia and Antirrhinum majus) exposed to the electric charge typical of foraging bumblebees. P. integrifolia slightly increases its emissions of a behaviorally and physiologically active compound in response to visits by foraging bumblebees, presenting on average 121 pC of electric charge. We show that for P. integrifolia, strong electrical stimulation (600–700 pC) promotes increased volatile emissions, but this is not found when using weaker electrical charges more representative of flying pollinators (100 pC). Floral volatile emissions of A. majus were not affected by either strong (600–700 pC) or weak electric charges (100 pC). This study opens a new area of research whereby the electrical charge of flying insects may provide information to plants on the presence and phenology of their pollinators. As a form of electroreception, this sensory process would bear adaptive value, enabling plants to better ensure that their attractive chemical messages are released when a potential recipient is present.","author":[{"dropping-particle":"","family":"Montgomery","given":"Clara","non-dropping-particle":"","parse-names":false,"suffix":""},{"dropping-particle":"","family":"Vuts","given":"Jozsef","non-dropping-particle":"","parse-names":false,"suffix":""},{"dropping-particle":"","family":"Woodcock","given":"Christine M.","non-dropping-particle":"","parse-names":false,"suffix":""},{"dropping-particle":"","family":"Withall","given":"David M.","non-dropping-particle":"","parse-names":false,"suffix":""},{"dropping-particle":"","family":"Birkett","given":"Michael A.","non-dropping-particle":"","parse-names":false,"suffix":""},{"dropping-particle":"","family":"Pickett","given":"John A.","non-dropping-particle":"","parse-names":false,"suffix":""},{"dropping-particle":"","family":"Robert","given":"Daniel","non-dropping-particle":"","parse-names":false,"suffix":""}],"container-title":"Science of Nature","id":"ITEM-1","issue":"5","issued":{"date-parts":[["2021"]]},"publisher":"The Science of Nature","title":"Bumblebee electric charge stimulates floral volatile emissions in Petunia integrifolia but not in Antirrhinum majus","type":"article-journal","volume":"108"},"uris":["http://www.mendeley.com/documents/?uuid=ea21a937-df9d-4fce-a290-5015f649dbf6"]},{"id":"ITEM-2","itemData":{"DOI":"10.1126/science.1230883","author":[{"dropping-particle":"","family":"Clarke","given":"Dominic","non-dropping-particle":"","parse-names":false,"suffix":""},{"dropping-particle":"","family":"Whitney","given":"Heather","non-dropping-particle":"","parse-names":false,"suffix":""},{"dropping-particle":"","family":"Sutton","given":"Gregory","non-dropping-particle":"","parse-names":false,"suffix":""},{"dropping-particle":"","family":"Robert","given":"Daniel","non-dropping-particle":"","parse-names":false,"suffix":""}],"container-title":"Science","id":"ITEM-2","issue":"6","issued":{"date-parts":[["2013"]]},"page":"66-69","title":"Detection and Learning of Floral Electric Fields by Bumblebees","type":"article-journal","volume":"340"},"uris":["http://www.mendeley.com/documents/?uuid=5fff3683-e3f5-4a74-8d42-0642737f6dbd"]}],"mendeley":{"formattedCitation":"&lt;sup&gt;&lt;sup&gt;9&lt;/sup&gt;,&lt;sup&gt;10&lt;/sup&gt;&lt;/sup&gt;","plainTextFormattedCitation":"9,10","previouslyFormattedCitation":"&lt;sup&gt;&lt;sup&gt;9&lt;/sup&gt;,&lt;sup&gt;10&lt;/sup&gt;&lt;/sup&gt;"},"properties":{"noteIndex":0},"schema":"https://github.com/citation-style-language/schema/raw/master/csl-citation.json"}</w:instrText>
      </w:r>
      <w:r w:rsidR="2D2C104D" w:rsidRPr="743034A4">
        <w:rPr>
          <w:rFonts w:ascii="Aptos" w:eastAsia="Aptos" w:hAnsi="Aptos" w:cs="Aptos"/>
        </w:rPr>
        <w:fldChar w:fldCharType="separate"/>
      </w:r>
      <w:r w:rsidR="00B25F7C" w:rsidRPr="743034A4">
        <w:rPr>
          <w:rFonts w:ascii="Aptos" w:eastAsia="Aptos" w:hAnsi="Aptos" w:cs="Aptos"/>
          <w:noProof/>
          <w:vertAlign w:val="superscript"/>
        </w:rPr>
        <w:t>9,10</w:t>
      </w:r>
      <w:r w:rsidR="2D2C104D" w:rsidRPr="743034A4">
        <w:rPr>
          <w:rFonts w:ascii="Aptos" w:eastAsia="Aptos" w:hAnsi="Aptos" w:cs="Aptos"/>
        </w:rPr>
        <w:fldChar w:fldCharType="end"/>
      </w:r>
      <w:r w:rsidR="5FFEBA1D" w:rsidRPr="743034A4">
        <w:rPr>
          <w:rFonts w:ascii="Aptos" w:eastAsia="Aptos" w:hAnsi="Aptos" w:cs="Aptos"/>
        </w:rPr>
        <w:t xml:space="preserve">. These charge differences facilitate ecological interactions, as observed with negatively charged pollen </w:t>
      </w:r>
      <w:r w:rsidR="00251201" w:rsidRPr="743034A4">
        <w:rPr>
          <w:rFonts w:ascii="Aptos" w:eastAsia="Aptos" w:hAnsi="Aptos" w:cs="Aptos"/>
        </w:rPr>
        <w:t>‘</w:t>
      </w:r>
      <w:r w:rsidR="5FFEBA1D" w:rsidRPr="743034A4">
        <w:rPr>
          <w:rFonts w:ascii="Aptos" w:eastAsia="Aptos" w:hAnsi="Aptos" w:cs="Aptos"/>
        </w:rPr>
        <w:t>jumping</w:t>
      </w:r>
      <w:r w:rsidR="00251201" w:rsidRPr="743034A4">
        <w:rPr>
          <w:rFonts w:ascii="Aptos" w:eastAsia="Aptos" w:hAnsi="Aptos" w:cs="Aptos"/>
        </w:rPr>
        <w:t>’</w:t>
      </w:r>
      <w:r w:rsidR="5FFEBA1D" w:rsidRPr="743034A4">
        <w:rPr>
          <w:rFonts w:ascii="Aptos" w:eastAsia="Aptos" w:hAnsi="Aptos" w:cs="Aptos"/>
        </w:rPr>
        <w:t xml:space="preserve"> onto positively charged bees and butterflies prior to flower contact, aiding in pollination</w:t>
      </w:r>
      <w:r w:rsidR="2D2C104D" w:rsidRPr="743034A4">
        <w:rPr>
          <w:rFonts w:ascii="Aptos" w:eastAsia="Aptos" w:hAnsi="Aptos" w:cs="Aptos"/>
        </w:rPr>
        <w:fldChar w:fldCharType="begin" w:fldLock="1"/>
      </w:r>
      <w:r w:rsidR="2D2C104D" w:rsidRPr="743034A4">
        <w:rPr>
          <w:rFonts w:ascii="Aptos" w:eastAsia="Aptos" w:hAnsi="Aptos" w:cs="Aptos"/>
        </w:rPr>
        <w:instrText>ADDIN CSL_CITATION {"citationItems":[{"id":"ITEM-1","itemData":{"DOI":"10.1007/s00359-017-1176-6","ISSN":"14321351","PMID":"28647753","abstract":"Bees and flowering plants have a long-standing and remarkable co-evolutionary history. Flowers and bees evolved traits that enable pollination, a process that is as important to plants as it is for pollinating insects. From the sensory ecological viewpoint, bee–flower interactions rely on senses such as vision, olfaction, humidity sensing, and touch. Recently, another sensory modality has been unveiled; the detection of the weak electrostatic field that arises between a flower and a bee. Here, we present our latest understanding of how these electric interactions arise and how they contribute to pollination and electroreception. Finite-element modelling and experimental evidence offer new insights into how these interactions are organised and how they can be further studied. Focussing on pollen transfer, we deconstruct some of the salient features of the three ingredients that enable electrostatic interactions, namely the atmospheric electric field, the capacity of bees to accumulate positive charge, and the propensity of plants to be relatively negatively charged. This article also aims at highlighting areas in need of further investigation, where more research is required to better understand the mechanisms of electrostatic interactions and aerial electroreception.","author":[{"dropping-particle":"","family":"Clarke","given":"Dominic","non-dropping-particle":"","parse-names":false,"suffix":""},{"dropping-particle":"","family":"Morley","given":"Erica","non-dropping-particle":"","parse-names":false,"suffix":""},{"dropping-particle":"","family":"Robert","given":"Daniel","non-dropping-particle":"","parse-names":false,"suffix":""}],"container-title":"Journal of Comparative Physiology A","id":"ITEM-1","issue":"9","issued":{"date-parts":[["2017"]]},"page":"737-748","publisher":"Springer Berlin Heidelberg","title":"The bee, the flower, and the electric field: electric ecology and aerial electroreception","type":"article-journal","volume":"203"},"uris":["http://www.mendeley.com/documents/?uuid=eb493665-90d2-4ec3-a183-af527916975b"]}],"mendeley":{"formattedCitation":"&lt;sup&gt;&lt;sup&gt;11&lt;/sup&gt;&lt;/sup&gt;","plainTextFormattedCitation":"11","previouslyFormattedCitation":"&lt;sup&gt;&lt;sup&gt;11&lt;/sup&gt;&lt;/sup&gt;"},"properties":{"noteIndex":0},"schema":"https://github.com/citation-style-language/schema/raw/master/csl-citation.json"}</w:instrText>
      </w:r>
      <w:r w:rsidR="2D2C104D" w:rsidRPr="743034A4">
        <w:rPr>
          <w:rFonts w:ascii="Aptos" w:eastAsia="Aptos" w:hAnsi="Aptos" w:cs="Aptos"/>
        </w:rPr>
        <w:fldChar w:fldCharType="separate"/>
      </w:r>
      <w:r w:rsidR="0024117B" w:rsidRPr="743034A4">
        <w:rPr>
          <w:rFonts w:ascii="Aptos" w:eastAsia="Aptos" w:hAnsi="Aptos" w:cs="Aptos"/>
          <w:noProof/>
          <w:vertAlign w:val="superscript"/>
        </w:rPr>
        <w:t>11</w:t>
      </w:r>
      <w:r w:rsidR="2D2C104D" w:rsidRPr="743034A4">
        <w:rPr>
          <w:rFonts w:ascii="Aptos" w:eastAsia="Aptos" w:hAnsi="Aptos" w:cs="Aptos"/>
        </w:rPr>
        <w:fldChar w:fldCharType="end"/>
      </w:r>
      <w:r w:rsidR="5FFEBA1D" w:rsidRPr="743034A4">
        <w:rPr>
          <w:rFonts w:ascii="Aptos" w:eastAsia="Aptos" w:hAnsi="Aptos" w:cs="Aptos"/>
        </w:rPr>
        <w:t>. Remarkably, it was shown in 1982 that the placo</w:t>
      </w:r>
      <w:r w:rsidR="3212E08E" w:rsidRPr="743034A4">
        <w:rPr>
          <w:rFonts w:ascii="Aptos" w:eastAsia="Aptos" w:hAnsi="Aptos" w:cs="Aptos"/>
        </w:rPr>
        <w:t>de</w:t>
      </w:r>
      <w:r w:rsidR="5FFEBA1D" w:rsidRPr="743034A4">
        <w:rPr>
          <w:rFonts w:ascii="Aptos" w:eastAsia="Aptos" w:hAnsi="Aptos" w:cs="Aptos"/>
        </w:rPr>
        <w:t xml:space="preserve"> </w:t>
      </w:r>
      <w:r w:rsidR="00DF73B7" w:rsidRPr="743034A4">
        <w:rPr>
          <w:rFonts w:ascii="Aptos" w:eastAsia="Aptos" w:hAnsi="Aptos" w:cs="Aptos"/>
        </w:rPr>
        <w:t>sensilla found</w:t>
      </w:r>
      <w:r w:rsidR="5FFEBA1D" w:rsidRPr="743034A4">
        <w:rPr>
          <w:rFonts w:ascii="Aptos" w:eastAsia="Aptos" w:hAnsi="Aptos" w:cs="Aptos"/>
        </w:rPr>
        <w:t xml:space="preserve"> on the antennae of honeybees hold a quasi-permanent electric charge</w:t>
      </w:r>
      <w:r w:rsidR="462EF738" w:rsidRPr="743034A4">
        <w:rPr>
          <w:rFonts w:ascii="Aptos" w:eastAsia="Aptos" w:hAnsi="Aptos" w:cs="Aptos"/>
        </w:rPr>
        <w:t>.</w:t>
      </w:r>
      <w:r w:rsidR="438FFBE1" w:rsidRPr="743034A4">
        <w:rPr>
          <w:rFonts w:ascii="Aptos" w:eastAsia="Aptos" w:hAnsi="Aptos" w:cs="Aptos"/>
        </w:rPr>
        <w:t xml:space="preserve"> </w:t>
      </w:r>
      <w:r w:rsidR="1D1CF06C" w:rsidRPr="743034A4">
        <w:rPr>
          <w:rFonts w:ascii="Aptos" w:eastAsia="Aptos" w:hAnsi="Aptos" w:cs="Aptos"/>
        </w:rPr>
        <w:t>T</w:t>
      </w:r>
      <w:r w:rsidR="5FFEBA1D" w:rsidRPr="743034A4">
        <w:rPr>
          <w:rFonts w:ascii="Aptos" w:eastAsia="Aptos" w:hAnsi="Aptos" w:cs="Aptos"/>
        </w:rPr>
        <w:t xml:space="preserve">he author proposed </w:t>
      </w:r>
      <w:r w:rsidR="7FC2020D" w:rsidRPr="743034A4">
        <w:rPr>
          <w:rFonts w:ascii="Aptos" w:eastAsia="Aptos" w:hAnsi="Aptos" w:cs="Aptos"/>
        </w:rPr>
        <w:t xml:space="preserve">that </w:t>
      </w:r>
      <w:r w:rsidR="5FFEBA1D" w:rsidRPr="743034A4">
        <w:rPr>
          <w:rFonts w:ascii="Aptos" w:eastAsia="Aptos" w:hAnsi="Aptos" w:cs="Aptos"/>
        </w:rPr>
        <w:t xml:space="preserve">this charge attracts </w:t>
      </w:r>
      <w:r w:rsidR="008A4581" w:rsidRPr="743034A4">
        <w:rPr>
          <w:rFonts w:ascii="Aptos" w:eastAsia="Aptos" w:hAnsi="Aptos" w:cs="Aptos"/>
        </w:rPr>
        <w:t>VOC</w:t>
      </w:r>
      <w:r w:rsidR="5FFEBA1D" w:rsidRPr="743034A4">
        <w:rPr>
          <w:rFonts w:ascii="Aptos" w:eastAsia="Aptos" w:hAnsi="Aptos" w:cs="Aptos"/>
        </w:rPr>
        <w:t>s and thus enhance</w:t>
      </w:r>
      <w:r w:rsidR="52490182" w:rsidRPr="743034A4">
        <w:rPr>
          <w:rFonts w:ascii="Aptos" w:eastAsia="Aptos" w:hAnsi="Aptos" w:cs="Aptos"/>
        </w:rPr>
        <w:t>s</w:t>
      </w:r>
      <w:r w:rsidR="5FFEBA1D" w:rsidRPr="743034A4">
        <w:rPr>
          <w:rFonts w:ascii="Aptos" w:eastAsia="Aptos" w:hAnsi="Aptos" w:cs="Aptos"/>
        </w:rPr>
        <w:t xml:space="preserve"> the capture efficiency of the olfactory receptor organ and improve its sensitivity</w:t>
      </w:r>
      <w:r w:rsidR="2D2C104D" w:rsidRPr="743034A4">
        <w:rPr>
          <w:rFonts w:ascii="Aptos" w:eastAsia="Aptos" w:hAnsi="Aptos" w:cs="Aptos"/>
        </w:rPr>
        <w:fldChar w:fldCharType="begin" w:fldLock="1"/>
      </w:r>
      <w:r w:rsidR="2D2C104D" w:rsidRPr="743034A4">
        <w:rPr>
          <w:rFonts w:ascii="Aptos" w:eastAsia="Aptos" w:hAnsi="Aptos" w:cs="Aptos"/>
        </w:rPr>
        <w:instrText>ADDIN CSL_CITATION {"citationItems":[{"id":"ITEM-1","itemData":{"DOI":"https://doi.org/10.1002/bem.2250030404","author":[{"dropping-particle":"","family":"Erickson Jr.","given":"Eric H.","non-dropping-particle":"","parse-names":false,"suffix":""}],"container-title":"Bioelectromagnetics","id":"ITEM-1","issue":"4","issued":{"date-parts":[["1982"]]},"page":"413-420","title":"Evidence for electrostatic enhancement of odor receptor function by worker honeybee antennae","type":"article-journal","volume":"3"},"uris":["http://www.mendeley.com/documents/?uuid=f5d5e425-85a3-4847-9fe1-4064be812716"]}],"mendeley":{"formattedCitation":"&lt;sup&gt;&lt;sup&gt;12&lt;/sup&gt;&lt;/sup&gt;","plainTextFormattedCitation":"12","previouslyFormattedCitation":"&lt;sup&gt;&lt;sup&gt;12&lt;/sup&gt;&lt;/sup&gt;"},"properties":{"noteIndex":0},"schema":"https://github.com/citation-style-language/schema/raw/master/csl-citation.json"}</w:instrText>
      </w:r>
      <w:r w:rsidR="2D2C104D" w:rsidRPr="743034A4">
        <w:rPr>
          <w:rFonts w:ascii="Aptos" w:eastAsia="Aptos" w:hAnsi="Aptos" w:cs="Aptos"/>
        </w:rPr>
        <w:fldChar w:fldCharType="separate"/>
      </w:r>
      <w:r w:rsidR="00203BD6" w:rsidRPr="743034A4">
        <w:rPr>
          <w:rFonts w:ascii="Aptos" w:eastAsia="Aptos" w:hAnsi="Aptos" w:cs="Aptos"/>
          <w:noProof/>
          <w:vertAlign w:val="superscript"/>
        </w:rPr>
        <w:t>12</w:t>
      </w:r>
      <w:r w:rsidR="2D2C104D" w:rsidRPr="743034A4">
        <w:rPr>
          <w:rFonts w:ascii="Aptos" w:eastAsia="Aptos" w:hAnsi="Aptos" w:cs="Aptos"/>
        </w:rPr>
        <w:fldChar w:fldCharType="end"/>
      </w:r>
      <w:r w:rsidR="52ABCD79" w:rsidRPr="743034A4">
        <w:rPr>
          <w:rFonts w:ascii="Aptos" w:eastAsia="Aptos" w:hAnsi="Aptos" w:cs="Aptos"/>
        </w:rPr>
        <w:t>, likely via dipole-dipole interactions.</w:t>
      </w:r>
      <w:r w:rsidR="5FFEBA1D" w:rsidRPr="743034A4">
        <w:rPr>
          <w:rFonts w:ascii="Aptos" w:eastAsia="Aptos" w:hAnsi="Aptos" w:cs="Aptos"/>
        </w:rPr>
        <w:t xml:space="preserve"> However, this notion has not been investigated further.</w:t>
      </w:r>
    </w:p>
    <w:p w14:paraId="24729FFE" w14:textId="60FF927D" w:rsidR="002821CB" w:rsidRPr="00D751D0" w:rsidRDefault="009B7F4C" w:rsidP="002F0E02">
      <w:pPr>
        <w:spacing w:line="240" w:lineRule="auto"/>
        <w:jc w:val="both"/>
        <w:rPr>
          <w:rFonts w:eastAsiaTheme="minorEastAsia"/>
          <w:color w:val="000000" w:themeColor="text1"/>
        </w:rPr>
      </w:pPr>
      <w:r w:rsidRPr="009B7F4C">
        <w:rPr>
          <w:rFonts w:eastAsiaTheme="minorEastAsia"/>
        </w:rPr>
        <w:t xml:space="preserve">Considering the role electrostatics may play in ecological </w:t>
      </w:r>
      <w:r w:rsidR="007E3C96">
        <w:rPr>
          <w:rFonts w:eastAsiaTheme="minorEastAsia"/>
        </w:rPr>
        <w:t>relationship</w:t>
      </w:r>
      <w:r w:rsidRPr="009B7F4C">
        <w:rPr>
          <w:rFonts w:eastAsiaTheme="minorEastAsia"/>
        </w:rPr>
        <w:t xml:space="preserve">s, </w:t>
      </w:r>
      <w:r w:rsidR="002A4550" w:rsidRPr="009B7F4C">
        <w:rPr>
          <w:rFonts w:eastAsiaTheme="minorEastAsia"/>
        </w:rPr>
        <w:t>we</w:t>
      </w:r>
      <w:r w:rsidR="00244C9A" w:rsidRPr="009B7F4C">
        <w:rPr>
          <w:rFonts w:eastAsiaTheme="minorEastAsia"/>
        </w:rPr>
        <w:t xml:space="preserve"> developed a</w:t>
      </w:r>
      <w:r w:rsidR="00BF36F5">
        <w:rPr>
          <w:rFonts w:eastAsiaTheme="minorEastAsia"/>
        </w:rPr>
        <w:t>n alternative</w:t>
      </w:r>
      <w:r w:rsidR="00244C9A" w:rsidRPr="009B7F4C">
        <w:rPr>
          <w:rFonts w:eastAsiaTheme="minorEastAsia"/>
        </w:rPr>
        <w:t xml:space="preserve"> theory of olfaction that involves the relative electrostatic charging of sensory structures, whereby cuticular arthropod hairs</w:t>
      </w:r>
      <w:r w:rsidR="0015478A" w:rsidRPr="009B7F4C">
        <w:rPr>
          <w:rFonts w:eastAsiaTheme="minorEastAsia"/>
        </w:rPr>
        <w:t xml:space="preserve"> </w:t>
      </w:r>
      <w:r w:rsidR="595FD67C" w:rsidRPr="009B7F4C">
        <w:rPr>
          <w:rFonts w:eastAsiaTheme="minorEastAsia"/>
          <w:color w:val="000000" w:themeColor="text1"/>
        </w:rPr>
        <w:t>endowed with charge</w:t>
      </w:r>
      <w:r w:rsidR="40D8B1BF" w:rsidRPr="009B7F4C">
        <w:rPr>
          <w:rFonts w:eastAsiaTheme="minorEastAsia"/>
          <w:color w:val="000000" w:themeColor="text1"/>
        </w:rPr>
        <w:t xml:space="preserve"> interact with </w:t>
      </w:r>
      <w:r w:rsidR="658F7EFF" w:rsidRPr="009B7F4C">
        <w:rPr>
          <w:rFonts w:eastAsiaTheme="minorEastAsia"/>
          <w:color w:val="000000" w:themeColor="text1"/>
        </w:rPr>
        <w:t>sce</w:t>
      </w:r>
      <w:r w:rsidR="40D8B1BF" w:rsidRPr="009B7F4C">
        <w:rPr>
          <w:rFonts w:eastAsiaTheme="minorEastAsia"/>
          <w:color w:val="000000" w:themeColor="text1"/>
        </w:rPr>
        <w:t>nt molecules</w:t>
      </w:r>
      <w:r w:rsidR="4942AB0A" w:rsidRPr="009B7F4C">
        <w:rPr>
          <w:rFonts w:eastAsiaTheme="minorEastAsia"/>
          <w:color w:val="000000" w:themeColor="text1"/>
        </w:rPr>
        <w:t>,</w:t>
      </w:r>
      <w:r w:rsidR="40D8B1BF" w:rsidRPr="00C47AE9">
        <w:rPr>
          <w:rFonts w:eastAsiaTheme="minorEastAsia"/>
          <w:color w:val="000000" w:themeColor="text1"/>
        </w:rPr>
        <w:t xml:space="preserve"> </w:t>
      </w:r>
      <w:r w:rsidR="4942AB0A" w:rsidRPr="009B7F4C">
        <w:rPr>
          <w:rFonts w:eastAsiaTheme="minorEastAsia"/>
          <w:color w:val="000000" w:themeColor="text1"/>
        </w:rPr>
        <w:t>influenced by their</w:t>
      </w:r>
      <w:r w:rsidR="40D8B1BF" w:rsidRPr="00C47AE9">
        <w:rPr>
          <w:rFonts w:eastAsiaTheme="minorEastAsia"/>
          <w:color w:val="000000" w:themeColor="text1"/>
        </w:rPr>
        <w:t xml:space="preserve"> dipole moment</w:t>
      </w:r>
      <w:r w:rsidR="760C29FF" w:rsidRPr="0ACEE42F">
        <w:rPr>
          <w:rFonts w:eastAsiaTheme="minorEastAsia"/>
          <w:color w:val="000000" w:themeColor="text1"/>
        </w:rPr>
        <w:t xml:space="preserve"> (a measure </w:t>
      </w:r>
      <w:r w:rsidR="613A7CF1" w:rsidRPr="0ACEE42F">
        <w:rPr>
          <w:rFonts w:eastAsiaTheme="minorEastAsia"/>
          <w:color w:val="000000" w:themeColor="text1"/>
        </w:rPr>
        <w:t xml:space="preserve">of </w:t>
      </w:r>
      <w:r w:rsidR="760C29FF" w:rsidRPr="0ACEE42F">
        <w:rPr>
          <w:rFonts w:eastAsiaTheme="minorEastAsia"/>
          <w:color w:val="000000" w:themeColor="text1"/>
        </w:rPr>
        <w:t>the uneven distribution of charge in a molecule)</w:t>
      </w:r>
      <w:r w:rsidR="40D8B1BF" w:rsidRPr="00C47AE9">
        <w:rPr>
          <w:rFonts w:eastAsiaTheme="minorEastAsia"/>
          <w:color w:val="000000" w:themeColor="text1"/>
        </w:rPr>
        <w:t>. Notably, this interaction is predicted to occur outside</w:t>
      </w:r>
      <w:r w:rsidR="36723EC4" w:rsidRPr="0ACEE42F">
        <w:rPr>
          <w:rFonts w:eastAsiaTheme="minorEastAsia"/>
          <w:color w:val="000000" w:themeColor="text1"/>
        </w:rPr>
        <w:t xml:space="preserve"> </w:t>
      </w:r>
      <w:r w:rsidR="40D8B1BF" w:rsidRPr="00C47AE9">
        <w:rPr>
          <w:rFonts w:eastAsiaTheme="minorEastAsia"/>
          <w:color w:val="000000" w:themeColor="text1"/>
        </w:rPr>
        <w:t>the receptor</w:t>
      </w:r>
      <w:r w:rsidR="4B5B1080" w:rsidRPr="0ACEE42F">
        <w:rPr>
          <w:rFonts w:eastAsiaTheme="minorEastAsia"/>
          <w:color w:val="000000" w:themeColor="text1"/>
        </w:rPr>
        <w:t xml:space="preserve"> at the </w:t>
      </w:r>
      <w:r w:rsidR="715618F7" w:rsidRPr="0ACEE42F">
        <w:rPr>
          <w:rFonts w:eastAsiaTheme="minorEastAsia"/>
          <w:color w:val="000000" w:themeColor="text1"/>
        </w:rPr>
        <w:t>sensill</w:t>
      </w:r>
      <w:r w:rsidR="001B0DDF">
        <w:rPr>
          <w:rFonts w:eastAsiaTheme="minorEastAsia"/>
          <w:color w:val="000000" w:themeColor="text1"/>
        </w:rPr>
        <w:t>um</w:t>
      </w:r>
      <w:r w:rsidR="715618F7" w:rsidRPr="0ACEE42F">
        <w:rPr>
          <w:rFonts w:eastAsiaTheme="minorEastAsia"/>
          <w:color w:val="000000" w:themeColor="text1"/>
        </w:rPr>
        <w:t xml:space="preserve"> and antennal level</w:t>
      </w:r>
      <w:r w:rsidR="1D85AC6F" w:rsidRPr="0ACEE42F">
        <w:rPr>
          <w:rFonts w:eastAsiaTheme="minorEastAsia"/>
          <w:color w:val="000000" w:themeColor="text1"/>
        </w:rPr>
        <w:t xml:space="preserve">, </w:t>
      </w:r>
      <w:r w:rsidR="1D5CF118" w:rsidRPr="0ACEE42F">
        <w:rPr>
          <w:rFonts w:eastAsiaTheme="minorEastAsia"/>
          <w:color w:val="000000" w:themeColor="text1"/>
        </w:rPr>
        <w:t xml:space="preserve">influencing </w:t>
      </w:r>
      <w:r w:rsidR="00DA17C4">
        <w:rPr>
          <w:rFonts w:eastAsiaTheme="minorEastAsia"/>
          <w:color w:val="000000" w:themeColor="text1"/>
        </w:rPr>
        <w:t>VOC</w:t>
      </w:r>
      <w:r w:rsidR="1D5CF118" w:rsidRPr="0ACEE42F">
        <w:rPr>
          <w:rFonts w:eastAsiaTheme="minorEastAsia"/>
          <w:color w:val="000000" w:themeColor="text1"/>
        </w:rPr>
        <w:t xml:space="preserve"> capture, </w:t>
      </w:r>
      <w:r w:rsidR="40D8B1BF" w:rsidRPr="00C47AE9">
        <w:rPr>
          <w:rFonts w:eastAsiaTheme="minorEastAsia"/>
          <w:color w:val="000000" w:themeColor="text1"/>
        </w:rPr>
        <w:t xml:space="preserve">and </w:t>
      </w:r>
      <w:r w:rsidR="305FC011" w:rsidRPr="0ACEE42F">
        <w:rPr>
          <w:rFonts w:eastAsiaTheme="minorEastAsia"/>
          <w:color w:val="000000" w:themeColor="text1"/>
        </w:rPr>
        <w:t xml:space="preserve">is </w:t>
      </w:r>
      <w:r w:rsidR="40D8B1BF" w:rsidRPr="00DF73B7">
        <w:rPr>
          <w:rFonts w:eastAsiaTheme="minorEastAsia"/>
          <w:color w:val="000000" w:themeColor="text1"/>
        </w:rPr>
        <w:t xml:space="preserve">distinct from known nanoscale electrostatic attachment of odorant </w:t>
      </w:r>
      <w:r w:rsidR="5AA0376B" w:rsidRPr="0ACEE42F">
        <w:rPr>
          <w:rFonts w:eastAsiaTheme="minorEastAsia"/>
          <w:color w:val="000000" w:themeColor="text1"/>
        </w:rPr>
        <w:t xml:space="preserve">ligands </w:t>
      </w:r>
      <w:r w:rsidR="40D8B1BF" w:rsidRPr="00DF73B7">
        <w:rPr>
          <w:rFonts w:eastAsiaTheme="minorEastAsia"/>
          <w:color w:val="000000" w:themeColor="text1"/>
        </w:rPr>
        <w:t>to membrane-b</w:t>
      </w:r>
      <w:r w:rsidR="6EE3F7FF" w:rsidRPr="0ACEE42F">
        <w:rPr>
          <w:rFonts w:eastAsiaTheme="minorEastAsia"/>
          <w:color w:val="000000" w:themeColor="text1"/>
        </w:rPr>
        <w:t>ound</w:t>
      </w:r>
      <w:r w:rsidR="40D8B1BF" w:rsidRPr="00C47AE9">
        <w:rPr>
          <w:rFonts w:eastAsiaTheme="minorEastAsia"/>
          <w:color w:val="000000" w:themeColor="text1"/>
        </w:rPr>
        <w:t xml:space="preserve"> </w:t>
      </w:r>
      <w:r w:rsidR="002C007F">
        <w:rPr>
          <w:rFonts w:eastAsiaTheme="minorEastAsia"/>
          <w:color w:val="000000" w:themeColor="text1"/>
        </w:rPr>
        <w:t>OBPs and OR</w:t>
      </w:r>
      <w:r w:rsidR="6EE3F7FF" w:rsidRPr="0ACEE42F">
        <w:rPr>
          <w:rFonts w:eastAsiaTheme="minorEastAsia"/>
          <w:color w:val="000000" w:themeColor="text1"/>
        </w:rPr>
        <w:t>s</w:t>
      </w:r>
      <w:r w:rsidR="40D8B1BF" w:rsidRPr="00C47AE9">
        <w:rPr>
          <w:rFonts w:eastAsiaTheme="minorEastAsia"/>
          <w:color w:val="000000" w:themeColor="text1"/>
        </w:rPr>
        <w:t xml:space="preserve"> in the liquid phase.</w:t>
      </w:r>
      <w:r w:rsidR="0091482B">
        <w:rPr>
          <w:rFonts w:eastAsiaTheme="minorEastAsia"/>
          <w:color w:val="000000" w:themeColor="text1"/>
        </w:rPr>
        <w:t xml:space="preserve"> W</w:t>
      </w:r>
      <w:r w:rsidR="0091482B" w:rsidRPr="0091482B">
        <w:rPr>
          <w:rFonts w:eastAsiaTheme="minorEastAsia"/>
          <w:color w:val="000000" w:themeColor="text1"/>
        </w:rPr>
        <w:t xml:space="preserve">e </w:t>
      </w:r>
      <w:r w:rsidR="0091482B" w:rsidRPr="0091482B">
        <w:rPr>
          <w:rFonts w:eastAsiaTheme="minorEastAsia"/>
          <w:color w:val="000000" w:themeColor="text1"/>
        </w:rPr>
        <w:lastRenderedPageBreak/>
        <w:t>propose that the charge</w:t>
      </w:r>
      <w:r w:rsidR="00C60C14">
        <w:rPr>
          <w:rFonts w:eastAsiaTheme="minorEastAsia"/>
          <w:color w:val="000000" w:themeColor="text1"/>
        </w:rPr>
        <w:t>d state</w:t>
      </w:r>
      <w:r w:rsidR="0091482B" w:rsidRPr="0091482B">
        <w:rPr>
          <w:rFonts w:eastAsiaTheme="minorEastAsia"/>
          <w:color w:val="000000" w:themeColor="text1"/>
        </w:rPr>
        <w:t xml:space="preserve"> of both the antennal cuticle and the olfactory sensilla increas</w:t>
      </w:r>
      <w:r w:rsidR="00C60C14">
        <w:rPr>
          <w:rFonts w:eastAsiaTheme="minorEastAsia"/>
          <w:color w:val="000000" w:themeColor="text1"/>
        </w:rPr>
        <w:t>es</w:t>
      </w:r>
      <w:r w:rsidR="0091482B" w:rsidRPr="0091482B">
        <w:rPr>
          <w:rFonts w:eastAsiaTheme="minorEastAsia"/>
          <w:color w:val="000000" w:themeColor="text1"/>
        </w:rPr>
        <w:t xml:space="preserve"> o</w:t>
      </w:r>
      <w:r w:rsidR="000412F9">
        <w:rPr>
          <w:rFonts w:eastAsiaTheme="minorEastAsia"/>
          <w:color w:val="000000" w:themeColor="text1"/>
        </w:rPr>
        <w:t>dour</w:t>
      </w:r>
      <w:r w:rsidR="0091482B" w:rsidRPr="0091482B">
        <w:rPr>
          <w:rFonts w:eastAsiaTheme="minorEastAsia"/>
          <w:color w:val="000000" w:themeColor="text1"/>
        </w:rPr>
        <w:t xml:space="preserve"> capture through attractive electrostatic forces</w:t>
      </w:r>
      <w:r w:rsidR="0091482B">
        <w:rPr>
          <w:rFonts w:eastAsiaTheme="minorEastAsia"/>
          <w:color w:val="000000" w:themeColor="text1"/>
        </w:rPr>
        <w:t xml:space="preserve"> (ex. </w:t>
      </w:r>
      <w:r>
        <w:rPr>
          <w:rFonts w:eastAsiaTheme="minorEastAsia"/>
          <w:color w:val="000000" w:themeColor="text1"/>
        </w:rPr>
        <w:t>Coulomb</w:t>
      </w:r>
      <w:r w:rsidR="0091482B">
        <w:rPr>
          <w:rFonts w:eastAsiaTheme="minorEastAsia"/>
          <w:color w:val="000000" w:themeColor="text1"/>
        </w:rPr>
        <w:t xml:space="preserve"> force)</w:t>
      </w:r>
      <w:r w:rsidR="00251201">
        <w:rPr>
          <w:rFonts w:eastAsiaTheme="minorEastAsia"/>
          <w:color w:val="000000" w:themeColor="text1"/>
        </w:rPr>
        <w:t xml:space="preserve"> that</w:t>
      </w:r>
      <w:r w:rsidR="0091482B" w:rsidRPr="0091482B">
        <w:rPr>
          <w:rFonts w:eastAsiaTheme="minorEastAsia"/>
          <w:color w:val="000000" w:themeColor="text1"/>
        </w:rPr>
        <w:t xml:space="preserve"> overcome</w:t>
      </w:r>
      <w:r w:rsidR="40D8B1BF" w:rsidRPr="00DF73B7">
        <w:rPr>
          <w:rFonts w:eastAsiaTheme="minorEastAsia"/>
          <w:color w:val="000000" w:themeColor="text1"/>
        </w:rPr>
        <w:t xml:space="preserve"> </w:t>
      </w:r>
      <w:r w:rsidR="57086171" w:rsidRPr="00DF73B7">
        <w:rPr>
          <w:rFonts w:eastAsiaTheme="minorEastAsia"/>
          <w:color w:val="333333"/>
        </w:rPr>
        <w:t>diffusion and advection timescales</w:t>
      </w:r>
      <w:r w:rsidR="40D8B1BF" w:rsidRPr="00DF73B7">
        <w:rPr>
          <w:rFonts w:eastAsiaTheme="minorEastAsia"/>
          <w:color w:val="000000" w:themeColor="text1"/>
        </w:rPr>
        <w:t xml:space="preserve"> </w:t>
      </w:r>
      <w:r w:rsidR="00251201">
        <w:rPr>
          <w:rFonts w:eastAsiaTheme="minorEastAsia"/>
          <w:color w:val="000000" w:themeColor="text1"/>
        </w:rPr>
        <w:t>to</w:t>
      </w:r>
      <w:r w:rsidR="00251201" w:rsidRPr="0ACEE42F">
        <w:rPr>
          <w:rFonts w:eastAsiaTheme="minorEastAsia"/>
          <w:color w:val="000000" w:themeColor="text1"/>
        </w:rPr>
        <w:t xml:space="preserve"> </w:t>
      </w:r>
      <w:r w:rsidR="25778D50" w:rsidRPr="0ACEE42F">
        <w:rPr>
          <w:rFonts w:eastAsiaTheme="minorEastAsia"/>
          <w:color w:val="000000" w:themeColor="text1"/>
        </w:rPr>
        <w:t>aid</w:t>
      </w:r>
      <w:r w:rsidR="40D8B1BF" w:rsidRPr="00DF73B7">
        <w:rPr>
          <w:rFonts w:eastAsiaTheme="minorEastAsia"/>
          <w:color w:val="000000" w:themeColor="text1"/>
        </w:rPr>
        <w:t xml:space="preserve"> the transfer of </w:t>
      </w:r>
      <w:r w:rsidR="00992E23">
        <w:rPr>
          <w:rFonts w:eastAsiaTheme="minorEastAsia"/>
          <w:color w:val="000000" w:themeColor="text1"/>
        </w:rPr>
        <w:t>VOC</w:t>
      </w:r>
      <w:r w:rsidR="40D8B1BF" w:rsidRPr="00DF73B7">
        <w:rPr>
          <w:rFonts w:eastAsiaTheme="minorEastAsia"/>
          <w:color w:val="000000" w:themeColor="text1"/>
        </w:rPr>
        <w:t xml:space="preserve">s from air </w:t>
      </w:r>
      <w:r w:rsidR="007AFFF4" w:rsidRPr="0ACEE42F">
        <w:rPr>
          <w:rFonts w:eastAsiaTheme="minorEastAsia"/>
          <w:color w:val="000000" w:themeColor="text1"/>
        </w:rPr>
        <w:t xml:space="preserve">through the boundary layer </w:t>
      </w:r>
      <w:r w:rsidR="40D8B1BF" w:rsidRPr="00DF73B7">
        <w:rPr>
          <w:rFonts w:eastAsiaTheme="minorEastAsia"/>
          <w:color w:val="000000" w:themeColor="text1"/>
        </w:rPr>
        <w:t>to the sensory substrate.</w:t>
      </w:r>
    </w:p>
    <w:p w14:paraId="698734F3" w14:textId="43CA05D9" w:rsidR="002821CB" w:rsidRDefault="002821CB" w:rsidP="002F0E02">
      <w:pPr>
        <w:spacing w:line="240" w:lineRule="auto"/>
      </w:pPr>
      <w:r>
        <w:rPr>
          <w:b/>
          <w:bCs/>
        </w:rPr>
        <w:t>Materials and Methods</w:t>
      </w:r>
    </w:p>
    <w:p w14:paraId="247B0DDA" w14:textId="1EA9F794" w:rsidR="002821CB" w:rsidRDefault="002821CB" w:rsidP="002F0E02">
      <w:pPr>
        <w:spacing w:line="240" w:lineRule="auto"/>
        <w:jc w:val="both"/>
      </w:pPr>
      <w:r>
        <w:rPr>
          <w:b/>
          <w:bCs/>
        </w:rPr>
        <w:t>Biological material</w:t>
      </w:r>
    </w:p>
    <w:p w14:paraId="1FCF1846" w14:textId="0975DC46" w:rsidR="002821CB" w:rsidRDefault="002821CB" w:rsidP="002F0E02">
      <w:pPr>
        <w:spacing w:line="240" w:lineRule="auto"/>
        <w:jc w:val="both"/>
      </w:pPr>
      <w:r w:rsidRPr="2A2BA669">
        <w:rPr>
          <w:i/>
          <w:iCs/>
        </w:rPr>
        <w:t>Aphis fabae</w:t>
      </w:r>
      <w:r>
        <w:t xml:space="preserve"> </w:t>
      </w:r>
      <w:proofErr w:type="spellStart"/>
      <w:r>
        <w:t>Scopoli</w:t>
      </w:r>
      <w:proofErr w:type="spellEnd"/>
      <w:r>
        <w:t xml:space="preserve">, originating from Rothamsted farm (Hertfordshire, UK, co-ordinates: 51°48'36.8"N 0°22'34.4"W), were reared on </w:t>
      </w:r>
      <w:r w:rsidRPr="2A2BA669">
        <w:rPr>
          <w:i/>
          <w:iCs/>
        </w:rPr>
        <w:t>Vicia faba</w:t>
      </w:r>
      <w:r>
        <w:t xml:space="preserve"> L. cv. “The Sutton” in ventilated Perspex cages at 20°C, 60-70% humidity and 16:8h </w:t>
      </w:r>
      <w:proofErr w:type="spellStart"/>
      <w:proofErr w:type="gramStart"/>
      <w:r>
        <w:t>light:dark</w:t>
      </w:r>
      <w:proofErr w:type="spellEnd"/>
      <w:proofErr w:type="gramEnd"/>
      <w:r>
        <w:t xml:space="preserve"> regime. </w:t>
      </w:r>
      <w:proofErr w:type="spellStart"/>
      <w:r w:rsidRPr="2A2BA669">
        <w:rPr>
          <w:i/>
          <w:iCs/>
        </w:rPr>
        <w:t>Aphidius</w:t>
      </w:r>
      <w:proofErr w:type="spellEnd"/>
      <w:r w:rsidRPr="2A2BA669">
        <w:rPr>
          <w:i/>
          <w:iCs/>
        </w:rPr>
        <w:t xml:space="preserve"> </w:t>
      </w:r>
      <w:proofErr w:type="spellStart"/>
      <w:r w:rsidRPr="2A2BA669">
        <w:rPr>
          <w:i/>
          <w:iCs/>
        </w:rPr>
        <w:t>ervi</w:t>
      </w:r>
      <w:proofErr w:type="spellEnd"/>
      <w:r>
        <w:t xml:space="preserve"> Haliday were purchased from Koppert UK Ltd. (Suffolk, UK) and stored at 5°C until use. </w:t>
      </w:r>
      <w:r w:rsidRPr="2A2BA669">
        <w:rPr>
          <w:i/>
          <w:iCs/>
        </w:rPr>
        <w:t>Bombus terrestris</w:t>
      </w:r>
      <w:r>
        <w:t xml:space="preserve"> L. were purchased as hives from </w:t>
      </w:r>
      <w:proofErr w:type="spellStart"/>
      <w:r>
        <w:t>Biobest</w:t>
      </w:r>
      <w:proofErr w:type="spellEnd"/>
      <w:r>
        <w:t xml:space="preserve"> UK Ltd. (Kent, UK) and </w:t>
      </w:r>
      <w:r w:rsidR="009F3789">
        <w:t xml:space="preserve">kept </w:t>
      </w:r>
      <w:r>
        <w:t>at 20°C. Wild</w:t>
      </w:r>
      <w:r w:rsidR="00404914">
        <w:t>-</w:t>
      </w:r>
      <w:r>
        <w:t xml:space="preserve">type </w:t>
      </w:r>
      <w:r w:rsidRPr="2A2BA669">
        <w:rPr>
          <w:i/>
          <w:iCs/>
        </w:rPr>
        <w:t xml:space="preserve">Drosophila melanogaster </w:t>
      </w:r>
      <w:proofErr w:type="spellStart"/>
      <w:r>
        <w:t>Meigen</w:t>
      </w:r>
      <w:proofErr w:type="spellEnd"/>
      <w:r>
        <w:t xml:space="preserve"> were purchased from Blades Biological Ltd. (Kent, UK) and stored at 20°C.</w:t>
      </w:r>
    </w:p>
    <w:p w14:paraId="66E2F21F" w14:textId="2F74F4A8" w:rsidR="002821CB" w:rsidRDefault="002821CB" w:rsidP="002F0E02">
      <w:pPr>
        <w:spacing w:line="240" w:lineRule="auto"/>
        <w:jc w:val="both"/>
      </w:pPr>
      <w:r>
        <w:rPr>
          <w:b/>
          <w:bCs/>
        </w:rPr>
        <w:t>Faraday cup charge measurements</w:t>
      </w:r>
    </w:p>
    <w:p w14:paraId="2B6F6E0C" w14:textId="15BE90B7" w:rsidR="002821CB" w:rsidRDefault="14FADFAB" w:rsidP="002F0E02">
      <w:pPr>
        <w:spacing w:line="240" w:lineRule="auto"/>
        <w:jc w:val="both"/>
      </w:pPr>
      <w:r>
        <w:t xml:space="preserve">Antennal charge measurements across different treatments were recorded using a recently described </w:t>
      </w:r>
      <w:r w:rsidR="20FB3BBF">
        <w:t>F</w:t>
      </w:r>
      <w:r>
        <w:t>araday cup setup.</w:t>
      </w:r>
      <w:r>
        <w:fldChar w:fldCharType="begin" w:fldLock="1"/>
      </w:r>
      <w:r>
        <w:instrText>ADDIN CSL_CITATION {"citationItems":[{"id":"ITEM-1","itemData":{"DOI":"10.1016/j.elstat.2025.104062","ISSN":"03043886","abstract":"A novel miniature (28 mm × 38 mm) shielded Faraday cup is described for quantifying picocoulomb charges on millimetre environmental objects, such as small insects or plants, droplets, dust particles or powders. The electrometer electronics is contained within the device, avoiding any transfer of low level signals to an external electrometer. It is calibrated using a voltage ramp – capacitor method, generating defined charge pulses without a reference electrometer. The device can fit within an acoustic levitator to provide non-contact, zero leakage suspension of small objects, measuring charge on their release. Convenience and simplicity of use open new environmental charge measurement opportunities.","author":[{"dropping-particle":"","family":"Harrison","given":"R. Giles","non-dropping-particle":"","parse-names":false,"suffix":""},{"dropping-particle":"","family":"Robert","given":"Daniel","non-dropping-particle":"","parse-names":false,"suffix":""}],"container-title":"Journal of Electrostatics","id":"ITEM-1","issue":"November 2024","issued":{"date-parts":[["2025"]]},"page":"104062","publisher":"Elsevier B.V.","title":"A Faraday cup for charge measurements in biophysical and environmental fieldwork","type":"article-journal","volume":"135"},"uris":["http://www.mendeley.com/documents/?uuid=93c106ee-9896-424a-aa1f-8284d0556d2f"]}],"mendeley":{"formattedCitation":"&lt;sup&gt;&lt;sup&gt;13&lt;/sup&gt;&lt;/sup&gt;","plainTextFormattedCitation":"13","previouslyFormattedCitation":"&lt;sup&gt;&lt;sup&gt;13&lt;/sup&gt;&lt;/sup&gt;"},"properties":{"noteIndex":0},"schema":"https://github.com/citation-style-language/schema/raw/master/csl-citation.json"}</w:instrText>
      </w:r>
      <w:r>
        <w:fldChar w:fldCharType="separate"/>
      </w:r>
      <w:r w:rsidR="4D563FE1" w:rsidRPr="743034A4">
        <w:rPr>
          <w:noProof/>
          <w:vertAlign w:val="superscript"/>
        </w:rPr>
        <w:t>13</w:t>
      </w:r>
      <w:r>
        <w:fldChar w:fldCharType="end"/>
      </w:r>
      <w:r>
        <w:t xml:space="preserve"> The </w:t>
      </w:r>
      <w:r w:rsidR="0C7A3616">
        <w:t>F</w:t>
      </w:r>
      <w:r>
        <w:t xml:space="preserve">araday cup was placed within a larger </w:t>
      </w:r>
      <w:r w:rsidR="0C7A3616">
        <w:t>F</w:t>
      </w:r>
      <w:r>
        <w:t xml:space="preserve">araday cage and connected to a computer </w:t>
      </w:r>
      <w:r w:rsidR="74C964F4">
        <w:t xml:space="preserve">via </w:t>
      </w:r>
      <w:r w:rsidR="29AD7B76">
        <w:t>a data acquisition module (</w:t>
      </w:r>
      <w:r w:rsidR="57AF60F2">
        <w:t>NI U</w:t>
      </w:r>
      <w:r w:rsidR="3D3208BD">
        <w:t>SB</w:t>
      </w:r>
      <w:r w:rsidR="57AF60F2">
        <w:t>-6009, National Instruments</w:t>
      </w:r>
      <w:r w:rsidR="07CCD55E">
        <w:t xml:space="preserve"> Corporation</w:t>
      </w:r>
      <w:r w:rsidR="0335064A">
        <w:t xml:space="preserve">, Austin, TX) </w:t>
      </w:r>
      <w:r>
        <w:t xml:space="preserve">to retrieve charge readings via MATLAB R2022a (MathWorks Inc., </w:t>
      </w:r>
      <w:proofErr w:type="spellStart"/>
      <w:r>
        <w:t>Nattick</w:t>
      </w:r>
      <w:proofErr w:type="spellEnd"/>
      <w:r>
        <w:t>, MA), scripts provided in supplementary (Sup</w:t>
      </w:r>
      <w:r w:rsidR="49F6E70B">
        <w:t>plementary text 1</w:t>
      </w:r>
      <w:r>
        <w:t>). Insect antennae were excised using a scalpel</w:t>
      </w:r>
      <w:r w:rsidR="0C7A3616">
        <w:t xml:space="preserve"> </w:t>
      </w:r>
      <w:r w:rsidR="70E19362">
        <w:t xml:space="preserve">under a </w:t>
      </w:r>
      <w:r w:rsidR="007A1FE2">
        <w:t>s</w:t>
      </w:r>
      <w:r w:rsidR="0CBB1AEE">
        <w:t>tereo</w:t>
      </w:r>
      <w:r w:rsidR="70E19362">
        <w:t>microscope</w:t>
      </w:r>
      <w:r w:rsidR="34E2A2D1">
        <w:t xml:space="preserve"> (model M7A Wild </w:t>
      </w:r>
      <w:proofErr w:type="spellStart"/>
      <w:r w:rsidR="34E2A2D1">
        <w:t>Heerbrugg</w:t>
      </w:r>
      <w:proofErr w:type="spellEnd"/>
      <w:r w:rsidR="34E2A2D1">
        <w:t xml:space="preserve">, </w:t>
      </w:r>
      <w:r w:rsidR="009411EC">
        <w:t>Switzerland) and</w:t>
      </w:r>
      <w:r>
        <w:t xml:space="preserve"> placed on a wooden stick</w:t>
      </w:r>
      <w:r w:rsidR="0C7A3616">
        <w:t>, which was</w:t>
      </w:r>
      <w:r>
        <w:t xml:space="preserve"> fastened onto the top of a micromanipulator using adhesive putty and manoeuvred so that the antenna </w:t>
      </w:r>
      <w:r w:rsidR="63C6CC92">
        <w:t>wa</w:t>
      </w:r>
      <w:r>
        <w:t xml:space="preserve">s directly over the </w:t>
      </w:r>
      <w:r w:rsidR="0C7A3616">
        <w:t>F</w:t>
      </w:r>
      <w:r>
        <w:t>araday cup opening. For the “</w:t>
      </w:r>
      <w:r w:rsidR="1BC1EFF4">
        <w:t>Baseline</w:t>
      </w:r>
      <w:r>
        <w:t xml:space="preserve">” treatments, antennae were directly </w:t>
      </w:r>
      <w:r w:rsidR="37393E0E">
        <w:t>pushed</w:t>
      </w:r>
      <w:r>
        <w:t xml:space="preserve"> into the </w:t>
      </w:r>
      <w:r w:rsidR="0C7A3616">
        <w:t>F</w:t>
      </w:r>
      <w:r>
        <w:t>araday cup</w:t>
      </w:r>
      <w:r w:rsidR="0F0777CE">
        <w:t xml:space="preserve"> using another wooden stick</w:t>
      </w:r>
      <w:r>
        <w:t xml:space="preserve">, recording the antennal charge. </w:t>
      </w:r>
      <w:r w:rsidR="3F873D71">
        <w:t xml:space="preserve">Wood was used as the material due to its electrically insulating properties and </w:t>
      </w:r>
      <w:r w:rsidR="39ADB249">
        <w:t xml:space="preserve">its low position on the triboelectric series, thus minimising its influence on antennal charge properties. </w:t>
      </w:r>
      <w:r>
        <w:t xml:space="preserve">For the “Neutralised” treatment, the antennae were treated with pulses from a plasma lighter </w:t>
      </w:r>
      <w:r w:rsidR="22CD8383">
        <w:t>(</w:t>
      </w:r>
      <w:r w:rsidR="32A84E0C">
        <w:t>VEHHE</w:t>
      </w:r>
      <w:r w:rsidR="3221B26D" w:rsidRPr="743034A4">
        <w:rPr>
          <w:vertAlign w:val="superscript"/>
        </w:rPr>
        <w:t>™</w:t>
      </w:r>
      <w:r w:rsidR="32A84E0C">
        <w:t xml:space="preserve"> DHQHS</w:t>
      </w:r>
      <w:r w:rsidR="22840162">
        <w:t>,</w:t>
      </w:r>
      <w:r w:rsidR="5C3AEF36">
        <w:t xml:space="preserve"> Luoyang </w:t>
      </w:r>
      <w:proofErr w:type="spellStart"/>
      <w:r w:rsidR="5C3AEF36">
        <w:t>Hengshu</w:t>
      </w:r>
      <w:proofErr w:type="spellEnd"/>
      <w:r w:rsidR="5C3AEF36">
        <w:t xml:space="preserve"> </w:t>
      </w:r>
      <w:proofErr w:type="spellStart"/>
      <w:r w:rsidR="5C3AEF36">
        <w:t>shangmao</w:t>
      </w:r>
      <w:proofErr w:type="spellEnd"/>
      <w:r w:rsidR="5C3AEF36">
        <w:t xml:space="preserve"> Co.</w:t>
      </w:r>
      <w:r w:rsidR="002B0968">
        <w:t xml:space="preserve"> </w:t>
      </w:r>
      <w:r w:rsidR="5C3AEF36">
        <w:t>Ltd.</w:t>
      </w:r>
      <w:r w:rsidR="31915850">
        <w:t>, China</w:t>
      </w:r>
      <w:r w:rsidR="32A84E0C">
        <w:t xml:space="preserve">) </w:t>
      </w:r>
      <w:r>
        <w:t xml:space="preserve">by pressing the “on” button of the lighter at a 5 mm distance from the mounted antenna to provide a 2 s plasma discharge, eight times at 1 s intervals, prior to being dropped into the </w:t>
      </w:r>
      <w:r w:rsidR="1F2E9ADD">
        <w:t>F</w:t>
      </w:r>
      <w:r>
        <w:t>araday cup. A tungsten wire attached to an FG-100 DDS function generator (</w:t>
      </w:r>
      <w:proofErr w:type="spellStart"/>
      <w:r>
        <w:t>Walfront</w:t>
      </w:r>
      <w:proofErr w:type="spellEnd"/>
      <w:r>
        <w:t>, China) and fixed on a micromanipulator was manoeuvred to touch the antennae and impart 0 V, +8 V</w:t>
      </w:r>
      <w:r w:rsidR="311E3DAB">
        <w:t>DC</w:t>
      </w:r>
      <w:r>
        <w:t xml:space="preserve"> and -8 V</w:t>
      </w:r>
      <w:r w:rsidR="2ECA464A">
        <w:t>DC</w:t>
      </w:r>
      <w:r>
        <w:t xml:space="preserve"> treatments, prior to being dropped into the </w:t>
      </w:r>
      <w:r w:rsidR="006B0FD3">
        <w:t>F</w:t>
      </w:r>
      <w:r>
        <w:t xml:space="preserve">araday cup. This was carried out for </w:t>
      </w:r>
      <w:r w:rsidRPr="743034A4">
        <w:rPr>
          <w:i/>
          <w:iCs/>
        </w:rPr>
        <w:t>A. fabae</w:t>
      </w:r>
      <w:r>
        <w:t xml:space="preserve">, </w:t>
      </w:r>
      <w:r w:rsidRPr="743034A4">
        <w:rPr>
          <w:i/>
          <w:iCs/>
        </w:rPr>
        <w:t xml:space="preserve">A. </w:t>
      </w:r>
      <w:proofErr w:type="spellStart"/>
      <w:r w:rsidRPr="743034A4">
        <w:rPr>
          <w:i/>
          <w:iCs/>
        </w:rPr>
        <w:t>ervi</w:t>
      </w:r>
      <w:proofErr w:type="spellEnd"/>
      <w:r>
        <w:t xml:space="preserve"> and </w:t>
      </w:r>
      <w:r w:rsidRPr="743034A4">
        <w:rPr>
          <w:i/>
          <w:iCs/>
        </w:rPr>
        <w:t>B. terrestris</w:t>
      </w:r>
      <w:r>
        <w:t xml:space="preserve"> antennae, collecting </w:t>
      </w:r>
      <w:r w:rsidR="00E37DFB">
        <w:t>ten</w:t>
      </w:r>
      <w:r>
        <w:t xml:space="preserve"> replicates per treatment and species. </w:t>
      </w:r>
    </w:p>
    <w:p w14:paraId="6CDD9394" w14:textId="77777777" w:rsidR="002821CB" w:rsidRDefault="002821CB" w:rsidP="002F0E02">
      <w:pPr>
        <w:spacing w:line="240" w:lineRule="auto"/>
        <w:jc w:val="both"/>
      </w:pPr>
      <w:r>
        <w:rPr>
          <w:i/>
          <w:iCs/>
        </w:rPr>
        <w:t>Statistical analysis</w:t>
      </w:r>
    </w:p>
    <w:p w14:paraId="0B739113" w14:textId="33A9B27E" w:rsidR="002821CB" w:rsidRDefault="002821CB" w:rsidP="002F0E02">
      <w:pPr>
        <w:spacing w:line="240" w:lineRule="auto"/>
        <w:jc w:val="both"/>
      </w:pPr>
      <w:r>
        <w:t>Raw charge recordings were converted to picocoulomb (</w:t>
      </w:r>
      <w:proofErr w:type="spellStart"/>
      <w:r>
        <w:t>pC</w:t>
      </w:r>
      <w:proofErr w:type="spellEnd"/>
      <w:r>
        <w:t>) measurements using MATLAB (</w:t>
      </w:r>
      <w:r w:rsidR="00FF116B" w:rsidRPr="00FF116B">
        <w:t>Supplementary text 1</w:t>
      </w:r>
      <w:r>
        <w:t>). All statistical analys</w:t>
      </w:r>
      <w:r w:rsidR="00C20989">
        <w:t>e</w:t>
      </w:r>
      <w:r>
        <w:t>s w</w:t>
      </w:r>
      <w:r w:rsidR="00C20989">
        <w:t>ere</w:t>
      </w:r>
      <w:r>
        <w:t xml:space="preserve"> carried out in R V4.3.3.</w:t>
      </w:r>
      <w:r>
        <w:fldChar w:fldCharType="begin" w:fldLock="1"/>
      </w:r>
      <w:r w:rsidR="00B75FD3">
        <w:instrText>ADDIN CSL_CITATION {"citationItems":[{"id":"ITEM-1","itemData":{"author":[{"dropping-particle":"","family":"Team","given":"R Core","non-dropping-particle":"","parse-names":false,"suffix":""}],"id":"ITEM-1","issued":{"date-parts":[["2023"]]},"publisher":"R Foundation for Statistical Computing","publisher-place":"Vienna, Austria","title":"R: A language and environment for statistical computing.","type":"article"},"uris":["http://www.mendeley.com/documents/?uuid=7b59deb1-4522-472c-99ba-1474051e42e0"]}],"mendeley":{"formattedCitation":"&lt;sup&gt;&lt;sup&gt;14&lt;/sup&gt;&lt;/sup&gt;","plainTextFormattedCitation":"14","previouslyFormattedCitation":"&lt;sup&gt;&lt;sup&gt;14&lt;/sup&gt;&lt;/sup&gt;"},"properties":{"noteIndex":0},"schema":"https://github.com/citation-style-language/schema/raw/master/csl-citation.json"}</w:instrText>
      </w:r>
      <w:r>
        <w:fldChar w:fldCharType="separate"/>
      </w:r>
      <w:r w:rsidR="00203BD6" w:rsidRPr="00203BD6">
        <w:rPr>
          <w:noProof/>
          <w:vertAlign w:val="superscript"/>
        </w:rPr>
        <w:t>14</w:t>
      </w:r>
      <w:r>
        <w:fldChar w:fldCharType="end"/>
      </w:r>
      <w:r>
        <w:t xml:space="preserve"> All data within species were tested for normality and outliers removed using the “stats” V.4.3.3 package. Kruskal-Wallis and Dunn post-hoc tests, packages “stats” V4.3.3 and “</w:t>
      </w:r>
      <w:proofErr w:type="spellStart"/>
      <w:r>
        <w:t>dunn.test</w:t>
      </w:r>
      <w:proofErr w:type="spellEnd"/>
      <w:r>
        <w:t xml:space="preserve">” V1.3.6 respectively, were carried out to compare charge measurements between all treatments within both </w:t>
      </w:r>
      <w:r>
        <w:rPr>
          <w:i/>
          <w:iCs/>
        </w:rPr>
        <w:t>B. terrestris</w:t>
      </w:r>
      <w:r>
        <w:t xml:space="preserve"> and </w:t>
      </w:r>
      <w:r>
        <w:rPr>
          <w:i/>
          <w:iCs/>
        </w:rPr>
        <w:t>A. fabae</w:t>
      </w:r>
      <w:r>
        <w:t xml:space="preserve">. For </w:t>
      </w:r>
      <w:r>
        <w:rPr>
          <w:i/>
          <w:iCs/>
        </w:rPr>
        <w:t xml:space="preserve">A. </w:t>
      </w:r>
      <w:proofErr w:type="spellStart"/>
      <w:r>
        <w:rPr>
          <w:i/>
          <w:iCs/>
        </w:rPr>
        <w:t>ervi</w:t>
      </w:r>
      <w:proofErr w:type="spellEnd"/>
      <w:r>
        <w:rPr>
          <w:i/>
          <w:iCs/>
        </w:rPr>
        <w:t>,</w:t>
      </w:r>
      <w:r>
        <w:t xml:space="preserve"> this was carried out using Anova and Tukey post-hoc tests, package “stats” V4.3.3. Data were visualised in R and supplemented in </w:t>
      </w:r>
      <w:proofErr w:type="spellStart"/>
      <w:r>
        <w:t>BioRender</w:t>
      </w:r>
      <w:proofErr w:type="spellEnd"/>
      <w:r>
        <w:t xml:space="preserve"> (Science Suite Inc., Toronto, Canada).  </w:t>
      </w:r>
    </w:p>
    <w:p w14:paraId="6B914690" w14:textId="77777777" w:rsidR="002821CB" w:rsidRDefault="002821CB" w:rsidP="002F0E02">
      <w:pPr>
        <w:spacing w:line="240" w:lineRule="auto"/>
        <w:jc w:val="both"/>
      </w:pPr>
      <w:r>
        <w:rPr>
          <w:b/>
          <w:bCs/>
        </w:rPr>
        <w:t>Volatile antennal adsorption</w:t>
      </w:r>
    </w:p>
    <w:p w14:paraId="3F4CF926" w14:textId="64E44903" w:rsidR="002821CB" w:rsidRDefault="36A142C4" w:rsidP="002F0E02">
      <w:pPr>
        <w:spacing w:line="240" w:lineRule="auto"/>
        <w:jc w:val="both"/>
      </w:pPr>
      <w:r>
        <w:t xml:space="preserve">Freshly excised </w:t>
      </w:r>
      <w:r w:rsidRPr="695F3CBB">
        <w:rPr>
          <w:i/>
          <w:iCs/>
        </w:rPr>
        <w:t xml:space="preserve">A. </w:t>
      </w:r>
      <w:proofErr w:type="spellStart"/>
      <w:r w:rsidRPr="695F3CBB">
        <w:rPr>
          <w:i/>
          <w:iCs/>
        </w:rPr>
        <w:t>ervi</w:t>
      </w:r>
      <w:proofErr w:type="spellEnd"/>
      <w:r>
        <w:t xml:space="preserve"> antennae were suspended at their base</w:t>
      </w:r>
      <w:r w:rsidR="0073484E">
        <w:t>s</w:t>
      </w:r>
      <w:r>
        <w:t xml:space="preserve"> on a glass electrode filled with </w:t>
      </w:r>
      <w:r w:rsidR="00D744FC">
        <w:t>R</w:t>
      </w:r>
      <w:r>
        <w:t xml:space="preserve">inger solution (without glucose) and attached to a micromanipulator, as described in </w:t>
      </w:r>
      <w:r w:rsidRPr="695F3CBB">
        <w:rPr>
          <w:color w:val="000000" w:themeColor="text1"/>
        </w:rPr>
        <w:t xml:space="preserve">fig. S1. </w:t>
      </w:r>
      <w:r>
        <w:t>A tungsten electrode, fixed to a micromanipulator and connected to a</w:t>
      </w:r>
      <w:r w:rsidR="2BE9D9BC">
        <w:t>n FG-100 DDS</w:t>
      </w:r>
      <w:r>
        <w:t xml:space="preserve"> function generator, was positioned to be touching the centre of the antenna from behind to not obstruct </w:t>
      </w:r>
      <w:r>
        <w:lastRenderedPageBreak/>
        <w:t>the flow of VOCs toward the antennae. Using the function generator, 0 V, +8 V</w:t>
      </w:r>
      <w:r w:rsidR="4D7F0DF7">
        <w:t>DC</w:t>
      </w:r>
      <w:r>
        <w:t xml:space="preserve"> or -8 V</w:t>
      </w:r>
      <w:r w:rsidR="58EE35E4">
        <w:t>DC</w:t>
      </w:r>
      <w:r>
        <w:t xml:space="preserve"> treatments were applied to the antennae. 100 µg of either (4a</w:t>
      </w:r>
      <w:r w:rsidRPr="006A52D5">
        <w:rPr>
          <w:i/>
          <w:iCs/>
        </w:rPr>
        <w:t>S</w:t>
      </w:r>
      <w:r>
        <w:t>,7</w:t>
      </w:r>
      <w:r w:rsidRPr="006A52D5">
        <w:rPr>
          <w:i/>
          <w:iCs/>
        </w:rPr>
        <w:t>S</w:t>
      </w:r>
      <w:r>
        <w:t>,7a</w:t>
      </w:r>
      <w:r w:rsidRPr="006A52D5">
        <w:rPr>
          <w:i/>
          <w:iCs/>
        </w:rPr>
        <w:t>R</w:t>
      </w:r>
      <w:r>
        <w:t>)-nepetalactone, (</w:t>
      </w:r>
      <w:r w:rsidRPr="695F3CBB">
        <w:rPr>
          <w:i/>
          <w:iCs/>
        </w:rPr>
        <w:t>R</w:t>
      </w:r>
      <w:r>
        <w:t>)-linalool or (</w:t>
      </w:r>
      <w:r w:rsidRPr="695F3CBB">
        <w:rPr>
          <w:i/>
          <w:iCs/>
        </w:rPr>
        <w:t>E</w:t>
      </w:r>
      <w:r>
        <w:t>)-β-</w:t>
      </w:r>
      <w:proofErr w:type="spellStart"/>
      <w:r>
        <w:t>farnesene</w:t>
      </w:r>
      <w:proofErr w:type="spellEnd"/>
      <w:r>
        <w:t xml:space="preserve"> was added to a piece of filter paper (10 µL applied from a 10 µg/µL diethyl ether solution) and placed </w:t>
      </w:r>
      <w:r w:rsidR="003654A6">
        <w:t xml:space="preserve">for 30 min </w:t>
      </w:r>
      <w:r>
        <w:t>within a stream of charcoal-purified</w:t>
      </w:r>
      <w:r w:rsidR="005F15D7">
        <w:t>,</w:t>
      </w:r>
      <w:r>
        <w:t xml:space="preserve"> humidified air flowing towards the antenna at 10 mL/min. Antennae were then dipped in 50 µL of re-distilled diethyl ether for 1 min </w:t>
      </w:r>
      <w:r w:rsidR="00982C37">
        <w:t xml:space="preserve">to </w:t>
      </w:r>
      <w:r>
        <w:t>extract adsorbed compounds. Due to the low adsor</w:t>
      </w:r>
      <w:r w:rsidR="77E325E6">
        <w:t>p</w:t>
      </w:r>
      <w:r w:rsidR="020A703A">
        <w:t>tion</w:t>
      </w:r>
      <w:r>
        <w:t xml:space="preserve"> rates observed in preliminary tests, five antennae were extracted</w:t>
      </w:r>
      <w:r w:rsidR="3B2E8B3A">
        <w:t xml:space="preserve"> individually</w:t>
      </w:r>
      <w:r>
        <w:t xml:space="preserve"> to create one replicate. Five replicates were collected per compound and voltage treatment. (</w:t>
      </w:r>
      <w:r w:rsidR="006A52D5">
        <w:t>4a</w:t>
      </w:r>
      <w:r w:rsidR="006A52D5" w:rsidRPr="006A52D5">
        <w:rPr>
          <w:i/>
          <w:iCs/>
        </w:rPr>
        <w:t>S</w:t>
      </w:r>
      <w:r w:rsidR="006A52D5">
        <w:t>,7</w:t>
      </w:r>
      <w:r w:rsidR="006A52D5" w:rsidRPr="006A52D5">
        <w:rPr>
          <w:i/>
          <w:iCs/>
        </w:rPr>
        <w:t>S</w:t>
      </w:r>
      <w:r w:rsidR="006A52D5">
        <w:t>,7a</w:t>
      </w:r>
      <w:r w:rsidR="006A52D5" w:rsidRPr="006A52D5">
        <w:rPr>
          <w:i/>
          <w:iCs/>
        </w:rPr>
        <w:t>R</w:t>
      </w:r>
      <w:r>
        <w:t>)-Nepetalactone and (</w:t>
      </w:r>
      <w:r w:rsidRPr="695F3CBB">
        <w:rPr>
          <w:i/>
          <w:iCs/>
        </w:rPr>
        <w:t>E</w:t>
      </w:r>
      <w:r>
        <w:t>)-β-</w:t>
      </w:r>
      <w:proofErr w:type="spellStart"/>
      <w:r>
        <w:t>farnesene</w:t>
      </w:r>
      <w:proofErr w:type="spellEnd"/>
      <w:r>
        <w:t xml:space="preserve"> were synthesised in house, assessing purity via NMR,</w:t>
      </w:r>
      <w:r w:rsidR="002821CB">
        <w:fldChar w:fldCharType="begin" w:fldLock="1"/>
      </w:r>
      <w:r w:rsidR="00B75FD3">
        <w:instrText>ADDIN CSL_CITATION {"citationItems":[{"id":"ITEM-1","itemData":{"author":[{"dropping-particle":"","family":"Arkoudis","given":"Elias","non-dropping-particle":"","parse-names":false,"suffix":""},{"dropping-particle":"","family":"Stratakis","given":"Manolis","non-dropping-particle":"","parse-names":false,"suffix":""}],"container-title":"The Journal of Organic Chemistry","id":"ITEM-1","issue":"12","issued":{"date-parts":[["2008"]]},"page":"4484-4490","title":"Synthesis of Cordiaquinones B, C, J, and K on the Basis of a Bioinspired Approach and the Revision of the Relative Stereochemistry of Cordiaquinone C","type":"article-journal","volume":"73"},"uris":["http://www.mendeley.com/documents/?uuid=290aadd6-33df-430d-9fcc-8aa68a842a85"]},{"id":"ITEM-2","itemData":{"DOI":"10.1038/s41598-025-96730-z","ISSN":"20452322","abstract":"Herbivore-induced plant volatiles (HIPVs) are important semiochemicals in multitrophic plant-insect interactions, attracting natural enemies of phytophagous insects. Numerous studies have reported attraction of natural enemies to the HIPV methyl salicylate, including green lacewings. However, previous reports provide conflicting data, as some studies report significant attraction, whereas others found moderate or no attraction, even for the same taxa. In the current study, we conducted field experiments in Hungary with methyl salicylate and known attractants for Chrysoperla spp. and Chrysopa spp. lacewings. Both males and females of Chrysoperla carnea species complex were attracted to methyl salicylate, but to a much lesser extent compared to phenylacetaldehyde, a previously known floral attractant. When presented in combination, methyl salicylate showed a synergistic effect, confirming results of previous research performed in Hungary. On the other hand, methyl salicylate did not attract Chrysopa formosa. When tested in combination with known sex attractants for C. formosa males, it synergized male attraction to the aphid sex pheromone component (1R,4aS,7S,7aR)-nepetalactol; however, in combination with squalene, no synergistic effect was found. The results suggest that the responses of green lacewings to methyl salicylate are context-dependent, and the ecological role of the compound may be more complex than previously expected.","author":[{"dropping-particle":"","family":"Koczor","given":"Sándor","non-dropping-particle":"","parse-names":false,"suffix":""},{"dropping-particle":"","family":"Szentkirályi","given":"Ferenc","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Pickett","given":"John A.","non-dropping-particle":"","parse-names":false,"suffix":""},{"dropping-particle":"","family":"Birkett","given":"Michael A.","non-dropping-particle":"","parse-names":false,"suffix":""},{"dropping-particle":"","family":"Tóth","given":"Miklós","non-dropping-particle":"","parse-names":false,"suffix":""}],"container-title":"Scientific Reports","id":"ITEM-2","issue":"1","issued":{"date-parts":[["2025"]]},"page":"1-9","title":"Species- and context-dependent responses of green lacewings suggest a complex ecological role for methyl salicylate (Neuroptera: Chrysopidae)","type":"article-journal","volume":"15"},"uris":["http://www.mendeley.com/documents/?uuid=8fdddad7-7303-418d-8b2a-e0b2ff0a51d6"]}],"mendeley":{"formattedCitation":"&lt;sup&gt;&lt;sup&gt;15&lt;/sup&gt;,&lt;sup&gt;16&lt;/sup&gt;&lt;/sup&gt;","plainTextFormattedCitation":"15,16","previouslyFormattedCitation":"&lt;sup&gt;&lt;sup&gt;15&lt;/sup&gt;,&lt;sup&gt;16&lt;/sup&gt;&lt;/sup&gt;"},"properties":{"noteIndex":0},"schema":"https://github.com/citation-style-language/schema/raw/master/csl-citation.json"}</w:instrText>
      </w:r>
      <w:r w:rsidR="002821CB">
        <w:fldChar w:fldCharType="separate"/>
      </w:r>
      <w:r w:rsidR="00203BD6" w:rsidRPr="00203BD6">
        <w:rPr>
          <w:noProof/>
          <w:vertAlign w:val="superscript"/>
        </w:rPr>
        <w:t>15,16</w:t>
      </w:r>
      <w:r w:rsidR="002821CB">
        <w:fldChar w:fldCharType="end"/>
      </w:r>
      <w:r>
        <w:t xml:space="preserve"> whilst (</w:t>
      </w:r>
      <w:r w:rsidRPr="695F3CBB">
        <w:rPr>
          <w:i/>
          <w:iCs/>
        </w:rPr>
        <w:t>R</w:t>
      </w:r>
      <w:r>
        <w:t xml:space="preserve">)-linalool was purchased from </w:t>
      </w:r>
      <w:proofErr w:type="spellStart"/>
      <w:r>
        <w:t>Botanix</w:t>
      </w:r>
      <w:proofErr w:type="spellEnd"/>
      <w:r>
        <w:t xml:space="preserve"> Ltd. (Kent, England) and was 95% pure.</w:t>
      </w:r>
    </w:p>
    <w:p w14:paraId="06FF03F2" w14:textId="77777777" w:rsidR="002821CB" w:rsidRPr="00CB6CF4" w:rsidRDefault="002821CB" w:rsidP="002F0E02">
      <w:pPr>
        <w:spacing w:line="240" w:lineRule="auto"/>
        <w:jc w:val="both"/>
        <w:rPr>
          <w:i/>
          <w:iCs/>
        </w:rPr>
      </w:pPr>
      <w:r>
        <w:rPr>
          <w:i/>
          <w:iCs/>
        </w:rPr>
        <w:t>Gas-chromatography</w:t>
      </w:r>
    </w:p>
    <w:p w14:paraId="004705ED" w14:textId="5AC0EF93" w:rsidR="002821CB" w:rsidRDefault="002821CB" w:rsidP="002F0E02">
      <w:pPr>
        <w:spacing w:line="240" w:lineRule="auto"/>
        <w:jc w:val="both"/>
      </w:pPr>
      <w:r>
        <w:t>Antennal extracts, injected in 4 µL aliquots, were analysed on an Agilent 8890 GC fitted with a non-polar HP1 column (50</w:t>
      </w:r>
      <w:r w:rsidRPr="0A2A821B">
        <w:rPr>
          <w:rFonts w:ascii="Arial" w:hAnsi="Arial" w:cs="Arial"/>
        </w:rPr>
        <w:t> </w:t>
      </w:r>
      <w:r>
        <w:t>m length</w:t>
      </w:r>
      <w:r w:rsidRPr="0A2A821B">
        <w:rPr>
          <w:rFonts w:ascii="Arial" w:hAnsi="Arial" w:cs="Arial"/>
        </w:rPr>
        <w:t> </w:t>
      </w:r>
      <w:r w:rsidRPr="0A2A821B">
        <w:rPr>
          <w:rFonts w:ascii="Aptos" w:hAnsi="Aptos" w:cs="Aptos"/>
        </w:rPr>
        <w:t>×</w:t>
      </w:r>
      <w:r w:rsidRPr="0A2A821B">
        <w:rPr>
          <w:rFonts w:ascii="Arial" w:hAnsi="Arial" w:cs="Arial"/>
        </w:rPr>
        <w:t> </w:t>
      </w:r>
      <w:r>
        <w:t>0.32</w:t>
      </w:r>
      <w:r w:rsidRPr="0A2A821B">
        <w:rPr>
          <w:rFonts w:ascii="Arial" w:hAnsi="Arial" w:cs="Arial"/>
        </w:rPr>
        <w:t> </w:t>
      </w:r>
      <w:r>
        <w:t>mm inner diameter</w:t>
      </w:r>
      <w:r w:rsidRPr="0A2A821B">
        <w:rPr>
          <w:rFonts w:ascii="Arial" w:hAnsi="Arial" w:cs="Arial"/>
        </w:rPr>
        <w:t> </w:t>
      </w:r>
      <w:r w:rsidRPr="0A2A821B">
        <w:rPr>
          <w:rFonts w:ascii="Aptos" w:hAnsi="Aptos" w:cs="Aptos"/>
        </w:rPr>
        <w:t>×</w:t>
      </w:r>
      <w:r w:rsidRPr="0A2A821B">
        <w:rPr>
          <w:rFonts w:ascii="Arial" w:hAnsi="Arial" w:cs="Arial"/>
        </w:rPr>
        <w:t> </w:t>
      </w:r>
      <w:r>
        <w:t>0.52</w:t>
      </w:r>
      <w:r w:rsidRPr="0A2A821B">
        <w:rPr>
          <w:rFonts w:ascii="Arial" w:hAnsi="Arial" w:cs="Arial"/>
        </w:rPr>
        <w:t> </w:t>
      </w:r>
      <w:proofErr w:type="spellStart"/>
      <w:r w:rsidRPr="0A2A821B">
        <w:rPr>
          <w:rFonts w:ascii="Aptos" w:hAnsi="Aptos" w:cs="Aptos"/>
        </w:rPr>
        <w:t>μ</w:t>
      </w:r>
      <w:r>
        <w:t>m</w:t>
      </w:r>
      <w:proofErr w:type="spellEnd"/>
      <w:r>
        <w:t xml:space="preserve"> film thickness; J&amp;W Scientific), using the following </w:t>
      </w:r>
      <w:r w:rsidR="00263B12">
        <w:t xml:space="preserve">temperature </w:t>
      </w:r>
      <w:r w:rsidR="004D05F6">
        <w:t>programme</w:t>
      </w:r>
      <w:r>
        <w:t>: 30</w:t>
      </w:r>
      <w:r w:rsidRPr="0A2A821B">
        <w:rPr>
          <w:rFonts w:ascii="Aptos" w:hAnsi="Aptos" w:cs="Aptos"/>
        </w:rPr>
        <w:t>°</w:t>
      </w:r>
      <w:r>
        <w:t>C for 5</w:t>
      </w:r>
      <w:r w:rsidRPr="0A2A821B">
        <w:rPr>
          <w:rFonts w:ascii="Arial" w:hAnsi="Arial" w:cs="Arial"/>
        </w:rPr>
        <w:t> </w:t>
      </w:r>
      <w:r>
        <w:t>min, rising at 5</w:t>
      </w:r>
      <w:r w:rsidRPr="0A2A821B">
        <w:rPr>
          <w:rFonts w:ascii="Aptos" w:hAnsi="Aptos" w:cs="Aptos"/>
        </w:rPr>
        <w:t>°</w:t>
      </w:r>
      <w:r>
        <w:t>C</w:t>
      </w:r>
      <w:r w:rsidR="002F561D">
        <w:t>/</w:t>
      </w:r>
      <w:r>
        <w:t>min to 150</w:t>
      </w:r>
      <w:r w:rsidRPr="0A2A821B">
        <w:rPr>
          <w:rFonts w:ascii="Aptos" w:hAnsi="Aptos" w:cs="Aptos"/>
        </w:rPr>
        <w:t>°</w:t>
      </w:r>
      <w:r>
        <w:t>C, followed by a 10</w:t>
      </w:r>
      <w:r w:rsidRPr="0A2A821B">
        <w:rPr>
          <w:rFonts w:ascii="Aptos" w:hAnsi="Aptos" w:cs="Aptos"/>
        </w:rPr>
        <w:t>°</w:t>
      </w:r>
      <w:r>
        <w:t>C</w:t>
      </w:r>
      <w:r w:rsidR="002F561D">
        <w:t>/</w:t>
      </w:r>
      <w:r>
        <w:t>min rise to 230</w:t>
      </w:r>
      <w:r w:rsidRPr="0A2A821B">
        <w:rPr>
          <w:rFonts w:ascii="Aptos" w:hAnsi="Aptos" w:cs="Aptos"/>
        </w:rPr>
        <w:t>°</w:t>
      </w:r>
      <w:r>
        <w:t>C for a total run time of 60</w:t>
      </w:r>
      <w:r w:rsidRPr="0A2A821B">
        <w:rPr>
          <w:rFonts w:ascii="Arial" w:hAnsi="Arial" w:cs="Arial"/>
        </w:rPr>
        <w:t> </w:t>
      </w:r>
      <w:r>
        <w:t xml:space="preserve">min. Peak IDs were confirmed by GC peak enhancement via co-injection with authentic standards </w:t>
      </w:r>
      <w:r w:rsidR="004D05F6">
        <w:t xml:space="preserve">for </w:t>
      </w:r>
      <w:r>
        <w:t>(</w:t>
      </w:r>
      <w:r w:rsidRPr="0A2A821B">
        <w:rPr>
          <w:i/>
          <w:iCs/>
        </w:rPr>
        <w:t>R</w:t>
      </w:r>
      <w:r>
        <w:t>)-linalool, (</w:t>
      </w:r>
      <w:r w:rsidR="006A52D5">
        <w:t>4a</w:t>
      </w:r>
      <w:r w:rsidR="006A52D5" w:rsidRPr="006A52D5">
        <w:rPr>
          <w:i/>
          <w:iCs/>
        </w:rPr>
        <w:t>S</w:t>
      </w:r>
      <w:r w:rsidR="006A52D5">
        <w:t>,7</w:t>
      </w:r>
      <w:r w:rsidR="006A52D5" w:rsidRPr="006A52D5">
        <w:rPr>
          <w:i/>
          <w:iCs/>
        </w:rPr>
        <w:t>S</w:t>
      </w:r>
      <w:r w:rsidR="006A52D5">
        <w:t>,7a</w:t>
      </w:r>
      <w:r w:rsidR="006A52D5" w:rsidRPr="006A52D5">
        <w:rPr>
          <w:i/>
          <w:iCs/>
        </w:rPr>
        <w:t>R</w:t>
      </w:r>
      <w:r>
        <w:t>)-nepetalactone and (</w:t>
      </w:r>
      <w:r w:rsidRPr="0A2A821B">
        <w:rPr>
          <w:i/>
          <w:iCs/>
        </w:rPr>
        <w:t>E</w:t>
      </w:r>
      <w:r>
        <w:t>)-β-farnesene.</w:t>
      </w:r>
      <w:r>
        <w:fldChar w:fldCharType="begin" w:fldLock="1"/>
      </w:r>
      <w:r>
        <w:instrText>ADDIN CSL_CITATION {"citationItems":[{"id":"ITEM-1","itemData":{"author":[{"dropping-particle":"","family":"Pickett","given":"J. A.","non-dropping-particle":"","parse-names":false,"suffix":""}],"container-title":"Chromatography and Isolation of Insect Hormones and Pheromones","id":"ITEM-1","issued":{"date-parts":[["1990"]]},"page":"299-309","title":"GC-MS in insect pheromone identification: three extreme case histories","type":"article-journal"},"uris":["http://www.mendeley.com/documents/?uuid=ab7ce303-8899-4b96-a652-5136ee64be69"]}],"mendeley":{"formattedCitation":"&lt;sup&gt;&lt;sup&gt;17&lt;/sup&gt;&lt;/sup&gt;","plainTextFormattedCitation":"17","previouslyFormattedCitation":"&lt;sup&gt;&lt;sup&gt;17&lt;/sup&gt;&lt;/sup&gt;"},"properties":{"noteIndex":0},"schema":"https://github.com/citation-style-language/schema/raw/master/csl-citation.json"}</w:instrText>
      </w:r>
      <w:r>
        <w:fldChar w:fldCharType="separate"/>
      </w:r>
      <w:r w:rsidR="00203BD6" w:rsidRPr="0A2A821B">
        <w:rPr>
          <w:noProof/>
          <w:vertAlign w:val="superscript"/>
        </w:rPr>
        <w:t>17</w:t>
      </w:r>
      <w:r>
        <w:fldChar w:fldCharType="end"/>
      </w:r>
      <w:r>
        <w:t xml:space="preserve"> Peak ID was further confirmed by comparison of mass spectra of extract peaks </w:t>
      </w:r>
      <w:r w:rsidR="00825848">
        <w:t>with</w:t>
      </w:r>
      <w:r>
        <w:t xml:space="preserve"> authentic standards on an Agilent 5977B GC-MSD, using the same GC conditions as above, with ionisation by electron impact (70</w:t>
      </w:r>
      <w:r w:rsidR="00825848">
        <w:t xml:space="preserve"> </w:t>
      </w:r>
      <w:r>
        <w:t xml:space="preserve">eV, 220°C). Tentative identification of compounds was achieved by comparison of spectra with the National Institute of Standards and Technology (NIST) mass spectral library (2020, NIST, Gaithersburg, MD, USA). </w:t>
      </w:r>
      <w:r w:rsidR="007A135E">
        <w:t>(</w:t>
      </w:r>
      <w:r w:rsidR="007A135E" w:rsidRPr="0A2A821B">
        <w:rPr>
          <w:i/>
          <w:iCs/>
        </w:rPr>
        <w:t>R</w:t>
      </w:r>
      <w:r w:rsidR="007A135E">
        <w:t>)-</w:t>
      </w:r>
      <w:r>
        <w:t>Linalool, (</w:t>
      </w:r>
      <w:r w:rsidR="006A52D5">
        <w:t>4a</w:t>
      </w:r>
      <w:r w:rsidR="006A52D5" w:rsidRPr="006A52D5">
        <w:rPr>
          <w:i/>
          <w:iCs/>
        </w:rPr>
        <w:t>S</w:t>
      </w:r>
      <w:r w:rsidR="006A52D5">
        <w:t>,7</w:t>
      </w:r>
      <w:r w:rsidR="006A52D5" w:rsidRPr="006A52D5">
        <w:rPr>
          <w:i/>
          <w:iCs/>
        </w:rPr>
        <w:t>S</w:t>
      </w:r>
      <w:r w:rsidR="006A52D5">
        <w:t>,7a</w:t>
      </w:r>
      <w:r w:rsidR="006A52D5" w:rsidRPr="006A52D5">
        <w:rPr>
          <w:i/>
          <w:iCs/>
        </w:rPr>
        <w:t>R</w:t>
      </w:r>
      <w:r>
        <w:t>)-nepetalactone and (</w:t>
      </w:r>
      <w:r w:rsidRPr="0A2A821B">
        <w:rPr>
          <w:i/>
          <w:iCs/>
        </w:rPr>
        <w:t>E</w:t>
      </w:r>
      <w:r>
        <w:t>)-β-</w:t>
      </w:r>
      <w:proofErr w:type="spellStart"/>
      <w:r>
        <w:t>farnesene</w:t>
      </w:r>
      <w:proofErr w:type="spellEnd"/>
      <w:r>
        <w:t xml:space="preserve"> amounts (ng) in antennal extracts were </w:t>
      </w:r>
      <w:r w:rsidR="005D3C66">
        <w:t>estimated</w:t>
      </w:r>
      <w:r>
        <w:t xml:space="preserve"> using </w:t>
      </w:r>
      <w:r w:rsidR="00CE31F3">
        <w:t xml:space="preserve">peak areas from a calibration curve of </w:t>
      </w:r>
      <w:r>
        <w:t>the respective authentic standard</w:t>
      </w:r>
      <w:r w:rsidR="005079C1">
        <w:t xml:space="preserve"> at 0.1, 1, 5 and 10 ng</w:t>
      </w:r>
      <w:r w:rsidR="005C2882">
        <w:t xml:space="preserve"> and generating a line of best fit equation</w:t>
      </w:r>
      <w:r w:rsidR="007C46C4">
        <w:t xml:space="preserve"> (polynomial)</w:t>
      </w:r>
      <w:r w:rsidR="00E84ECA">
        <w:t xml:space="preserve"> in </w:t>
      </w:r>
      <w:r w:rsidR="00737D56">
        <w:t>Microsoft Excel</w:t>
      </w:r>
      <w:r>
        <w:t>.</w:t>
      </w:r>
    </w:p>
    <w:p w14:paraId="3FBB129D" w14:textId="77777777" w:rsidR="002821CB" w:rsidRDefault="002821CB" w:rsidP="002F0E02">
      <w:pPr>
        <w:spacing w:line="240" w:lineRule="auto"/>
        <w:jc w:val="both"/>
      </w:pPr>
      <w:r>
        <w:rPr>
          <w:i/>
          <w:iCs/>
        </w:rPr>
        <w:t>Statistical analysis</w:t>
      </w:r>
    </w:p>
    <w:p w14:paraId="06C5EFC0" w14:textId="34C82372" w:rsidR="002821CB" w:rsidRDefault="36A142C4" w:rsidP="002F0E02">
      <w:pPr>
        <w:spacing w:line="240" w:lineRule="auto"/>
        <w:jc w:val="both"/>
      </w:pPr>
      <w:r>
        <w:t>For each treatment, the amount of compound in antennal extracts was compared across treatments (0 V, +8 V</w:t>
      </w:r>
      <w:r w:rsidR="295275B0">
        <w:t>DC</w:t>
      </w:r>
      <w:r>
        <w:t xml:space="preserve"> and -8 V</w:t>
      </w:r>
      <w:r w:rsidR="1E2C9BEE">
        <w:t>DC</w:t>
      </w:r>
      <w:r>
        <w:t xml:space="preserve">). The data were tested for normality via Shapiro-Wilk test. </w:t>
      </w:r>
      <w:r w:rsidR="00E0D2D8">
        <w:t>ANOVA</w:t>
      </w:r>
      <w:r>
        <w:t xml:space="preserve"> and Tukey post-hoc tests were used for (</w:t>
      </w:r>
      <w:r w:rsidR="00276A8A">
        <w:t>4a</w:t>
      </w:r>
      <w:r w:rsidR="00276A8A" w:rsidRPr="006A52D5">
        <w:rPr>
          <w:i/>
          <w:iCs/>
        </w:rPr>
        <w:t>S</w:t>
      </w:r>
      <w:r w:rsidR="00276A8A">
        <w:t>,7</w:t>
      </w:r>
      <w:r w:rsidR="00276A8A" w:rsidRPr="006A52D5">
        <w:rPr>
          <w:i/>
          <w:iCs/>
        </w:rPr>
        <w:t>S</w:t>
      </w:r>
      <w:r w:rsidR="00276A8A">
        <w:t>,7a</w:t>
      </w:r>
      <w:r w:rsidR="00276A8A" w:rsidRPr="006A52D5">
        <w:rPr>
          <w:i/>
          <w:iCs/>
        </w:rPr>
        <w:t>R</w:t>
      </w:r>
      <w:r>
        <w:t xml:space="preserve">)-nepetalactone and </w:t>
      </w:r>
      <w:r w:rsidR="007A135E">
        <w:t>(</w:t>
      </w:r>
      <w:r w:rsidR="007A135E" w:rsidRPr="00C47AE9">
        <w:rPr>
          <w:i/>
          <w:iCs/>
        </w:rPr>
        <w:t>R</w:t>
      </w:r>
      <w:r w:rsidR="007A135E">
        <w:t>)-</w:t>
      </w:r>
      <w:r>
        <w:t>linalool, whilst Kruskal-Wallis and Dunn post-hoc tests were used for (</w:t>
      </w:r>
      <w:r w:rsidRPr="695F3CBB">
        <w:rPr>
          <w:i/>
          <w:iCs/>
        </w:rPr>
        <w:t>E</w:t>
      </w:r>
      <w:r>
        <w:t>)-β-</w:t>
      </w:r>
      <w:proofErr w:type="spellStart"/>
      <w:r>
        <w:t>farnesene</w:t>
      </w:r>
      <w:proofErr w:type="spellEnd"/>
      <w:r>
        <w:t xml:space="preserve">. Data were visualised in R and supplemented in </w:t>
      </w:r>
      <w:proofErr w:type="spellStart"/>
      <w:r>
        <w:t>Biorender</w:t>
      </w:r>
      <w:proofErr w:type="spellEnd"/>
      <w:r>
        <w:t>.</w:t>
      </w:r>
    </w:p>
    <w:p w14:paraId="728B4B06" w14:textId="49A8FF7B" w:rsidR="002821CB" w:rsidRDefault="00DA22CD" w:rsidP="002F0E02">
      <w:pPr>
        <w:spacing w:line="240" w:lineRule="auto"/>
        <w:jc w:val="both"/>
        <w:rPr>
          <w:b/>
          <w:bCs/>
        </w:rPr>
      </w:pPr>
      <w:r>
        <w:rPr>
          <w:b/>
          <w:bCs/>
        </w:rPr>
        <w:t>Antennal e</w:t>
      </w:r>
      <w:r w:rsidR="002821CB">
        <w:rPr>
          <w:b/>
          <w:bCs/>
        </w:rPr>
        <w:t>lectrophysiology (</w:t>
      </w:r>
      <w:r>
        <w:rPr>
          <w:b/>
          <w:bCs/>
        </w:rPr>
        <w:t>electroantennography/</w:t>
      </w:r>
      <w:r w:rsidR="002821CB">
        <w:rPr>
          <w:b/>
          <w:bCs/>
        </w:rPr>
        <w:t>EAG)</w:t>
      </w:r>
    </w:p>
    <w:p w14:paraId="64CA20CF" w14:textId="77777777" w:rsidR="002821CB" w:rsidRPr="008F2FD8" w:rsidRDefault="002821CB" w:rsidP="002F0E02">
      <w:pPr>
        <w:spacing w:line="240" w:lineRule="auto"/>
        <w:jc w:val="both"/>
      </w:pPr>
      <w:r>
        <w:rPr>
          <w:i/>
          <w:iCs/>
        </w:rPr>
        <w:t>Baseline EAG recordings</w:t>
      </w:r>
    </w:p>
    <w:p w14:paraId="39599A50" w14:textId="4064CCE5" w:rsidR="002821CB" w:rsidRDefault="002821CB" w:rsidP="002F0E02">
      <w:pPr>
        <w:spacing w:line="240" w:lineRule="auto"/>
        <w:jc w:val="both"/>
      </w:pPr>
      <w:r>
        <w:t xml:space="preserve">Electrophysiological responses were recorded for test compounds on </w:t>
      </w:r>
      <w:r>
        <w:rPr>
          <w:i/>
          <w:iCs/>
        </w:rPr>
        <w:t xml:space="preserve">A. fabae, </w:t>
      </w:r>
      <w:r>
        <w:t xml:space="preserve">female </w:t>
      </w:r>
      <w:r>
        <w:rPr>
          <w:i/>
          <w:iCs/>
        </w:rPr>
        <w:t xml:space="preserve">A. </w:t>
      </w:r>
      <w:proofErr w:type="spellStart"/>
      <w:r>
        <w:rPr>
          <w:i/>
          <w:iCs/>
        </w:rPr>
        <w:t>ervi</w:t>
      </w:r>
      <w:proofErr w:type="spellEnd"/>
      <w:r>
        <w:rPr>
          <w:i/>
          <w:iCs/>
        </w:rPr>
        <w:t>, B. terrestris</w:t>
      </w:r>
      <w:r>
        <w:t xml:space="preserve"> and </w:t>
      </w:r>
      <w:r>
        <w:rPr>
          <w:i/>
          <w:iCs/>
        </w:rPr>
        <w:t>D. melanogaster</w:t>
      </w:r>
      <w:r>
        <w:t xml:space="preserve"> antennae at doses of 0.1 ng, 1 ng, 10 ng, 100 ng, 1 µg, 10 µg and 100 µg</w:t>
      </w:r>
      <w:r w:rsidR="00804EF9">
        <w:t xml:space="preserve"> (delivered in 10</w:t>
      </w:r>
      <w:r w:rsidR="006D4576">
        <w:t xml:space="preserve"> </w:t>
      </w:r>
      <w:r w:rsidR="00804EF9">
        <w:t>µ</w:t>
      </w:r>
      <w:r w:rsidR="006D4576">
        <w:t>L</w:t>
      </w:r>
      <w:r w:rsidR="00804EF9">
        <w:t xml:space="preserve"> solution</w:t>
      </w:r>
      <w:r w:rsidR="006D4576">
        <w:t>s</w:t>
      </w:r>
      <w:r w:rsidR="00804EF9">
        <w:t>)</w:t>
      </w:r>
      <w:r>
        <w:t xml:space="preserve">, using 10 µL redistilled diethyl ether as solvent control. </w:t>
      </w:r>
      <w:r w:rsidRPr="007856FD">
        <w:t xml:space="preserve">EAG was performed as described </w:t>
      </w:r>
      <w:r>
        <w:t>previously,</w:t>
      </w:r>
      <w:r>
        <w:fldChar w:fldCharType="begin" w:fldLock="1"/>
      </w:r>
      <w:r w:rsidR="00B75FD3">
        <w:instrText>ADDIN CSL_CITATION {"citationItems":[{"id":"ITEM-1","itemData":{"author":[{"dropping-particle":"","family":"Wadhams","given":"L. J.","non-dropping-particle":"","parse-names":false,"suffix":""}],"container-title":"Chromatography and Isolation of Insect Hormones and Pheromones","id":"ITEM-1","issued":{"date-parts":[["1990"]]},"title":"The Use of Coupled Gas Chromatography: Electrophysiological Techniques in the Identification of Insect Pheromones","type":"article-journal"},"uris":["http://www.mendeley.com/documents/?uuid=242da8ab-9562-4edc-a08d-289dee4c9aa5"]}],"mendeley":{"formattedCitation":"&lt;sup&gt;&lt;sup&gt;18&lt;/sup&gt;&lt;/sup&gt;","plainTextFormattedCitation":"18","previouslyFormattedCitation":"&lt;sup&gt;&lt;sup&gt;18&lt;/sup&gt;&lt;/sup&gt;"},"properties":{"noteIndex":0},"schema":"https://github.com/citation-style-language/schema/raw/master/csl-citation.json"}</w:instrText>
      </w:r>
      <w:r>
        <w:fldChar w:fldCharType="separate"/>
      </w:r>
      <w:r w:rsidR="00203BD6" w:rsidRPr="00203BD6">
        <w:rPr>
          <w:noProof/>
          <w:vertAlign w:val="superscript"/>
        </w:rPr>
        <w:t>18</w:t>
      </w:r>
      <w:r>
        <w:fldChar w:fldCharType="end"/>
      </w:r>
      <w:r w:rsidRPr="007856FD">
        <w:t xml:space="preserve"> with amendments. An antenna was carefully excised from </w:t>
      </w:r>
      <w:r w:rsidR="00756C96">
        <w:t xml:space="preserve">a </w:t>
      </w:r>
      <w:r>
        <w:t>live insect</w:t>
      </w:r>
      <w:r w:rsidRPr="007856FD">
        <w:t xml:space="preserve"> and suspended between two electrodes made from Ag-AgCl borosilicate glass filled with Ringer solution (without glucose) and connected to silver wire (</w:t>
      </w:r>
      <w:r>
        <w:t xml:space="preserve">Ø </w:t>
      </w:r>
      <w:r w:rsidRPr="007856FD">
        <w:t>0.37</w:t>
      </w:r>
      <w:r w:rsidRPr="007856FD">
        <w:rPr>
          <w:rFonts w:ascii="Arial" w:hAnsi="Arial" w:cs="Arial"/>
        </w:rPr>
        <w:t> </w:t>
      </w:r>
      <w:r w:rsidRPr="007856FD">
        <w:t xml:space="preserve">mm, </w:t>
      </w:r>
      <w:proofErr w:type="spellStart"/>
      <w:r w:rsidRPr="007856FD">
        <w:t>Biochrom</w:t>
      </w:r>
      <w:proofErr w:type="spellEnd"/>
      <w:r w:rsidRPr="007856FD">
        <w:t xml:space="preserve"> Ltd., Cambridge, UK). The base of the antenna was connected to a grounded electrode. A glass tube positioned approximately 5</w:t>
      </w:r>
      <w:r w:rsidRPr="007856FD">
        <w:rPr>
          <w:rFonts w:ascii="Arial" w:hAnsi="Arial" w:cs="Arial"/>
        </w:rPr>
        <w:t> </w:t>
      </w:r>
      <w:r w:rsidRPr="007856FD">
        <w:t xml:space="preserve">mm away from the antennal preparation was connected to a stimulus controller (CS-02; Ockenfels </w:t>
      </w:r>
      <w:proofErr w:type="spellStart"/>
      <w:r w:rsidRPr="007856FD">
        <w:t>Syntech</w:t>
      </w:r>
      <w:proofErr w:type="spellEnd"/>
      <w:r w:rsidRPr="007856FD">
        <w:t xml:space="preserve"> GmbH, </w:t>
      </w:r>
      <w:proofErr w:type="spellStart"/>
      <w:r w:rsidRPr="007856FD">
        <w:t>Kirchzarten</w:t>
      </w:r>
      <w:proofErr w:type="spellEnd"/>
      <w:r w:rsidRPr="007856FD">
        <w:t>, Germany) and facilitated a continuous flow of charcoal-purified humidified air towards the antenna at a rate of 1</w:t>
      </w:r>
      <w:r w:rsidR="00804EF9">
        <w:t xml:space="preserve"> </w:t>
      </w:r>
      <w:r w:rsidRPr="007856FD">
        <w:t xml:space="preserve">L/min. The signal was passed through a high-impedance amplifier (UN-06, </w:t>
      </w:r>
      <w:proofErr w:type="spellStart"/>
      <w:r w:rsidRPr="007856FD">
        <w:t>Syntech</w:t>
      </w:r>
      <w:proofErr w:type="spellEnd"/>
      <w:r w:rsidRPr="007856FD">
        <w:t xml:space="preserve">) and recorded using the </w:t>
      </w:r>
      <w:proofErr w:type="spellStart"/>
      <w:r w:rsidRPr="007856FD">
        <w:t>Syntech</w:t>
      </w:r>
      <w:proofErr w:type="spellEnd"/>
      <w:r w:rsidRPr="007856FD">
        <w:t xml:space="preserve"> EAG software package EAG v1.0 (6/1993). The absolute negative amplitude changes in response to the stimuli were recorded in mV and normalized against the </w:t>
      </w:r>
      <w:r>
        <w:t xml:space="preserve">positive </w:t>
      </w:r>
      <w:r w:rsidRPr="007856FD">
        <w:t>controls (=100%), resulting in test stimuli being expressed as percentages.</w:t>
      </w:r>
      <w:r>
        <w:fldChar w:fldCharType="begin" w:fldLock="1"/>
      </w:r>
      <w:r w:rsidR="00B75FD3">
        <w:instrText>ADDIN CSL_CITATION {"citationItems":[{"id":"ITEM-1","itemData":{"DOI":"10.1007/s10886-006-9165-1","ISSN":"00980331","PMID":"17080306","abstract":"The stemborers Chilo partellus and Busseola fusca are major pests of subsistence cereal farming in Africa. Volatiles released by two cultivated hosts, sorghum and maize (Sorghum bicolor and Zea mays), and two wild grass hosts, Pennisetum purpureum and Hyparrhenia tamba, were collected by air entrainment. Electrophysiologically active components in these samples were detected by coupled gas chromatography-electroantennography (GC-EAG), and the active peaks identified by gas chromatography-mass spectrometry. A total of 41 compounds were identified from the four plant species, all of which, as well as two unidentified compounds, elicited an electrophysiological response from one or both of the stemborers. The compounds included a number of green leaf volatiles and other aliphatic aldehydes, ketones, and esters, mono- and sesquiterpenoids, and some aromatic compounds. EAG studies with authentic samples, conducted at two discriminating doses for all compounds, and dose-response curves for 14 of the most highly EAG-active compounds, showed significant differences in relative responses between species. The compounds that elicited large responses in both species of moths included linalool, acetophenone, and 4-allylanisole, while a number of compounds such as the aliphatic aldehydes octanal, nonanal, and decanal elicited a large response in B. fusca, but a significantly smaller response in C. partellus. Furthermore, the wild hosts produced higher levels of physiologically active compounds compared with either of the cultivated hosts. These differences are discussed in relation to the differential attraction/oviposition of the two stemborers observed in the field and, particularly for eastern African small-scale farming systems, in the context of using a push-pull strategy for their control. © 2006 Springer Science+Business Media, LLC.","author":[{"dropping-particle":"","family":"Birkett","given":"M. A.","non-dropping-particle":"","parse-names":false,"suffix":""},{"dropping-particle":"","family":"Chamberlain","given":"K.","non-dropping-particle":"","parse-names":false,"suffix":""},{"dropping-particle":"","family":"Khan","given":"Z. R.","non-dropping-particle":"","parse-names":false,"suffix":""},{"dropping-particle":"","family":"Pickett","given":"J. A.","non-dropping-particle":"","parse-names":false,"suffix":""},{"dropping-particle":"","family":"Toshova","given":"T.","non-dropping-particle":"","parse-names":false,"suffix":""},{"dropping-particle":"","family":"Wadhams","given":"L. J.","non-dropping-particle":"","parse-names":false,"suffix":""},{"dropping-particle":"","family":"Woodcock","given":"C. M.","non-dropping-particle":"","parse-names":false,"suffix":""}],"container-title":"Journal of Chemical Ecology","id":"ITEM-1","issue":"11","issued":{"date-parts":[["2006"]]},"page":"2475-2487","title":"Electrophysiological responses of the lepidopterous stemborers Chilo partellus and Busseola fusca to volatiles from wild and cultivated host plants","type":"article-journal","volume":"32"},"uris":["http://www.mendeley.com/documents/?uuid=0a144363-68eb-4199-9f8e-ef856e0803b2"]}],"mendeley":{"formattedCitation":"&lt;sup&gt;&lt;sup&gt;19&lt;/sup&gt;&lt;/sup&gt;","plainTextFormattedCitation":"19","previouslyFormattedCitation":"&lt;sup&gt;&lt;sup&gt;19&lt;/sup&gt;&lt;/sup&gt;"},"properties":{"noteIndex":0},"schema":"https://github.com/citation-style-language/schema/raw/master/csl-citation.json"}</w:instrText>
      </w:r>
      <w:r>
        <w:fldChar w:fldCharType="separate"/>
      </w:r>
      <w:r w:rsidR="00203BD6" w:rsidRPr="00203BD6">
        <w:rPr>
          <w:noProof/>
          <w:vertAlign w:val="superscript"/>
        </w:rPr>
        <w:t>19</w:t>
      </w:r>
      <w:r>
        <w:fldChar w:fldCharType="end"/>
      </w:r>
      <w:r>
        <w:t xml:space="preserve"> Test compounds included (</w:t>
      </w:r>
      <w:r w:rsidRPr="002B1301">
        <w:rPr>
          <w:i/>
          <w:iCs/>
        </w:rPr>
        <w:t>E</w:t>
      </w:r>
      <w:r>
        <w:t>)-</w:t>
      </w:r>
      <w:r>
        <w:lastRenderedPageBreak/>
        <w:t>β-</w:t>
      </w:r>
      <w:proofErr w:type="spellStart"/>
      <w:r>
        <w:t>farnesene</w:t>
      </w:r>
      <w:proofErr w:type="spellEnd"/>
      <w:r>
        <w:t>, (</w:t>
      </w:r>
      <w:r w:rsidRPr="002B1301">
        <w:rPr>
          <w:i/>
          <w:iCs/>
        </w:rPr>
        <w:t>R</w:t>
      </w:r>
      <w:r>
        <w:t>)</w:t>
      </w:r>
      <w:r w:rsidRPr="000C74D1">
        <w:t>-linalool</w:t>
      </w:r>
      <w:r>
        <w:t>, (</w:t>
      </w:r>
      <w:r w:rsidRPr="002B1301">
        <w:rPr>
          <w:i/>
          <w:iCs/>
        </w:rPr>
        <w:t>E</w:t>
      </w:r>
      <w:r>
        <w:t>)-2-heptenal (</w:t>
      </w:r>
      <w:proofErr w:type="spellStart"/>
      <w:r>
        <w:t>Fluka</w:t>
      </w:r>
      <w:proofErr w:type="spellEnd"/>
      <w:r>
        <w:t xml:space="preserve">, Germany, 98%), </w:t>
      </w:r>
      <w:r w:rsidR="00394C02">
        <w:t>with</w:t>
      </w:r>
      <w:r>
        <w:t xml:space="preserve"> (</w:t>
      </w:r>
      <w:r w:rsidRPr="002B1301">
        <w:rPr>
          <w:i/>
          <w:iCs/>
        </w:rPr>
        <w:t>E</w:t>
      </w:r>
      <w:r>
        <w:t xml:space="preserve">)-β-caryophyllene (SAFC, St. Louis, MO, USA, </w:t>
      </w:r>
      <w:r w:rsidR="00F7344C">
        <w:rPr>
          <w:rFonts w:ascii="Calibri" w:hAnsi="Calibri" w:cs="Calibri"/>
        </w:rPr>
        <w:t>≥</w:t>
      </w:r>
      <w:r>
        <w:t xml:space="preserve">80%) as positive control for </w:t>
      </w:r>
      <w:r>
        <w:rPr>
          <w:i/>
          <w:iCs/>
        </w:rPr>
        <w:t>A. fabae</w:t>
      </w:r>
      <w:r>
        <w:t>; (</w:t>
      </w:r>
      <w:r w:rsidRPr="002B1301">
        <w:rPr>
          <w:i/>
          <w:iCs/>
        </w:rPr>
        <w:t>E</w:t>
      </w:r>
      <w:r>
        <w:t>)-β-</w:t>
      </w:r>
      <w:proofErr w:type="spellStart"/>
      <w:r>
        <w:t>farnesene</w:t>
      </w:r>
      <w:proofErr w:type="spellEnd"/>
      <w:r>
        <w:t>, (</w:t>
      </w:r>
      <w:r w:rsidRPr="002B1301">
        <w:rPr>
          <w:i/>
          <w:iCs/>
        </w:rPr>
        <w:t>R</w:t>
      </w:r>
      <w:r>
        <w:t>)</w:t>
      </w:r>
      <w:r w:rsidRPr="000C74D1">
        <w:t>-linalool</w:t>
      </w:r>
      <w:r>
        <w:t xml:space="preserve">, </w:t>
      </w:r>
      <w:r w:rsidRPr="000C74D1">
        <w:t>(</w:t>
      </w:r>
      <w:r w:rsidR="00276A8A">
        <w:t>4a</w:t>
      </w:r>
      <w:r w:rsidR="00276A8A" w:rsidRPr="006A52D5">
        <w:rPr>
          <w:i/>
          <w:iCs/>
        </w:rPr>
        <w:t>S</w:t>
      </w:r>
      <w:r w:rsidR="00276A8A">
        <w:t>,7</w:t>
      </w:r>
      <w:r w:rsidR="00276A8A" w:rsidRPr="006A52D5">
        <w:rPr>
          <w:i/>
          <w:iCs/>
        </w:rPr>
        <w:t>S</w:t>
      </w:r>
      <w:r w:rsidR="00276A8A">
        <w:t>,7a</w:t>
      </w:r>
      <w:r w:rsidR="00276A8A" w:rsidRPr="006A52D5">
        <w:rPr>
          <w:i/>
          <w:iCs/>
        </w:rPr>
        <w:t>R</w:t>
      </w:r>
      <w:r w:rsidRPr="000C74D1">
        <w:t>)-nepetalactone</w:t>
      </w:r>
      <w:r>
        <w:t xml:space="preserve">, </w:t>
      </w:r>
      <w:r w:rsidR="00351BE8">
        <w:t>with</w:t>
      </w:r>
      <w:r>
        <w:t xml:space="preserve"> (</w:t>
      </w:r>
      <w:r w:rsidRPr="002B1301">
        <w:rPr>
          <w:i/>
          <w:iCs/>
        </w:rPr>
        <w:t>E</w:t>
      </w:r>
      <w:r>
        <w:t xml:space="preserve">)-β-caryophyllene as positive control for </w:t>
      </w:r>
      <w:r>
        <w:rPr>
          <w:i/>
          <w:iCs/>
        </w:rPr>
        <w:t xml:space="preserve">A. </w:t>
      </w:r>
      <w:proofErr w:type="spellStart"/>
      <w:r>
        <w:rPr>
          <w:i/>
          <w:iCs/>
        </w:rPr>
        <w:t>ervi</w:t>
      </w:r>
      <w:proofErr w:type="spellEnd"/>
      <w:r>
        <w:t>; (</w:t>
      </w:r>
      <w:r w:rsidRPr="002B1301">
        <w:rPr>
          <w:i/>
          <w:iCs/>
        </w:rPr>
        <w:t>E</w:t>
      </w:r>
      <w:r>
        <w:t>)-ocimene (synthesized in house and assessed for purity via NMR)</w:t>
      </w:r>
      <w:r>
        <w:fldChar w:fldCharType="begin" w:fldLock="1"/>
      </w:r>
      <w:r w:rsidR="00B75FD3">
        <w:instrText>ADDIN CSL_CITATION {"citationItems":[{"id":"ITEM-1","itemData":{"DOI":"10.1021/acs.jafc.6b02235","ISSN":"15205118","PMID":"27494353","abstract":"The lesser mealworm, Alphitobius diaperinus Panzer 1797 (Coleoptera: Tenebrionidae), is a cosmopolitan insect pest affecting poultry production. Due to its cryptic behavior, insecticide control is usually not efficient. Thus, sustainable and effective methods would have an enormous and positive impact in poultry production. The aim of this study was to confirm the identity of the male-produced aggregation pheromone for a Brazilian population of A. diaperinus and to evaluate its biological activity in behavioral assays. Six male-specific compounds were identified: (R)-limonene (1), (E)-ocimene (2), 2-nonanone (3), (S)-linalool (4), (R)-daucene (5), all described before in an American population, and a sixth component, (E,E)-α-farnesene (6), which is apparently exclusive to a Brazilian population. Y-Tube bioassays confirmed the presence of a male-produced aggregation pheromone and showed that all components need to be present in a similar ratio and concentration as emitted by male A. diaperinus to produce a positive chemotactic response.","author":[{"dropping-particle":"","family":"Hassemer","given":"Marla J.","non-dropping-particle":"","parse-names":false,"suffix":""},{"dropping-particle":"","family":"Sant'Ana","given":"Josué","non-dropping-particle":"","parse-names":false,"suffix":""},{"dropping-particle":"","family":"Borges","given":"Miguel","non-dropping-particle":"","parse-names":false,"suffix":""},{"dropping-particle":"","family":"Withall","given":"David","non-dropping-particle":"","parse-names":false,"suffix":""},{"dropping-particle":"","family":"Pickett","given":"John A.","non-dropping-particle":"","parse-names":false,"suffix":""},{"dropping-particle":"","family":"Oliveira","given":"Márcio W.M.","non-dropping-particle":"De","parse-names":false,"suffix":""},{"dropping-particle":"","family":"Laumann","given":"Raul A.","non-dropping-particle":"","parse-names":false,"suffix":""},{"dropping-particle":"","family":"Birkett","given":"Michael A.","non-dropping-particle":"","parse-names":false,"suffix":""},{"dropping-particle":"","family":"Blassioli-Moraes","given":"Maria C.","non-dropping-particle":"","parse-names":false,"suffix":""}],"container-title":"Journal of Agricultural and Food Chemistry","id":"ITEM-1","issue":"36","issued":{"date-parts":[["2016"]]},"page":"6809-6818","title":"Revisiting the Male-Produced Aggregation Pheromone of the Lesser Mealworm, Alphitobius diaperinus (Coleoptera, Tenebrionidae): Identification of a Six-Component Pheromone from a Brazilian Population","type":"article-journal","volume":"64"},"uris":["http://www.mendeley.com/documents/?uuid=cc6ad42e-9e96-4844-ad0d-3a2575b645ea"]}],"mendeley":{"formattedCitation":"&lt;sup&gt;&lt;sup&gt;20&lt;/sup&gt;&lt;/sup&gt;","plainTextFormattedCitation":"20","previouslyFormattedCitation":"&lt;sup&gt;&lt;sup&gt;20&lt;/sup&gt;&lt;/sup&gt;"},"properties":{"noteIndex":0},"schema":"https://github.com/citation-style-language/schema/raw/master/csl-citation.json"}</w:instrText>
      </w:r>
      <w:r>
        <w:fldChar w:fldCharType="separate"/>
      </w:r>
      <w:r w:rsidR="00203BD6" w:rsidRPr="00203BD6">
        <w:rPr>
          <w:noProof/>
          <w:vertAlign w:val="superscript"/>
        </w:rPr>
        <w:t>20</w:t>
      </w:r>
      <w:r>
        <w:fldChar w:fldCharType="end"/>
      </w:r>
      <w:r>
        <w:t>, (</w:t>
      </w:r>
      <w:r w:rsidRPr="002B1301">
        <w:rPr>
          <w:i/>
          <w:iCs/>
        </w:rPr>
        <w:t>R</w:t>
      </w:r>
      <w:r>
        <w:t xml:space="preserve">)-linalool, </w:t>
      </w:r>
      <w:proofErr w:type="spellStart"/>
      <w:r>
        <w:t>citral</w:t>
      </w:r>
      <w:proofErr w:type="spellEnd"/>
      <w:r>
        <w:t xml:space="preserve"> (</w:t>
      </w:r>
      <w:proofErr w:type="spellStart"/>
      <w:r>
        <w:t>Fluka</w:t>
      </w:r>
      <w:proofErr w:type="spellEnd"/>
      <w:r>
        <w:t xml:space="preserve">, Germany, 95%), </w:t>
      </w:r>
      <w:r w:rsidR="00351BE8">
        <w:t>with</w:t>
      </w:r>
      <w:r>
        <w:t xml:space="preserve"> benzaldehyde (Sigma-Aldrich, St. Louis, MO, USA, &gt;99%) as positive control for </w:t>
      </w:r>
      <w:r>
        <w:rPr>
          <w:i/>
          <w:iCs/>
        </w:rPr>
        <w:t>B. terrestris</w:t>
      </w:r>
      <w:r>
        <w:t>; and (</w:t>
      </w:r>
      <w:r w:rsidRPr="002B1301">
        <w:rPr>
          <w:i/>
          <w:iCs/>
        </w:rPr>
        <w:t>R</w:t>
      </w:r>
      <w:r>
        <w:t>)-limonene (</w:t>
      </w:r>
      <w:proofErr w:type="spellStart"/>
      <w:r>
        <w:t>Fluka</w:t>
      </w:r>
      <w:proofErr w:type="spellEnd"/>
      <w:r>
        <w:t>, Germany, 98%), (</w:t>
      </w:r>
      <w:r w:rsidRPr="002B1301">
        <w:rPr>
          <w:i/>
          <w:iCs/>
        </w:rPr>
        <w:t>R</w:t>
      </w:r>
      <w:r>
        <w:t>)-linalool, (</w:t>
      </w:r>
      <w:r w:rsidRPr="002B1301">
        <w:rPr>
          <w:i/>
          <w:iCs/>
        </w:rPr>
        <w:t>E</w:t>
      </w:r>
      <w:r>
        <w:t xml:space="preserve">)-2-hexenal (SAFC, St. Louis, MO, USA, &gt;95%), </w:t>
      </w:r>
      <w:r w:rsidR="00351BE8">
        <w:t>with</w:t>
      </w:r>
      <w:r>
        <w:t xml:space="preserve"> (+)-fenchone (</w:t>
      </w:r>
      <w:proofErr w:type="spellStart"/>
      <w:r>
        <w:t>Fluka</w:t>
      </w:r>
      <w:proofErr w:type="spellEnd"/>
      <w:r>
        <w:t xml:space="preserve">, Germany, 97%) as positive control for </w:t>
      </w:r>
      <w:r>
        <w:rPr>
          <w:i/>
          <w:iCs/>
        </w:rPr>
        <w:t>D. melanogaster</w:t>
      </w:r>
      <w:r>
        <w:t>. Ten replicates per test compound/species were recorded.</w:t>
      </w:r>
    </w:p>
    <w:p w14:paraId="3D81C53B" w14:textId="5D4846DB" w:rsidR="002821CB" w:rsidRDefault="002821CB" w:rsidP="002F0E02">
      <w:pPr>
        <w:spacing w:line="240" w:lineRule="auto"/>
        <w:jc w:val="both"/>
      </w:pPr>
      <w:r>
        <w:rPr>
          <w:i/>
          <w:iCs/>
        </w:rPr>
        <w:t>EAG recordings</w:t>
      </w:r>
      <w:r w:rsidR="00804EF9">
        <w:rPr>
          <w:i/>
          <w:iCs/>
        </w:rPr>
        <w:t xml:space="preserve"> from antennae with a reduced state of charge (‘neutralisation’)</w:t>
      </w:r>
    </w:p>
    <w:p w14:paraId="36783DED" w14:textId="2D23E17F" w:rsidR="002821CB" w:rsidRDefault="002821CB" w:rsidP="002F0E02">
      <w:pPr>
        <w:spacing w:line="240" w:lineRule="auto"/>
        <w:jc w:val="both"/>
      </w:pPr>
      <w:r>
        <w:t xml:space="preserve">A modified setup was used to assess the effect of </w:t>
      </w:r>
      <w:r w:rsidR="00804EF9">
        <w:t>reducing the amount of</w:t>
      </w:r>
      <w:r>
        <w:t xml:space="preserve"> antennal charge on EAG responses for</w:t>
      </w:r>
      <w:r>
        <w:rPr>
          <w:i/>
          <w:iCs/>
        </w:rPr>
        <w:t xml:space="preserve"> A. </w:t>
      </w:r>
      <w:proofErr w:type="spellStart"/>
      <w:r>
        <w:rPr>
          <w:i/>
          <w:iCs/>
        </w:rPr>
        <w:t>ervi</w:t>
      </w:r>
      <w:proofErr w:type="spellEnd"/>
      <w:r>
        <w:rPr>
          <w:i/>
          <w:iCs/>
        </w:rPr>
        <w:t xml:space="preserve"> </w:t>
      </w:r>
      <w:r>
        <w:t xml:space="preserve">and </w:t>
      </w:r>
      <w:r>
        <w:rPr>
          <w:i/>
          <w:iCs/>
        </w:rPr>
        <w:t xml:space="preserve">B. terrestris, </w:t>
      </w:r>
      <w:r w:rsidRPr="00352AE4">
        <w:t>using</w:t>
      </w:r>
      <w:r>
        <w:t xml:space="preserve"> 1 µg and 10 µg of </w:t>
      </w:r>
      <w:r w:rsidR="00B05D29">
        <w:t>(</w:t>
      </w:r>
      <w:r w:rsidR="00B05D29" w:rsidRPr="00C47AE9">
        <w:rPr>
          <w:i/>
          <w:iCs/>
        </w:rPr>
        <w:t>R</w:t>
      </w:r>
      <w:r w:rsidR="00B05D29">
        <w:t>)-</w:t>
      </w:r>
      <w:r>
        <w:t>linalool, respectively.  Antennae were set up as described for baseline EAG recordings. On a single antenna, EAG responses were measured to</w:t>
      </w:r>
      <w:r w:rsidR="00D0637B">
        <w:t xml:space="preserve"> i)</w:t>
      </w:r>
      <w:r>
        <w:t xml:space="preserve"> 10 µL diethyl ether, </w:t>
      </w:r>
      <w:r w:rsidR="00D0637B">
        <w:t xml:space="preserve">ii) </w:t>
      </w:r>
      <w:r w:rsidR="004B3516">
        <w:t>(</w:t>
      </w:r>
      <w:r w:rsidR="004B3516" w:rsidRPr="007706FD">
        <w:rPr>
          <w:i/>
          <w:iCs/>
        </w:rPr>
        <w:t>R</w:t>
      </w:r>
      <w:r w:rsidR="004B3516">
        <w:t>)-</w:t>
      </w:r>
      <w:r>
        <w:t xml:space="preserve">linalool and </w:t>
      </w:r>
      <w:r w:rsidR="00D0637B">
        <w:t xml:space="preserve">iii) </w:t>
      </w:r>
      <w:r w:rsidR="004B3516">
        <w:t>(</w:t>
      </w:r>
      <w:r w:rsidR="004B3516" w:rsidRPr="007706FD">
        <w:rPr>
          <w:i/>
          <w:iCs/>
        </w:rPr>
        <w:t>R</w:t>
      </w:r>
      <w:r w:rsidR="004B3516">
        <w:t>)-</w:t>
      </w:r>
      <w:r>
        <w:t xml:space="preserve">linalool </w:t>
      </w:r>
      <w:r w:rsidR="00421867">
        <w:t>after</w:t>
      </w:r>
      <w:r>
        <w:t xml:space="preserve"> the application of plasma bursts 5 mm from the antenna eight times. Recordings were repeated 24 times for </w:t>
      </w:r>
      <w:r>
        <w:rPr>
          <w:i/>
          <w:iCs/>
        </w:rPr>
        <w:t xml:space="preserve">A. </w:t>
      </w:r>
      <w:proofErr w:type="spellStart"/>
      <w:r w:rsidRPr="005134B1">
        <w:rPr>
          <w:i/>
          <w:iCs/>
        </w:rPr>
        <w:t>ervi</w:t>
      </w:r>
      <w:proofErr w:type="spellEnd"/>
      <w:r>
        <w:t xml:space="preserve"> and </w:t>
      </w:r>
      <w:r w:rsidRPr="005134B1">
        <w:t>11</w:t>
      </w:r>
      <w:r>
        <w:t xml:space="preserve"> times for </w:t>
      </w:r>
      <w:r>
        <w:rPr>
          <w:i/>
          <w:iCs/>
        </w:rPr>
        <w:t xml:space="preserve">B. terrestris, </w:t>
      </w:r>
      <w:r w:rsidRPr="006C7F50">
        <w:t xml:space="preserve">leaving a </w:t>
      </w:r>
      <w:r>
        <w:t>40-60</w:t>
      </w:r>
      <w:r w:rsidRPr="00D1615D">
        <w:t xml:space="preserve"> s lapse between stimulations</w:t>
      </w:r>
      <w:r>
        <w:t xml:space="preserve">. EAG responses were not normalised to a positive control due to the unknown effect of </w:t>
      </w:r>
      <w:r w:rsidR="00EE1A81">
        <w:t>exposure to plasma</w:t>
      </w:r>
      <w:r>
        <w:t xml:space="preserve"> on subsequent EAG responses. </w:t>
      </w:r>
    </w:p>
    <w:p w14:paraId="3DEC909A" w14:textId="0810292E" w:rsidR="002821CB" w:rsidRDefault="002821CB" w:rsidP="002F0E02">
      <w:pPr>
        <w:spacing w:line="240" w:lineRule="auto"/>
        <w:jc w:val="both"/>
      </w:pPr>
      <w:r>
        <w:rPr>
          <w:i/>
          <w:iCs/>
        </w:rPr>
        <w:t>EAG recordings</w:t>
      </w:r>
      <w:r w:rsidR="00EE1A81">
        <w:rPr>
          <w:i/>
          <w:iCs/>
        </w:rPr>
        <w:t xml:space="preserve"> from </w:t>
      </w:r>
      <w:r w:rsidR="008054E6">
        <w:rPr>
          <w:i/>
          <w:iCs/>
        </w:rPr>
        <w:t xml:space="preserve">externally charged </w:t>
      </w:r>
      <w:r w:rsidR="00EE1A81">
        <w:rPr>
          <w:i/>
          <w:iCs/>
        </w:rPr>
        <w:t>antennae</w:t>
      </w:r>
    </w:p>
    <w:p w14:paraId="3774462D" w14:textId="443CB823" w:rsidR="002821CB" w:rsidRDefault="36A142C4" w:rsidP="002F0E02">
      <w:pPr>
        <w:spacing w:line="240" w:lineRule="auto"/>
        <w:jc w:val="both"/>
      </w:pPr>
      <w:r>
        <w:t xml:space="preserve">A modified EAG setup was used to assess the effect of applied charge on EAG responses across </w:t>
      </w:r>
      <w:r w:rsidRPr="695F3CBB">
        <w:rPr>
          <w:i/>
          <w:iCs/>
        </w:rPr>
        <w:t xml:space="preserve">A. fabae, A. </w:t>
      </w:r>
      <w:proofErr w:type="spellStart"/>
      <w:r w:rsidRPr="695F3CBB">
        <w:rPr>
          <w:i/>
          <w:iCs/>
        </w:rPr>
        <w:t>ervi</w:t>
      </w:r>
      <w:proofErr w:type="spellEnd"/>
      <w:r w:rsidRPr="695F3CBB">
        <w:rPr>
          <w:i/>
          <w:iCs/>
        </w:rPr>
        <w:t xml:space="preserve">, B. terrestris </w:t>
      </w:r>
      <w:r>
        <w:t xml:space="preserve">and </w:t>
      </w:r>
      <w:r w:rsidRPr="695F3CBB">
        <w:rPr>
          <w:i/>
          <w:iCs/>
        </w:rPr>
        <w:t>D. melanogaster</w:t>
      </w:r>
      <w:r>
        <w:t xml:space="preserve">. Following the suspension of an insect antenna between two glass electrodes, a tungsten electrode (treatment electrode) connected to a function generator was </w:t>
      </w:r>
      <w:r w:rsidR="00CD4C70">
        <w:t>brought into contact with</w:t>
      </w:r>
      <w:r>
        <w:t xml:space="preserve"> the surface of the antenna from behind </w:t>
      </w:r>
      <w:r w:rsidR="009500F3">
        <w:t>without</w:t>
      </w:r>
      <w:r>
        <w:t xml:space="preserve"> obstruct</w:t>
      </w:r>
      <w:r w:rsidR="009500F3">
        <w:t>ing</w:t>
      </w:r>
      <w:r>
        <w:t xml:space="preserve"> the flow of VOCs toward the antennae. The treatment electrode was used to </w:t>
      </w:r>
      <w:r w:rsidR="0C362779">
        <w:t>deliver</w:t>
      </w:r>
      <w:r>
        <w:t xml:space="preserve"> charge onto the antennae at 0 V and ± 0.5, 1, 2, 4 and 8 V</w:t>
      </w:r>
      <w:r w:rsidR="0FFB5FDF">
        <w:t>DC</w:t>
      </w:r>
      <w:r>
        <w:t>, using MATLAB R2022a to control/visualise the applied</w:t>
      </w:r>
      <w:r w:rsidR="4FB52A3D">
        <w:t xml:space="preserve"> voltage</w:t>
      </w:r>
      <w:r>
        <w:t xml:space="preserve">. EAG responses were recorded for the above-mentioned test compounds against their respective insect species, at a single dose, across increasing charges. The charge treatment was applied in random order. All charges were tested on a single antenna leaving a 40-60 s lapse between stimulations, with a minimum of </w:t>
      </w:r>
      <w:r w:rsidR="0053709E">
        <w:t>seven</w:t>
      </w:r>
      <w:r>
        <w:t xml:space="preserve"> replicates</w:t>
      </w:r>
      <w:r w:rsidR="0053709E">
        <w:t>/</w:t>
      </w:r>
      <w:r>
        <w:t>compound/species. At the start and end of each replicate, EAG responses were recorded for the positive control and diethyl ether at 0 V</w:t>
      </w:r>
      <w:r w:rsidR="0072063B">
        <w:t xml:space="preserve"> and</w:t>
      </w:r>
      <w:r>
        <w:t xml:space="preserve"> normalised to</w:t>
      </w:r>
      <w:r w:rsidR="109A36AB">
        <w:t xml:space="preserve"> the</w:t>
      </w:r>
      <w:r>
        <w:t xml:space="preserve"> positive control. The dose and replicate number for each compound/species tested are shown in table S1. Doses were chosen as the lowest dose required to induce a significant EAG response in baseline EAG recordings, and their respective ten-fold lower dose.</w:t>
      </w:r>
    </w:p>
    <w:p w14:paraId="02B50B36" w14:textId="163935D7" w:rsidR="002821CB" w:rsidRPr="00636CF1" w:rsidRDefault="36A142C4" w:rsidP="002F0E02">
      <w:pPr>
        <w:spacing w:line="240" w:lineRule="auto"/>
        <w:jc w:val="both"/>
      </w:pPr>
      <w:r>
        <w:t xml:space="preserve">An extended version of the above experiment was done on </w:t>
      </w:r>
      <w:r w:rsidRPr="695F3CBB">
        <w:rPr>
          <w:i/>
          <w:iCs/>
        </w:rPr>
        <w:t xml:space="preserve">A. </w:t>
      </w:r>
      <w:proofErr w:type="spellStart"/>
      <w:r w:rsidRPr="695F3CBB">
        <w:rPr>
          <w:i/>
          <w:iCs/>
        </w:rPr>
        <w:t>ervi</w:t>
      </w:r>
      <w:proofErr w:type="spellEnd"/>
      <w:r>
        <w:t xml:space="preserve"> antennae against 100 ng </w:t>
      </w:r>
      <w:r w:rsidR="00D14CEB">
        <w:t>(</w:t>
      </w:r>
      <w:r w:rsidR="00D14CEB" w:rsidRPr="007706FD">
        <w:rPr>
          <w:i/>
          <w:iCs/>
        </w:rPr>
        <w:t>R</w:t>
      </w:r>
      <w:r w:rsidR="00D14CEB">
        <w:t>)-</w:t>
      </w:r>
      <w:r>
        <w:t>linalool under 0 V and +4, 6, 8, 10 and 12 V</w:t>
      </w:r>
      <w:r w:rsidR="15DBDE27">
        <w:t>DC</w:t>
      </w:r>
      <w:r>
        <w:t xml:space="preserve"> stimulations to assess the effect of increased positive charge on EAG responses</w:t>
      </w:r>
      <w:r w:rsidR="109A36AB">
        <w:t xml:space="preserve"> (n=</w:t>
      </w:r>
      <w:r>
        <w:t>12</w:t>
      </w:r>
      <w:r w:rsidR="109A36AB">
        <w:t>)</w:t>
      </w:r>
      <w:r>
        <w:t xml:space="preserve">. </w:t>
      </w:r>
    </w:p>
    <w:p w14:paraId="767BC871" w14:textId="759FE3DA" w:rsidR="002821CB" w:rsidRDefault="002821CB" w:rsidP="002F0E02">
      <w:pPr>
        <w:spacing w:line="240" w:lineRule="auto"/>
        <w:jc w:val="both"/>
      </w:pPr>
      <w:r>
        <w:rPr>
          <w:i/>
          <w:iCs/>
        </w:rPr>
        <w:t>EAG dose-response recordings</w:t>
      </w:r>
      <w:r w:rsidR="001F02C6">
        <w:rPr>
          <w:i/>
          <w:iCs/>
        </w:rPr>
        <w:t xml:space="preserve"> from externally charged antennae</w:t>
      </w:r>
    </w:p>
    <w:p w14:paraId="05C58F3E" w14:textId="2AD7E79D" w:rsidR="002821CB" w:rsidRDefault="36A142C4" w:rsidP="002F0E02">
      <w:pPr>
        <w:spacing w:line="240" w:lineRule="auto"/>
        <w:jc w:val="both"/>
        <w:rPr>
          <w:i/>
          <w:iCs/>
        </w:rPr>
      </w:pPr>
      <w:r>
        <w:t>The charged EAG experimental setup was used as described above, with some modifications. A -8 V</w:t>
      </w:r>
      <w:r w:rsidR="4E15454D">
        <w:t>DC</w:t>
      </w:r>
      <w:r>
        <w:t xml:space="preserve"> </w:t>
      </w:r>
      <w:r w:rsidR="7E7E28CD">
        <w:t>potential</w:t>
      </w:r>
      <w:r>
        <w:t xml:space="preserve"> was applied to </w:t>
      </w:r>
      <w:r w:rsidR="00C87224">
        <w:t>a single antenna</w:t>
      </w:r>
      <w:r>
        <w:t xml:space="preserve"> using a tungsten electrode</w:t>
      </w:r>
      <w:r w:rsidR="5FB6868C">
        <w:t xml:space="preserve"> as above</w:t>
      </w:r>
      <w:r>
        <w:t xml:space="preserve">. EAG responses to increasing doses of test compounds were sequentially recorded at 0.1 ng, 1 ng, 10 ng, 100 ng, 1 µg, 10 µg and 100 µg. Positive control and 10 µL diethyl ether at 0 V were run at the start and end of each replicate as described previously, with all data normalised to the positive control. Replication number varied depending on compound and species as follows: </w:t>
      </w:r>
      <w:r w:rsidRPr="695F3CBB">
        <w:rPr>
          <w:i/>
          <w:iCs/>
        </w:rPr>
        <w:t xml:space="preserve">A. fabae – </w:t>
      </w:r>
      <w:r>
        <w:t>(</w:t>
      </w:r>
      <w:r w:rsidRPr="695F3CBB">
        <w:rPr>
          <w:i/>
          <w:iCs/>
        </w:rPr>
        <w:t>E</w:t>
      </w:r>
      <w:r>
        <w:t>)-β-</w:t>
      </w:r>
      <w:proofErr w:type="spellStart"/>
      <w:r>
        <w:t>farnesene</w:t>
      </w:r>
      <w:proofErr w:type="spellEnd"/>
      <w:r>
        <w:t xml:space="preserve"> (n=11), (</w:t>
      </w:r>
      <w:r w:rsidRPr="695F3CBB">
        <w:rPr>
          <w:i/>
          <w:iCs/>
        </w:rPr>
        <w:t>R</w:t>
      </w:r>
      <w:r>
        <w:t>)-linalool (n=8), (</w:t>
      </w:r>
      <w:r w:rsidRPr="695F3CBB">
        <w:rPr>
          <w:i/>
          <w:iCs/>
        </w:rPr>
        <w:t>E</w:t>
      </w:r>
      <w:r>
        <w:t>)-2-heptenal (n=8)</w:t>
      </w:r>
      <w:r w:rsidR="001C2C20">
        <w:t>;</w:t>
      </w:r>
      <w:r>
        <w:t xml:space="preserve"> </w:t>
      </w:r>
      <w:r w:rsidRPr="695F3CBB">
        <w:rPr>
          <w:i/>
          <w:iCs/>
        </w:rPr>
        <w:t xml:space="preserve">A. </w:t>
      </w:r>
      <w:proofErr w:type="spellStart"/>
      <w:r w:rsidRPr="695F3CBB">
        <w:rPr>
          <w:i/>
          <w:iCs/>
        </w:rPr>
        <w:t>ervi</w:t>
      </w:r>
      <w:proofErr w:type="spellEnd"/>
      <w:r>
        <w:t xml:space="preserve"> - (</w:t>
      </w:r>
      <w:r w:rsidRPr="695F3CBB">
        <w:rPr>
          <w:i/>
          <w:iCs/>
        </w:rPr>
        <w:t>E</w:t>
      </w:r>
      <w:r>
        <w:t>)-β-</w:t>
      </w:r>
      <w:proofErr w:type="spellStart"/>
      <w:r>
        <w:t>farnesene</w:t>
      </w:r>
      <w:proofErr w:type="spellEnd"/>
      <w:r>
        <w:t xml:space="preserve"> (n=7), (</w:t>
      </w:r>
      <w:r w:rsidRPr="695F3CBB">
        <w:rPr>
          <w:i/>
          <w:iCs/>
        </w:rPr>
        <w:t>R</w:t>
      </w:r>
      <w:r>
        <w:t>)-linalool (n=5), (</w:t>
      </w:r>
      <w:r w:rsidR="009A6DD5">
        <w:t>4a</w:t>
      </w:r>
      <w:r w:rsidR="009A6DD5" w:rsidRPr="006A52D5">
        <w:rPr>
          <w:i/>
          <w:iCs/>
        </w:rPr>
        <w:t>S</w:t>
      </w:r>
      <w:r w:rsidR="009A6DD5">
        <w:t>,7</w:t>
      </w:r>
      <w:r w:rsidR="009A6DD5" w:rsidRPr="006A52D5">
        <w:rPr>
          <w:i/>
          <w:iCs/>
        </w:rPr>
        <w:t>S</w:t>
      </w:r>
      <w:r w:rsidR="009A6DD5">
        <w:t>,7a</w:t>
      </w:r>
      <w:r w:rsidR="009A6DD5" w:rsidRPr="006A52D5">
        <w:rPr>
          <w:i/>
          <w:iCs/>
        </w:rPr>
        <w:t>R</w:t>
      </w:r>
      <w:r>
        <w:t>)-nepetalactone (n=7)</w:t>
      </w:r>
      <w:r w:rsidR="001C2C20">
        <w:t>;</w:t>
      </w:r>
      <w:r>
        <w:t xml:space="preserve"> </w:t>
      </w:r>
      <w:r w:rsidRPr="695F3CBB">
        <w:rPr>
          <w:i/>
          <w:iCs/>
        </w:rPr>
        <w:t>B. terrestris</w:t>
      </w:r>
      <w:r>
        <w:t xml:space="preserve"> - (</w:t>
      </w:r>
      <w:r w:rsidRPr="695F3CBB">
        <w:rPr>
          <w:i/>
          <w:iCs/>
        </w:rPr>
        <w:t>E</w:t>
      </w:r>
      <w:r>
        <w:t>)-ocimene (n=6), (</w:t>
      </w:r>
      <w:r w:rsidRPr="695F3CBB">
        <w:rPr>
          <w:i/>
          <w:iCs/>
        </w:rPr>
        <w:t>R</w:t>
      </w:r>
      <w:r>
        <w:t xml:space="preserve">)-linalool (n=6), </w:t>
      </w:r>
      <w:proofErr w:type="spellStart"/>
      <w:r>
        <w:t>citral</w:t>
      </w:r>
      <w:proofErr w:type="spellEnd"/>
      <w:r>
        <w:t xml:space="preserve"> (n=5) and </w:t>
      </w:r>
      <w:r w:rsidRPr="695F3CBB">
        <w:rPr>
          <w:i/>
          <w:iCs/>
        </w:rPr>
        <w:t xml:space="preserve">D. melanogaster </w:t>
      </w:r>
      <w:r>
        <w:t>–</w:t>
      </w:r>
      <w:r w:rsidRPr="695F3CBB">
        <w:rPr>
          <w:i/>
          <w:iCs/>
        </w:rPr>
        <w:t xml:space="preserve"> </w:t>
      </w:r>
      <w:r>
        <w:t>(</w:t>
      </w:r>
      <w:r w:rsidRPr="695F3CBB">
        <w:rPr>
          <w:i/>
          <w:iCs/>
        </w:rPr>
        <w:t>R</w:t>
      </w:r>
      <w:r>
        <w:t>)-limonene (n=5), (</w:t>
      </w:r>
      <w:r w:rsidRPr="695F3CBB">
        <w:rPr>
          <w:i/>
          <w:iCs/>
        </w:rPr>
        <w:t>R</w:t>
      </w:r>
      <w:r>
        <w:t>)-linalool (n=5), (</w:t>
      </w:r>
      <w:r w:rsidRPr="695F3CBB">
        <w:rPr>
          <w:i/>
          <w:iCs/>
        </w:rPr>
        <w:t>E</w:t>
      </w:r>
      <w:r>
        <w:t>)-2-hexenal (n=5).</w:t>
      </w:r>
    </w:p>
    <w:p w14:paraId="0714EF34" w14:textId="77777777" w:rsidR="002821CB" w:rsidRPr="00371186" w:rsidRDefault="002821CB" w:rsidP="002F0E02">
      <w:pPr>
        <w:spacing w:line="240" w:lineRule="auto"/>
        <w:jc w:val="both"/>
        <w:rPr>
          <w:i/>
          <w:iCs/>
        </w:rPr>
      </w:pPr>
      <w:r>
        <w:rPr>
          <w:i/>
          <w:iCs/>
        </w:rPr>
        <w:lastRenderedPageBreak/>
        <w:t>Statistical analysis</w:t>
      </w:r>
      <w:r>
        <w:t xml:space="preserve"> </w:t>
      </w:r>
    </w:p>
    <w:p w14:paraId="492961C7" w14:textId="2743DFCE" w:rsidR="002821CB" w:rsidRDefault="002821CB" w:rsidP="002F0E02">
      <w:pPr>
        <w:spacing w:line="240" w:lineRule="auto"/>
        <w:jc w:val="both"/>
      </w:pPr>
      <w:r>
        <w:t xml:space="preserve">For baseline EAG experiments and charged dose-response recordings, normalised EAG responses were tested for normality by Shapiro-wilk test and either a </w:t>
      </w:r>
      <w:proofErr w:type="gramStart"/>
      <w:r>
        <w:t>Student</w:t>
      </w:r>
      <w:proofErr w:type="gramEnd"/>
      <w:r w:rsidR="001109B4">
        <w:t>`s</w:t>
      </w:r>
      <w:r>
        <w:t xml:space="preserve"> t-test or Wilcoxon test (depending on normality, “Stats” package V4.3.3) was used to compare responses between each compound dose and diethyl ether.</w:t>
      </w:r>
    </w:p>
    <w:p w14:paraId="5398D87F" w14:textId="6F078C71" w:rsidR="002821CB" w:rsidRDefault="002821CB" w:rsidP="002F0E02">
      <w:pPr>
        <w:spacing w:line="240" w:lineRule="auto"/>
        <w:jc w:val="both"/>
      </w:pPr>
      <w:r>
        <w:t xml:space="preserve">For neutralised EAG recordings, within-species data were tested for normality using Shapiro-wilk test. For </w:t>
      </w:r>
      <w:r>
        <w:rPr>
          <w:i/>
          <w:iCs/>
        </w:rPr>
        <w:t xml:space="preserve">A. </w:t>
      </w:r>
      <w:proofErr w:type="spellStart"/>
      <w:r>
        <w:rPr>
          <w:i/>
          <w:iCs/>
        </w:rPr>
        <w:t>ervi</w:t>
      </w:r>
      <w:proofErr w:type="spellEnd"/>
      <w:r>
        <w:t xml:space="preserve">, EAG responses for diethyl ether and </w:t>
      </w:r>
      <w:r w:rsidR="00ED07F8">
        <w:t>(</w:t>
      </w:r>
      <w:r w:rsidR="00ED07F8" w:rsidRPr="007706FD">
        <w:rPr>
          <w:i/>
          <w:iCs/>
        </w:rPr>
        <w:t>R</w:t>
      </w:r>
      <w:r w:rsidR="00ED07F8">
        <w:t>)-</w:t>
      </w:r>
      <w:r>
        <w:t>linalool before and after neutralisation were statistically compared by Kruskal Wallis (“Stats” package V4.3.3) and Dunn post-hoc tests (“</w:t>
      </w:r>
      <w:proofErr w:type="spellStart"/>
      <w:r>
        <w:t>dunn.test</w:t>
      </w:r>
      <w:proofErr w:type="spellEnd"/>
      <w:r>
        <w:t xml:space="preserve">” V1.3.6). For </w:t>
      </w:r>
      <w:r>
        <w:rPr>
          <w:i/>
          <w:iCs/>
        </w:rPr>
        <w:t>B. terrestris</w:t>
      </w:r>
      <w:r>
        <w:t>, Kruskal Wallis and Wilcoxon post-hoc test (“</w:t>
      </w:r>
      <w:proofErr w:type="spellStart"/>
      <w:r>
        <w:t>rstatix</w:t>
      </w:r>
      <w:proofErr w:type="spellEnd"/>
      <w:r>
        <w:t xml:space="preserve">” package V 0.7.2) were used. </w:t>
      </w:r>
    </w:p>
    <w:p w14:paraId="29B66BBC" w14:textId="36C0D5CB" w:rsidR="002821CB" w:rsidRDefault="002821CB" w:rsidP="002F0E02">
      <w:pPr>
        <w:spacing w:line="240" w:lineRule="auto"/>
        <w:jc w:val="both"/>
      </w:pPr>
      <w:r>
        <w:t>For charged EAG experiments, EAG recordings from within species and per compound were statistically compared between each charge treatment and its respective diethyl ether control. Data were tested for normality via Shapiro-wilk test. Depending on data distribution, either Student</w:t>
      </w:r>
      <w:r w:rsidR="001848E8">
        <w:t>`s</w:t>
      </w:r>
      <w:r>
        <w:t xml:space="preserve"> t-tests or Wilcoxon </w:t>
      </w:r>
      <w:proofErr w:type="gramStart"/>
      <w:r>
        <w:t>test</w:t>
      </w:r>
      <w:proofErr w:type="gramEnd"/>
      <w:r>
        <w:t xml:space="preserve"> (“Stats” package V4.3.3) was carried out between EAG responses at each charge treatment and the diethyl ether control.</w:t>
      </w:r>
    </w:p>
    <w:p w14:paraId="564FDED7" w14:textId="1F734C8E" w:rsidR="002821CB" w:rsidRDefault="002821CB" w:rsidP="002F0E02">
      <w:pPr>
        <w:spacing w:line="240" w:lineRule="auto"/>
        <w:jc w:val="both"/>
      </w:pPr>
      <w:r>
        <w:t>Correlation analysis was carried out between normalised EAG response, voltage treatment and antennal dimensions. Excised antennae across all four species were imaged under light microscopy (</w:t>
      </w:r>
      <w:r w:rsidRPr="002821CB">
        <w:rPr>
          <w:color w:val="000000" w:themeColor="text1"/>
        </w:rPr>
        <w:t xml:space="preserve">Zeis </w:t>
      </w:r>
      <w:proofErr w:type="spellStart"/>
      <w:r w:rsidRPr="002821CB">
        <w:rPr>
          <w:color w:val="000000" w:themeColor="text1"/>
        </w:rPr>
        <w:t>Axioimager</w:t>
      </w:r>
      <w:proofErr w:type="spellEnd"/>
      <w:r w:rsidRPr="002821CB">
        <w:rPr>
          <w:color w:val="000000" w:themeColor="text1"/>
        </w:rPr>
        <w:t xml:space="preserve"> Z2 with Zeis </w:t>
      </w:r>
      <w:proofErr w:type="spellStart"/>
      <w:r w:rsidRPr="002821CB">
        <w:rPr>
          <w:color w:val="000000" w:themeColor="text1"/>
        </w:rPr>
        <w:t>Axiocam</w:t>
      </w:r>
      <w:proofErr w:type="spellEnd"/>
      <w:r w:rsidRPr="002821CB">
        <w:rPr>
          <w:color w:val="000000" w:themeColor="text1"/>
        </w:rPr>
        <w:t xml:space="preserve"> 512 colour camera,</w:t>
      </w:r>
      <w:r>
        <w:rPr>
          <w:color w:val="FF0000"/>
        </w:rPr>
        <w:t xml:space="preserve"> </w:t>
      </w:r>
      <w:r w:rsidR="008B5B69" w:rsidRPr="009866C3">
        <w:t>supplementary text 2</w:t>
      </w:r>
      <w:r>
        <w:t xml:space="preserve">) and </w:t>
      </w:r>
      <w:r w:rsidRPr="00807C2F">
        <w:t>antennal length, antennal inner and outer diameter and cuticle thickness</w:t>
      </w:r>
      <w:r>
        <w:t xml:space="preserve"> measurements were </w:t>
      </w:r>
      <w:r w:rsidR="009675D2">
        <w:t>taken</w:t>
      </w:r>
      <w:r>
        <w:t xml:space="preserve">. Antennal surface area was calculated for each species under the assumption that the antenna is cylindrical. Since data were not normally distributed, a Q-Q plot (“car” package V.3.1.2) was made to assess the most appropriate generalised linear model (GLM) distribution that fits the data. An Akaike information criterion (AIC) test was used to assess which GLM distribution between gamma, inverse gaussian or Tweedie distribution best fits the data (“Stats” package V4.3.3). A GLM with inversion </w:t>
      </w:r>
      <w:r w:rsidR="003C06A2">
        <w:t>G</w:t>
      </w:r>
      <w:r>
        <w:t xml:space="preserve">aussian distribution was used to compare the interaction between normalised EAG response, charge treatment and antennal surface area (“Stats” package V4.3.3). Bootstrap analysis was carried out to assess accuracy for GLM outputs (“boot” package V1.3.30). Datapoints were visualised via scatterplot. Correlation analysis was carried out as above within each species to compare the relationship/interaction between normalised EAG response, voltage treatment and compound dipole moment.  </w:t>
      </w:r>
    </w:p>
    <w:p w14:paraId="5124CC40" w14:textId="1ED69D4C" w:rsidR="002821CB" w:rsidRDefault="002821CB" w:rsidP="002F0E02">
      <w:pPr>
        <w:spacing w:line="240" w:lineRule="auto"/>
        <w:jc w:val="both"/>
      </w:pPr>
      <w:r>
        <w:t>All statistical analys</w:t>
      </w:r>
      <w:r w:rsidR="00F70431">
        <w:t>e</w:t>
      </w:r>
      <w:r>
        <w:t xml:space="preserve">s and visualization were carried out in R V4.3.3. </w:t>
      </w:r>
      <w:proofErr w:type="spellStart"/>
      <w:r>
        <w:t>Biorender</w:t>
      </w:r>
      <w:proofErr w:type="spellEnd"/>
      <w:r>
        <w:t xml:space="preserve"> was used to supplement and combine figures.</w:t>
      </w:r>
    </w:p>
    <w:p w14:paraId="784CB2BE" w14:textId="38A11662" w:rsidR="127506BE" w:rsidRDefault="77FFD21A" w:rsidP="00C47AE9">
      <w:pPr>
        <w:spacing w:after="0" w:line="240" w:lineRule="auto"/>
        <w:jc w:val="both"/>
        <w:rPr>
          <w:b/>
          <w:bCs/>
        </w:rPr>
      </w:pPr>
      <w:r w:rsidRPr="00D55050">
        <w:rPr>
          <w:b/>
          <w:bCs/>
        </w:rPr>
        <w:t>Finite element modelling</w:t>
      </w:r>
    </w:p>
    <w:p w14:paraId="04CBAD61" w14:textId="77777777" w:rsidR="0009513F" w:rsidRPr="00D55050" w:rsidRDefault="0009513F" w:rsidP="00C47AE9">
      <w:pPr>
        <w:spacing w:after="0" w:line="240" w:lineRule="auto"/>
        <w:jc w:val="both"/>
        <w:rPr>
          <w:b/>
          <w:bCs/>
        </w:rPr>
      </w:pPr>
    </w:p>
    <w:p w14:paraId="2C185711" w14:textId="644C0490" w:rsidR="4F1BCA0B" w:rsidRDefault="2E7AE2E8" w:rsidP="15E2323F">
      <w:pPr>
        <w:spacing w:after="0" w:line="240" w:lineRule="auto"/>
        <w:jc w:val="both"/>
        <w:rPr>
          <w:rFonts w:eastAsiaTheme="minorEastAsia"/>
        </w:rPr>
      </w:pPr>
      <w:r w:rsidRPr="15E2323F">
        <w:rPr>
          <w:rFonts w:eastAsiaTheme="minorEastAsia"/>
        </w:rPr>
        <w:t>A finite element model (FEM) was produced t</w:t>
      </w:r>
      <w:r w:rsidR="21E34683" w:rsidRPr="00C47AE9">
        <w:rPr>
          <w:rFonts w:eastAsiaTheme="minorEastAsia"/>
        </w:rPr>
        <w:t>o support</w:t>
      </w:r>
      <w:r w:rsidR="32CF2922" w:rsidRPr="15E2323F">
        <w:rPr>
          <w:rFonts w:eastAsiaTheme="minorEastAsia"/>
        </w:rPr>
        <w:t xml:space="preserve"> and explain</w:t>
      </w:r>
      <w:r w:rsidR="21E34683" w:rsidRPr="00C47AE9">
        <w:rPr>
          <w:rFonts w:eastAsiaTheme="minorEastAsia"/>
        </w:rPr>
        <w:t xml:space="preserve"> the experimental results</w:t>
      </w:r>
      <w:r w:rsidR="5FAB23BE" w:rsidRPr="15E2323F">
        <w:rPr>
          <w:rFonts w:eastAsiaTheme="minorEastAsia"/>
        </w:rPr>
        <w:t>.</w:t>
      </w:r>
      <w:r w:rsidR="21E34683" w:rsidRPr="00C47AE9">
        <w:rPr>
          <w:rFonts w:eastAsiaTheme="minorEastAsia"/>
        </w:rPr>
        <w:t xml:space="preserve"> </w:t>
      </w:r>
      <w:r w:rsidR="6802C511" w:rsidRPr="15E2323F">
        <w:rPr>
          <w:rFonts w:eastAsiaTheme="minorEastAsia"/>
        </w:rPr>
        <w:t>W</w:t>
      </w:r>
      <w:r w:rsidR="21E34683" w:rsidRPr="00C47AE9">
        <w:rPr>
          <w:rFonts w:eastAsiaTheme="minorEastAsia"/>
        </w:rPr>
        <w:t>e</w:t>
      </w:r>
      <w:r w:rsidR="55C8EA50" w:rsidRPr="00C47AE9">
        <w:rPr>
          <w:rFonts w:eastAsiaTheme="minorEastAsia"/>
        </w:rPr>
        <w:t xml:space="preserve"> </w:t>
      </w:r>
      <w:r w:rsidR="21E34683" w:rsidRPr="00C47AE9">
        <w:rPr>
          <w:rFonts w:eastAsiaTheme="minorEastAsia"/>
        </w:rPr>
        <w:t>model</w:t>
      </w:r>
      <w:r w:rsidR="72093F33" w:rsidRPr="00C47AE9">
        <w:rPr>
          <w:rFonts w:eastAsiaTheme="minorEastAsia"/>
        </w:rPr>
        <w:t>led</w:t>
      </w:r>
      <w:r w:rsidR="21E34683" w:rsidRPr="00C47AE9">
        <w:rPr>
          <w:rFonts w:eastAsiaTheme="minorEastAsia"/>
        </w:rPr>
        <w:t xml:space="preserve"> the capture of VOC</w:t>
      </w:r>
      <w:r w:rsidR="00A64317">
        <w:rPr>
          <w:rFonts w:eastAsiaTheme="minorEastAsia"/>
        </w:rPr>
        <w:t>s</w:t>
      </w:r>
      <w:r w:rsidR="21E34683" w:rsidRPr="00C47AE9">
        <w:rPr>
          <w:rFonts w:eastAsiaTheme="minorEastAsia"/>
        </w:rPr>
        <w:t xml:space="preserve"> </w:t>
      </w:r>
      <w:r w:rsidR="61E62857" w:rsidRPr="00C47AE9">
        <w:rPr>
          <w:rFonts w:eastAsiaTheme="minorEastAsia"/>
        </w:rPr>
        <w:t xml:space="preserve">along an </w:t>
      </w:r>
      <w:r w:rsidR="11C66DF4" w:rsidRPr="00C47AE9">
        <w:rPr>
          <w:rFonts w:eastAsiaTheme="minorEastAsia"/>
        </w:rPr>
        <w:t>electrically</w:t>
      </w:r>
      <w:r w:rsidR="61E62857" w:rsidRPr="00C47AE9">
        <w:rPr>
          <w:rFonts w:eastAsiaTheme="minorEastAsia"/>
        </w:rPr>
        <w:t xml:space="preserve"> biased antenna to </w:t>
      </w:r>
      <w:r w:rsidR="3218DA72" w:rsidRPr="00C47AE9">
        <w:rPr>
          <w:rFonts w:eastAsiaTheme="minorEastAsia"/>
        </w:rPr>
        <w:t>assess</w:t>
      </w:r>
      <w:r w:rsidR="61E62857" w:rsidRPr="00C47AE9">
        <w:rPr>
          <w:rFonts w:eastAsiaTheme="minorEastAsia"/>
        </w:rPr>
        <w:t xml:space="preserve"> the</w:t>
      </w:r>
      <w:r w:rsidR="2313BE6D" w:rsidRPr="00C47AE9">
        <w:rPr>
          <w:rFonts w:eastAsiaTheme="minorEastAsia"/>
        </w:rPr>
        <w:t xml:space="preserve"> comparative</w:t>
      </w:r>
      <w:r w:rsidR="61E62857" w:rsidRPr="00C47AE9">
        <w:rPr>
          <w:rFonts w:eastAsiaTheme="minorEastAsia"/>
        </w:rPr>
        <w:t xml:space="preserve"> </w:t>
      </w:r>
      <w:r w:rsidR="01796ED1" w:rsidRPr="00C47AE9">
        <w:rPr>
          <w:rFonts w:eastAsiaTheme="minorEastAsia"/>
        </w:rPr>
        <w:t>influence</w:t>
      </w:r>
      <w:r w:rsidR="7418BC30" w:rsidRPr="00C47AE9">
        <w:rPr>
          <w:rFonts w:eastAsiaTheme="minorEastAsia"/>
        </w:rPr>
        <w:t xml:space="preserve"> of</w:t>
      </w:r>
      <w:r w:rsidR="61E62857" w:rsidRPr="00C47AE9">
        <w:rPr>
          <w:rFonts w:eastAsiaTheme="minorEastAsia"/>
        </w:rPr>
        <w:t xml:space="preserve"> advection-diffusion and electrostatic forces.</w:t>
      </w:r>
      <w:r w:rsidR="7BCD7108" w:rsidRPr="00C47AE9">
        <w:rPr>
          <w:rFonts w:eastAsiaTheme="minorEastAsia"/>
        </w:rPr>
        <w:t xml:space="preserve"> </w:t>
      </w:r>
      <w:r w:rsidR="36F9B133" w:rsidRPr="15E2323F">
        <w:rPr>
          <w:rFonts w:eastAsiaTheme="minorEastAsia"/>
        </w:rPr>
        <w:t>The concentration and final deposition w</w:t>
      </w:r>
      <w:r w:rsidR="00391851">
        <w:rPr>
          <w:rFonts w:eastAsiaTheme="minorEastAsia"/>
        </w:rPr>
        <w:t>ere</w:t>
      </w:r>
      <w:r w:rsidR="36F9B133" w:rsidRPr="15E2323F">
        <w:rPr>
          <w:rFonts w:eastAsiaTheme="minorEastAsia"/>
        </w:rPr>
        <w:t xml:space="preserve"> </w:t>
      </w:r>
      <w:r w:rsidR="7532C828" w:rsidRPr="15E2323F">
        <w:rPr>
          <w:rFonts w:eastAsiaTheme="minorEastAsia"/>
        </w:rPr>
        <w:t>evaluated</w:t>
      </w:r>
      <w:r w:rsidR="36F9B133" w:rsidRPr="15E2323F">
        <w:rPr>
          <w:rFonts w:eastAsiaTheme="minorEastAsia"/>
        </w:rPr>
        <w:t xml:space="preserve">. </w:t>
      </w:r>
      <w:r w:rsidR="2CA38A39" w:rsidRPr="15E2323F">
        <w:rPr>
          <w:rFonts w:eastAsiaTheme="minorEastAsia"/>
        </w:rPr>
        <w:t xml:space="preserve">COMSOL Multiphysics software </w:t>
      </w:r>
      <w:r w:rsidR="00716838">
        <w:rPr>
          <w:rFonts w:eastAsiaTheme="minorEastAsia"/>
        </w:rPr>
        <w:t>V</w:t>
      </w:r>
      <w:r w:rsidR="2CA38A39" w:rsidRPr="15E2323F">
        <w:rPr>
          <w:rFonts w:eastAsiaTheme="minorEastAsia"/>
        </w:rPr>
        <w:t xml:space="preserve"> 6.2</w:t>
      </w:r>
      <w:r w:rsidR="00716838">
        <w:rPr>
          <w:rFonts w:eastAsiaTheme="minorEastAsia"/>
        </w:rPr>
        <w:t xml:space="preserve"> (</w:t>
      </w:r>
      <w:r w:rsidR="00D55050">
        <w:rPr>
          <w:rFonts w:eastAsiaTheme="minorEastAsia"/>
        </w:rPr>
        <w:t>COMSOL inc., Stockholm, Sweden)</w:t>
      </w:r>
      <w:r w:rsidR="2CA38A39" w:rsidRPr="15E2323F">
        <w:rPr>
          <w:rFonts w:eastAsiaTheme="minorEastAsia"/>
        </w:rPr>
        <w:t xml:space="preserve"> was used </w:t>
      </w:r>
      <w:r w:rsidR="00A64317">
        <w:rPr>
          <w:rFonts w:eastAsiaTheme="minorEastAsia"/>
        </w:rPr>
        <w:t>for this analysis</w:t>
      </w:r>
      <w:r w:rsidR="2CA38A39" w:rsidRPr="15E2323F">
        <w:rPr>
          <w:rFonts w:eastAsiaTheme="minorEastAsia"/>
        </w:rPr>
        <w:t xml:space="preserve">. </w:t>
      </w:r>
      <w:r w:rsidR="36F9B133" w:rsidRPr="15E2323F">
        <w:rPr>
          <w:rFonts w:eastAsiaTheme="minorEastAsia"/>
        </w:rPr>
        <w:t xml:space="preserve">Due to the independence of the fluid and electrical </w:t>
      </w:r>
      <w:r w:rsidR="00A64317">
        <w:rPr>
          <w:rFonts w:eastAsiaTheme="minorEastAsia"/>
        </w:rPr>
        <w:t>processes</w:t>
      </w:r>
      <w:r w:rsidR="36F9B133" w:rsidRPr="15E2323F">
        <w:rPr>
          <w:rFonts w:eastAsiaTheme="minorEastAsia"/>
        </w:rPr>
        <w:t xml:space="preserve">, each </w:t>
      </w:r>
      <w:r w:rsidR="00A64317">
        <w:rPr>
          <w:rFonts w:eastAsiaTheme="minorEastAsia"/>
        </w:rPr>
        <w:t>we</w:t>
      </w:r>
      <w:r w:rsidR="36F9B133" w:rsidRPr="15E2323F">
        <w:rPr>
          <w:rFonts w:eastAsiaTheme="minorEastAsia"/>
        </w:rPr>
        <w:t>re solved individually. Upon solving, the resul</w:t>
      </w:r>
      <w:r w:rsidR="00F60A77">
        <w:rPr>
          <w:rFonts w:eastAsiaTheme="minorEastAsia"/>
        </w:rPr>
        <w:t>ting fluid and electrical fields</w:t>
      </w:r>
      <w:r w:rsidR="36F9B133" w:rsidRPr="15E2323F">
        <w:rPr>
          <w:rFonts w:eastAsiaTheme="minorEastAsia"/>
        </w:rPr>
        <w:t xml:space="preserve"> </w:t>
      </w:r>
      <w:r w:rsidR="00F60A77">
        <w:rPr>
          <w:rFonts w:eastAsiaTheme="minorEastAsia"/>
        </w:rPr>
        <w:t xml:space="preserve">were </w:t>
      </w:r>
      <w:r w:rsidR="36F9B133" w:rsidRPr="15E2323F">
        <w:rPr>
          <w:rFonts w:eastAsiaTheme="minorEastAsia"/>
        </w:rPr>
        <w:t>used to solve the advection-diffusion-charge migration of a dilute suspension of VOC.</w:t>
      </w:r>
    </w:p>
    <w:p w14:paraId="759320D8" w14:textId="77777777" w:rsidR="00D55050" w:rsidRDefault="00D55050" w:rsidP="15E2323F">
      <w:pPr>
        <w:spacing w:after="0" w:line="240" w:lineRule="auto"/>
        <w:jc w:val="both"/>
        <w:rPr>
          <w:rFonts w:eastAsiaTheme="minorEastAsia"/>
        </w:rPr>
      </w:pPr>
    </w:p>
    <w:p w14:paraId="2F1C5733" w14:textId="629A9CED" w:rsidR="4F1BCA0B" w:rsidRDefault="1629CC8B" w:rsidP="15E2323F">
      <w:pPr>
        <w:spacing w:after="0" w:line="240" w:lineRule="auto"/>
        <w:jc w:val="both"/>
        <w:rPr>
          <w:rFonts w:eastAsiaTheme="minorEastAsia"/>
          <w:i/>
          <w:iCs/>
        </w:rPr>
      </w:pPr>
      <w:r w:rsidRPr="15E2323F">
        <w:rPr>
          <w:rFonts w:eastAsiaTheme="minorEastAsia"/>
          <w:i/>
          <w:iCs/>
        </w:rPr>
        <w:t>Antennal geometries</w:t>
      </w:r>
    </w:p>
    <w:p w14:paraId="0FE37CBF" w14:textId="4874CEAA" w:rsidR="4F1BCA0B" w:rsidRDefault="1629CC8B" w:rsidP="00C47AE9">
      <w:pPr>
        <w:spacing w:after="0" w:line="240" w:lineRule="auto"/>
        <w:jc w:val="both"/>
        <w:rPr>
          <w:rFonts w:eastAsiaTheme="minorEastAsia"/>
        </w:rPr>
      </w:pPr>
      <w:r w:rsidRPr="15E2323F">
        <w:rPr>
          <w:rFonts w:eastAsiaTheme="minorEastAsia"/>
        </w:rPr>
        <w:t xml:space="preserve">Two bio-inspired antenna morphologies were modelled based on SEMs and </w:t>
      </w:r>
      <w:r w:rsidR="21E34683" w:rsidRPr="00C47AE9">
        <w:rPr>
          <w:rFonts w:eastAsiaTheme="minorEastAsia"/>
        </w:rPr>
        <w:t>empirical data</w:t>
      </w:r>
      <w:r w:rsidR="006D37C0">
        <w:rPr>
          <w:rFonts w:eastAsiaTheme="minorEastAsia"/>
        </w:rPr>
        <w:t xml:space="preserve"> to ensure </w:t>
      </w:r>
      <w:r w:rsidR="21E34683" w:rsidRPr="00C47AE9">
        <w:rPr>
          <w:rFonts w:eastAsiaTheme="minorEastAsia"/>
        </w:rPr>
        <w:t>biologically relevant insight.</w:t>
      </w:r>
      <w:r w:rsidR="0CC69A9D" w:rsidRPr="00C47AE9">
        <w:rPr>
          <w:rFonts w:eastAsiaTheme="minorEastAsia"/>
        </w:rPr>
        <w:t xml:space="preserve"> O</w:t>
      </w:r>
      <w:r w:rsidR="21E34683" w:rsidRPr="00C47AE9">
        <w:rPr>
          <w:rFonts w:eastAsiaTheme="minorEastAsia"/>
        </w:rPr>
        <w:t>ne</w:t>
      </w:r>
      <w:r w:rsidR="7E411663" w:rsidRPr="00C47AE9">
        <w:rPr>
          <w:rFonts w:eastAsiaTheme="minorEastAsia"/>
        </w:rPr>
        <w:t xml:space="preserve"> was</w:t>
      </w:r>
      <w:r w:rsidR="21E34683" w:rsidRPr="00C47AE9">
        <w:rPr>
          <w:rFonts w:eastAsiaTheme="minorEastAsia"/>
        </w:rPr>
        <w:t xml:space="preserve"> formed with a dense canopy of hairs</w:t>
      </w:r>
      <w:r w:rsidR="7967E71E" w:rsidRPr="00C47AE9">
        <w:rPr>
          <w:rFonts w:eastAsiaTheme="minorEastAsia"/>
        </w:rPr>
        <w:t>, like the honeybee and parasitic wasp antennae,</w:t>
      </w:r>
      <w:r w:rsidR="21E34683" w:rsidRPr="00C47AE9">
        <w:rPr>
          <w:rFonts w:eastAsiaTheme="minorEastAsia"/>
        </w:rPr>
        <w:t xml:space="preserve"> and the other without such hairs</w:t>
      </w:r>
      <w:r w:rsidR="7AF7AEFF" w:rsidRPr="00C47AE9">
        <w:rPr>
          <w:rFonts w:eastAsiaTheme="minorEastAsia"/>
        </w:rPr>
        <w:t>, like the antenna of the black bean aphid</w:t>
      </w:r>
      <w:r w:rsidR="21E34683" w:rsidRPr="00C47AE9">
        <w:rPr>
          <w:rFonts w:eastAsiaTheme="minorEastAsia"/>
        </w:rPr>
        <w:t xml:space="preserve">. Together these </w:t>
      </w:r>
      <w:r w:rsidR="006D37C0">
        <w:rPr>
          <w:rFonts w:eastAsiaTheme="minorEastAsia"/>
        </w:rPr>
        <w:t>models enable the</w:t>
      </w:r>
      <w:r w:rsidR="21E34683" w:rsidRPr="00C47AE9">
        <w:rPr>
          <w:rFonts w:eastAsiaTheme="minorEastAsia"/>
        </w:rPr>
        <w:t xml:space="preserve"> assess</w:t>
      </w:r>
      <w:r w:rsidR="006D37C0">
        <w:rPr>
          <w:rFonts w:eastAsiaTheme="minorEastAsia"/>
        </w:rPr>
        <w:t>ment</w:t>
      </w:r>
      <w:r w:rsidR="21E34683" w:rsidRPr="00C47AE9">
        <w:rPr>
          <w:rFonts w:eastAsiaTheme="minorEastAsia"/>
        </w:rPr>
        <w:t xml:space="preserve"> of </w:t>
      </w:r>
      <w:r w:rsidR="006D37C0">
        <w:rPr>
          <w:rFonts w:eastAsiaTheme="minorEastAsia"/>
        </w:rPr>
        <w:t xml:space="preserve">how </w:t>
      </w:r>
      <w:r w:rsidR="21E34683" w:rsidRPr="00C47AE9">
        <w:rPr>
          <w:rFonts w:eastAsiaTheme="minorEastAsia"/>
        </w:rPr>
        <w:t xml:space="preserve">different morphological </w:t>
      </w:r>
      <w:r w:rsidR="21E34683" w:rsidRPr="00C47AE9">
        <w:rPr>
          <w:rFonts w:eastAsiaTheme="minorEastAsia"/>
        </w:rPr>
        <w:lastRenderedPageBreak/>
        <w:t xml:space="preserve">features </w:t>
      </w:r>
      <w:r w:rsidR="006D37C0">
        <w:rPr>
          <w:rFonts w:eastAsiaTheme="minorEastAsia"/>
        </w:rPr>
        <w:t>affect</w:t>
      </w:r>
      <w:r w:rsidR="006D37C0" w:rsidRPr="00C47AE9">
        <w:rPr>
          <w:rFonts w:eastAsiaTheme="minorEastAsia"/>
        </w:rPr>
        <w:t xml:space="preserve"> </w:t>
      </w:r>
      <w:r w:rsidR="6FA540E3" w:rsidRPr="00C47AE9">
        <w:rPr>
          <w:rFonts w:eastAsiaTheme="minorEastAsia"/>
        </w:rPr>
        <w:t xml:space="preserve">olfactory capture </w:t>
      </w:r>
      <w:r w:rsidR="21E34683" w:rsidRPr="00C47AE9">
        <w:rPr>
          <w:rFonts w:eastAsiaTheme="minorEastAsia"/>
        </w:rPr>
        <w:t xml:space="preserve">and </w:t>
      </w:r>
      <w:r w:rsidR="6B7BD469" w:rsidRPr="00C47AE9">
        <w:rPr>
          <w:rFonts w:eastAsiaTheme="minorEastAsia"/>
        </w:rPr>
        <w:t xml:space="preserve">whether </w:t>
      </w:r>
      <w:r w:rsidR="006D37C0">
        <w:rPr>
          <w:rFonts w:eastAsiaTheme="minorEastAsia"/>
        </w:rPr>
        <w:t>different</w:t>
      </w:r>
      <w:r w:rsidR="6B7BD469" w:rsidRPr="00C47AE9">
        <w:rPr>
          <w:rFonts w:eastAsiaTheme="minorEastAsia"/>
        </w:rPr>
        <w:t xml:space="preserve"> forms </w:t>
      </w:r>
      <w:r w:rsidR="006D37C0">
        <w:rPr>
          <w:rFonts w:eastAsiaTheme="minorEastAsia"/>
        </w:rPr>
        <w:t>show increased capture due to either</w:t>
      </w:r>
      <w:r w:rsidR="6FAB5BC7" w:rsidRPr="00C47AE9">
        <w:rPr>
          <w:rFonts w:eastAsiaTheme="minorEastAsia"/>
        </w:rPr>
        <w:t xml:space="preserve"> fluid flow </w:t>
      </w:r>
      <w:r w:rsidR="001F0D1C">
        <w:rPr>
          <w:rFonts w:eastAsiaTheme="minorEastAsia"/>
        </w:rPr>
        <w:t>or</w:t>
      </w:r>
      <w:r w:rsidR="6FAB5BC7" w:rsidRPr="00C47AE9">
        <w:rPr>
          <w:rFonts w:eastAsiaTheme="minorEastAsia"/>
        </w:rPr>
        <w:t xml:space="preserve"> electrostatics</w:t>
      </w:r>
      <w:r w:rsidR="21E34683" w:rsidRPr="00C47AE9">
        <w:rPr>
          <w:rFonts w:eastAsiaTheme="minorEastAsia"/>
        </w:rPr>
        <w:t>.</w:t>
      </w:r>
      <w:r w:rsidR="4A701D68" w:rsidRPr="15E2323F">
        <w:rPr>
          <w:rFonts w:eastAsiaTheme="minorEastAsia"/>
        </w:rPr>
        <w:t xml:space="preserve"> </w:t>
      </w:r>
    </w:p>
    <w:p w14:paraId="5883A7FD" w14:textId="536E97EF" w:rsidR="1C192321" w:rsidRPr="00C47AE9" w:rsidRDefault="1C192321" w:rsidP="1C192321">
      <w:pPr>
        <w:spacing w:after="0" w:line="240" w:lineRule="auto"/>
        <w:jc w:val="both"/>
        <w:rPr>
          <w:rFonts w:eastAsiaTheme="minorEastAsia"/>
        </w:rPr>
      </w:pPr>
    </w:p>
    <w:p w14:paraId="7FFC584B" w14:textId="1544179E" w:rsidR="005E137B" w:rsidRDefault="00291B60" w:rsidP="005E137B">
      <w:pPr>
        <w:spacing w:after="0" w:line="240" w:lineRule="auto"/>
        <w:jc w:val="both"/>
        <w:rPr>
          <w:rFonts w:eastAsiaTheme="minorEastAsia"/>
        </w:rPr>
      </w:pPr>
      <w:r w:rsidRPr="00C47AE9">
        <w:rPr>
          <w:rFonts w:eastAsiaTheme="minorEastAsia"/>
        </w:rPr>
        <w:t xml:space="preserve">We </w:t>
      </w:r>
      <w:r w:rsidR="007D2EAD">
        <w:rPr>
          <w:rFonts w:eastAsiaTheme="minorEastAsia"/>
        </w:rPr>
        <w:t>studied</w:t>
      </w:r>
      <w:r>
        <w:rPr>
          <w:rFonts w:eastAsiaTheme="minorEastAsia"/>
        </w:rPr>
        <w:t xml:space="preserve"> </w:t>
      </w:r>
      <w:r w:rsidR="007D2EAD">
        <w:rPr>
          <w:rFonts w:eastAsiaTheme="minorEastAsia"/>
        </w:rPr>
        <w:t xml:space="preserve">both </w:t>
      </w:r>
      <w:r w:rsidRPr="00C47AE9">
        <w:rPr>
          <w:rFonts w:eastAsiaTheme="minorEastAsia"/>
        </w:rPr>
        <w:t xml:space="preserve">longitudinal </w:t>
      </w:r>
      <w:r w:rsidR="007D2EAD">
        <w:rPr>
          <w:rFonts w:eastAsiaTheme="minorEastAsia"/>
        </w:rPr>
        <w:t xml:space="preserve">fluid </w:t>
      </w:r>
      <w:r>
        <w:rPr>
          <w:rFonts w:eastAsiaTheme="minorEastAsia"/>
        </w:rPr>
        <w:t>flows</w:t>
      </w:r>
      <w:r w:rsidR="007D2EAD">
        <w:rPr>
          <w:rFonts w:eastAsiaTheme="minorEastAsia"/>
        </w:rPr>
        <w:t xml:space="preserve">, parallel to the antenna, </w:t>
      </w:r>
      <w:r>
        <w:rPr>
          <w:rFonts w:eastAsiaTheme="minorEastAsia"/>
        </w:rPr>
        <w:t xml:space="preserve">and </w:t>
      </w:r>
      <w:r w:rsidR="007D2EAD">
        <w:rPr>
          <w:rFonts w:eastAsiaTheme="minorEastAsia"/>
        </w:rPr>
        <w:t>crossflows,</w:t>
      </w:r>
      <w:r>
        <w:rPr>
          <w:rFonts w:eastAsiaTheme="minorEastAsia"/>
        </w:rPr>
        <w:t xml:space="preserve"> perpendicular </w:t>
      </w:r>
      <w:r w:rsidR="007D2EAD">
        <w:rPr>
          <w:rFonts w:eastAsiaTheme="minorEastAsia"/>
        </w:rPr>
        <w:t>to the antenna.</w:t>
      </w:r>
      <w:r>
        <w:rPr>
          <w:rFonts w:eastAsiaTheme="minorEastAsia"/>
        </w:rPr>
        <w:t xml:space="preserve"> For longitudinal sensing</w:t>
      </w:r>
      <w:r w:rsidRPr="00C47AE9">
        <w:rPr>
          <w:rFonts w:eastAsiaTheme="minorEastAsia"/>
        </w:rPr>
        <w:t xml:space="preserve">, the modelled geometry </w:t>
      </w:r>
      <w:r w:rsidR="007D2EAD">
        <w:rPr>
          <w:rFonts w:eastAsiaTheme="minorEastAsia"/>
        </w:rPr>
        <w:t>consisted</w:t>
      </w:r>
      <w:r w:rsidRPr="00C47AE9">
        <w:rPr>
          <w:rFonts w:eastAsiaTheme="minorEastAsia"/>
        </w:rPr>
        <w:t xml:space="preserve"> </w:t>
      </w:r>
      <w:r w:rsidR="001F0D1C">
        <w:rPr>
          <w:rFonts w:eastAsiaTheme="minorEastAsia"/>
        </w:rPr>
        <w:t xml:space="preserve">of </w:t>
      </w:r>
      <w:r w:rsidRPr="00C47AE9">
        <w:rPr>
          <w:rFonts w:eastAsiaTheme="minorEastAsia"/>
        </w:rPr>
        <w:t xml:space="preserve">a </w:t>
      </w:r>
      <w:r w:rsidR="00745D93" w:rsidRPr="00745D93">
        <w:rPr>
          <w:rFonts w:eastAsiaTheme="minorEastAsia"/>
        </w:rPr>
        <w:t xml:space="preserve">1.35 mm long </w:t>
      </w:r>
      <w:r w:rsidRPr="00C47AE9">
        <w:rPr>
          <w:rFonts w:eastAsiaTheme="minorEastAsia"/>
        </w:rPr>
        <w:t xml:space="preserve">cylindrical section </w:t>
      </w:r>
      <w:r w:rsidR="00745D93">
        <w:rPr>
          <w:rFonts w:eastAsiaTheme="minorEastAsia"/>
        </w:rPr>
        <w:t xml:space="preserve">of </w:t>
      </w:r>
      <w:r w:rsidR="00745D93" w:rsidRPr="00745D93">
        <w:rPr>
          <w:rFonts w:eastAsiaTheme="minorEastAsia"/>
        </w:rPr>
        <w:t>0.1 mm</w:t>
      </w:r>
      <w:r w:rsidR="00745D93">
        <w:rPr>
          <w:rFonts w:eastAsiaTheme="minorEastAsia"/>
        </w:rPr>
        <w:t xml:space="preserve"> radius</w:t>
      </w:r>
      <w:r w:rsidR="00745D93" w:rsidRPr="00745D93">
        <w:rPr>
          <w:rFonts w:eastAsiaTheme="minorEastAsia"/>
        </w:rPr>
        <w:t xml:space="preserve"> </w:t>
      </w:r>
      <w:r w:rsidRPr="00C47AE9">
        <w:rPr>
          <w:rFonts w:eastAsiaTheme="minorEastAsia"/>
        </w:rPr>
        <w:t xml:space="preserve">with a spherical cap in a large surrounding domain </w:t>
      </w:r>
      <w:r>
        <w:rPr>
          <w:rFonts w:eastAsiaTheme="minorEastAsia"/>
        </w:rPr>
        <w:t>(</w:t>
      </w:r>
      <w:r w:rsidRPr="00C47AE9">
        <w:rPr>
          <w:rFonts w:eastAsiaTheme="minorEastAsia"/>
        </w:rPr>
        <w:t>Figure</w:t>
      </w:r>
      <w:r>
        <w:rPr>
          <w:rFonts w:eastAsiaTheme="minorEastAsia"/>
        </w:rPr>
        <w:t xml:space="preserve"> 2a)</w:t>
      </w:r>
      <w:r w:rsidRPr="15E2323F">
        <w:rPr>
          <w:rFonts w:eastAsiaTheme="minorEastAsia"/>
        </w:rPr>
        <w:t>.</w:t>
      </w:r>
      <w:r w:rsidRPr="00C47AE9">
        <w:rPr>
          <w:rFonts w:eastAsiaTheme="minorEastAsia"/>
        </w:rPr>
        <w:t xml:space="preserve"> </w:t>
      </w:r>
      <w:r w:rsidR="007D2EAD">
        <w:rPr>
          <w:rFonts w:eastAsiaTheme="minorEastAsia"/>
        </w:rPr>
        <w:t>Due to</w:t>
      </w:r>
      <w:r w:rsidR="007D2EAD" w:rsidRPr="00C47AE9">
        <w:rPr>
          <w:rFonts w:eastAsiaTheme="minorEastAsia"/>
        </w:rPr>
        <w:t xml:space="preserve"> </w:t>
      </w:r>
      <w:r w:rsidRPr="00C47AE9">
        <w:rPr>
          <w:rFonts w:eastAsiaTheme="minorEastAsia"/>
        </w:rPr>
        <w:t>rotational</w:t>
      </w:r>
      <w:r w:rsidR="005E137B">
        <w:rPr>
          <w:rFonts w:eastAsiaTheme="minorEastAsia"/>
        </w:rPr>
        <w:t xml:space="preserve"> symmetry</w:t>
      </w:r>
      <w:r w:rsidR="0020040C">
        <w:rPr>
          <w:rFonts w:eastAsiaTheme="minorEastAsia"/>
        </w:rPr>
        <w:t>,</w:t>
      </w:r>
      <w:r w:rsidRPr="00C47AE9">
        <w:rPr>
          <w:rFonts w:eastAsiaTheme="minorEastAsia"/>
        </w:rPr>
        <w:t xml:space="preserve"> only one quarter of the structure</w:t>
      </w:r>
      <w:r w:rsidR="007D2EAD">
        <w:rPr>
          <w:rFonts w:eastAsiaTheme="minorEastAsia"/>
        </w:rPr>
        <w:t xml:space="preserve"> was modelled</w:t>
      </w:r>
      <w:r w:rsidRPr="00C47AE9">
        <w:rPr>
          <w:rFonts w:eastAsiaTheme="minorEastAsia"/>
        </w:rPr>
        <w:t xml:space="preserve"> using symmetry conditions in the x-y and x-z planes. </w:t>
      </w:r>
      <w:r w:rsidR="005E137B" w:rsidRPr="00C47AE9">
        <w:rPr>
          <w:rFonts w:eastAsiaTheme="minorEastAsia"/>
        </w:rPr>
        <w:t xml:space="preserve">The </w:t>
      </w:r>
      <w:r w:rsidR="005E137B" w:rsidRPr="15E2323F">
        <w:rPr>
          <w:rFonts w:eastAsiaTheme="minorEastAsia"/>
        </w:rPr>
        <w:t xml:space="preserve">enclosing </w:t>
      </w:r>
      <w:r w:rsidR="005E137B" w:rsidRPr="00C47AE9">
        <w:rPr>
          <w:rFonts w:eastAsiaTheme="minorEastAsia"/>
        </w:rPr>
        <w:t xml:space="preserve">boundaries </w:t>
      </w:r>
      <w:r w:rsidR="005E137B" w:rsidRPr="15E2323F">
        <w:rPr>
          <w:rFonts w:eastAsiaTheme="minorEastAsia"/>
        </w:rPr>
        <w:t>we</w:t>
      </w:r>
      <w:r w:rsidR="005E137B" w:rsidRPr="00C47AE9">
        <w:rPr>
          <w:rFonts w:eastAsiaTheme="minorEastAsia"/>
        </w:rPr>
        <w:t>re placed at 10 mm, 10</w:t>
      </w:r>
      <w:r w:rsidR="005E137B">
        <w:rPr>
          <w:rFonts w:eastAsiaTheme="minorEastAsia"/>
        </w:rPr>
        <w:t xml:space="preserve"> </w:t>
      </w:r>
      <w:r w:rsidR="005E137B" w:rsidRPr="00C47AE9">
        <w:rPr>
          <w:rFonts w:eastAsiaTheme="minorEastAsia"/>
        </w:rPr>
        <w:t>mm and 10</w:t>
      </w:r>
      <w:r w:rsidR="005E137B">
        <w:rPr>
          <w:rFonts w:eastAsiaTheme="minorEastAsia"/>
        </w:rPr>
        <w:t xml:space="preserve"> </w:t>
      </w:r>
      <w:r w:rsidR="005E137B" w:rsidRPr="00C47AE9">
        <w:rPr>
          <w:rFonts w:eastAsiaTheme="minorEastAsia"/>
        </w:rPr>
        <w:t xml:space="preserve">mm distances from the antenna in x, y, z directions, respectively, and </w:t>
      </w:r>
      <w:r w:rsidR="005E137B" w:rsidRPr="15E2323F">
        <w:rPr>
          <w:rFonts w:eastAsiaTheme="minorEastAsia"/>
        </w:rPr>
        <w:t>we</w:t>
      </w:r>
      <w:r w:rsidR="005E137B" w:rsidRPr="00C47AE9">
        <w:rPr>
          <w:rFonts w:eastAsiaTheme="minorEastAsia"/>
        </w:rPr>
        <w:t xml:space="preserve">re thus 100 times the radius or 10 times the antennal length from the structure. </w:t>
      </w:r>
      <w:r w:rsidR="005E137B" w:rsidRPr="005E137B">
        <w:rPr>
          <w:rFonts w:eastAsiaTheme="minorEastAsia"/>
        </w:rPr>
        <w:t xml:space="preserve">Hairs of length 19 </w:t>
      </w:r>
      <w:proofErr w:type="spellStart"/>
      <w:r w:rsidR="00AA30E6">
        <w:rPr>
          <w:rFonts w:ascii="Calibri" w:eastAsiaTheme="minorEastAsia" w:hAnsi="Calibri" w:cs="Calibri"/>
        </w:rPr>
        <w:t>μ</w:t>
      </w:r>
      <w:r w:rsidR="005E137B" w:rsidRPr="005E137B">
        <w:rPr>
          <w:rFonts w:eastAsiaTheme="minorEastAsia"/>
        </w:rPr>
        <w:t>m</w:t>
      </w:r>
      <w:proofErr w:type="spellEnd"/>
      <w:r w:rsidR="005E137B" w:rsidRPr="005E137B">
        <w:rPr>
          <w:rFonts w:eastAsiaTheme="minorEastAsia"/>
        </w:rPr>
        <w:t xml:space="preserve"> and radius 1.5 </w:t>
      </w:r>
      <w:proofErr w:type="spellStart"/>
      <w:r w:rsidR="00AA30E6">
        <w:rPr>
          <w:rFonts w:ascii="Calibri" w:eastAsiaTheme="minorEastAsia" w:hAnsi="Calibri" w:cs="Calibri"/>
        </w:rPr>
        <w:t>μ</w:t>
      </w:r>
      <w:r w:rsidR="005E137B" w:rsidRPr="005E137B">
        <w:rPr>
          <w:rFonts w:eastAsiaTheme="minorEastAsia"/>
        </w:rPr>
        <w:t>m</w:t>
      </w:r>
      <w:proofErr w:type="spellEnd"/>
      <w:r w:rsidR="005E137B" w:rsidRPr="005E137B">
        <w:rPr>
          <w:rFonts w:eastAsiaTheme="minorEastAsia"/>
        </w:rPr>
        <w:t xml:space="preserve"> were placed in dense canopy with an offset configuration. The first row had an angular spacing of 10</w:t>
      </w:r>
      <w:r w:rsidR="00F26B8A">
        <w:rPr>
          <w:rFonts w:eastAsiaTheme="minorEastAsia"/>
        </w:rPr>
        <w:t>°</w:t>
      </w:r>
      <w:r w:rsidR="005E137B" w:rsidRPr="005E137B">
        <w:rPr>
          <w:rFonts w:eastAsiaTheme="minorEastAsia"/>
        </w:rPr>
        <w:t xml:space="preserve"> over the 90</w:t>
      </w:r>
      <w:r w:rsidR="00F26B8A">
        <w:rPr>
          <w:rFonts w:eastAsiaTheme="minorEastAsia"/>
        </w:rPr>
        <w:t>°</w:t>
      </w:r>
      <w:r w:rsidR="005E137B" w:rsidRPr="005E137B">
        <w:rPr>
          <w:rFonts w:eastAsiaTheme="minorEastAsia"/>
        </w:rPr>
        <w:t xml:space="preserve"> section of antenna</w:t>
      </w:r>
      <w:r w:rsidR="00F26B8A">
        <w:rPr>
          <w:rFonts w:eastAsiaTheme="minorEastAsia"/>
        </w:rPr>
        <w:t>,</w:t>
      </w:r>
      <w:r w:rsidR="005E137B" w:rsidRPr="005E137B">
        <w:rPr>
          <w:rFonts w:eastAsiaTheme="minorEastAsia"/>
        </w:rPr>
        <w:t xml:space="preserve"> followed by a row with hairs offset by 5</w:t>
      </w:r>
      <w:r w:rsidR="000F2C1F">
        <w:rPr>
          <w:rFonts w:eastAsiaTheme="minorEastAsia"/>
        </w:rPr>
        <w:t>°</w:t>
      </w:r>
      <w:r w:rsidR="005E137B" w:rsidRPr="005E137B">
        <w:rPr>
          <w:rFonts w:eastAsiaTheme="minorEastAsia"/>
        </w:rPr>
        <w:t xml:space="preserve"> and rows spaced by 0.01 mm. For longitudinal flow, hairs were placed over the spherical cap and in 30 rows along the first 0.3 mm section of the cylindrical form (Figure 2a). </w:t>
      </w:r>
      <w:r w:rsidR="005E137B" w:rsidRPr="00C47AE9">
        <w:rPr>
          <w:rFonts w:eastAsiaTheme="minorEastAsia"/>
        </w:rPr>
        <w:t xml:space="preserve">The domain </w:t>
      </w:r>
      <w:r w:rsidR="005E137B" w:rsidRPr="15E2323F">
        <w:rPr>
          <w:rFonts w:eastAsiaTheme="minorEastAsia"/>
        </w:rPr>
        <w:t>wa</w:t>
      </w:r>
      <w:r w:rsidR="005E137B" w:rsidRPr="00C47AE9">
        <w:rPr>
          <w:rFonts w:eastAsiaTheme="minorEastAsia"/>
        </w:rPr>
        <w:t>s discretised using a tetrahedral mesh consisting of 3</w:t>
      </w:r>
      <w:r w:rsidR="005E137B">
        <w:rPr>
          <w:rFonts w:eastAsiaTheme="minorEastAsia"/>
        </w:rPr>
        <w:t>,</w:t>
      </w:r>
      <w:r w:rsidR="005E137B" w:rsidRPr="00C47AE9">
        <w:rPr>
          <w:rFonts w:eastAsiaTheme="minorEastAsia"/>
        </w:rPr>
        <w:t>261</w:t>
      </w:r>
      <w:r w:rsidR="005E137B">
        <w:rPr>
          <w:rFonts w:eastAsiaTheme="minorEastAsia"/>
        </w:rPr>
        <w:t>,</w:t>
      </w:r>
      <w:r w:rsidR="005E137B" w:rsidRPr="00C47AE9">
        <w:rPr>
          <w:rFonts w:eastAsiaTheme="minorEastAsia"/>
        </w:rPr>
        <w:t>274 boundary elements in the dense array case and 172</w:t>
      </w:r>
      <w:r w:rsidR="005E137B">
        <w:rPr>
          <w:rFonts w:eastAsiaTheme="minorEastAsia"/>
        </w:rPr>
        <w:t>,</w:t>
      </w:r>
      <w:r w:rsidR="005E137B" w:rsidRPr="00C47AE9">
        <w:rPr>
          <w:rFonts w:eastAsiaTheme="minorEastAsia"/>
        </w:rPr>
        <w:t>731 boundary elements for the hairless case. The large difference in mesh elements reflects the multi-scale nature of the dense hair problem</w:t>
      </w:r>
      <w:r w:rsidR="005E137B">
        <w:rPr>
          <w:rFonts w:eastAsiaTheme="minorEastAsia"/>
        </w:rPr>
        <w:t>,</w:t>
      </w:r>
      <w:r w:rsidR="005E137B" w:rsidRPr="00C47AE9">
        <w:rPr>
          <w:rFonts w:eastAsiaTheme="minorEastAsia"/>
        </w:rPr>
        <w:t xml:space="preserve"> where the hair tips present</w:t>
      </w:r>
      <w:r w:rsidR="005E137B" w:rsidRPr="15E2323F">
        <w:rPr>
          <w:rFonts w:eastAsiaTheme="minorEastAsia"/>
        </w:rPr>
        <w:t>ed</w:t>
      </w:r>
      <w:r w:rsidR="005E137B" w:rsidRPr="00C47AE9">
        <w:rPr>
          <w:rFonts w:eastAsiaTheme="minorEastAsia"/>
        </w:rPr>
        <w:t xml:space="preserve"> small thin regions that require</w:t>
      </w:r>
      <w:r w:rsidR="005E137B" w:rsidRPr="15E2323F">
        <w:rPr>
          <w:rFonts w:eastAsiaTheme="minorEastAsia"/>
        </w:rPr>
        <w:t>d</w:t>
      </w:r>
      <w:r w:rsidR="005E137B" w:rsidRPr="00C47AE9">
        <w:rPr>
          <w:rFonts w:eastAsiaTheme="minorEastAsia"/>
        </w:rPr>
        <w:t xml:space="preserve"> </w:t>
      </w:r>
      <w:r w:rsidR="005E137B" w:rsidRPr="15E2323F">
        <w:rPr>
          <w:rFonts w:eastAsiaTheme="minorEastAsia"/>
        </w:rPr>
        <w:t xml:space="preserve">a finer </w:t>
      </w:r>
      <w:r w:rsidR="005E137B" w:rsidRPr="00C47AE9">
        <w:rPr>
          <w:rFonts w:eastAsiaTheme="minorEastAsia"/>
        </w:rPr>
        <w:t>discretisation.</w:t>
      </w:r>
      <w:r w:rsidR="005E137B">
        <w:rPr>
          <w:rFonts w:eastAsiaTheme="minorEastAsia"/>
        </w:rPr>
        <w:t xml:space="preserve"> </w:t>
      </w:r>
    </w:p>
    <w:p w14:paraId="5051A06F" w14:textId="4FF5CFDB" w:rsidR="005E137B" w:rsidRDefault="005E137B" w:rsidP="005E137B">
      <w:pPr>
        <w:spacing w:after="0" w:line="240" w:lineRule="auto"/>
        <w:jc w:val="both"/>
        <w:rPr>
          <w:rFonts w:eastAsiaTheme="minorEastAsia"/>
        </w:rPr>
      </w:pPr>
    </w:p>
    <w:p w14:paraId="71639847" w14:textId="6E97316E" w:rsidR="005E137B" w:rsidRDefault="005E137B" w:rsidP="005E137B">
      <w:pPr>
        <w:spacing w:after="0" w:line="240" w:lineRule="auto"/>
        <w:jc w:val="both"/>
        <w:rPr>
          <w:rFonts w:eastAsiaTheme="minorEastAsia"/>
        </w:rPr>
      </w:pPr>
      <w:r>
        <w:rPr>
          <w:rFonts w:eastAsiaTheme="minorEastAsia"/>
        </w:rPr>
        <w:t>For crossflow, we modelled a 0.2</w:t>
      </w:r>
      <w:r w:rsidR="00C7280E">
        <w:rPr>
          <w:rFonts w:eastAsiaTheme="minorEastAsia"/>
        </w:rPr>
        <w:t xml:space="preserve"> </w:t>
      </w:r>
      <w:r>
        <w:rPr>
          <w:rFonts w:eastAsiaTheme="minorEastAsia"/>
        </w:rPr>
        <w:t>mm short cross-section of the antenna aligned with the x-axis, using symmetry conditions at two parallel y-z planes 0.02 mm apart. Only two-rows of hairs were required to obtain results for an effectively infinite antenna. The same antennal geometry was otherwise considered (</w:t>
      </w:r>
      <w:r w:rsidRPr="00C47AE9">
        <w:rPr>
          <w:rFonts w:eastAsiaTheme="minorEastAsia"/>
        </w:rPr>
        <w:t>Figure</w:t>
      </w:r>
      <w:r>
        <w:rPr>
          <w:rFonts w:eastAsiaTheme="minorEastAsia"/>
        </w:rPr>
        <w:t xml:space="preserve"> 2b). </w:t>
      </w:r>
      <w:r w:rsidRPr="00C47AE9">
        <w:rPr>
          <w:rFonts w:eastAsiaTheme="minorEastAsia"/>
        </w:rPr>
        <w:t xml:space="preserve">The </w:t>
      </w:r>
      <w:r w:rsidRPr="15E2323F">
        <w:rPr>
          <w:rFonts w:eastAsiaTheme="minorEastAsia"/>
        </w:rPr>
        <w:t xml:space="preserve">enclosing </w:t>
      </w:r>
      <w:r w:rsidRPr="00C47AE9">
        <w:rPr>
          <w:rFonts w:eastAsiaTheme="minorEastAsia"/>
        </w:rPr>
        <w:t xml:space="preserve">boundaries </w:t>
      </w:r>
      <w:r w:rsidRPr="15E2323F">
        <w:rPr>
          <w:rFonts w:eastAsiaTheme="minorEastAsia"/>
        </w:rPr>
        <w:t>we</w:t>
      </w:r>
      <w:r w:rsidRPr="00C47AE9">
        <w:rPr>
          <w:rFonts w:eastAsiaTheme="minorEastAsia"/>
        </w:rPr>
        <w:t xml:space="preserve">re placed at </w:t>
      </w:r>
      <w:r>
        <w:rPr>
          <w:rFonts w:eastAsiaTheme="minorEastAsia"/>
        </w:rPr>
        <w:t>5</w:t>
      </w:r>
      <w:r w:rsidRPr="00C47AE9">
        <w:rPr>
          <w:rFonts w:eastAsiaTheme="minorEastAsia"/>
        </w:rPr>
        <w:t xml:space="preserve"> mm, </w:t>
      </w:r>
      <w:r>
        <w:rPr>
          <w:rFonts w:eastAsiaTheme="minorEastAsia"/>
        </w:rPr>
        <w:t xml:space="preserve">5 </w:t>
      </w:r>
      <w:r w:rsidRPr="00C47AE9">
        <w:rPr>
          <w:rFonts w:eastAsiaTheme="minorEastAsia"/>
        </w:rPr>
        <w:t xml:space="preserve">mm and </w:t>
      </w:r>
      <w:r>
        <w:rPr>
          <w:rFonts w:eastAsiaTheme="minorEastAsia"/>
        </w:rPr>
        <w:t xml:space="preserve">0.02 </w:t>
      </w:r>
      <w:r w:rsidRPr="00C47AE9">
        <w:rPr>
          <w:rFonts w:eastAsiaTheme="minorEastAsia"/>
        </w:rPr>
        <w:t xml:space="preserve">mm in x, y, z directions, respectively. The domain </w:t>
      </w:r>
      <w:r w:rsidRPr="15E2323F">
        <w:rPr>
          <w:rFonts w:eastAsiaTheme="minorEastAsia"/>
        </w:rPr>
        <w:t>wa</w:t>
      </w:r>
      <w:r w:rsidRPr="00C47AE9">
        <w:rPr>
          <w:rFonts w:eastAsiaTheme="minorEastAsia"/>
        </w:rPr>
        <w:t xml:space="preserve">s discretised using a tetrahedral mesh to solve the equations consisting of </w:t>
      </w:r>
      <w:r>
        <w:rPr>
          <w:rFonts w:eastAsiaTheme="minorEastAsia"/>
        </w:rPr>
        <w:t>3,033,113</w:t>
      </w:r>
      <w:r w:rsidRPr="00C47AE9">
        <w:rPr>
          <w:rFonts w:eastAsiaTheme="minorEastAsia"/>
        </w:rPr>
        <w:t xml:space="preserve"> boundary elements in the dense array case and </w:t>
      </w:r>
      <w:r>
        <w:rPr>
          <w:rFonts w:eastAsiaTheme="minorEastAsia"/>
        </w:rPr>
        <w:t>295,254</w:t>
      </w:r>
      <w:r w:rsidRPr="00C47AE9">
        <w:rPr>
          <w:rFonts w:eastAsiaTheme="minorEastAsia"/>
        </w:rPr>
        <w:t xml:space="preserve"> boundary elements for the hairless case. </w:t>
      </w:r>
    </w:p>
    <w:p w14:paraId="5A9495EA" w14:textId="14D5DF38" w:rsidR="005E137B" w:rsidRDefault="005E137B" w:rsidP="005E137B">
      <w:pPr>
        <w:spacing w:after="0" w:line="240" w:lineRule="auto"/>
        <w:jc w:val="both"/>
        <w:rPr>
          <w:rFonts w:eastAsiaTheme="minorEastAsia"/>
        </w:rPr>
      </w:pPr>
    </w:p>
    <w:p w14:paraId="5B681E92" w14:textId="726B7BAC" w:rsidR="005E137B" w:rsidRDefault="00FB762E" w:rsidP="005E137B">
      <w:pPr>
        <w:spacing w:after="0" w:line="240" w:lineRule="auto"/>
        <w:jc w:val="both"/>
        <w:rPr>
          <w:rFonts w:eastAsiaTheme="minorEastAsia"/>
        </w:rPr>
      </w:pPr>
      <w:r>
        <w:rPr>
          <w:rFonts w:eastAsiaTheme="minorEastAsia"/>
        </w:rPr>
        <w:t>In both cases</w:t>
      </w:r>
      <w:r w:rsidR="001F0D1C">
        <w:rPr>
          <w:rFonts w:eastAsiaTheme="minorEastAsia"/>
        </w:rPr>
        <w:t>,</w:t>
      </w:r>
      <w:r>
        <w:rPr>
          <w:rFonts w:eastAsiaTheme="minorEastAsia"/>
        </w:rPr>
        <w:t xml:space="preserve"> a mesh independence study was carried out to ensure accuracy of the computed results. Considering the most sensitive case, a dense hair array and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t>
            </m:r>
          </m:sub>
        </m:sSub>
        <m:r>
          <w:rPr>
            <w:rFonts w:ascii="Cambria Math" w:eastAsiaTheme="minorEastAsia" w:hAnsi="Cambria Math"/>
          </w:rPr>
          <m:t>=0.1 m</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w:r>
        <w:rPr>
          <w:rFonts w:eastAsiaTheme="minorEastAsia"/>
        </w:rPr>
        <w:t>, the following results were obtained for finer meshes:</w:t>
      </w:r>
    </w:p>
    <w:p w14:paraId="54A68426" w14:textId="77777777" w:rsidR="00141499" w:rsidRDefault="00141499" w:rsidP="005E137B">
      <w:pPr>
        <w:spacing w:after="0" w:line="240" w:lineRule="auto"/>
        <w:jc w:val="both"/>
        <w:rPr>
          <w:rFonts w:eastAsiaTheme="minorEastAsia"/>
        </w:rPr>
      </w:pPr>
    </w:p>
    <w:p w14:paraId="4641FD82" w14:textId="36180E7B" w:rsidR="00FB762E" w:rsidRPr="007837AC" w:rsidRDefault="00141499" w:rsidP="007837AC">
      <w:pPr>
        <w:pStyle w:val="Caption"/>
        <w:keepNext/>
        <w:jc w:val="both"/>
        <w:rPr>
          <w:color w:val="000000" w:themeColor="text1"/>
        </w:rPr>
      </w:pPr>
      <w:r w:rsidRPr="695F3CBB">
        <w:rPr>
          <w:b/>
          <w:bCs/>
          <w:i w:val="0"/>
          <w:iCs w:val="0"/>
          <w:color w:val="000000" w:themeColor="text1"/>
        </w:rPr>
        <w:t xml:space="preserve">Table </w:t>
      </w:r>
      <w:r w:rsidRPr="695F3CBB">
        <w:rPr>
          <w:b/>
          <w:bCs/>
          <w:i w:val="0"/>
          <w:iCs w:val="0"/>
          <w:color w:val="000000" w:themeColor="text1"/>
        </w:rPr>
        <w:fldChar w:fldCharType="begin"/>
      </w:r>
      <w:r w:rsidRPr="695F3CBB">
        <w:rPr>
          <w:b/>
          <w:bCs/>
          <w:i w:val="0"/>
          <w:iCs w:val="0"/>
          <w:color w:val="000000" w:themeColor="text1"/>
        </w:rPr>
        <w:instrText xml:space="preserve"> SEQ Table \* ARABIC </w:instrText>
      </w:r>
      <w:r w:rsidRPr="695F3CBB">
        <w:rPr>
          <w:b/>
          <w:bCs/>
          <w:i w:val="0"/>
          <w:iCs w:val="0"/>
          <w:color w:val="000000" w:themeColor="text1"/>
        </w:rPr>
        <w:fldChar w:fldCharType="separate"/>
      </w:r>
      <w:r w:rsidRPr="695F3CBB">
        <w:rPr>
          <w:b/>
          <w:bCs/>
          <w:i w:val="0"/>
          <w:iCs w:val="0"/>
          <w:noProof/>
          <w:color w:val="000000" w:themeColor="text1"/>
        </w:rPr>
        <w:t>1</w:t>
      </w:r>
      <w:r w:rsidRPr="695F3CBB">
        <w:rPr>
          <w:b/>
          <w:bCs/>
          <w:i w:val="0"/>
          <w:iCs w:val="0"/>
          <w:color w:val="000000" w:themeColor="text1"/>
        </w:rPr>
        <w:fldChar w:fldCharType="end"/>
      </w:r>
      <w:r w:rsidRPr="695F3CBB">
        <w:rPr>
          <w:i w:val="0"/>
          <w:iCs w:val="0"/>
          <w:color w:val="000000" w:themeColor="text1"/>
        </w:rPr>
        <w:t xml:space="preserve"> </w:t>
      </w:r>
      <w:r>
        <w:rPr>
          <w:i w:val="0"/>
          <w:iCs w:val="0"/>
          <w:color w:val="000000" w:themeColor="text1"/>
        </w:rPr>
        <w:t>Mesh independence study showing relative error in capture rates for VOC capture with a finer mesh. Overall, all errors are less than 1%. The number of mesh elements depends on the number of hairs, hence the large number of boundary elements for the refine mesh in the longitudinal case.</w:t>
      </w:r>
    </w:p>
    <w:tbl>
      <w:tblPr>
        <w:tblStyle w:val="TableGrid"/>
        <w:tblW w:w="0" w:type="auto"/>
        <w:tblLook w:val="04A0" w:firstRow="1" w:lastRow="0" w:firstColumn="1" w:lastColumn="0" w:noHBand="0" w:noVBand="1"/>
      </w:tblPr>
      <w:tblGrid>
        <w:gridCol w:w="1300"/>
        <w:gridCol w:w="1153"/>
        <w:gridCol w:w="892"/>
        <w:gridCol w:w="1028"/>
        <w:gridCol w:w="1028"/>
        <w:gridCol w:w="1028"/>
        <w:gridCol w:w="1028"/>
        <w:gridCol w:w="826"/>
        <w:gridCol w:w="733"/>
      </w:tblGrid>
      <w:tr w:rsidR="00141499" w14:paraId="46421BB3" w14:textId="6F90F101" w:rsidTr="007837AC">
        <w:tc>
          <w:tcPr>
            <w:tcW w:w="1300" w:type="dxa"/>
          </w:tcPr>
          <w:p w14:paraId="785314CF" w14:textId="3607C09C" w:rsidR="00141499" w:rsidRPr="007837AC" w:rsidRDefault="00141499" w:rsidP="005E137B">
            <w:pPr>
              <w:jc w:val="both"/>
              <w:rPr>
                <w:rFonts w:eastAsiaTheme="minorEastAsia"/>
                <w:sz w:val="14"/>
                <w:szCs w:val="14"/>
              </w:rPr>
            </w:pPr>
            <w:r>
              <w:rPr>
                <w:rFonts w:eastAsiaTheme="minorEastAsia"/>
                <w:sz w:val="14"/>
                <w:szCs w:val="14"/>
              </w:rPr>
              <w:t>Relative error in capture rates</w:t>
            </w:r>
          </w:p>
        </w:tc>
        <w:tc>
          <w:tcPr>
            <w:tcW w:w="1153" w:type="dxa"/>
          </w:tcPr>
          <w:p w14:paraId="265246A2" w14:textId="22C92A49" w:rsidR="00141499" w:rsidRPr="007837AC" w:rsidRDefault="00141499" w:rsidP="005E137B">
            <w:pPr>
              <w:jc w:val="both"/>
              <w:rPr>
                <w:rFonts w:eastAsiaTheme="minorEastAsia"/>
                <w:sz w:val="14"/>
                <w:szCs w:val="14"/>
              </w:rPr>
            </w:pPr>
            <w:r w:rsidRPr="007837AC">
              <w:rPr>
                <w:rFonts w:eastAsiaTheme="minorEastAsia"/>
                <w:sz w:val="14"/>
                <w:szCs w:val="14"/>
              </w:rPr>
              <w:t>Boundary elements</w:t>
            </w:r>
          </w:p>
        </w:tc>
        <w:tc>
          <w:tcPr>
            <w:tcW w:w="892" w:type="dxa"/>
          </w:tcPr>
          <w:p w14:paraId="3D6C6B06" w14:textId="09F52265" w:rsidR="00141499" w:rsidRPr="007837AC" w:rsidRDefault="00000000" w:rsidP="005E137B">
            <w:pPr>
              <w:jc w:val="both"/>
              <w:rPr>
                <w:rFonts w:eastAsiaTheme="minorEastAsia"/>
                <w:sz w:val="14"/>
                <w:szCs w:val="14"/>
              </w:rPr>
            </w:pPr>
            <m:oMathPara>
              <m:oMath>
                <m:sSub>
                  <m:sSubPr>
                    <m:ctrlPr>
                      <w:rPr>
                        <w:rFonts w:ascii="Cambria Math" w:eastAsiaTheme="minorEastAsia" w:hAnsi="Cambria Math"/>
                        <w:i/>
                        <w:sz w:val="14"/>
                        <w:szCs w:val="14"/>
                      </w:rPr>
                    </m:ctrlPr>
                  </m:sSubPr>
                  <m:e>
                    <m:r>
                      <w:rPr>
                        <w:rFonts w:ascii="Cambria Math" w:eastAsiaTheme="minorEastAsia" w:hAnsi="Cambria Math"/>
                        <w:sz w:val="14"/>
                        <w:szCs w:val="14"/>
                      </w:rPr>
                      <m:t>z</m:t>
                    </m:r>
                  </m:e>
                  <m:sub>
                    <m:r>
                      <w:rPr>
                        <w:rFonts w:ascii="Cambria Math" w:eastAsiaTheme="minorEastAsia" w:hAnsi="Cambria Math"/>
                        <w:sz w:val="14"/>
                        <w:szCs w:val="14"/>
                      </w:rPr>
                      <m:t>c</m:t>
                    </m:r>
                  </m:sub>
                </m:sSub>
                <m:r>
                  <w:rPr>
                    <w:rFonts w:ascii="Cambria Math" w:eastAsiaTheme="minorEastAsia" w:hAnsi="Cambria Math"/>
                    <w:sz w:val="14"/>
                    <w:szCs w:val="14"/>
                  </w:rPr>
                  <m:t>=0</m:t>
                </m:r>
              </m:oMath>
            </m:oMathPara>
          </w:p>
        </w:tc>
        <w:tc>
          <w:tcPr>
            <w:tcW w:w="1028" w:type="dxa"/>
          </w:tcPr>
          <w:p w14:paraId="0352AB89" w14:textId="0F167F4E" w:rsidR="00141499" w:rsidRPr="007837AC" w:rsidRDefault="00000000" w:rsidP="005E137B">
            <w:pPr>
              <w:jc w:val="both"/>
              <w:rPr>
                <w:rFonts w:eastAsiaTheme="minorEastAsia"/>
                <w:sz w:val="14"/>
                <w:szCs w:val="14"/>
              </w:rPr>
            </w:pPr>
            <m:oMathPara>
              <m:oMath>
                <m:sSub>
                  <m:sSubPr>
                    <m:ctrlPr>
                      <w:rPr>
                        <w:rFonts w:ascii="Cambria Math" w:eastAsiaTheme="minorEastAsia" w:hAnsi="Cambria Math"/>
                        <w:i/>
                        <w:sz w:val="14"/>
                        <w:szCs w:val="14"/>
                      </w:rPr>
                    </m:ctrlPr>
                  </m:sSubPr>
                  <m:e>
                    <m:r>
                      <w:rPr>
                        <w:rFonts w:ascii="Cambria Math" w:eastAsiaTheme="minorEastAsia" w:hAnsi="Cambria Math"/>
                        <w:sz w:val="14"/>
                        <w:szCs w:val="14"/>
                      </w:rPr>
                      <m:t>z</m:t>
                    </m:r>
                  </m:e>
                  <m:sub>
                    <m:r>
                      <w:rPr>
                        <w:rFonts w:ascii="Cambria Math" w:eastAsiaTheme="minorEastAsia" w:hAnsi="Cambria Math"/>
                        <w:sz w:val="14"/>
                        <w:szCs w:val="14"/>
                      </w:rPr>
                      <m:t>c</m:t>
                    </m:r>
                  </m:sub>
                </m:sSub>
                <m:r>
                  <w:rPr>
                    <w:rFonts w:ascii="Cambria Math" w:eastAsiaTheme="minorEastAsia" w:hAnsi="Cambria Math"/>
                    <w:sz w:val="14"/>
                    <w:szCs w:val="14"/>
                  </w:rPr>
                  <m:t>=</m:t>
                </m:r>
                <m:sSup>
                  <m:sSupPr>
                    <m:ctrlPr>
                      <w:rPr>
                        <w:rFonts w:ascii="Cambria Math" w:eastAsiaTheme="minorEastAsia" w:hAnsi="Cambria Math"/>
                        <w:i/>
                        <w:sz w:val="14"/>
                        <w:szCs w:val="14"/>
                      </w:rPr>
                    </m:ctrlPr>
                  </m:sSupPr>
                  <m:e>
                    <m:r>
                      <w:rPr>
                        <w:rFonts w:ascii="Cambria Math" w:eastAsiaTheme="minorEastAsia" w:hAnsi="Cambria Math"/>
                        <w:sz w:val="14"/>
                        <w:szCs w:val="14"/>
                      </w:rPr>
                      <m:t>10</m:t>
                    </m:r>
                  </m:e>
                  <m:sup>
                    <m:r>
                      <w:rPr>
                        <w:rFonts w:ascii="Cambria Math" w:eastAsiaTheme="minorEastAsia" w:hAnsi="Cambria Math"/>
                        <w:sz w:val="14"/>
                        <w:szCs w:val="14"/>
                      </w:rPr>
                      <m:t>-5</m:t>
                    </m:r>
                  </m:sup>
                </m:sSup>
              </m:oMath>
            </m:oMathPara>
          </w:p>
        </w:tc>
        <w:tc>
          <w:tcPr>
            <w:tcW w:w="1028" w:type="dxa"/>
          </w:tcPr>
          <w:p w14:paraId="158B5EE5" w14:textId="18DF4DDB" w:rsidR="00141499" w:rsidRPr="007837AC" w:rsidRDefault="00000000" w:rsidP="005E137B">
            <w:pPr>
              <w:jc w:val="both"/>
              <w:rPr>
                <w:rFonts w:eastAsiaTheme="minorEastAsia"/>
                <w:sz w:val="14"/>
                <w:szCs w:val="14"/>
              </w:rPr>
            </w:pPr>
            <m:oMathPara>
              <m:oMath>
                <m:sSub>
                  <m:sSubPr>
                    <m:ctrlPr>
                      <w:rPr>
                        <w:rFonts w:ascii="Cambria Math" w:eastAsiaTheme="minorEastAsia" w:hAnsi="Cambria Math"/>
                        <w:i/>
                        <w:sz w:val="14"/>
                        <w:szCs w:val="14"/>
                      </w:rPr>
                    </m:ctrlPr>
                  </m:sSubPr>
                  <m:e>
                    <m:r>
                      <w:rPr>
                        <w:rFonts w:ascii="Cambria Math" w:eastAsiaTheme="minorEastAsia" w:hAnsi="Cambria Math"/>
                        <w:sz w:val="14"/>
                        <w:szCs w:val="14"/>
                      </w:rPr>
                      <m:t>z</m:t>
                    </m:r>
                  </m:e>
                  <m:sub>
                    <m:r>
                      <w:rPr>
                        <w:rFonts w:ascii="Cambria Math" w:eastAsiaTheme="minorEastAsia" w:hAnsi="Cambria Math"/>
                        <w:sz w:val="14"/>
                        <w:szCs w:val="14"/>
                      </w:rPr>
                      <m:t>c</m:t>
                    </m:r>
                  </m:sub>
                </m:sSub>
                <m:r>
                  <w:rPr>
                    <w:rFonts w:ascii="Cambria Math" w:eastAsiaTheme="minorEastAsia" w:hAnsi="Cambria Math"/>
                    <w:sz w:val="14"/>
                    <w:szCs w:val="14"/>
                  </w:rPr>
                  <m:t>=</m:t>
                </m:r>
                <m:sSup>
                  <m:sSupPr>
                    <m:ctrlPr>
                      <w:rPr>
                        <w:rFonts w:ascii="Cambria Math" w:eastAsiaTheme="minorEastAsia" w:hAnsi="Cambria Math"/>
                        <w:i/>
                        <w:sz w:val="14"/>
                        <w:szCs w:val="14"/>
                      </w:rPr>
                    </m:ctrlPr>
                  </m:sSupPr>
                  <m:e>
                    <m:r>
                      <w:rPr>
                        <w:rFonts w:ascii="Cambria Math" w:eastAsiaTheme="minorEastAsia" w:hAnsi="Cambria Math"/>
                        <w:sz w:val="14"/>
                        <w:szCs w:val="14"/>
                      </w:rPr>
                      <m:t>10</m:t>
                    </m:r>
                  </m:e>
                  <m:sup>
                    <m:r>
                      <w:rPr>
                        <w:rFonts w:ascii="Cambria Math" w:eastAsiaTheme="minorEastAsia" w:hAnsi="Cambria Math"/>
                        <w:sz w:val="14"/>
                        <w:szCs w:val="14"/>
                      </w:rPr>
                      <m:t>-4</m:t>
                    </m:r>
                  </m:sup>
                </m:sSup>
              </m:oMath>
            </m:oMathPara>
          </w:p>
        </w:tc>
        <w:tc>
          <w:tcPr>
            <w:tcW w:w="1028" w:type="dxa"/>
          </w:tcPr>
          <w:p w14:paraId="1EC42C8C" w14:textId="75D9203F" w:rsidR="00141499" w:rsidRPr="007837AC" w:rsidRDefault="00000000" w:rsidP="005E137B">
            <w:pPr>
              <w:jc w:val="both"/>
              <w:rPr>
                <w:rFonts w:eastAsiaTheme="minorEastAsia"/>
                <w:sz w:val="14"/>
                <w:szCs w:val="14"/>
              </w:rPr>
            </w:pPr>
            <m:oMathPara>
              <m:oMath>
                <m:sSub>
                  <m:sSubPr>
                    <m:ctrlPr>
                      <w:rPr>
                        <w:rFonts w:ascii="Cambria Math" w:eastAsiaTheme="minorEastAsia" w:hAnsi="Cambria Math"/>
                        <w:i/>
                        <w:sz w:val="14"/>
                        <w:szCs w:val="14"/>
                      </w:rPr>
                    </m:ctrlPr>
                  </m:sSubPr>
                  <m:e>
                    <m:r>
                      <w:rPr>
                        <w:rFonts w:ascii="Cambria Math" w:eastAsiaTheme="minorEastAsia" w:hAnsi="Cambria Math"/>
                        <w:sz w:val="14"/>
                        <w:szCs w:val="14"/>
                      </w:rPr>
                      <m:t>z</m:t>
                    </m:r>
                  </m:e>
                  <m:sub>
                    <m:r>
                      <w:rPr>
                        <w:rFonts w:ascii="Cambria Math" w:eastAsiaTheme="minorEastAsia" w:hAnsi="Cambria Math"/>
                        <w:sz w:val="14"/>
                        <w:szCs w:val="14"/>
                      </w:rPr>
                      <m:t>c</m:t>
                    </m:r>
                  </m:sub>
                </m:sSub>
                <m:r>
                  <w:rPr>
                    <w:rFonts w:ascii="Cambria Math" w:eastAsiaTheme="minorEastAsia" w:hAnsi="Cambria Math"/>
                    <w:sz w:val="14"/>
                    <w:szCs w:val="14"/>
                  </w:rPr>
                  <m:t>=</m:t>
                </m:r>
                <m:sSup>
                  <m:sSupPr>
                    <m:ctrlPr>
                      <w:rPr>
                        <w:rFonts w:ascii="Cambria Math" w:eastAsiaTheme="minorEastAsia" w:hAnsi="Cambria Math"/>
                        <w:i/>
                        <w:sz w:val="14"/>
                        <w:szCs w:val="14"/>
                      </w:rPr>
                    </m:ctrlPr>
                  </m:sSupPr>
                  <m:e>
                    <m:r>
                      <w:rPr>
                        <w:rFonts w:ascii="Cambria Math" w:eastAsiaTheme="minorEastAsia" w:hAnsi="Cambria Math"/>
                        <w:sz w:val="14"/>
                        <w:szCs w:val="14"/>
                      </w:rPr>
                      <m:t>10</m:t>
                    </m:r>
                  </m:e>
                  <m:sup>
                    <m:r>
                      <w:rPr>
                        <w:rFonts w:ascii="Cambria Math" w:eastAsiaTheme="minorEastAsia" w:hAnsi="Cambria Math"/>
                        <w:sz w:val="14"/>
                        <w:szCs w:val="14"/>
                      </w:rPr>
                      <m:t>-3</m:t>
                    </m:r>
                  </m:sup>
                </m:sSup>
              </m:oMath>
            </m:oMathPara>
          </w:p>
        </w:tc>
        <w:tc>
          <w:tcPr>
            <w:tcW w:w="1028" w:type="dxa"/>
          </w:tcPr>
          <w:p w14:paraId="66EDA790" w14:textId="61D582DA" w:rsidR="00141499" w:rsidRPr="007837AC" w:rsidRDefault="00000000" w:rsidP="005E137B">
            <w:pPr>
              <w:jc w:val="both"/>
              <w:rPr>
                <w:rFonts w:eastAsiaTheme="minorEastAsia"/>
                <w:sz w:val="14"/>
                <w:szCs w:val="14"/>
              </w:rPr>
            </w:pPr>
            <m:oMathPara>
              <m:oMath>
                <m:sSub>
                  <m:sSubPr>
                    <m:ctrlPr>
                      <w:rPr>
                        <w:rFonts w:ascii="Cambria Math" w:eastAsiaTheme="minorEastAsia" w:hAnsi="Cambria Math"/>
                        <w:i/>
                        <w:sz w:val="14"/>
                        <w:szCs w:val="14"/>
                      </w:rPr>
                    </m:ctrlPr>
                  </m:sSubPr>
                  <m:e>
                    <m:r>
                      <w:rPr>
                        <w:rFonts w:ascii="Cambria Math" w:eastAsiaTheme="minorEastAsia" w:hAnsi="Cambria Math"/>
                        <w:sz w:val="14"/>
                        <w:szCs w:val="14"/>
                      </w:rPr>
                      <m:t>z</m:t>
                    </m:r>
                  </m:e>
                  <m:sub>
                    <m:r>
                      <w:rPr>
                        <w:rFonts w:ascii="Cambria Math" w:eastAsiaTheme="minorEastAsia" w:hAnsi="Cambria Math"/>
                        <w:sz w:val="14"/>
                        <w:szCs w:val="14"/>
                      </w:rPr>
                      <m:t>c</m:t>
                    </m:r>
                  </m:sub>
                </m:sSub>
                <m:r>
                  <w:rPr>
                    <w:rFonts w:ascii="Cambria Math" w:eastAsiaTheme="minorEastAsia" w:hAnsi="Cambria Math"/>
                    <w:sz w:val="14"/>
                    <w:szCs w:val="14"/>
                  </w:rPr>
                  <m:t>=</m:t>
                </m:r>
                <m:sSup>
                  <m:sSupPr>
                    <m:ctrlPr>
                      <w:rPr>
                        <w:rFonts w:ascii="Cambria Math" w:eastAsiaTheme="minorEastAsia" w:hAnsi="Cambria Math"/>
                        <w:i/>
                        <w:sz w:val="14"/>
                        <w:szCs w:val="14"/>
                      </w:rPr>
                    </m:ctrlPr>
                  </m:sSupPr>
                  <m:e>
                    <m:r>
                      <w:rPr>
                        <w:rFonts w:ascii="Cambria Math" w:eastAsiaTheme="minorEastAsia" w:hAnsi="Cambria Math"/>
                        <w:sz w:val="14"/>
                        <w:szCs w:val="14"/>
                      </w:rPr>
                      <m:t>10</m:t>
                    </m:r>
                  </m:e>
                  <m:sup>
                    <m:r>
                      <w:rPr>
                        <w:rFonts w:ascii="Cambria Math" w:eastAsiaTheme="minorEastAsia" w:hAnsi="Cambria Math"/>
                        <w:sz w:val="14"/>
                        <w:szCs w:val="14"/>
                      </w:rPr>
                      <m:t>-2</m:t>
                    </m:r>
                  </m:sup>
                </m:sSup>
              </m:oMath>
            </m:oMathPara>
          </w:p>
        </w:tc>
        <w:tc>
          <w:tcPr>
            <w:tcW w:w="826" w:type="dxa"/>
          </w:tcPr>
          <w:p w14:paraId="7E3E67BF" w14:textId="3BD8D2F0" w:rsidR="00141499" w:rsidRPr="007837AC" w:rsidRDefault="00000000" w:rsidP="005E137B">
            <w:pPr>
              <w:jc w:val="both"/>
              <w:rPr>
                <w:rFonts w:ascii="Aptos" w:eastAsia="Aptos" w:hAnsi="Aptos" w:cs="Arial"/>
                <w:sz w:val="14"/>
                <w:szCs w:val="14"/>
              </w:rPr>
            </w:pPr>
            <m:oMathPara>
              <m:oMath>
                <m:sSub>
                  <m:sSubPr>
                    <m:ctrlPr>
                      <w:rPr>
                        <w:rFonts w:ascii="Cambria Math" w:eastAsiaTheme="minorEastAsia" w:hAnsi="Cambria Math"/>
                        <w:i/>
                        <w:sz w:val="14"/>
                        <w:szCs w:val="14"/>
                      </w:rPr>
                    </m:ctrlPr>
                  </m:sSubPr>
                  <m:e>
                    <m:r>
                      <w:rPr>
                        <w:rFonts w:ascii="Cambria Math" w:eastAsiaTheme="minorEastAsia" w:hAnsi="Cambria Math"/>
                        <w:sz w:val="14"/>
                        <w:szCs w:val="14"/>
                      </w:rPr>
                      <m:t>z</m:t>
                    </m:r>
                  </m:e>
                  <m:sub>
                    <m:r>
                      <w:rPr>
                        <w:rFonts w:ascii="Cambria Math" w:eastAsiaTheme="minorEastAsia" w:hAnsi="Cambria Math"/>
                        <w:sz w:val="14"/>
                        <w:szCs w:val="14"/>
                      </w:rPr>
                      <m:t>c</m:t>
                    </m:r>
                  </m:sub>
                </m:sSub>
                <m:r>
                  <w:rPr>
                    <w:rFonts w:ascii="Cambria Math" w:eastAsiaTheme="minorEastAsia" w:hAnsi="Cambria Math"/>
                    <w:sz w:val="14"/>
                    <w:szCs w:val="14"/>
                  </w:rPr>
                  <m:t>=</m:t>
                </m:r>
                <m:sSup>
                  <m:sSupPr>
                    <m:ctrlPr>
                      <w:rPr>
                        <w:rFonts w:ascii="Cambria Math" w:eastAsiaTheme="minorEastAsia" w:hAnsi="Cambria Math"/>
                        <w:i/>
                        <w:sz w:val="14"/>
                        <w:szCs w:val="14"/>
                      </w:rPr>
                    </m:ctrlPr>
                  </m:sSupPr>
                  <m:e>
                    <m:r>
                      <w:rPr>
                        <w:rFonts w:ascii="Cambria Math" w:eastAsiaTheme="minorEastAsia" w:hAnsi="Cambria Math"/>
                        <w:sz w:val="14"/>
                        <w:szCs w:val="14"/>
                      </w:rPr>
                      <m:t>10</m:t>
                    </m:r>
                  </m:e>
                  <m:sup>
                    <m:r>
                      <w:rPr>
                        <w:rFonts w:ascii="Cambria Math" w:eastAsiaTheme="minorEastAsia" w:hAnsi="Cambria Math"/>
                        <w:sz w:val="14"/>
                        <w:szCs w:val="14"/>
                      </w:rPr>
                      <m:t>-1</m:t>
                    </m:r>
                  </m:sup>
                </m:sSup>
              </m:oMath>
            </m:oMathPara>
          </w:p>
        </w:tc>
        <w:tc>
          <w:tcPr>
            <w:tcW w:w="733" w:type="dxa"/>
          </w:tcPr>
          <w:p w14:paraId="267A98BE" w14:textId="074118F2" w:rsidR="00141499" w:rsidRPr="00141499" w:rsidRDefault="00000000" w:rsidP="005E137B">
            <w:pPr>
              <w:jc w:val="both"/>
              <w:rPr>
                <w:rFonts w:ascii="Aptos" w:eastAsia="Aptos" w:hAnsi="Aptos" w:cs="Arial"/>
                <w:sz w:val="14"/>
                <w:szCs w:val="14"/>
              </w:rPr>
            </w:pPr>
            <m:oMathPara>
              <m:oMath>
                <m:sSub>
                  <m:sSubPr>
                    <m:ctrlPr>
                      <w:rPr>
                        <w:rFonts w:ascii="Cambria Math" w:eastAsia="Aptos" w:hAnsi="Cambria Math" w:cs="Arial"/>
                        <w:i/>
                        <w:sz w:val="14"/>
                        <w:szCs w:val="14"/>
                      </w:rPr>
                    </m:ctrlPr>
                  </m:sSubPr>
                  <m:e>
                    <m:r>
                      <w:rPr>
                        <w:rFonts w:ascii="Cambria Math" w:eastAsia="Aptos" w:hAnsi="Cambria Math" w:cs="Arial"/>
                        <w:sz w:val="14"/>
                        <w:szCs w:val="14"/>
                      </w:rPr>
                      <m:t>z</m:t>
                    </m:r>
                  </m:e>
                  <m:sub>
                    <m:r>
                      <w:rPr>
                        <w:rFonts w:ascii="Cambria Math" w:eastAsia="Aptos" w:hAnsi="Cambria Math" w:cs="Arial"/>
                        <w:sz w:val="14"/>
                        <w:szCs w:val="14"/>
                      </w:rPr>
                      <m:t>c</m:t>
                    </m:r>
                  </m:sub>
                </m:sSub>
                <m:r>
                  <w:rPr>
                    <w:rFonts w:ascii="Cambria Math" w:eastAsia="Aptos" w:hAnsi="Cambria Math" w:cs="Arial"/>
                    <w:sz w:val="14"/>
                    <w:szCs w:val="14"/>
                  </w:rPr>
                  <m:t>=1</m:t>
                </m:r>
              </m:oMath>
            </m:oMathPara>
          </w:p>
        </w:tc>
      </w:tr>
      <w:tr w:rsidR="00141499" w14:paraId="65C4FD39" w14:textId="484281B9" w:rsidTr="007837AC">
        <w:tc>
          <w:tcPr>
            <w:tcW w:w="1300" w:type="dxa"/>
          </w:tcPr>
          <w:p w14:paraId="712D7A71" w14:textId="6544F991" w:rsidR="00141499" w:rsidRPr="007837AC" w:rsidRDefault="00141499" w:rsidP="005E137B">
            <w:pPr>
              <w:jc w:val="both"/>
              <w:rPr>
                <w:rFonts w:eastAsiaTheme="minorEastAsia"/>
                <w:sz w:val="14"/>
                <w:szCs w:val="14"/>
              </w:rPr>
            </w:pPr>
            <w:r w:rsidRPr="007837AC">
              <w:rPr>
                <w:rFonts w:eastAsiaTheme="minorEastAsia"/>
                <w:sz w:val="14"/>
                <w:szCs w:val="14"/>
              </w:rPr>
              <w:t>Longitudinal</w:t>
            </w:r>
          </w:p>
        </w:tc>
        <w:tc>
          <w:tcPr>
            <w:tcW w:w="1153" w:type="dxa"/>
          </w:tcPr>
          <w:p w14:paraId="78BF27C6" w14:textId="1EF64FC6" w:rsidR="00141499" w:rsidRPr="007837AC" w:rsidRDefault="00141499" w:rsidP="005E137B">
            <w:pPr>
              <w:jc w:val="both"/>
              <w:rPr>
                <w:rFonts w:eastAsiaTheme="minorEastAsia"/>
                <w:sz w:val="14"/>
                <w:szCs w:val="14"/>
              </w:rPr>
            </w:pPr>
            <w:r>
              <w:rPr>
                <w:rFonts w:eastAsiaTheme="minorEastAsia"/>
                <w:sz w:val="14"/>
                <w:szCs w:val="14"/>
              </w:rPr>
              <w:t>26,215,931</w:t>
            </w:r>
          </w:p>
        </w:tc>
        <w:tc>
          <w:tcPr>
            <w:tcW w:w="892" w:type="dxa"/>
          </w:tcPr>
          <w:p w14:paraId="5865D854" w14:textId="71FA5403" w:rsidR="00141499" w:rsidRPr="007837AC" w:rsidRDefault="00141499" w:rsidP="005E137B">
            <w:pPr>
              <w:jc w:val="both"/>
              <w:rPr>
                <w:rFonts w:eastAsiaTheme="minorEastAsia"/>
                <w:sz w:val="14"/>
                <w:szCs w:val="14"/>
              </w:rPr>
            </w:pPr>
            <w:r>
              <w:rPr>
                <w:rFonts w:eastAsiaTheme="minorEastAsia"/>
                <w:sz w:val="14"/>
                <w:szCs w:val="14"/>
              </w:rPr>
              <w:t>0.3%</w:t>
            </w:r>
          </w:p>
        </w:tc>
        <w:tc>
          <w:tcPr>
            <w:tcW w:w="1028" w:type="dxa"/>
          </w:tcPr>
          <w:p w14:paraId="56290307" w14:textId="3BE68444" w:rsidR="00141499" w:rsidRPr="007837AC" w:rsidRDefault="00141499" w:rsidP="005E137B">
            <w:pPr>
              <w:jc w:val="both"/>
              <w:rPr>
                <w:rFonts w:eastAsiaTheme="minorEastAsia"/>
                <w:sz w:val="14"/>
                <w:szCs w:val="14"/>
              </w:rPr>
            </w:pPr>
            <w:r>
              <w:rPr>
                <w:rFonts w:eastAsiaTheme="minorEastAsia"/>
                <w:sz w:val="14"/>
                <w:szCs w:val="14"/>
              </w:rPr>
              <w:t>0.3%</w:t>
            </w:r>
          </w:p>
        </w:tc>
        <w:tc>
          <w:tcPr>
            <w:tcW w:w="1028" w:type="dxa"/>
          </w:tcPr>
          <w:p w14:paraId="7E660EB0" w14:textId="50C18226" w:rsidR="00141499" w:rsidRPr="007837AC" w:rsidRDefault="00141499" w:rsidP="005E137B">
            <w:pPr>
              <w:jc w:val="both"/>
              <w:rPr>
                <w:rFonts w:eastAsiaTheme="minorEastAsia"/>
                <w:sz w:val="14"/>
                <w:szCs w:val="14"/>
              </w:rPr>
            </w:pPr>
            <w:r>
              <w:rPr>
                <w:rFonts w:eastAsiaTheme="minorEastAsia"/>
                <w:sz w:val="14"/>
                <w:szCs w:val="14"/>
              </w:rPr>
              <w:t>0.29%</w:t>
            </w:r>
          </w:p>
        </w:tc>
        <w:tc>
          <w:tcPr>
            <w:tcW w:w="1028" w:type="dxa"/>
          </w:tcPr>
          <w:p w14:paraId="2C4E6C67" w14:textId="6F171FBE" w:rsidR="00141499" w:rsidRPr="007837AC" w:rsidRDefault="00141499" w:rsidP="005E137B">
            <w:pPr>
              <w:jc w:val="both"/>
              <w:rPr>
                <w:rFonts w:eastAsiaTheme="minorEastAsia"/>
                <w:sz w:val="14"/>
                <w:szCs w:val="14"/>
              </w:rPr>
            </w:pPr>
            <w:r>
              <w:rPr>
                <w:rFonts w:eastAsiaTheme="minorEastAsia"/>
                <w:sz w:val="14"/>
                <w:szCs w:val="14"/>
              </w:rPr>
              <w:t>0.25%</w:t>
            </w:r>
          </w:p>
        </w:tc>
        <w:tc>
          <w:tcPr>
            <w:tcW w:w="1028" w:type="dxa"/>
          </w:tcPr>
          <w:p w14:paraId="57A165A3" w14:textId="65E19DAD" w:rsidR="00141499" w:rsidRPr="007837AC" w:rsidRDefault="00141499" w:rsidP="005E137B">
            <w:pPr>
              <w:jc w:val="both"/>
              <w:rPr>
                <w:rFonts w:eastAsiaTheme="minorEastAsia"/>
                <w:sz w:val="14"/>
                <w:szCs w:val="14"/>
              </w:rPr>
            </w:pPr>
            <w:r>
              <w:rPr>
                <w:rFonts w:eastAsiaTheme="minorEastAsia"/>
                <w:sz w:val="14"/>
                <w:szCs w:val="14"/>
              </w:rPr>
              <w:t>0.05%</w:t>
            </w:r>
          </w:p>
        </w:tc>
        <w:tc>
          <w:tcPr>
            <w:tcW w:w="826" w:type="dxa"/>
          </w:tcPr>
          <w:p w14:paraId="2F3CA7BE" w14:textId="3C6FF76A" w:rsidR="00141499" w:rsidRPr="007837AC" w:rsidRDefault="00141499" w:rsidP="005E137B">
            <w:pPr>
              <w:jc w:val="both"/>
              <w:rPr>
                <w:rFonts w:eastAsiaTheme="minorEastAsia"/>
                <w:sz w:val="14"/>
                <w:szCs w:val="14"/>
              </w:rPr>
            </w:pPr>
            <w:r>
              <w:rPr>
                <w:rFonts w:eastAsiaTheme="minorEastAsia"/>
                <w:sz w:val="14"/>
                <w:szCs w:val="14"/>
              </w:rPr>
              <w:t>0.65%</w:t>
            </w:r>
          </w:p>
        </w:tc>
        <w:tc>
          <w:tcPr>
            <w:tcW w:w="733" w:type="dxa"/>
          </w:tcPr>
          <w:p w14:paraId="3A7761BC" w14:textId="67C2BB07" w:rsidR="00141499" w:rsidRDefault="00141499" w:rsidP="005E137B">
            <w:pPr>
              <w:jc w:val="both"/>
              <w:rPr>
                <w:rFonts w:eastAsiaTheme="minorEastAsia"/>
                <w:sz w:val="14"/>
                <w:szCs w:val="14"/>
              </w:rPr>
            </w:pPr>
            <w:r>
              <w:rPr>
                <w:rFonts w:eastAsiaTheme="minorEastAsia"/>
                <w:sz w:val="14"/>
                <w:szCs w:val="14"/>
              </w:rPr>
              <w:t>0.67%</w:t>
            </w:r>
          </w:p>
        </w:tc>
      </w:tr>
      <w:tr w:rsidR="00141499" w14:paraId="269726EF" w14:textId="10ED46BC" w:rsidTr="007837AC">
        <w:tc>
          <w:tcPr>
            <w:tcW w:w="1300" w:type="dxa"/>
          </w:tcPr>
          <w:p w14:paraId="075A31A5" w14:textId="1A807405" w:rsidR="00141499" w:rsidRPr="007837AC" w:rsidRDefault="00141499" w:rsidP="005E137B">
            <w:pPr>
              <w:jc w:val="both"/>
              <w:rPr>
                <w:rFonts w:eastAsiaTheme="minorEastAsia"/>
                <w:sz w:val="14"/>
                <w:szCs w:val="14"/>
              </w:rPr>
            </w:pPr>
            <w:r w:rsidRPr="007837AC">
              <w:rPr>
                <w:rFonts w:eastAsiaTheme="minorEastAsia"/>
                <w:sz w:val="14"/>
                <w:szCs w:val="14"/>
              </w:rPr>
              <w:t>Crossflow</w:t>
            </w:r>
          </w:p>
        </w:tc>
        <w:tc>
          <w:tcPr>
            <w:tcW w:w="1153" w:type="dxa"/>
          </w:tcPr>
          <w:p w14:paraId="2A2F32DA" w14:textId="3062AB8B" w:rsidR="00141499" w:rsidRPr="007837AC" w:rsidRDefault="00141499" w:rsidP="005E137B">
            <w:pPr>
              <w:jc w:val="both"/>
              <w:rPr>
                <w:rFonts w:eastAsiaTheme="minorEastAsia"/>
                <w:sz w:val="14"/>
                <w:szCs w:val="14"/>
              </w:rPr>
            </w:pPr>
            <w:r>
              <w:rPr>
                <w:rFonts w:eastAsiaTheme="minorEastAsia"/>
                <w:sz w:val="14"/>
                <w:szCs w:val="14"/>
              </w:rPr>
              <w:t>5,809,087</w:t>
            </w:r>
          </w:p>
        </w:tc>
        <w:tc>
          <w:tcPr>
            <w:tcW w:w="892" w:type="dxa"/>
          </w:tcPr>
          <w:p w14:paraId="6FBE999A" w14:textId="3084B0F2" w:rsidR="00141499" w:rsidRPr="007837AC" w:rsidRDefault="00141499" w:rsidP="005E137B">
            <w:pPr>
              <w:jc w:val="both"/>
              <w:rPr>
                <w:rFonts w:eastAsiaTheme="minorEastAsia"/>
                <w:sz w:val="14"/>
                <w:szCs w:val="14"/>
              </w:rPr>
            </w:pPr>
            <w:r>
              <w:rPr>
                <w:rFonts w:eastAsiaTheme="minorEastAsia"/>
                <w:sz w:val="14"/>
                <w:szCs w:val="14"/>
              </w:rPr>
              <w:t>0.17%</w:t>
            </w:r>
          </w:p>
        </w:tc>
        <w:tc>
          <w:tcPr>
            <w:tcW w:w="1028" w:type="dxa"/>
          </w:tcPr>
          <w:p w14:paraId="7E17A2ED" w14:textId="03B6F012" w:rsidR="00141499" w:rsidRPr="007837AC" w:rsidRDefault="00141499" w:rsidP="005E137B">
            <w:pPr>
              <w:jc w:val="both"/>
              <w:rPr>
                <w:rFonts w:eastAsiaTheme="minorEastAsia"/>
                <w:sz w:val="14"/>
                <w:szCs w:val="14"/>
              </w:rPr>
            </w:pPr>
            <w:r>
              <w:rPr>
                <w:rFonts w:eastAsiaTheme="minorEastAsia"/>
                <w:sz w:val="14"/>
                <w:szCs w:val="14"/>
              </w:rPr>
              <w:t>0.17%</w:t>
            </w:r>
          </w:p>
        </w:tc>
        <w:tc>
          <w:tcPr>
            <w:tcW w:w="1028" w:type="dxa"/>
          </w:tcPr>
          <w:p w14:paraId="6BD25335" w14:textId="3F92EC6C" w:rsidR="00141499" w:rsidRPr="007837AC" w:rsidRDefault="00141499" w:rsidP="005E137B">
            <w:pPr>
              <w:jc w:val="both"/>
              <w:rPr>
                <w:rFonts w:eastAsiaTheme="minorEastAsia"/>
                <w:sz w:val="14"/>
                <w:szCs w:val="14"/>
              </w:rPr>
            </w:pPr>
            <w:r>
              <w:rPr>
                <w:rFonts w:eastAsiaTheme="minorEastAsia"/>
                <w:sz w:val="14"/>
                <w:szCs w:val="14"/>
              </w:rPr>
              <w:t>0.18%</w:t>
            </w:r>
          </w:p>
        </w:tc>
        <w:tc>
          <w:tcPr>
            <w:tcW w:w="1028" w:type="dxa"/>
          </w:tcPr>
          <w:p w14:paraId="7ECF14DB" w14:textId="20B30295" w:rsidR="00141499" w:rsidRPr="007837AC" w:rsidRDefault="00141499" w:rsidP="005E137B">
            <w:pPr>
              <w:jc w:val="both"/>
              <w:rPr>
                <w:rFonts w:eastAsiaTheme="minorEastAsia"/>
                <w:sz w:val="14"/>
                <w:szCs w:val="14"/>
              </w:rPr>
            </w:pPr>
            <w:r>
              <w:rPr>
                <w:rFonts w:eastAsiaTheme="minorEastAsia"/>
                <w:sz w:val="14"/>
                <w:szCs w:val="14"/>
              </w:rPr>
              <w:t>0.2%</w:t>
            </w:r>
          </w:p>
        </w:tc>
        <w:tc>
          <w:tcPr>
            <w:tcW w:w="1028" w:type="dxa"/>
          </w:tcPr>
          <w:p w14:paraId="69601875" w14:textId="7EEDC3BA" w:rsidR="00141499" w:rsidRPr="007837AC" w:rsidRDefault="00141499" w:rsidP="005E137B">
            <w:pPr>
              <w:jc w:val="both"/>
              <w:rPr>
                <w:rFonts w:eastAsiaTheme="minorEastAsia"/>
                <w:sz w:val="14"/>
                <w:szCs w:val="14"/>
              </w:rPr>
            </w:pPr>
            <w:r>
              <w:rPr>
                <w:rFonts w:eastAsiaTheme="minorEastAsia"/>
                <w:sz w:val="14"/>
                <w:szCs w:val="14"/>
              </w:rPr>
              <w:t>0.4%</w:t>
            </w:r>
          </w:p>
        </w:tc>
        <w:tc>
          <w:tcPr>
            <w:tcW w:w="826" w:type="dxa"/>
          </w:tcPr>
          <w:p w14:paraId="12AB746F" w14:textId="5CBE1C0E" w:rsidR="00141499" w:rsidRPr="007837AC" w:rsidRDefault="00141499" w:rsidP="005E137B">
            <w:pPr>
              <w:jc w:val="both"/>
              <w:rPr>
                <w:rFonts w:eastAsiaTheme="minorEastAsia"/>
                <w:sz w:val="14"/>
                <w:szCs w:val="14"/>
              </w:rPr>
            </w:pPr>
            <w:r>
              <w:rPr>
                <w:rFonts w:eastAsiaTheme="minorEastAsia"/>
                <w:sz w:val="14"/>
                <w:szCs w:val="14"/>
              </w:rPr>
              <w:t>0.8%</w:t>
            </w:r>
          </w:p>
        </w:tc>
        <w:tc>
          <w:tcPr>
            <w:tcW w:w="733" w:type="dxa"/>
          </w:tcPr>
          <w:p w14:paraId="79BF612D" w14:textId="1F5C9F6B" w:rsidR="00141499" w:rsidRPr="00141499" w:rsidRDefault="00141499" w:rsidP="005E137B">
            <w:pPr>
              <w:jc w:val="both"/>
              <w:rPr>
                <w:rFonts w:eastAsiaTheme="minorEastAsia"/>
                <w:sz w:val="14"/>
                <w:szCs w:val="14"/>
              </w:rPr>
            </w:pPr>
            <w:r>
              <w:rPr>
                <w:rFonts w:eastAsiaTheme="minorEastAsia"/>
                <w:sz w:val="14"/>
                <w:szCs w:val="14"/>
              </w:rPr>
              <w:t>0.67%</w:t>
            </w:r>
          </w:p>
        </w:tc>
      </w:tr>
    </w:tbl>
    <w:p w14:paraId="1460FB7F" w14:textId="77777777" w:rsidR="00FB762E" w:rsidRDefault="00FB762E" w:rsidP="005E137B">
      <w:pPr>
        <w:spacing w:after="0" w:line="240" w:lineRule="auto"/>
        <w:jc w:val="both"/>
        <w:rPr>
          <w:rFonts w:eastAsiaTheme="minorEastAsia"/>
        </w:rPr>
      </w:pPr>
    </w:p>
    <w:p w14:paraId="5054533E" w14:textId="11480B8D" w:rsidR="1C192321" w:rsidRDefault="1C192321" w:rsidP="1C192321">
      <w:pPr>
        <w:spacing w:after="0" w:line="240" w:lineRule="auto"/>
        <w:jc w:val="both"/>
        <w:rPr>
          <w:rFonts w:eastAsiaTheme="minorEastAsia"/>
        </w:rPr>
      </w:pPr>
    </w:p>
    <w:p w14:paraId="169083C7" w14:textId="6B009258" w:rsidR="00C1794E" w:rsidRDefault="00C1794E" w:rsidP="1C192321">
      <w:pPr>
        <w:spacing w:after="0" w:line="240" w:lineRule="auto"/>
        <w:jc w:val="both"/>
        <w:rPr>
          <w:rFonts w:eastAsiaTheme="minorEastAsia"/>
        </w:rPr>
      </w:pPr>
      <w:r>
        <w:rPr>
          <w:rFonts w:eastAsiaTheme="minorEastAsia"/>
          <w:noProof/>
        </w:rPr>
        <w:lastRenderedPageBreak/>
        <mc:AlternateContent>
          <mc:Choice Requires="wpg">
            <w:drawing>
              <wp:anchor distT="0" distB="0" distL="114300" distR="114300" simplePos="0" relativeHeight="251658244" behindDoc="0" locked="0" layoutInCell="1" allowOverlap="1" wp14:anchorId="0FFB1922" wp14:editId="53A36215">
                <wp:simplePos x="0" y="0"/>
                <wp:positionH relativeFrom="column">
                  <wp:posOffset>55659</wp:posOffset>
                </wp:positionH>
                <wp:positionV relativeFrom="paragraph">
                  <wp:posOffset>166977</wp:posOffset>
                </wp:positionV>
                <wp:extent cx="5734050" cy="8686634"/>
                <wp:effectExtent l="0" t="0" r="0" b="635"/>
                <wp:wrapTopAndBottom/>
                <wp:docPr id="663059929" name="Group 1"/>
                <wp:cNvGraphicFramePr/>
                <a:graphic xmlns:a="http://schemas.openxmlformats.org/drawingml/2006/main">
                  <a:graphicData uri="http://schemas.microsoft.com/office/word/2010/wordprocessingGroup">
                    <wpg:wgp>
                      <wpg:cNvGrpSpPr/>
                      <wpg:grpSpPr>
                        <a:xfrm>
                          <a:off x="0" y="0"/>
                          <a:ext cx="5734050" cy="8686634"/>
                          <a:chOff x="0" y="0"/>
                          <a:chExt cx="5734050" cy="8686634"/>
                        </a:xfrm>
                      </wpg:grpSpPr>
                      <wps:wsp>
                        <wps:cNvPr id="1566921970" name="Text Box 1"/>
                        <wps:cNvSpPr txBox="1"/>
                        <wps:spPr>
                          <a:xfrm>
                            <a:off x="7951" y="7832035"/>
                            <a:ext cx="5723890" cy="854599"/>
                          </a:xfrm>
                          <a:prstGeom prst="rect">
                            <a:avLst/>
                          </a:prstGeom>
                          <a:solidFill>
                            <a:prstClr val="white"/>
                          </a:solidFill>
                          <a:ln>
                            <a:noFill/>
                          </a:ln>
                        </wps:spPr>
                        <wps:txbx>
                          <w:txbxContent>
                            <w:p w14:paraId="40F350A4" w14:textId="523F4DB2" w:rsidR="00D55050" w:rsidRPr="00EB4493" w:rsidRDefault="00074E1C" w:rsidP="00D55050">
                              <w:pPr>
                                <w:pStyle w:val="Caption"/>
                                <w:jc w:val="both"/>
                                <w:rPr>
                                  <w:i w:val="0"/>
                                  <w:iCs w:val="0"/>
                                  <w:noProof/>
                                  <w:color w:val="000000" w:themeColor="text1"/>
                                </w:rPr>
                              </w:pPr>
                              <w:r w:rsidRPr="00EB4493">
                                <w:rPr>
                                  <w:b/>
                                  <w:bCs/>
                                  <w:i w:val="0"/>
                                  <w:iCs w:val="0"/>
                                  <w:color w:val="000000" w:themeColor="text1"/>
                                </w:rPr>
                                <w:t xml:space="preserve">Figure </w:t>
                              </w:r>
                              <w:r w:rsidRPr="00EB4493">
                                <w:rPr>
                                  <w:b/>
                                  <w:bCs/>
                                  <w:i w:val="0"/>
                                  <w:iCs w:val="0"/>
                                  <w:color w:val="000000" w:themeColor="text1"/>
                                </w:rPr>
                                <w:fldChar w:fldCharType="begin"/>
                              </w:r>
                              <w:r w:rsidRPr="00EB4493">
                                <w:rPr>
                                  <w:b/>
                                  <w:bCs/>
                                  <w:i w:val="0"/>
                                  <w:iCs w:val="0"/>
                                  <w:color w:val="000000" w:themeColor="text1"/>
                                </w:rPr>
                                <w:instrText xml:space="preserve"> SEQ Figure \* ARABIC </w:instrText>
                              </w:r>
                              <w:r w:rsidRPr="00EB4493">
                                <w:rPr>
                                  <w:b/>
                                  <w:bCs/>
                                  <w:i w:val="0"/>
                                  <w:iCs w:val="0"/>
                                  <w:color w:val="000000" w:themeColor="text1"/>
                                </w:rPr>
                                <w:fldChar w:fldCharType="separate"/>
                              </w:r>
                              <w:r>
                                <w:rPr>
                                  <w:b/>
                                  <w:bCs/>
                                  <w:i w:val="0"/>
                                  <w:iCs w:val="0"/>
                                  <w:noProof/>
                                  <w:color w:val="000000" w:themeColor="text1"/>
                                </w:rPr>
                                <w:t>2</w:t>
                              </w:r>
                              <w:r w:rsidRPr="00EB4493">
                                <w:rPr>
                                  <w:b/>
                                  <w:bCs/>
                                  <w:i w:val="0"/>
                                  <w:iCs w:val="0"/>
                                  <w:color w:val="000000" w:themeColor="text1"/>
                                </w:rPr>
                                <w:fldChar w:fldCharType="end"/>
                              </w:r>
                              <w:r w:rsidRPr="00EB4493">
                                <w:rPr>
                                  <w:i w:val="0"/>
                                  <w:iCs w:val="0"/>
                                  <w:color w:val="000000" w:themeColor="text1"/>
                                </w:rPr>
                                <w:t xml:space="preserve"> </w:t>
                              </w:r>
                              <w:r w:rsidRPr="00EB4493">
                                <w:rPr>
                                  <w:rFonts w:ascii="Aptos" w:eastAsia="Aptos" w:hAnsi="Aptos" w:cs="Aptos"/>
                                  <w:i w:val="0"/>
                                  <w:iCs w:val="0"/>
                                  <w:color w:val="000000" w:themeColor="text1"/>
                                </w:rPr>
                                <w:t xml:space="preserve">Geometry of modelled antenna and the computational domain. </w:t>
                              </w:r>
                              <w:r w:rsidRPr="00DE4BE0">
                                <w:rPr>
                                  <w:rFonts w:ascii="Aptos" w:eastAsia="Aptos" w:hAnsi="Aptos" w:cs="Aptos"/>
                                  <w:b/>
                                  <w:bCs/>
                                  <w:i w:val="0"/>
                                  <w:iCs w:val="0"/>
                                  <w:color w:val="000000" w:themeColor="text1"/>
                                </w:rPr>
                                <w:t>(2a)</w:t>
                              </w:r>
                              <w:r>
                                <w:rPr>
                                  <w:rFonts w:ascii="Aptos" w:eastAsia="Aptos" w:hAnsi="Aptos" w:cs="Aptos"/>
                                  <w:i w:val="0"/>
                                  <w:iCs w:val="0"/>
                                  <w:color w:val="000000" w:themeColor="text1"/>
                                </w:rPr>
                                <w:t xml:space="preserve"> Parallel flow: </w:t>
                              </w:r>
                              <w:r w:rsidRPr="00EB4493">
                                <w:rPr>
                                  <w:rFonts w:ascii="Aptos" w:eastAsia="Aptos" w:hAnsi="Aptos" w:cs="Aptos"/>
                                  <w:i w:val="0"/>
                                  <w:iCs w:val="0"/>
                                  <w:color w:val="000000" w:themeColor="text1"/>
                                </w:rPr>
                                <w:t xml:space="preserve">The far-field walls are placed at distances of 100 times the radius from the antenna to remove boundary effects. The antenna consists of a 1.35 mm long section </w:t>
                              </w:r>
                              <w:r w:rsidR="002073A3">
                                <w:rPr>
                                  <w:rFonts w:ascii="Aptos" w:eastAsia="Aptos" w:hAnsi="Aptos" w:cs="Aptos"/>
                                  <w:i w:val="0"/>
                                  <w:iCs w:val="0"/>
                                  <w:color w:val="000000" w:themeColor="text1"/>
                                </w:rPr>
                                <w:t xml:space="preserve">with </w:t>
                              </w:r>
                              <w:r w:rsidRPr="00EB4493">
                                <w:rPr>
                                  <w:rFonts w:ascii="Aptos" w:eastAsia="Aptos" w:hAnsi="Aptos" w:cs="Aptos"/>
                                  <w:i w:val="0"/>
                                  <w:iCs w:val="0"/>
                                  <w:color w:val="000000" w:themeColor="text1"/>
                                </w:rPr>
                                <w:t>0.1 mm</w:t>
                              </w:r>
                              <w:r w:rsidR="002073A3" w:rsidRPr="002073A3">
                                <w:rPr>
                                  <w:rFonts w:ascii="Aptos" w:eastAsia="Aptos" w:hAnsi="Aptos" w:cs="Aptos"/>
                                  <w:i w:val="0"/>
                                  <w:iCs w:val="0"/>
                                  <w:color w:val="000000" w:themeColor="text1"/>
                                </w:rPr>
                                <w:t xml:space="preserve"> </w:t>
                              </w:r>
                              <w:r w:rsidR="002073A3" w:rsidRPr="00EB4493">
                                <w:rPr>
                                  <w:rFonts w:ascii="Aptos" w:eastAsia="Aptos" w:hAnsi="Aptos" w:cs="Aptos"/>
                                  <w:i w:val="0"/>
                                  <w:iCs w:val="0"/>
                                  <w:color w:val="000000" w:themeColor="text1"/>
                                </w:rPr>
                                <w:t>radius</w:t>
                              </w:r>
                              <w:r>
                                <w:rPr>
                                  <w:rFonts w:ascii="Aptos" w:eastAsia="Aptos" w:hAnsi="Aptos" w:cs="Aptos"/>
                                  <w:i w:val="0"/>
                                  <w:iCs w:val="0"/>
                                  <w:color w:val="000000" w:themeColor="text1"/>
                                </w:rPr>
                                <w:t>,</w:t>
                              </w:r>
                              <w:r w:rsidRPr="00EB4493">
                                <w:rPr>
                                  <w:rFonts w:ascii="Aptos" w:eastAsia="Aptos" w:hAnsi="Aptos" w:cs="Aptos"/>
                                  <w:i w:val="0"/>
                                  <w:iCs w:val="0"/>
                                  <w:color w:val="000000" w:themeColor="text1"/>
                                </w:rPr>
                                <w:t xml:space="preserve"> with hairs placed over the spherical cap and along the first 0.3 mm section of the cylindrical form. The hair lengths are 0.01 mm.</w:t>
                              </w:r>
                              <w:r>
                                <w:rPr>
                                  <w:rFonts w:ascii="Aptos" w:eastAsia="Aptos" w:hAnsi="Aptos" w:cs="Aptos"/>
                                  <w:i w:val="0"/>
                                  <w:iCs w:val="0"/>
                                  <w:color w:val="000000" w:themeColor="text1"/>
                                </w:rPr>
                                <w:t xml:space="preserve"> </w:t>
                              </w:r>
                              <w:r w:rsidRPr="004E5DA5">
                                <w:rPr>
                                  <w:rFonts w:ascii="Aptos" w:eastAsia="Aptos" w:hAnsi="Aptos" w:cs="Aptos"/>
                                  <w:b/>
                                  <w:bCs/>
                                  <w:i w:val="0"/>
                                  <w:iCs w:val="0"/>
                                  <w:color w:val="000000" w:themeColor="text1"/>
                                </w:rPr>
                                <w:t>(2</w:t>
                              </w:r>
                              <w:r>
                                <w:rPr>
                                  <w:rFonts w:ascii="Aptos" w:eastAsia="Aptos" w:hAnsi="Aptos" w:cs="Aptos"/>
                                  <w:b/>
                                  <w:bCs/>
                                  <w:i w:val="0"/>
                                  <w:iCs w:val="0"/>
                                  <w:color w:val="000000" w:themeColor="text1"/>
                                </w:rPr>
                                <w:t>b</w:t>
                              </w:r>
                              <w:r w:rsidRPr="004E5DA5">
                                <w:rPr>
                                  <w:rFonts w:ascii="Aptos" w:eastAsia="Aptos" w:hAnsi="Aptos" w:cs="Aptos"/>
                                  <w:b/>
                                  <w:bCs/>
                                  <w:i w:val="0"/>
                                  <w:iCs w:val="0"/>
                                  <w:color w:val="000000" w:themeColor="text1"/>
                                </w:rPr>
                                <w:t>)</w:t>
                              </w:r>
                              <w:r w:rsidRPr="005E2FF2">
                                <w:rPr>
                                  <w:rFonts w:ascii="Aptos" w:eastAsia="Aptos" w:hAnsi="Aptos" w:cs="Aptos"/>
                                  <w:i w:val="0"/>
                                  <w:iCs w:val="0"/>
                                  <w:color w:val="000000" w:themeColor="text1"/>
                                </w:rPr>
                                <w:t xml:space="preserve"> </w:t>
                              </w:r>
                              <w:r>
                                <w:rPr>
                                  <w:rFonts w:ascii="Aptos" w:eastAsia="Aptos" w:hAnsi="Aptos" w:cs="Aptos"/>
                                  <w:i w:val="0"/>
                                  <w:iCs w:val="0"/>
                                  <w:color w:val="000000" w:themeColor="text1"/>
                                </w:rPr>
                                <w:t xml:space="preserve">Perpendicular flow: </w:t>
                              </w:r>
                              <w:r w:rsidRPr="00EB4493">
                                <w:rPr>
                                  <w:rFonts w:ascii="Aptos" w:eastAsia="Aptos" w:hAnsi="Aptos" w:cs="Aptos"/>
                                  <w:i w:val="0"/>
                                  <w:iCs w:val="0"/>
                                  <w:color w:val="000000" w:themeColor="text1"/>
                                </w:rPr>
                                <w:t xml:space="preserve">The far-field walls are placed at distances of </w:t>
                              </w:r>
                              <w:r>
                                <w:rPr>
                                  <w:rFonts w:ascii="Aptos" w:eastAsia="Aptos" w:hAnsi="Aptos" w:cs="Aptos"/>
                                  <w:i w:val="0"/>
                                  <w:iCs w:val="0"/>
                                  <w:color w:val="000000" w:themeColor="text1"/>
                                </w:rPr>
                                <w:t>5</w:t>
                              </w:r>
                              <w:r w:rsidRPr="00EB4493">
                                <w:rPr>
                                  <w:rFonts w:ascii="Aptos" w:eastAsia="Aptos" w:hAnsi="Aptos" w:cs="Aptos"/>
                                  <w:i w:val="0"/>
                                  <w:iCs w:val="0"/>
                                  <w:color w:val="000000" w:themeColor="text1"/>
                                </w:rPr>
                                <w:t xml:space="preserve">0 times the radius from the antenna to remove boundary effects. The antenna consists of a </w:t>
                              </w:r>
                              <w:r>
                                <w:rPr>
                                  <w:rFonts w:ascii="Aptos" w:eastAsia="Aptos" w:hAnsi="Aptos" w:cs="Aptos"/>
                                  <w:i w:val="0"/>
                                  <w:iCs w:val="0"/>
                                  <w:color w:val="000000" w:themeColor="text1"/>
                                </w:rPr>
                                <w:t>0</w:t>
                              </w:r>
                              <w:r w:rsidRPr="00EB4493">
                                <w:rPr>
                                  <w:rFonts w:ascii="Aptos" w:eastAsia="Aptos" w:hAnsi="Aptos" w:cs="Aptos"/>
                                  <w:i w:val="0"/>
                                  <w:iCs w:val="0"/>
                                  <w:color w:val="000000" w:themeColor="text1"/>
                                </w:rPr>
                                <w:t>.</w:t>
                              </w:r>
                              <w:r>
                                <w:rPr>
                                  <w:rFonts w:ascii="Aptos" w:eastAsia="Aptos" w:hAnsi="Aptos" w:cs="Aptos"/>
                                  <w:i w:val="0"/>
                                  <w:iCs w:val="0"/>
                                  <w:color w:val="000000" w:themeColor="text1"/>
                                </w:rPr>
                                <w:t>02</w:t>
                              </w:r>
                              <w:r w:rsidRPr="00EB4493">
                                <w:rPr>
                                  <w:rFonts w:ascii="Aptos" w:eastAsia="Aptos" w:hAnsi="Aptos" w:cs="Aptos"/>
                                  <w:i w:val="0"/>
                                  <w:iCs w:val="0"/>
                                  <w:color w:val="000000" w:themeColor="text1"/>
                                </w:rPr>
                                <w:t xml:space="preserve"> mm long </w:t>
                              </w:r>
                              <w:proofErr w:type="gramStart"/>
                              <w:r w:rsidRPr="00EB4493">
                                <w:rPr>
                                  <w:rFonts w:ascii="Aptos" w:eastAsia="Aptos" w:hAnsi="Aptos" w:cs="Aptos"/>
                                  <w:i w:val="0"/>
                                  <w:iCs w:val="0"/>
                                  <w:color w:val="000000" w:themeColor="text1"/>
                                </w:rPr>
                                <w:t xml:space="preserve">section </w:t>
                              </w:r>
                              <w:r w:rsidR="002073A3">
                                <w:rPr>
                                  <w:rFonts w:ascii="Aptos" w:eastAsia="Aptos" w:hAnsi="Aptos" w:cs="Aptos"/>
                                  <w:i w:val="0"/>
                                  <w:iCs w:val="0"/>
                                  <w:color w:val="000000" w:themeColor="text1"/>
                                </w:rPr>
                                <w:t xml:space="preserve"> with</w:t>
                              </w:r>
                              <w:proofErr w:type="gramEnd"/>
                              <w:r w:rsidRPr="00EB4493">
                                <w:rPr>
                                  <w:rFonts w:ascii="Aptos" w:eastAsia="Aptos" w:hAnsi="Aptos" w:cs="Aptos"/>
                                  <w:i w:val="0"/>
                                  <w:iCs w:val="0"/>
                                  <w:color w:val="000000" w:themeColor="text1"/>
                                </w:rPr>
                                <w:t xml:space="preserve"> 0.1 mm</w:t>
                              </w:r>
                              <w:r w:rsidR="002073A3" w:rsidRPr="002073A3">
                                <w:rPr>
                                  <w:rFonts w:ascii="Aptos" w:eastAsia="Aptos" w:hAnsi="Aptos" w:cs="Aptos"/>
                                  <w:i w:val="0"/>
                                  <w:iCs w:val="0"/>
                                  <w:color w:val="000000" w:themeColor="text1"/>
                                </w:rPr>
                                <w:t xml:space="preserve"> </w:t>
                              </w:r>
                              <w:r w:rsidR="002073A3" w:rsidRPr="00EB4493">
                                <w:rPr>
                                  <w:rFonts w:ascii="Aptos" w:eastAsia="Aptos" w:hAnsi="Aptos" w:cs="Aptos"/>
                                  <w:i w:val="0"/>
                                  <w:iCs w:val="0"/>
                                  <w:color w:val="000000" w:themeColor="text1"/>
                                </w:rPr>
                                <w:t>radius</w:t>
                              </w:r>
                              <w:r w:rsidRPr="00EB4493">
                                <w:rPr>
                                  <w:rFonts w:ascii="Aptos" w:eastAsia="Aptos" w:hAnsi="Aptos" w:cs="Aptos"/>
                                  <w:i w:val="0"/>
                                  <w:iCs w:val="0"/>
                                  <w:color w:val="000000" w:themeColor="text1"/>
                                </w:rPr>
                                <w:t>. The hair lengths are 0.01 m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353344816" name="Group 2"/>
                        <wpg:cNvGrpSpPr/>
                        <wpg:grpSpPr>
                          <a:xfrm>
                            <a:off x="0" y="0"/>
                            <a:ext cx="5734050" cy="7800975"/>
                            <a:chOff x="0" y="0"/>
                            <a:chExt cx="5734050" cy="7800975"/>
                          </a:xfrm>
                        </wpg:grpSpPr>
                        <wpg:grpSp>
                          <wpg:cNvPr id="449019379" name="Group 6"/>
                          <wpg:cNvGrpSpPr/>
                          <wpg:grpSpPr>
                            <a:xfrm>
                              <a:off x="0" y="0"/>
                              <a:ext cx="5734050" cy="7800975"/>
                              <a:chOff x="0" y="0"/>
                              <a:chExt cx="5723890" cy="8574949"/>
                            </a:xfrm>
                          </wpg:grpSpPr>
                          <pic:pic xmlns:pic="http://schemas.openxmlformats.org/drawingml/2006/picture">
                            <pic:nvPicPr>
                              <pic:cNvPr id="1618534387"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723890" cy="4171950"/>
                              </a:xfrm>
                              <a:prstGeom prst="rect">
                                <a:avLst/>
                              </a:prstGeom>
                            </pic:spPr>
                          </pic:pic>
                          <wpg:grpSp>
                            <wpg:cNvPr id="1056081957" name="Group 5"/>
                            <wpg:cNvGrpSpPr/>
                            <wpg:grpSpPr>
                              <a:xfrm>
                                <a:off x="653143" y="4180114"/>
                                <a:ext cx="4739005" cy="4394835"/>
                                <a:chOff x="0" y="0"/>
                                <a:chExt cx="5584767" cy="5179505"/>
                              </a:xfrm>
                            </wpg:grpSpPr>
                            <pic:pic xmlns:pic="http://schemas.openxmlformats.org/drawingml/2006/picture">
                              <pic:nvPicPr>
                                <pic:cNvPr id="1169121727" name="Picture 4"/>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1341911" y="0"/>
                                  <a:ext cx="3023870" cy="2657475"/>
                                </a:xfrm>
                                <a:prstGeom prst="rect">
                                  <a:avLst/>
                                </a:prstGeom>
                                <a:noFill/>
                                <a:ln>
                                  <a:noFill/>
                                </a:ln>
                              </pic:spPr>
                            </pic:pic>
                            <pic:pic xmlns:pic="http://schemas.openxmlformats.org/drawingml/2006/picture">
                              <pic:nvPicPr>
                                <pic:cNvPr id="1992810519" name="Picture 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2755075"/>
                                  <a:ext cx="2752090" cy="2419350"/>
                                </a:xfrm>
                                <a:prstGeom prst="rect">
                                  <a:avLst/>
                                </a:prstGeom>
                                <a:noFill/>
                                <a:ln>
                                  <a:noFill/>
                                </a:ln>
                              </pic:spPr>
                            </pic:pic>
                            <pic:pic xmlns:pic="http://schemas.openxmlformats.org/drawingml/2006/picture">
                              <pic:nvPicPr>
                                <pic:cNvPr id="152475586" name="Picture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2826327" y="2755075"/>
                                  <a:ext cx="2758440" cy="2424430"/>
                                </a:xfrm>
                                <a:prstGeom prst="rect">
                                  <a:avLst/>
                                </a:prstGeom>
                                <a:noFill/>
                                <a:ln>
                                  <a:noFill/>
                                </a:ln>
                              </pic:spPr>
                            </pic:pic>
                          </wpg:grpSp>
                        </wpg:grpSp>
                        <wps:wsp>
                          <wps:cNvPr id="1864973670" name="Text Box 3"/>
                          <wps:cNvSpPr txBox="1"/>
                          <wps:spPr>
                            <a:xfrm>
                              <a:off x="657225" y="9525"/>
                              <a:ext cx="361315" cy="914400"/>
                            </a:xfrm>
                            <a:prstGeom prst="rect">
                              <a:avLst/>
                            </a:prstGeom>
                            <a:solidFill>
                              <a:schemeClr val="lt1"/>
                            </a:solidFill>
                            <a:ln w="6350">
                              <a:noFill/>
                            </a:ln>
                          </wps:spPr>
                          <wps:txbx>
                            <w:txbxContent>
                              <w:p w14:paraId="3B46D12F" w14:textId="77777777" w:rsidR="00C1794E" w:rsidRPr="00C7280E" w:rsidRDefault="00C1794E" w:rsidP="00C1794E">
                                <w:pPr>
                                  <w:rPr>
                                    <w:b/>
                                    <w:bCs/>
                                    <w:sz w:val="32"/>
                                    <w:szCs w:val="32"/>
                                    <w:lang w:val="en-US"/>
                                  </w:rPr>
                                </w:pPr>
                                <w:r>
                                  <w:rPr>
                                    <w:b/>
                                    <w:bCs/>
                                    <w:sz w:val="32"/>
                                    <w:szCs w:val="32"/>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18779165" name="Text Box 3"/>
                          <wps:cNvSpPr txBox="1"/>
                          <wps:spPr>
                            <a:xfrm>
                              <a:off x="657225" y="4105275"/>
                              <a:ext cx="368300" cy="914400"/>
                            </a:xfrm>
                            <a:prstGeom prst="rect">
                              <a:avLst/>
                            </a:prstGeom>
                            <a:solidFill>
                              <a:schemeClr val="lt1"/>
                            </a:solidFill>
                            <a:ln w="6350">
                              <a:noFill/>
                            </a:ln>
                          </wps:spPr>
                          <wps:txbx>
                            <w:txbxContent>
                              <w:p w14:paraId="24968D4C" w14:textId="77777777" w:rsidR="00C1794E" w:rsidRPr="00C7280E" w:rsidRDefault="00C1794E" w:rsidP="00C1794E">
                                <w:pPr>
                                  <w:rPr>
                                    <w:b/>
                                    <w:bCs/>
                                    <w:sz w:val="32"/>
                                    <w:szCs w:val="32"/>
                                    <w:lang w:val="en-US"/>
                                  </w:rPr>
                                </w:pPr>
                                <w:r>
                                  <w:rPr>
                                    <w:b/>
                                    <w:bCs/>
                                    <w:sz w:val="32"/>
                                    <w:szCs w:val="32"/>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FFB1922" id="Group 1" o:spid="_x0000_s1029" style="position:absolute;left:0;text-align:left;margin-left:4.4pt;margin-top:13.15pt;width:451.5pt;height:684pt;z-index:251658244" coordsize="57340,86866" o:gfxdata="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G3t7ednZ2Dg4NoaGhOTk5OTk5oaGj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GdnZ00NDQaGho0NDRO&#10;Tk5oaGiDg4ODg4NoaGgAAAAaGhpOTk6dnZ3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G3t7dOTk40NDSdnZ3R0dHR0dHR0dHR0dHR0dHR0dHR0dHR0dG3&#10;t7eDg4M0NDQ0NDT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GD&#10;g4MaGhqDg4PR0dHR0dHR0dHR0dHR0dHR0dHR0dHR0dHR0dHR0dHR0dHR0dHR0dGdnZ0aGhqdnZ3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FoaGhOTk7R0dHR0dHR0dHR0dHR0dHR&#10;0dHR0dHR0dHR0dHR0dHR0dHR0dHR0dHR0dHR0dHR0dG3t7c0NDROTk7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GDg4NOTk7R0dHR0dHR0dHR0dHR0dHR0dHR0dHR0dHR0dHR0dHR0dHR0dHR&#10;0dHR0dHR0dHR0dHR0dHR0dHR0dGDg4M0NDT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GdnZ00NDTR&#10;0dHR0dHR0dHR0dHR0dHR0dHR0dHR0dHR0dHR0dHR0dHR0dHR0dHR0dHR0dHR0dHR0dHR0dHR0dHR&#10;0dHR0dGdnZ00NDT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G3t7c0NDS3t7fR0dHR0dHR0dHR0dHR0dHR0dHR&#10;0dHR0dHR0dHR0dHR0dHR0dHR0dHR0dHR0dHR0dHR0dHR0dHR0dHR0dHR0dHR0dFOTk6Dg4P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G3t7dOTk6dnZ3R0dHR0dHR0dHR0dHR0dHR0dHR0dHR0dHR0dHR0dHR0dHR0dHR0dHR&#10;0dHR0dHR0dHR0dHR0dHR0dHR0dHR0dHR0dHR0dHR0dE0NDSdnZ3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GDg4NOTk7R0dHR&#10;0dHR0dHR0dHR0dHR0dHR0dHR0dHR0dG3t9fR0dGDg+KDg+Kdndy3t9fR0dHR0dHR0dHR0dHR0dHR&#10;0dHR0dHR0dHR0dHR0dHR0dEaGhq3t7f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E0NDSdnZ3R0dHR0dHR0dHR0dHR0dHR0dHR0dHR&#10;0dGdndxoaOhFReoAAP8AAP8eHv8AAP80NPNgYOa3t9fR0dHR0dHR0dHR0dHR0dHR0dHR0dHR0dGd&#10;nZ00NDT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G3t7caGhrR0dHR0dHR0dHR0dHR0dHR0dHR0dHR0dGDg+JOTu4AAP8AAN8AAP8AAP8A&#10;AN8AAP8AAP8AAP8aGvm3t9fR0dHR0dHR0dHR0dHR0dHR0dHR0dHR0dFOTk6Dg4P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GDg4NOTk7R0dHR&#10;0dHR0dHR0dHR0dHR0dHR0dFoaOhOTu4AAP8AAL8AAP8aGvk0NPNOTu4AAP8AAN8AAP8AAN8VFfxO&#10;Tu63t9fR0dHR0dHR0dHR0dHR0dHR0dGdnZ00NDT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G3t7dOTk6dnZ3R0dHR0dHR0dHR0dHR0dHR0dF6et80&#10;NPMAAP8AAP9OTs6dndzR0dHR0dHR0dHR0dHR0dFOTs4AAP8AAP80NPNoaOjR0dHR0dHR0dHR0dHR&#10;0dHR0dHR0dEaGhq3t7f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GDg4NOTk7R0dHR0dHR0dHR0dHR0dHR0dG3t9caGvkAAP8AAL+Dg+K3t9fR0dHR0dHR&#10;0dHR0dHR0dHR0dHR0dGdndwAAP8AAP8aGvmDg+LR0dHR0dHR0dHR0dHR0dHR0dFoaGhoaGj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GDg4NOTk7R0dHR&#10;0dHR0dHR0dHR0dG3t9e3t9caGvkAAN80NPOdndzR0dHR0dHR0dHR0dHR0dHR0dHR0dHR0dHR0dGd&#10;ndwAAP8AAP8aGvmdndzR0dHR0dHR0dHR0dHR0dHR0dEAAA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FoaGhoaGjR0dHR0dHR0dHR0dHR0dHR0dGDg+Ia&#10;GvkAAN+3t9fR0dHR0dHR0dHR0dHR0dHR0dHR0dHR0dHR0dHR0dHR0dFOTu4AAP8aGvmDg+LR0dHR&#10;0dHR0dHR0dHR0dHR0dFOTk6Dg4P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FOTk6Dg4PR0dHR0dHR0dHR0dHR0dG3t9dOTu4AAP80NPPR0dHR0dHR0dHR0dHR&#10;0dHR0dHR0dHR0dHR0dHR0dHR0dHR0dHR0dEaGrkAAP9oaOjR0dHR0dHR0dHR0dHR0dHR0dGdnZ00&#10;NDT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E0NDSdnZ3R&#10;0dHR0dHR0dHR0dHR0dG3t9dOTu4AAN9OTu7R0dHR0dHR0dHR0dHR0dHR0dHR0dHR0dHR0dHR0dHR&#10;0dHR0dHR0dFoaOgAAP8aGvmdndzR0dHR0dHR0dHR0dHR0dG3t7caGhr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EaGhq3t7fR0dHR0dHR0dHR0dG3t9e3t9ca&#10;GtkAAP+dndzR0dHR0dHR0dHR0dHR0dHR0dHR0dHR0dHR0dHR0dHR0dHR0dHR0dHR0dEAAP8AAP+d&#10;ndzR0dHR0dHR0dHR0dHR0dHR0dEAAA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EAAADR0dHR0dHR0dHR0dHR0dHR0dGdndwaGvkAAP+dndzR0dHR0dHR0dHR&#10;0dHR0dHR0dHR0dHR0dHR0dHR0dHR0dHR0dHR0dHR0dEaGvkAAP80NPPR0dHR0dHR0dHR0dHR0dHR&#10;0dEaGhq3t7f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EAAADR&#10;0dHR0dHR0dHR0dHR0dHR0dGDg+IAAP8AAN+3t9fR0dHR0dHR0dHR0dHR0dHR0dHR0dHR0dHR0dHR&#10;0dHR0dHR0dHR0dHR0dFOTs4AAN80NPPR0dHR0dHR0dHR0dHR0dHR0dFOTk6Dg4P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EaGhq3t7fR0dHR0dHR0dHR0dHR0dFo&#10;aOgAAP8AAP+3t9fR0dHR0dHR0dHR0dHR0dHR0dHR0dHR0dHR0dHR0dHR0dHR0dHR0dHR0dFOTu4A&#10;AP80NPO3t9fR0dHR0dHR0dHR0dHR0dFoaGhoaGj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FOTk6Dg4PR0dHR0dHR0dHR0dHR0dG3t9cAAP8AAP+dndzR0dHR0dHR&#10;0dHR0dHR0dHR0dHR0dHR0dHR0dHR0dHR0dHR0dHR0dHR0dGDg+IAAP8aGvm3t9fR0dHR0dHR0dHR&#10;0dHR0dFoaGhoaGj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FO&#10;Tk6Dg4PR0dHR0dHR0dHR0dHR0dG3t9cAAP8AAP+Dg+LR0dHR0dHR0dHR0dHR0dHR0dHR0dHR0dHR&#10;0dHR0dHR0dHR0dHR0dHR0dFoaOgAAP9OTu63t9fR0dHR0dHR0dHR0dHR0dGDg4NOTk7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FoaGhoaGjR0dHR0dHR0dHR0dHR&#10;0dG3t9dOTu4AAN9OTu7R0dHR0dHR0dHR0dHR0dHR0dHR0dHR0dHR0dHR0dHR0dHR0dHR0dHR0dE0&#10;NPMAAP9OTu7R0dHR0dHR0dHR0dHR0dHR0dFoaGhoaGj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GdnZ00NDTR0dHR0dHR0dHR0dHR0dGdndxOTu4AAP8AAP/R0dHR&#10;0dHR0dHR0dHR0dHR0dHR0dHR0dHR0dHR0dHR0dHR0dHR0dHR0dE0NPMAAP9OTu7R0dHR0dHR0dHR&#10;0dHR0dHR0dFOTk6Dg4P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G3t7caGhrR0dHR0dHR0dHR0dHR0dHR0dGdndw0NPMAAN+Dg+LR0dHR0dHR0dHR0dHR0dHR0dHR&#10;0dHR0dHR0dHR0dHR0dHR0dG3t9cAAN8AAP+dndy3t9fR0dHR0dHR0dHR0dHR0dE0NDSdnZ3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EaGhq3t7fR0dHR0dHR&#10;0dHR0dHR0dG3t9c0NPMAAP8AAP+3t9fR0dHR0dHR0dHR0dHR0dHR0dHR0dHR0dHR0dHR0dHR0dGD&#10;g+IAAP8aGvmDg+LR0dHR0dHR0dHR0dHR0dHR0dE0NDSdnZ3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FoaGhoaGjR0dHR0dHR0dHR0dHR0dHR0dFoaOgAAP8A&#10;AP9OTu7R0dHR0dHR0dHR0dHR0dHR0dHR0dHR0dHR0dHR0dGdndwaGvkAAP8qKu+dndzR0dHR0dHR&#10;0dHR0dHR0dHR0dEaGhq3t7f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EAAADR0dHR0dHR0dHR0dHR0dHR0dGdndwaGvkAAP8AAN9OTu7R0dHR0dHR0dHR&#10;0dHR0dHR0dHR0dHR0dHR0dFOTu4AAP8AAP80NPPR0dHR0dHR0dHR0dHR0dHR0dG3t7caGhr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FOTk6Dg4PR&#10;0dHR0dHR0dHR0dHR0dHR0dFOTu4AAP8AAP8AAP8aGvm3t9fR0dHR0dHR0dHR0dHR0dG3t9c0NPMA&#10;AP8AAP+dndydndzR0dHR0dHR0dHR0dHR0dHR0dGDg4NOTk7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G3t7caGhrR0dHR0dHR0dHR0dHR0dHR0dHR&#10;0dG3t9caGvkAAP8AAP8AAP80NPNoaOiDg+KDg+I0NPMAAP8AAP80NPM0NPODg+LR0dHR0dHR0dHR&#10;0dHR0dHR0dHR0dE0NDSdnZ3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E0NDSdnZ3R0dHR0dHR0dHR0dHR0dHR0dHR0dG3t9dOTu4AAP8AAP8A&#10;AP8AAP8AAP8AAN8AAP8AAP8aGvkaGvm3t9fR0dHR0dHR0dHR0dHR0dHR0dHR0dG3t7caGhr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Gd&#10;nZ00NDTR0dHR0dHR0dHR0dHR0dHR0dHR0dHR0dG3t9edndw0NPMUFPoAAP8AAP8AAP8aGvlOTu5o&#10;aOidndzR0dHR0dHR0dHR0dHR0dHR0dHR0dHR0dGDg4NOTk7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E0NDSdnZ3R0dHR0dHR0dHR&#10;0dHR0dHR0dHR0dHR0dHR0dG3t9edndydndyDg+J8fOKdndzR0dHR0dHR0dHR0dHR0dHR0dHR0dHR&#10;0dHR0dHR0dG3t7caGhr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E0NDSdnZ3R0dHR0dHR0dHR0dHR0dHR0dHR0dHR0dHR&#10;0dHR0dG3t9fR0dHR0dG3t9fR0dHR0dHR0dHR0dHR0dHR0dHR0dHR0dHR0dHR0dGDg4NOTk7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G3t7caGhrR0dHR0dHR0dHR0dHR0dHR0dHR0dHR0dHR0dHR0dHR0dHR0dHR0dHR0dHR&#10;0dHR0dHR0dHR0dHR0dHR0dHR0dHR0dHR0dG3t7caGhr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GdnZ00NDTR&#10;0dHR0dHR0dHR0dHR0dHR0dHR0dHR0dHR0dHR0dHR0dHR0dHR0dHR0dHR0dHR0dHR0dHR0dHR0dHR&#10;0dHR0dG3t7c0NDS3t7f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FoaGg0NDTR0dHR0dHR0dHR0dHR0dHR&#10;0dHR0dHR0dHR0dHR0dHR0dHR0dHR0dHR0dHR0dHR0dHR0dHR0dHR0dG3t7dOTk6dnZ3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GdnZ0aGhqdnZ3R0dHR0dHR0dHR0dHR0dHR0dHR0dHR0dHR0dHR&#10;0dHR0dHR0dHR0dHR0dHR0dHR0dG3t7dOTk6Dg4P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G3t7c0NDRoaGjR0dHR0dHR0dHR0dHR0dHR0dHR0dHR0dHR0dHR0dHR0dHR0dHR0dHR0dGD&#10;g4NOTk5oaGj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FoaGg0NDSD&#10;g4PR0dHR0dHR0dHR0dHR0dHR0dHR0dHR0dHR0dHR0dG3t7c0NDROTk6dnZ3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GdnZ1OTk4AAAAaGhpoaGidnZ23t7e3&#10;t7eDg4ODg4NoaGg0NDQaGhqdnZ3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G3t7doaGg0NDQaGhoaGhpOTk5OTk5oaGidnZ3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Q0ND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Q0ND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Q0ND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DQ0nZ2d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Z2dNDQ0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Z2dNDQ0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DQ0nZ2d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DQ0nZ2d&#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t7e3Ghoa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Z2dNDQ0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aGhoaGho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DQ0nZ2d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Ghoat7e3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2dNDQ0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g4OD&#10;Tk5O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DQ0nZ2d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DQ0nZ2d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Z2dNDQ0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Z2dNDQ0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DQ0nZ2d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DQ0nZ2d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7e3Ghoa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Z2dNDQ0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k5Og4OD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DQ0nZ2d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Ghoa&#10;t7e3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Z2dNDQ0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g4ODTk5O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DQ0nZ2d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DQ0nZ2d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Z2dNDQ0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Z2dNDQ0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DQ0nZ2d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DQ0nZ2d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t7e3Ghoa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Z2dNDQ0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Tk5Og4OD&#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DQ0nZ2d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AAAA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Z2dNDQ0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g4ODTk5O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DQ0nZ2d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DQ0nZ2d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Z2d&#10;NDQ0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Z2dNDQ0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DQ0nZ2d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DQ0nZ2d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t7e3Ghoa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Z2dNDQ0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Tk5Og4OD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DQ0nZ2d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AAAA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Z2dNDQ0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aGhoaGho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DQ0&#10;nZ2d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DQ0nZ2d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Z2dNDQ0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Z2dNDQ0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DQ0nZ2d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DQ0nZ2d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t7e3Ghoa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Z2dNDQ0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Tk5Og4OD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DQ0nZ2d0dHR0dHR0dHR0dHR0dHR0dHR0dHR0dHR&#10;0dHR0dHR0dHR0dHR0dHR0dHR0dHR0dHR0dHR0dHR0dHR0dHR0dHR0dHR0dHR0dHR0dHR0dHR0dHR&#10;0dHR0dHR0dHR0dHR0dHR0dHR0dHR0dHR0dHR0dHR0dHR0dHR0dHR0dHR0dHRt7fXNDTzaGjoTk7u&#10;nZ3c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AAAA0dHR0dHR0dHR0dHR0dHR0dHR0dHR0dHR0dHR0dHR0dHR0dHR0dHR0dHR&#10;0dHR0dHR0dHR0dHR0dHR0dHR0dHR0dHR0dHR0dHR0dHR0dHR0dHR0dHR0dHR0dHR0dHR0dHR0dHR&#10;0dHR0dHR0dHR0dHR0dHR0dHR0dHR0dHRnZ3cAAD/AAD/TU3zGhr5AAD/g4Pi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Z2dNDQ0&#10;0dHR0dHR0dHR0dHR0dHR0dHR0dHR0dHR0dHR0dHR0dHR0dHR0dHR0dHR0dHR0dHR0dHR0dHR0dHR&#10;0dHR0dHR0dHR0dHR0dHR0dHR0dHR0dHR0dHR0dHR0dHR0dHR0dHR0dHR0dHR0dHR0dHR0dHR0dHR&#10;0dHRt7fXb2/aIiLsDw/zdXW9hYWzHx/pAAD/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aGhoaGho0dHR0dHR0dHR0dHR0dHR&#10;0dHR0dHR0dHR0dHR0dHR0dHR0dHR0dHR0dHR0dHR0dHR0dHR0dHR0dHR0dHR0dHR0dHR0dHR0dHR&#10;0dHR0dHR0dHR0dHR0dHR0dHR0dHR0dHR0dHR0dHR0dHR0dHR0dHRt7fXZ2fZIiLtAAD/Xl6+fHyn&#10;eXmidXWeHh7nNDTznZ3c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DQ0nZ2d0dHR0dHR0dHR0dHR0dHR0dHR0dHR0dHR0dHR0dHR&#10;0dHR0dHR0dHR0dHR0dHR0dHR0dHR0dHR0dHR0dHR0dHR0dHR0dHR0dHR0dHR0dHR0dHR0dHR0dHR&#10;0dHR0dHR0dHR0dHR0dHR0dHR0dHRr6/Ve3vFAAD/EhL4jY29j4/AjIy7i4u7fX3nAAD/NDTz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Ghoat7e30dHR0dHR0dHR0dHR0dHR0dHR0dHR0dHR0dHR0dHR0dHR0dHR0dHR0dHR0dHR&#10;0dHR0dHR0dHR0dHR0dHR0dHR0dHR0dHR0dHR0dHR0dHR0dHR0dHR0dHR0dHR0dHR0dHR0dHR0dHR&#10;0dHRe3vgSkrkAAD/Jyf0h4fWiIjXhobUg4PQg4PvGBj/AAD/t7fX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Z2dNDQ00dHR0dHR&#10;0dHR0dHR0dHR0dHR0dHR0dHR0dHR0dHR0dHR0dHR0dHR0dHR0dHR0dHR0dHR0dHR0dHR0dHR0dHR&#10;0dHR0dHR0dHR0dHR0dHR0dHR0dHR0dHR0dHR0dHR0dHR0dHR0dHRt7fXAAD/AAD/AAD/AAD/AAD/&#10;AAD/AAD/AAD/AAD/AAD/AAD/g4Pi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Z2dNDQ00dHR0dHR0dHR0dHR0dHR0dHR0dHR&#10;0dHR0dHR0dHR0dHR0dHR0dHR0dHR0dHR0dHR0dHR0dHR0dHR0dHR0dHR0dHR0dHR0dHR0dHR0dHR&#10;0dHR0dHR0dHR0dHR0dHR0dHR0dHR0dHRcHDkFhb9AAD/HBz/GRn/FRX8FRX7FBT5JibyEhL3AAD/&#10;g4Pi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DQ0nZ2d0dHR0dHR0dHR0dHR0dHR0dHR0dHR0dHR0dHR0dHR0dHR0dHR&#10;0dHR0dHR0dHR0dHR0dHR0dHR0dHR0dHR0dHR0dHR0dHR0dHR0dHR0dHR0dHR0dHR0dHR0dHR0dHR&#10;0dHR0dHRsbHUWFj2AAD/b2//29v/trbzqanjoaHZmJjMNjbpAAD/g4Pi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DQ0nZ2d0dHR0dHR0dHR0dHR0dHR0dHR0dHR0dHR0dHR0dHR0dHR0dHR0dHR0dHR0dHR0dHR0dHR&#10;0dHR0dHR0dHR0dHR0dHR0dHR0dHR0dHR0dHR0dHR0dHR0dHR0dHR0dHR0dHRsrLUWFj2AAD/bm7/&#10;29v/trb0qanjoqLamZnNSEjhAAD/aGjo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t7e3Ghoa0dHR0dHR0dHR0dHR&#10;0dHR0dHR0dHR0dHR0dHR0dHR0dHR0dHR0dHR0dHR0dHR0dHR0dHR0dHR0dHR0dHR0dHR0dHR0dHR&#10;0dHR0dHR0dHR0dHR0dHR0dHR0dHR0dHR0dHRsrLUWFj2AAD/bm7/29v/t7f0qanjoqLamZnNSUnh&#10;AAD/aGjo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Z2dNDQ00dHR0dHR0dHR0dHR0dHR0dHR0dHR0dHR0dHR&#10;0dHR0dHR0dHR0dHR0dHR0dHR0dHR0dHR0dHR0dHR0dHR0dHR0dHR0dHR0dHR0dHR0dHR0dHR0dHR&#10;0dHR0dHR0dHRsrLVWFj2AAD/bm7/3Nz/t7f1qanjoqLamZnOSUniAAD/aGjo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Tk5Og4OD0dHR0dHR0dHR0dHR0dHR0dHR0dHR0dHR0dHR0dHR0dHR0dHR0dHR0dHR&#10;0dHR0dHR0dHR0dHR0dHR0dHR0dHR0dHR0dHR0dHR0dHR0dHR0dHR0dHR0dHR0dHRs7PVWFj2AAD/&#10;bW3/3Nz/uLj2qankoqLbmZnOW1vaAAD/Tk7u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DQ0nZ2d&#10;0dHR0dHR0dHR0dHR0dHR0dHR0dHR0dHR0dHR0dHR0dHR0dHR0dHR0dHR0dHR0dHR0dHR0dHR0dHR&#10;0dHR0dHR0dHR0dHR0dHR0dHR0dHR0dHR0dHR0dHRq6vTWFj2AAD/bW3/3Nz/uLj2qqrko6PbmprO&#10;W1vbAAD/Tk7u0dHR0dHR0dHRt7fXnZ3ct7fXnZ3c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AAAA0dHR0dHR0dHR0dHR0dHR0dHR&#10;0dHR0dHR0dHR0dHR0dHR0dHR0dHR0dHR0dHR0dHR0dHR0dHR0dHR0dHR0dHR0dHR0dHR0dHR0dHR&#10;0dHR0dHR0dHR0dHRq6vUWFj2AAD/bW3/3d3/ubn2qqrko6PcmprPbm7TAAD/NDTz0dHR0dHRnZ3c&#10;NDTzAAD/S0vyGhr5NDTz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Z2dNDQ00dHR0dHR0dHR0dHR0dHR0dHR0dHR0dHR0dHR0dHR0dHR&#10;0dHR0dHR0dHR0dHR0dHR0dHR0dHR0dHR0dHR0dHR0dHR0dHR0dHR0dHR0dHR0dHR0dHRq6vUWFj2&#10;AAD/bW3/3d3/ubn3qqrlo6PcmprPbm7UAAD/NDTz0dHR0dHRe3vhUFDqAAD/UFDmTk7pAAD/ZGT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aGhoaGho0dHR0dHR0dHR0dHR0dHR0dHR0dHR0dHR0dHR0dHR0dHR0dHR0dHR0dHR0dHR0dHR&#10;0dHR0dHR0dHR0dHR0dHR0dHR0dHR0dHR0dHR0dHR0dHRrKzVWFj2AAD/bGz/3d3/urr4qqrlo6Pc&#10;mprQbm7UAAD/NDTzt7fXZmbWRETbAAD/PT3Rd3egc3ObWFi2AAD/NDTz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DQ0nZ2d0dHR0dHR&#10;0dHR0dHR0dHR0dHR0dHR0dHR0dHR0dHR0dHR0dHR0dHR0dHR0dHR0dHR0dHR0dHR0dHR0dHR0dHR&#10;0dHR0dHR0dHR0dHR0dHRrKzVWFj2AAD/bGz/3t7/urr4qqrlpKTdm5vQgIDNAAD/Ghr5lJTaaGjL&#10;AAD/ERH2hISyhYWygYGtg4OxERH2AAD/rq7d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Ghoat7e30dHR0dHR0dHR0dHR0dHR0dHR0dHR&#10;0dHR0dHR0dHR0dHR0dHR0dHR0dHR0dHR0dHR0dHR0dHR0dHR0dHR0dHR0dHR0dHR0dHR0dHRrKzW&#10;WFj2AAD/bGz/3t7/u7v4q6vlpKTdm5vQgYHNAAD/Ghr5UVHjW1vaAAD/ODjrlZXJlZXJkZHDl5fM&#10;c3P6AAD/QkLv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7fXnZ3c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2dNDQ00dHR0dHR0dHR0dHR0dHR0dHR0dHR0dHR0dHR0dHR0dHR0dHR0dHR&#10;0dHR0dHR0dHR0dHR0dHR0dHR0dHR0dHR0dHR0dHR0dHR0dHRra3WWFj2AAD/bGz/3t7/u7v5q6vm&#10;pKTdm5vRk5PGAAD/AAD/AAD/AAD/AAD/PDzwZGTmeHjhdXXdc3Paa2vwAAD/AAD/nZ3ct7fX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g4PiAAD/AAD/aGjoNDTznZ3c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g4OD&#10;Tk5O0dHR0dHR0dHR0dHR0dHR0dHR0dHR0dHR0dHR0dHR0dHR0dHR0dHR0dHR0dHR0dHR0dHR0dHR&#10;0dHR0dHR0dHR0dHR0dHR0dHRra3XWFj2AAD/a2v/39//vLz5q6vmpKTdnJzRk5PGAAD/Dg7yIiLt&#10;AAD/AAD/AAD/AAD/AAD/AAD/AAD/AAD/AAD/AAD/g4Pi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rKzRX1/WXFz5AAD/UVHjKCj1NDTz&#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DQ0nZ2d0dHR0dHR0dHR0dHR&#10;0dHR0dHR0dHR0dHR0dHR0dHR0dHR0dHR0dHR0dHR0dHR0dHR0dHR0dHR0dHR0dHR0dHR0dHR0dHR&#10;ra3XWFj2AAD/a2v/39//vLz6q6vmpaXenJzSlJTHAAD/Dg7ykpLkFhb9AAD/W1v/T0//LCz6Kir3&#10;KCj0JCTwAAD/AAD/r6/V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Z3cRETbRkbdAAD/PDzQdnaedHScHR3m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DQ0nZ2d0dHR0dHR0dHR0dHR0dHR0dHR0dHR0dHR0dHR&#10;0dHR0dHR0dHR0dHR0dHR0dHR0dHR0dHR0dHR0dHR0dHR0dHR0dHRra3XWFj2AAD/a2v/39//vb36&#10;q6vmpaXenJzSlJTHEhL3AAD/p6fhAAD/AAD/7+//2tr/sbHvqKjhn5/Wk5PGAAD/AAD/ycnP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t7fXeXnR&#10;dna/AAD/ERH3hYWzg4OwgICsd3e/AAD/Tk7u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t7e3Ghoa0dHR0dHR0dHR0dHR0dHR0dHR0dHR0dHR0dHR0dHR0dHR0dHR0dHR0dHR0dHR&#10;0dHR0dHR0dHR0dHR0dHR0dHR0dHRrq7YWFj2AAD/amr/39//vb37rKznpaXenZ3TlJTIEhL3IiLt&#10;qanjAAD/AAD/8fH/19f/sbHtp6fhn5/WgYHOAAD/ExP5ycnP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Z3cW1vbJCTwAAD/b2/WlpbJlJTGkJDC&#10;p6fgGBj/AAD/t7fX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Z2dNDQ00dHR&#10;0dHR0dHR0dHR0dHR0dHR0dHR0dHR0dHR0dHR0dHR0dHR0dHR0dHR0dHR0dHR0dHR0dHR0dHR0dHR&#10;0dHRpqbWWVn2AAD/amr/4OD/vr77rKznpaXfnZ3TlZXIEhL3MDDhlJToAAD/Gxv/8/P/09P/sLDs&#10;p6fhn5/VgYHNAAD/ExP4ycnP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3cNDTzAAD/AAD/AAD/eHjioqLaoKDXmprPn5/VV1f0AAD/aGjo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Tk5Og4OD0dHR0dHR0dHR0dHR0dHR0dHR&#10;0dHR0dHR0dHR0dHR0dHR0dHR0dHR0dHR0dHR0dHR0dHR0dHR0dHR0dHRpqbWWVn2AAD/amr/4OD/&#10;vr77rKznpqbfnZ3TlZXIJCTvIiLtlpbqAAD/HBz/8/P/0ND+r6/sp6fgnp7VgYHNAAD/ExP4ycnP&#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u7vP&#10;FRX8AAD/AAD/AAD/AAD/FRX7FBT6JibzExP5AAD/aGjo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DQ0nZ2d0dHR0dHR0dHR0dHR0dHR0dHR0dHR0dHR0dHR0dHR0dHR&#10;0dHR0dHR0dHR0dHR0dHR0dHR0dHR0dHRpqbXWVn3AAD/amr/4OD/v7/7rKzopqbfnp7UlZXJJCTv&#10;NjbogYHtAAD/ODj/9PT/zc3+rq7rp6fgnp7VgIDMAAD/ExP4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rq7Pa2vwAAD/PT3/Pz//AAD/AAD/&#10;AAD/AAD/AAD/AAD/aGjo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AAAA0dHR0dHR0dHR0dHR0dHR0dHR0dHR0dHR0dHR0dHR0dHR0dHR0dHR0dHR0dHR0dHR0dHR&#10;0dHR0dHRp6fXWVn3AAD/aWn/4OD/v7/7ra3opqbfnp7UlpbJNjbnWVnXbGzxAAD/VFT/9PT/y8v+&#10;rq7qpqbgnp7UgIDMAAD/ExP4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qanRV1f0AAD/enr//f3/y8v8l5fskZHic3PbJCTwAAD/g4Pi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Z2dNDQ00dHR0dHR0dHR&#10;0dHR0dHR0dHR0dHR0dHR0dHR0dHR0dHR0dHR0dHR0dHR0dHR0dHR0dHR0dHRp6fYWVn3AAD/aWn/&#10;4OD/v7/8ra3opqbfnp7VlpbKNjboWlrYbW3yAAD/VVX/8/P/yMj9rq7qpqbfnZ3UgIDLAAD/EhL4&#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paXUKyv6AAD/t7f/+vr/xMT7rKznpKTdmZnOJCTwAAD/nZ3c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aGhoaGho0dHR0dHR0dHR0dHR0dHR0dHR0dHR0dHR&#10;0dHR0dHR0dHR0dHR0dHR0dHR0dHR0dHR0dHRp6fYWVn3AAD/aWn/4eH/wMD8ra3pp6fgn5/VlpbK&#10;NjbocnLabm7zAAD/Vlb/8/P/xsb8ra3ppqbfnZ3Tbm7TAAD/ISHs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ycnPoaHYLCz6AAD/u7v/9vb/v7/5&#10;q6vmpKTcmJjMJCTvAAD/nZ3c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DQ0nZ2d0dHR0dHR0dHR0dHR0dHR0dHR0dHR0dHR0dHR0dHR0dHR0dHR0dHR&#10;0dHR0dHR0dHRqKjYWVn3AAD/aWn/4eH/wMD8ra3pp6fgn5/Wl5fKSEjgh4fVWFj2AAD/c3P/8fH/&#10;w8P7ra3opaXfnZ3TbW3TAAD/IS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wcHOpaXeAAD/AAD/+Pj/8fH/urr2qqrloqLalpbKEhL3AAD/t7fX&#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Ghoa&#10;t7e30dHR0dHR0dHR0dHR0dHR0dHR0dHR0dHR0dHR0dHR0dHR0dHR0dHR0dHR0dHRqKjZWVn3AAD/&#10;aWn/4eH/wcH8rq7pp6fgn5/Wl5fLSEjhiYnYQkL4AAD/j4//8PD/wcH7rKzopaXenJzTbW3SAAD/&#10;IS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urrNk5PmAAD/HR3/+/v/6+v/t7f0qankoaHZlZXIAAD/AAD/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&#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&#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t7fXg4PiaGjot7fX&#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t7fXNDTzAAD/AAD/Ghr5aGjot7fX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&#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YGDmYWHib2/0AAD/Dw/0Q0PwAAD/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t7fXcHDchYWzb2+1Hx/pHx/o&#10;dHScc3OaAAD/NDTz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YGDmenrEdXW9Hx/pEhL3eHjBhoa0hYWzSUnhAAD/aGjo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g4PiAAD/SUnhODjrAAD/YGDhmJjMlZXIlJTHs7PwAAD/AAD/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U1PnAAD/AAD/AAD/pqbf&#10;pKTcoKDYmprPoKDYFBT7AAD/t7fX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ycnPmprPVlbzAAD/AAD/Fhb9bW3yaWnseHjhl5fLJCTwAAD/&#10;nZ3c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ubnMoqLaKyv6AAD/QED/AAD/AAD/AAD/AAD/AAD/AAD/AAD/t7fX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o6PKk5PmAAD/Hx//////&#10;2dn/eHj7VVXyKCj1AAD/AAD/Ghr5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ycnPmJjMa2vwAAD/Xl7/////7+//t7fzqanjoKDXXl7eAAD/&#10;Tk7u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ubnMoKDXKyv5AAD/vLz/////3t7+sbHup6fhnZ3TW1vaAAD/Tk7u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kJDQkpLjAAD/Hh7//Pz/&#10;/f3/zMz8ra3ppaXemprPJCTwAAD/nZ3c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7fXc3PaamrvAAD/W1v/////9/f/vb34q6vmoqLahITSAAD/&#10;Ghr5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t7fXg4PiTk7uTk7ut7fX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DTzAAD/AAD/AAD/Ghr5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t7fXenrg&#10;ioq5o6PaYmLiFhb9Ghr5e3vht7fX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t7fXKyvxdna+fX2oa2uwDw/0Dw/0Vla0HR3m&#10;AAD/nZ3c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Tk7uEhL3ioq5ZGTFICDrJCTwiYm5h4e1mJjMAAD/Ghr5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DTzAAD/&#10;TEzmAAD/Ozvum5vQmJjNlJTHq6vlMDD+AAD/nZ3c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t7fXbm7UZmboAAD/AAD/gIDspqbfo6PbnZ3T&#10;m5vRPDzwAAD/g4Pi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cnLemprPamruAAD/AAD/MjL/cnL5qqrlo6PbmZnOSEjgAAD/aGjo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t7fXbm7Uj4/g&#10;LCz6HR3/QED/AAD/AAD/Kyv5Pj7zTU3oJCTwAAD/nZ3c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cnLemprPamruAAD/W1v/////vLz/TEz9AAD/&#10;AAD/AAD/AAD/Ghr5t7fX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t7fXbm7UpKTdKyv6AAD/vr7/////7u7/trbzqanjY2PlJibyAAD/Tk7u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cnLemprPamru&#10;AAD/Wlr//////f3/0tL9rq7qpaXfmprQJSXxAAD/nZ3c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7fXbm7UpKTdKyv6AAD/vLz/////8vL/urr1qqrk&#10;oaHZg4PQAAD/Ghr5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jIzZmZnOf3/rAAD/PT3//////v7/2dn9r6/rp6fgnJzSW1vaAAD/Tk7u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&#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7fXg4PiTk7uaGjot7fX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7fXTk7uAAD/AAD/AAD/AAD/nZ3c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g4PiEhL3bW3TpaXeoaHTQkLZAAD/&#10;aGjo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&#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t7fXGhr5ZGTGfn6qe3ulS0vEAAD/Dw/zISHrNDTznZ3c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Tk7u&#10;AAD/Z2fKc3O7QkLYAAD/NTXmZ2fKdHTcAAD/NDTz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Z3cEhL3AAD/TU3nc3PaAAD/Tk7ol5fL&#10;lJTGrKznGBj/AAD/t7fX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t7fXPj7pkpLFKCj1AAD/AAD/Vlb0paXeoqLanJzSnJzSPT3xAAD/g4Pi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YGDmfn7K&#10;n5/Va2vvAAD/AAD/pqb/urr1qqrko6PbmZnNNjboAAD/g4Pi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g4PiWlrYmZnOlJTmAAD/Hh7/WVn/AAD/MTH/&#10;mJjtpaXfmprPNjboAAD/g4Pi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t7fXR0fflZXIkJDiKyv5HBz/trb/////QED/AAD/AAD/UlLuTU3nEhL3Ghr5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t7fXWFjjkpLEoaHZ&#10;VlbzAAD/dnb//v7//Pz/2dn+h4f1FRX7AAD/AAD/AAD/Tk7u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enrgfn7JnJzSf3/rAAD/Ojr/+Pj/////6ur/u7v3&#10;qqrkoaHYcXHXAAD/Ghr5t7fX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Z3cSEjgl5fMkpLkFhb8HBz/09P/////9fX/xsb8rq7qpKTcmprPNjboAAD/g4Pi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t7fXT0/hlJTGpKTdQED2&#10;AAD/k5P//////Pz/1tb+s7Pxp6fgnp7Ubm7UAAD/NDTz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&#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&#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&#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7fXg4PiTk7uTk7ut7fX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g4PiNDTzAAD/AAD/AAD/AAD/g4Pi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t7fXGhr5aGjLoKDYnJzO&#10;eHjBLi7dAAD/NDTz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7fXGhr5AAD/bm6ze3ume3ulWVm3HBzlAAD/U1Pdt7fX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7fXPDznERH2AAD/h4e2d3e/MzPkAAD/AAD/Fxf+AAD/AAD/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Z3cPDzni4u6EhL3AAD/YGDhEhL4&#10;AAD/OjrtcHDXpKTdR0f/AAD/g4Pi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Z3cMjLjjIy7k5PGZWXnAAD/AAD/Fxf+aWntpKTcnp7UmprQUFDrAAD/&#10;aGjo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Z3cQ0Pa&#10;jIy8lJTHo6PbgYHuAAD/AAD/kpL/xsb7rKznpKTdm5vQW1vaAAD/Tk7u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g4PiRETbjIy9lZXIpKTcgoLuAAD/OTn/fHz/&#10;AAD/qKj/srLvp6fhnZ3TW1vaAAD/aGjo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eHjeVFTRjY2+lpbJpKTdgoLuAAD/OTn/8vL//v7/fHz/AAD/QkL4paXemprPJCTw&#10;AAD/nZ3c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eXneVVXSjY2+lpbL&#10;paXegoLvAAD/Ojr/8/P//v7/7u7/ysr+Li79AAD/AAD/ExP4AAD/Tk7u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eXneVlbTjY2+l5fMpqbfVlb0AAD/Ojr/8/P//v7/7u7/&#10;ysr+trb1q6vnd3fgEhL3AAD/Ghr5t7fX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7fXX1/ldna/jo6/mJjNpqbgV1f0AAD/Ojr/9PT//v7/7+//y8v+trb1rKznoKDXgYHNERH3Ghr5&#10;t7fX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t7fXX1/ld3fAjo6/mZnOp6fgV1f0&#10;AAD/cHD/9fX//v7/7+//y8v+t7f1rKzooaHYgoLOEhL3Ghr5t7fX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&#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&#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&#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&#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&#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t7fXg4PiNDTzTk7u&#10;Tk7u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nZ3cNDTzGBj/Ghr/AAD/AAD/aGjo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7fXTk7uAAD/AAD/h4fWlpbKdXW9S0vFAAD/aGjo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t7fXg4PiEBD1Hx/pAAD/Li7ee3umfHym&#10;enqkdXWdKirYAAD/NDTz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3cQ0PoMDDhhISxZ2fKAAD/IyPuioq5enrEVlbTICDrAAD/ERH2X1/lt7fX&#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t7fXTk7uICDqY2PF&#10;iYm4ioq6bGzQAAD/ExP5X1/fAAD/AAD/AAD/OzvvLCz7AAD/aGjo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g4PiKirvUFDMh4e1ioq5jo6/mZnNpKTcFRX8AAD/AAD/&#10;Fhb8Pz/0jY3dmprPd3fgAAD/NDTz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7fXQ0PnMDDghISxiYm4jIy8lJTHn5/Wk5PlQUH2AAD/AAD/QED/19f+sLDspqbgnp7Ub2/VAAD/&#10;NDTz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t7fXaGjoERH2Y2PEiIi4ioq6kJDCm5vR&#10;paXea2vvFhb9AAD/ODj/OTn/AAD/tLT/uLj0qanjoKDWb2/VAAD/NDTz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g4PiKiruQUHXh4e1iYm5jY2+l5fLoaHZlJTnQUH3AAD/Gxv/jIz/6Oj/ysr/&#10;Njb/Njb/sbHvp6fgnJzTNzfqAAD/nZ3c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t7fXNDTzMDDgdHS8&#10;iYm4i4u7k5PFnp7Up6fhbGzwAAD/AAD/UlL/x8f/6ur/4eH/z8//qan+AAD/AAD/PT3xgoLOAAD/&#10;Ghr5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7fXaGjoERH1YmLEiIi3ioq6j4/BmZnOo6PclpbpLCz6AAD/&#10;Gxv/i4v/6Oj/6Oj/2Nj/x8f/vr79trb1gYHuFBT6AAD/AAD/Tk7ut7fX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g4PiKiruQUHXhoa1iYm4jY29lZXJn5/Wk5PlbW3yAAD/AAD/UlL/4eH/6ur/4eH/z8//wsL+urr6&#10;s7Pxqanji4vbODjrAAD/Ghr5nZ3c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&#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&#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&#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&#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NDTzAAD/YWHCgYGugYGugYGugYGugYGugYGu&#10;gYGugYGugYGugYGugYGugYGugYGugYGugYGugYGugYGugYGugYGugoKugoKugoKugoKugoKugoKu&#10;goKugoKugoKugoKugoKugoKugoKugoKuUVHMAAD/OjrtnJzSoqLap6fhrKznmZnuWVn3AAD/AAD/&#10;Ghr/aWn/1tb/3d3/4OD/4OD/2tr/0tL/y8v/xcX/wcH/vr7+u7v7t7f2srLwrKzopKTdm5vRgYHN&#10;JCTvAAD/EBD1YWHDgoKvgoKvgoKvgoKvgoKvgoKvgoKvgoKvgoKvgoKvgoKvcnK5AAD/Ghr5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Ghr5AAD/cnK5goKvgoKvgoKvgoKvgoKv&#10;goKvgoKvgoKvgoKvgoKvgoKvgoKvgoKvgoKvgoKvgoKvgoKvgoKvgoKvgoKvgoKvgoKvgoKvgoKv&#10;goKvgoKvgoKvgoKvgoKvgoKvgoKvgoKvgoKvgoKvgoKvEBD1Fxf9V1f1paXenZ3Tg4PQWFjWERH1&#10;EBD1MTHhgoKvgoKvgoKvgoKvgoKvgoKvgoKvgoKvgoKvgoKvgoKvgoKvgoKvgoKvgoKvgoKvgoKv&#10;goKvgoKvgoKvgoKvgoKvgoKvgoKvgoKvgoKvgoKvgoKvgoKvgoKvgoKvgoKvgoKvcnK5AAD/Ghr5&#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t7fX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t7fXg4PiNDTzAAD/AAD/Ghr5nZ3c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t7fXg4PiNDTzAAD/AAD/AAD/Rkb8&#10;KSn2FRX8AAD/aGjo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t7fXg4PiNDTzAAD/EBD1MjLiVFTQAAD/Dw/0h4e1fX2peHihODjLAAD/NDTz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t7fXg4PiNDTzAAD/EBD0MTHi&#10;ZWXHiYm4iYm5VFTRAAD/MDDfgICsgYGtfn6penqkUFDLAAD/g4Pi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t7fXg4PiNDTzAAD/EBD0MTHhZGTGiIi3iYm5hoa1hYWzh4e2RUXcAAD/R0ff&#10;kZHDf3/LWFjWRkbdJyf0IyPug4Pi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&#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&#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">
                <v:shape id="Text Box 1" o:spid="_x0000_s1030" type="#_x0000_t202" style="position:absolute;left:79;top:78320;width:57239;height:8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" stroked="f">
                  <v:textbox inset="0,0,0,0">
                    <w:txbxContent>
                      <w:p w14:paraId="40F350A4" w14:textId="523F4DB2" w:rsidR="00D55050" w:rsidRPr="00EB4493" w:rsidRDefault="00074E1C" w:rsidP="00D55050">
                        <w:pPr>
                          <w:pStyle w:val="Caption"/>
                          <w:jc w:val="both"/>
                          <w:rPr>
                            <w:i w:val="0"/>
                            <w:iCs w:val="0"/>
                            <w:noProof/>
                            <w:color w:val="000000" w:themeColor="text1"/>
                          </w:rPr>
                        </w:pPr>
                        <w:r w:rsidRPr="00EB4493">
                          <w:rPr>
                            <w:b/>
                            <w:bCs/>
                            <w:i w:val="0"/>
                            <w:iCs w:val="0"/>
                            <w:color w:val="000000" w:themeColor="text1"/>
                          </w:rPr>
                          <w:t xml:space="preserve">Figure </w:t>
                        </w:r>
                        <w:r w:rsidRPr="00EB4493">
                          <w:rPr>
                            <w:b/>
                            <w:bCs/>
                            <w:i w:val="0"/>
                            <w:iCs w:val="0"/>
                            <w:color w:val="000000" w:themeColor="text1"/>
                          </w:rPr>
                          <w:fldChar w:fldCharType="begin"/>
                        </w:r>
                        <w:r w:rsidRPr="00EB4493">
                          <w:rPr>
                            <w:b/>
                            <w:bCs/>
                            <w:i w:val="0"/>
                            <w:iCs w:val="0"/>
                            <w:color w:val="000000" w:themeColor="text1"/>
                          </w:rPr>
                          <w:instrText xml:space="preserve"> SEQ Figure \* ARABIC </w:instrText>
                        </w:r>
                        <w:r w:rsidRPr="00EB4493">
                          <w:rPr>
                            <w:b/>
                            <w:bCs/>
                            <w:i w:val="0"/>
                            <w:iCs w:val="0"/>
                            <w:color w:val="000000" w:themeColor="text1"/>
                          </w:rPr>
                          <w:fldChar w:fldCharType="separate"/>
                        </w:r>
                        <w:r>
                          <w:rPr>
                            <w:b/>
                            <w:bCs/>
                            <w:i w:val="0"/>
                            <w:iCs w:val="0"/>
                            <w:noProof/>
                            <w:color w:val="000000" w:themeColor="text1"/>
                          </w:rPr>
                          <w:t>2</w:t>
                        </w:r>
                        <w:r w:rsidRPr="00EB4493">
                          <w:rPr>
                            <w:b/>
                            <w:bCs/>
                            <w:i w:val="0"/>
                            <w:iCs w:val="0"/>
                            <w:color w:val="000000" w:themeColor="text1"/>
                          </w:rPr>
                          <w:fldChar w:fldCharType="end"/>
                        </w:r>
                        <w:r w:rsidRPr="00EB4493">
                          <w:rPr>
                            <w:i w:val="0"/>
                            <w:iCs w:val="0"/>
                            <w:color w:val="000000" w:themeColor="text1"/>
                          </w:rPr>
                          <w:t xml:space="preserve"> </w:t>
                        </w:r>
                        <w:r w:rsidRPr="00EB4493">
                          <w:rPr>
                            <w:rFonts w:ascii="Aptos" w:eastAsia="Aptos" w:hAnsi="Aptos" w:cs="Aptos"/>
                            <w:i w:val="0"/>
                            <w:iCs w:val="0"/>
                            <w:color w:val="000000" w:themeColor="text1"/>
                          </w:rPr>
                          <w:t xml:space="preserve">Geometry of modelled antenna and the computational domain. </w:t>
                        </w:r>
                        <w:r w:rsidRPr="00DE4BE0">
                          <w:rPr>
                            <w:rFonts w:ascii="Aptos" w:eastAsia="Aptos" w:hAnsi="Aptos" w:cs="Aptos"/>
                            <w:b/>
                            <w:bCs/>
                            <w:i w:val="0"/>
                            <w:iCs w:val="0"/>
                            <w:color w:val="000000" w:themeColor="text1"/>
                          </w:rPr>
                          <w:t>(2a)</w:t>
                        </w:r>
                        <w:r>
                          <w:rPr>
                            <w:rFonts w:ascii="Aptos" w:eastAsia="Aptos" w:hAnsi="Aptos" w:cs="Aptos"/>
                            <w:i w:val="0"/>
                            <w:iCs w:val="0"/>
                            <w:color w:val="000000" w:themeColor="text1"/>
                          </w:rPr>
                          <w:t xml:space="preserve"> Parallel flow: </w:t>
                        </w:r>
                        <w:r w:rsidRPr="00EB4493">
                          <w:rPr>
                            <w:rFonts w:ascii="Aptos" w:eastAsia="Aptos" w:hAnsi="Aptos" w:cs="Aptos"/>
                            <w:i w:val="0"/>
                            <w:iCs w:val="0"/>
                            <w:color w:val="000000" w:themeColor="text1"/>
                          </w:rPr>
                          <w:t xml:space="preserve">The far-field walls are placed at distances of 100 times the radius from the antenna to remove boundary effects. The antenna consists of a 1.35 mm long section </w:t>
                        </w:r>
                        <w:r w:rsidR="002073A3">
                          <w:rPr>
                            <w:rFonts w:ascii="Aptos" w:eastAsia="Aptos" w:hAnsi="Aptos" w:cs="Aptos"/>
                            <w:i w:val="0"/>
                            <w:iCs w:val="0"/>
                            <w:color w:val="000000" w:themeColor="text1"/>
                          </w:rPr>
                          <w:t xml:space="preserve">with </w:t>
                        </w:r>
                        <w:r w:rsidRPr="00EB4493">
                          <w:rPr>
                            <w:rFonts w:ascii="Aptos" w:eastAsia="Aptos" w:hAnsi="Aptos" w:cs="Aptos"/>
                            <w:i w:val="0"/>
                            <w:iCs w:val="0"/>
                            <w:color w:val="000000" w:themeColor="text1"/>
                          </w:rPr>
                          <w:t>0.1 mm</w:t>
                        </w:r>
                        <w:r w:rsidR="002073A3" w:rsidRPr="002073A3">
                          <w:rPr>
                            <w:rFonts w:ascii="Aptos" w:eastAsia="Aptos" w:hAnsi="Aptos" w:cs="Aptos"/>
                            <w:i w:val="0"/>
                            <w:iCs w:val="0"/>
                            <w:color w:val="000000" w:themeColor="text1"/>
                          </w:rPr>
                          <w:t xml:space="preserve"> </w:t>
                        </w:r>
                        <w:r w:rsidR="002073A3" w:rsidRPr="00EB4493">
                          <w:rPr>
                            <w:rFonts w:ascii="Aptos" w:eastAsia="Aptos" w:hAnsi="Aptos" w:cs="Aptos"/>
                            <w:i w:val="0"/>
                            <w:iCs w:val="0"/>
                            <w:color w:val="000000" w:themeColor="text1"/>
                          </w:rPr>
                          <w:t>radius</w:t>
                        </w:r>
                        <w:r>
                          <w:rPr>
                            <w:rFonts w:ascii="Aptos" w:eastAsia="Aptos" w:hAnsi="Aptos" w:cs="Aptos"/>
                            <w:i w:val="0"/>
                            <w:iCs w:val="0"/>
                            <w:color w:val="000000" w:themeColor="text1"/>
                          </w:rPr>
                          <w:t>,</w:t>
                        </w:r>
                        <w:r w:rsidRPr="00EB4493">
                          <w:rPr>
                            <w:rFonts w:ascii="Aptos" w:eastAsia="Aptos" w:hAnsi="Aptos" w:cs="Aptos"/>
                            <w:i w:val="0"/>
                            <w:iCs w:val="0"/>
                            <w:color w:val="000000" w:themeColor="text1"/>
                          </w:rPr>
                          <w:t xml:space="preserve"> with hairs placed over the spherical cap and along the first 0.3 mm section of the cylindrical form. The hair lengths are 0.01 mm.</w:t>
                        </w:r>
                        <w:r>
                          <w:rPr>
                            <w:rFonts w:ascii="Aptos" w:eastAsia="Aptos" w:hAnsi="Aptos" w:cs="Aptos"/>
                            <w:i w:val="0"/>
                            <w:iCs w:val="0"/>
                            <w:color w:val="000000" w:themeColor="text1"/>
                          </w:rPr>
                          <w:t xml:space="preserve"> </w:t>
                        </w:r>
                        <w:r w:rsidRPr="004E5DA5">
                          <w:rPr>
                            <w:rFonts w:ascii="Aptos" w:eastAsia="Aptos" w:hAnsi="Aptos" w:cs="Aptos"/>
                            <w:b/>
                            <w:bCs/>
                            <w:i w:val="0"/>
                            <w:iCs w:val="0"/>
                            <w:color w:val="000000" w:themeColor="text1"/>
                          </w:rPr>
                          <w:t>(2</w:t>
                        </w:r>
                        <w:r>
                          <w:rPr>
                            <w:rFonts w:ascii="Aptos" w:eastAsia="Aptos" w:hAnsi="Aptos" w:cs="Aptos"/>
                            <w:b/>
                            <w:bCs/>
                            <w:i w:val="0"/>
                            <w:iCs w:val="0"/>
                            <w:color w:val="000000" w:themeColor="text1"/>
                          </w:rPr>
                          <w:t>b</w:t>
                        </w:r>
                        <w:r w:rsidRPr="004E5DA5">
                          <w:rPr>
                            <w:rFonts w:ascii="Aptos" w:eastAsia="Aptos" w:hAnsi="Aptos" w:cs="Aptos"/>
                            <w:b/>
                            <w:bCs/>
                            <w:i w:val="0"/>
                            <w:iCs w:val="0"/>
                            <w:color w:val="000000" w:themeColor="text1"/>
                          </w:rPr>
                          <w:t>)</w:t>
                        </w:r>
                        <w:r w:rsidRPr="005E2FF2">
                          <w:rPr>
                            <w:rFonts w:ascii="Aptos" w:eastAsia="Aptos" w:hAnsi="Aptos" w:cs="Aptos"/>
                            <w:i w:val="0"/>
                            <w:iCs w:val="0"/>
                            <w:color w:val="000000" w:themeColor="text1"/>
                          </w:rPr>
                          <w:t xml:space="preserve"> </w:t>
                        </w:r>
                        <w:r>
                          <w:rPr>
                            <w:rFonts w:ascii="Aptos" w:eastAsia="Aptos" w:hAnsi="Aptos" w:cs="Aptos"/>
                            <w:i w:val="0"/>
                            <w:iCs w:val="0"/>
                            <w:color w:val="000000" w:themeColor="text1"/>
                          </w:rPr>
                          <w:t xml:space="preserve">Perpendicular flow: </w:t>
                        </w:r>
                        <w:r w:rsidRPr="00EB4493">
                          <w:rPr>
                            <w:rFonts w:ascii="Aptos" w:eastAsia="Aptos" w:hAnsi="Aptos" w:cs="Aptos"/>
                            <w:i w:val="0"/>
                            <w:iCs w:val="0"/>
                            <w:color w:val="000000" w:themeColor="text1"/>
                          </w:rPr>
                          <w:t xml:space="preserve">The far-field walls are placed at distances of </w:t>
                        </w:r>
                        <w:r>
                          <w:rPr>
                            <w:rFonts w:ascii="Aptos" w:eastAsia="Aptos" w:hAnsi="Aptos" w:cs="Aptos"/>
                            <w:i w:val="0"/>
                            <w:iCs w:val="0"/>
                            <w:color w:val="000000" w:themeColor="text1"/>
                          </w:rPr>
                          <w:t>5</w:t>
                        </w:r>
                        <w:r w:rsidRPr="00EB4493">
                          <w:rPr>
                            <w:rFonts w:ascii="Aptos" w:eastAsia="Aptos" w:hAnsi="Aptos" w:cs="Aptos"/>
                            <w:i w:val="0"/>
                            <w:iCs w:val="0"/>
                            <w:color w:val="000000" w:themeColor="text1"/>
                          </w:rPr>
                          <w:t xml:space="preserve">0 times the radius from the antenna to remove boundary effects. The antenna consists of a </w:t>
                        </w:r>
                        <w:r>
                          <w:rPr>
                            <w:rFonts w:ascii="Aptos" w:eastAsia="Aptos" w:hAnsi="Aptos" w:cs="Aptos"/>
                            <w:i w:val="0"/>
                            <w:iCs w:val="0"/>
                            <w:color w:val="000000" w:themeColor="text1"/>
                          </w:rPr>
                          <w:t>0</w:t>
                        </w:r>
                        <w:r w:rsidRPr="00EB4493">
                          <w:rPr>
                            <w:rFonts w:ascii="Aptos" w:eastAsia="Aptos" w:hAnsi="Aptos" w:cs="Aptos"/>
                            <w:i w:val="0"/>
                            <w:iCs w:val="0"/>
                            <w:color w:val="000000" w:themeColor="text1"/>
                          </w:rPr>
                          <w:t>.</w:t>
                        </w:r>
                        <w:r>
                          <w:rPr>
                            <w:rFonts w:ascii="Aptos" w:eastAsia="Aptos" w:hAnsi="Aptos" w:cs="Aptos"/>
                            <w:i w:val="0"/>
                            <w:iCs w:val="0"/>
                            <w:color w:val="000000" w:themeColor="text1"/>
                          </w:rPr>
                          <w:t>02</w:t>
                        </w:r>
                        <w:r w:rsidRPr="00EB4493">
                          <w:rPr>
                            <w:rFonts w:ascii="Aptos" w:eastAsia="Aptos" w:hAnsi="Aptos" w:cs="Aptos"/>
                            <w:i w:val="0"/>
                            <w:iCs w:val="0"/>
                            <w:color w:val="000000" w:themeColor="text1"/>
                          </w:rPr>
                          <w:t xml:space="preserve"> mm long </w:t>
                        </w:r>
                        <w:proofErr w:type="gramStart"/>
                        <w:r w:rsidRPr="00EB4493">
                          <w:rPr>
                            <w:rFonts w:ascii="Aptos" w:eastAsia="Aptos" w:hAnsi="Aptos" w:cs="Aptos"/>
                            <w:i w:val="0"/>
                            <w:iCs w:val="0"/>
                            <w:color w:val="000000" w:themeColor="text1"/>
                          </w:rPr>
                          <w:t xml:space="preserve">section </w:t>
                        </w:r>
                        <w:r w:rsidR="002073A3">
                          <w:rPr>
                            <w:rFonts w:ascii="Aptos" w:eastAsia="Aptos" w:hAnsi="Aptos" w:cs="Aptos"/>
                            <w:i w:val="0"/>
                            <w:iCs w:val="0"/>
                            <w:color w:val="000000" w:themeColor="text1"/>
                          </w:rPr>
                          <w:t xml:space="preserve"> with</w:t>
                        </w:r>
                        <w:proofErr w:type="gramEnd"/>
                        <w:r w:rsidRPr="00EB4493">
                          <w:rPr>
                            <w:rFonts w:ascii="Aptos" w:eastAsia="Aptos" w:hAnsi="Aptos" w:cs="Aptos"/>
                            <w:i w:val="0"/>
                            <w:iCs w:val="0"/>
                            <w:color w:val="000000" w:themeColor="text1"/>
                          </w:rPr>
                          <w:t xml:space="preserve"> 0.1 mm</w:t>
                        </w:r>
                        <w:r w:rsidR="002073A3" w:rsidRPr="002073A3">
                          <w:rPr>
                            <w:rFonts w:ascii="Aptos" w:eastAsia="Aptos" w:hAnsi="Aptos" w:cs="Aptos"/>
                            <w:i w:val="0"/>
                            <w:iCs w:val="0"/>
                            <w:color w:val="000000" w:themeColor="text1"/>
                          </w:rPr>
                          <w:t xml:space="preserve"> </w:t>
                        </w:r>
                        <w:r w:rsidR="002073A3" w:rsidRPr="00EB4493">
                          <w:rPr>
                            <w:rFonts w:ascii="Aptos" w:eastAsia="Aptos" w:hAnsi="Aptos" w:cs="Aptos"/>
                            <w:i w:val="0"/>
                            <w:iCs w:val="0"/>
                            <w:color w:val="000000" w:themeColor="text1"/>
                          </w:rPr>
                          <w:t>radius</w:t>
                        </w:r>
                        <w:r w:rsidRPr="00EB4493">
                          <w:rPr>
                            <w:rFonts w:ascii="Aptos" w:eastAsia="Aptos" w:hAnsi="Aptos" w:cs="Aptos"/>
                            <w:i w:val="0"/>
                            <w:iCs w:val="0"/>
                            <w:color w:val="000000" w:themeColor="text1"/>
                          </w:rPr>
                          <w:t>. The hair lengths are 0.01 mm.</w:t>
                        </w:r>
                      </w:p>
                    </w:txbxContent>
                  </v:textbox>
                </v:shape>
                <v:group id="_x0000_s1031" style="position:absolute;width:57340;height:78009" coordsize="57340,78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">
                  <v:group id="Group 6" o:spid="_x0000_s1032" style="position:absolute;width:57340;height:78009" coordsize="57238,85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">
                    <v:shape id="Picture 1" o:spid="_x0000_s1033" type="#_x0000_t75" style="position:absolute;width:57238;height:41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">
                      <v:imagedata r:id="rId14" o:title=""/>
                    </v:shape>
                    <v:group id="_x0000_s1034" style="position:absolute;left:6531;top:41801;width:47390;height:43948" coordsize="55847,51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">
                      <v:shape id="Picture 4" o:spid="_x0000_s1035" type="#_x0000_t75" style="position:absolute;left:13419;width:30238;height:26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">
                        <v:imagedata r:id="rId15" o:title=""/>
                      </v:shape>
                      <v:shape id="Picture 3" o:spid="_x0000_s1036" type="#_x0000_t75" style="position:absolute;top:27550;width:27520;height:24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">
                        <v:imagedata r:id="rId16" o:title=""/>
                      </v:shape>
                      <v:shape id="Picture 2" o:spid="_x0000_s1037" type="#_x0000_t75" style="position:absolute;left:28263;top:27550;width:27584;height:24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">
                        <v:imagedata r:id="rId17" o:title=""/>
                      </v:shape>
                    </v:group>
                  </v:group>
                  <v:shape id="Text Box 3" o:spid="_x0000_s1038" type="#_x0000_t202" style="position:absolute;left:6572;top:95;width:3613;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" fillcolor="white [3201]" stroked="f" strokeweight=".5pt">
                    <v:textbox>
                      <w:txbxContent>
                        <w:p w14:paraId="3B46D12F" w14:textId="77777777" w:rsidR="00C1794E" w:rsidRPr="00C7280E" w:rsidRDefault="00C1794E" w:rsidP="00C1794E">
                          <w:pPr>
                            <w:rPr>
                              <w:b/>
                              <w:bCs/>
                              <w:sz w:val="32"/>
                              <w:szCs w:val="32"/>
                              <w:lang w:val="en-US"/>
                            </w:rPr>
                          </w:pPr>
                          <w:r>
                            <w:rPr>
                              <w:b/>
                              <w:bCs/>
                              <w:sz w:val="32"/>
                              <w:szCs w:val="32"/>
                              <w:lang w:val="en-US"/>
                            </w:rPr>
                            <w:t>a)</w:t>
                          </w:r>
                        </w:p>
                      </w:txbxContent>
                    </v:textbox>
                  </v:shape>
                  <v:shape id="Text Box 3" o:spid="_x0000_s1039" type="#_x0000_t202" style="position:absolute;left:6572;top:41052;width:3683;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" fillcolor="white [3201]" stroked="f" strokeweight=".5pt">
                    <v:textbox>
                      <w:txbxContent>
                        <w:p w14:paraId="24968D4C" w14:textId="77777777" w:rsidR="00C1794E" w:rsidRPr="00C7280E" w:rsidRDefault="00C1794E" w:rsidP="00C1794E">
                          <w:pPr>
                            <w:rPr>
                              <w:b/>
                              <w:bCs/>
                              <w:sz w:val="32"/>
                              <w:szCs w:val="32"/>
                              <w:lang w:val="en-US"/>
                            </w:rPr>
                          </w:pPr>
                          <w:r>
                            <w:rPr>
                              <w:b/>
                              <w:bCs/>
                              <w:sz w:val="32"/>
                              <w:szCs w:val="32"/>
                              <w:lang w:val="en-US"/>
                            </w:rPr>
                            <w:t>b)</w:t>
                          </w:r>
                        </w:p>
                      </w:txbxContent>
                    </v:textbox>
                  </v:shape>
                </v:group>
                <w10:wrap type="topAndBottom"/>
              </v:group>
            </w:pict>
          </mc:Fallback>
        </mc:AlternateContent>
      </w:r>
    </w:p>
    <w:p w14:paraId="4731D431" w14:textId="74C33CE8" w:rsidR="002821CB" w:rsidRDefault="1BAADA56" w:rsidP="00D6790C">
      <w:pPr>
        <w:spacing w:after="240" w:line="240" w:lineRule="auto"/>
        <w:jc w:val="both"/>
        <w:rPr>
          <w:rFonts w:ascii="Aptos" w:eastAsia="Aptos" w:hAnsi="Aptos" w:cs="Aptos"/>
          <w:i/>
          <w:iCs/>
        </w:rPr>
      </w:pPr>
      <w:r w:rsidRPr="00597B1C">
        <w:rPr>
          <w:i/>
          <w:iCs/>
        </w:rPr>
        <w:lastRenderedPageBreak/>
        <w:t>F</w:t>
      </w:r>
      <w:r w:rsidRPr="00597B1C">
        <w:rPr>
          <w:rFonts w:ascii="Aptos" w:eastAsia="Aptos" w:hAnsi="Aptos" w:cs="Aptos"/>
          <w:i/>
          <w:iCs/>
        </w:rPr>
        <w:t>luid-antenna interaction modelling</w:t>
      </w:r>
    </w:p>
    <w:p w14:paraId="6EB4359E" w14:textId="27B74086" w:rsidR="002821CB" w:rsidRDefault="47801455" w:rsidP="00D6790C">
      <w:pPr>
        <w:spacing w:after="240" w:line="240" w:lineRule="auto"/>
        <w:jc w:val="both"/>
        <w:rPr>
          <w:rFonts w:ascii="Aptos" w:eastAsia="Aptos" w:hAnsi="Aptos" w:cs="Aptos"/>
        </w:rPr>
      </w:pPr>
      <w:r w:rsidRPr="15E2323F">
        <w:rPr>
          <w:rFonts w:ascii="Aptos" w:eastAsia="Aptos" w:hAnsi="Aptos" w:cs="Aptos"/>
        </w:rPr>
        <w:t xml:space="preserve">The steady interaction </w:t>
      </w:r>
      <w:r w:rsidR="1A8EDEF9" w:rsidRPr="15E2323F">
        <w:rPr>
          <w:rFonts w:ascii="Aptos" w:eastAsia="Aptos" w:hAnsi="Aptos" w:cs="Aptos"/>
        </w:rPr>
        <w:t xml:space="preserve">between </w:t>
      </w:r>
      <w:r w:rsidRPr="15E2323F">
        <w:rPr>
          <w:rFonts w:ascii="Aptos" w:eastAsia="Aptos" w:hAnsi="Aptos" w:cs="Aptos"/>
        </w:rPr>
        <w:t xml:space="preserve">a uniform flow of air with a constant fluid density </w:t>
      </w:r>
      <w:r w:rsidR="3CA4A0C5" w:rsidRPr="15E2323F">
        <w:rPr>
          <w:rFonts w:ascii="Aptos" w:eastAsia="Aptos" w:hAnsi="Aptos" w:cs="Aptos"/>
        </w:rPr>
        <w:t xml:space="preserve">and </w:t>
      </w:r>
      <w:r w:rsidRPr="15E2323F">
        <w:rPr>
          <w:rFonts w:ascii="Aptos" w:eastAsia="Aptos" w:hAnsi="Aptos" w:cs="Aptos"/>
        </w:rPr>
        <w:t xml:space="preserve">a fixed antenna </w:t>
      </w:r>
      <w:r w:rsidR="467486E9" w:rsidRPr="15E2323F">
        <w:rPr>
          <w:rFonts w:ascii="Aptos" w:eastAsia="Aptos" w:hAnsi="Aptos" w:cs="Aptos"/>
        </w:rPr>
        <w:t>with</w:t>
      </w:r>
      <w:r w:rsidRPr="15E2323F">
        <w:rPr>
          <w:rFonts w:ascii="Aptos" w:eastAsia="Aptos" w:hAnsi="Aptos" w:cs="Aptos"/>
        </w:rPr>
        <w:t xml:space="preserve">in the </w:t>
      </w:r>
      <w:r w:rsidR="4A982AF8" w:rsidRPr="15E2323F">
        <w:rPr>
          <w:rFonts w:ascii="Aptos" w:eastAsia="Aptos" w:hAnsi="Aptos" w:cs="Aptos"/>
        </w:rPr>
        <w:t xml:space="preserve">described </w:t>
      </w:r>
      <w:r w:rsidRPr="15E2323F">
        <w:rPr>
          <w:rFonts w:ascii="Aptos" w:eastAsia="Aptos" w:hAnsi="Aptos" w:cs="Aptos"/>
        </w:rPr>
        <w:t>computational domain</w:t>
      </w:r>
      <w:r w:rsidR="7B954B5F" w:rsidRPr="15E2323F">
        <w:rPr>
          <w:rFonts w:ascii="Aptos" w:eastAsia="Aptos" w:hAnsi="Aptos" w:cs="Aptos"/>
        </w:rPr>
        <w:t xml:space="preserve"> is computed by the</w:t>
      </w:r>
      <w:r w:rsidR="1BAADA56" w:rsidRPr="15E2323F">
        <w:rPr>
          <w:rFonts w:ascii="Aptos" w:eastAsia="Aptos" w:hAnsi="Aptos" w:cs="Aptos"/>
        </w:rPr>
        <w:t xml:space="preserve"> incompressible Navier-Stokes equations:</w:t>
      </w:r>
    </w:p>
    <w:p w14:paraId="45407C01" w14:textId="7225A130" w:rsidR="0050055E" w:rsidRDefault="0050055E" w:rsidP="00D6790C">
      <w:pPr>
        <w:spacing w:after="240" w:line="240" w:lineRule="auto"/>
        <w:jc w:val="both"/>
        <w:rPr>
          <w:rFonts w:ascii="Aptos" w:eastAsia="Aptos" w:hAnsi="Aptos" w:cs="Aptos"/>
        </w:rPr>
      </w:pPr>
      <m:oMathPara>
        <m:oMath>
          <m:r>
            <m:rPr>
              <m:sty m:val="p"/>
            </m:rPr>
            <w:rPr>
              <w:rFonts w:ascii="Cambria Math" w:eastAsia="Aptos" w:hAnsi="Cambria Math" w:cs="Aptos"/>
            </w:rPr>
            <m:t>∇</m:t>
          </m:r>
          <m:r>
            <w:rPr>
              <w:rFonts w:ascii="Cambria Math" w:eastAsia="Aptos" w:hAnsi="Cambria Math" w:cs="Aptos"/>
            </w:rPr>
            <m:t>∙</m:t>
          </m:r>
          <m:r>
            <m:rPr>
              <m:sty m:val="bi"/>
            </m:rPr>
            <w:rPr>
              <w:rFonts w:ascii="Cambria Math" w:eastAsia="Aptos" w:hAnsi="Cambria Math" w:cs="Aptos"/>
            </w:rPr>
            <m:t>u=0,</m:t>
          </m:r>
        </m:oMath>
      </m:oMathPara>
    </w:p>
    <w:p w14:paraId="00F0FDFC" w14:textId="4F58DB95" w:rsidR="00E55299" w:rsidRDefault="00F50544" w:rsidP="00D6790C">
      <w:pPr>
        <w:spacing w:after="240" w:line="240" w:lineRule="auto"/>
        <w:jc w:val="right"/>
        <w:rPr>
          <w:rFonts w:ascii="Aptos" w:eastAsia="Aptos" w:hAnsi="Aptos" w:cs="Aptos"/>
        </w:rPr>
      </w:pPr>
      <m:oMath>
        <m:r>
          <w:rPr>
            <w:rFonts w:ascii="Cambria Math" w:eastAsia="Aptos" w:hAnsi="Cambria Math" w:cs="Aptos"/>
          </w:rPr>
          <m:t>ρ</m:t>
        </m:r>
        <m:d>
          <m:dPr>
            <m:ctrlPr>
              <w:rPr>
                <w:rFonts w:ascii="Cambria Math" w:eastAsia="Aptos" w:hAnsi="Cambria Math" w:cs="Aptos"/>
                <w:i/>
              </w:rPr>
            </m:ctrlPr>
          </m:dPr>
          <m:e>
            <m:r>
              <m:rPr>
                <m:sty m:val="bi"/>
              </m:rPr>
              <w:rPr>
                <w:rFonts w:ascii="Cambria Math" w:eastAsia="Aptos" w:hAnsi="Cambria Math" w:cs="Aptos"/>
              </w:rPr>
              <m:t>u</m:t>
            </m:r>
            <m:r>
              <w:rPr>
                <w:rFonts w:ascii="Cambria Math" w:eastAsia="Aptos" w:hAnsi="Cambria Math" w:cs="Aptos"/>
              </w:rPr>
              <m:t>∙</m:t>
            </m:r>
            <m:r>
              <m:rPr>
                <m:sty m:val="p"/>
              </m:rPr>
              <w:rPr>
                <w:rFonts w:ascii="Cambria Math" w:eastAsia="Aptos" w:hAnsi="Cambria Math" w:cs="Aptos"/>
              </w:rPr>
              <m:t>∇</m:t>
            </m:r>
          </m:e>
        </m:d>
        <m:r>
          <m:rPr>
            <m:sty m:val="bi"/>
          </m:rPr>
          <w:rPr>
            <w:rFonts w:ascii="Cambria Math" w:eastAsia="Aptos" w:hAnsi="Cambria Math" w:cs="Aptos"/>
          </w:rPr>
          <m:t>u</m:t>
        </m:r>
        <m:r>
          <w:rPr>
            <w:rFonts w:ascii="Cambria Math" w:eastAsia="Aptos" w:hAnsi="Cambria Math" w:cs="Aptos"/>
          </w:rPr>
          <m:t>=</m:t>
        </m:r>
        <m:r>
          <m:rPr>
            <m:sty m:val="p"/>
          </m:rPr>
          <w:rPr>
            <w:rFonts w:ascii="Cambria Math" w:eastAsia="Aptos" w:hAnsi="Cambria Math" w:cs="Aptos"/>
          </w:rPr>
          <m:t>∇</m:t>
        </m:r>
        <m:r>
          <w:rPr>
            <w:rFonts w:ascii="Cambria Math" w:eastAsia="Aptos" w:hAnsi="Cambria Math" w:cs="Aptos"/>
          </w:rPr>
          <m:t>∙[p</m:t>
        </m:r>
        <m:r>
          <m:rPr>
            <m:sty m:val="b"/>
          </m:rPr>
          <w:rPr>
            <w:rFonts w:ascii="Cambria Math" w:eastAsia="Aptos" w:hAnsi="Cambria Math" w:cs="Aptos"/>
          </w:rPr>
          <m:t>I</m:t>
        </m:r>
        <m:r>
          <w:rPr>
            <w:rFonts w:ascii="Cambria Math" w:eastAsia="Aptos" w:hAnsi="Cambria Math" w:cs="Aptos"/>
          </w:rPr>
          <m:t>+μ</m:t>
        </m:r>
        <m:d>
          <m:dPr>
            <m:ctrlPr>
              <w:rPr>
                <w:rFonts w:ascii="Cambria Math" w:eastAsia="Aptos" w:hAnsi="Cambria Math" w:cs="Aptos"/>
                <w:i/>
              </w:rPr>
            </m:ctrlPr>
          </m:dPr>
          <m:e>
            <m:r>
              <m:rPr>
                <m:sty m:val="p"/>
              </m:rPr>
              <w:rPr>
                <w:rFonts w:ascii="Cambria Math" w:eastAsia="Aptos" w:hAnsi="Cambria Math" w:cs="Aptos"/>
              </w:rPr>
              <m:t>∇</m:t>
            </m:r>
            <m:r>
              <m:rPr>
                <m:sty m:val="bi"/>
              </m:rPr>
              <w:rPr>
                <w:rFonts w:ascii="Cambria Math" w:eastAsia="Aptos" w:hAnsi="Cambria Math" w:cs="Aptos"/>
              </w:rPr>
              <m:t>u</m:t>
            </m:r>
            <m:r>
              <w:rPr>
                <w:rFonts w:ascii="Cambria Math" w:eastAsia="Aptos" w:hAnsi="Cambria Math" w:cs="Aptos"/>
              </w:rPr>
              <m:t>+</m:t>
            </m:r>
            <m:sSup>
              <m:sSupPr>
                <m:ctrlPr>
                  <w:rPr>
                    <w:rFonts w:ascii="Cambria Math" w:eastAsia="Aptos" w:hAnsi="Cambria Math" w:cs="Aptos"/>
                    <w:i/>
                  </w:rPr>
                </m:ctrlPr>
              </m:sSupPr>
              <m:e>
                <m:d>
                  <m:dPr>
                    <m:ctrlPr>
                      <w:rPr>
                        <w:rFonts w:ascii="Cambria Math" w:eastAsia="Aptos" w:hAnsi="Cambria Math" w:cs="Aptos"/>
                        <w:i/>
                      </w:rPr>
                    </m:ctrlPr>
                  </m:dPr>
                  <m:e>
                    <m:r>
                      <m:rPr>
                        <m:sty m:val="p"/>
                      </m:rPr>
                      <w:rPr>
                        <w:rFonts w:ascii="Cambria Math" w:eastAsia="Aptos" w:hAnsi="Cambria Math" w:cs="Aptos"/>
                      </w:rPr>
                      <m:t>∇</m:t>
                    </m:r>
                    <m:r>
                      <m:rPr>
                        <m:sty m:val="bi"/>
                      </m:rPr>
                      <w:rPr>
                        <w:rFonts w:ascii="Cambria Math" w:eastAsia="Aptos" w:hAnsi="Cambria Math" w:cs="Aptos"/>
                      </w:rPr>
                      <m:t>u</m:t>
                    </m:r>
                  </m:e>
                </m:d>
              </m:e>
              <m:sup>
                <m:r>
                  <w:rPr>
                    <w:rFonts w:ascii="Cambria Math" w:eastAsia="Aptos" w:hAnsi="Cambria Math" w:cs="Aptos"/>
                  </w:rPr>
                  <m:t>T</m:t>
                </m:r>
              </m:sup>
            </m:sSup>
          </m:e>
        </m:d>
        <m:r>
          <w:rPr>
            <w:rFonts w:ascii="Cambria Math" w:eastAsia="Aptos" w:hAnsi="Cambria Math" w:cs="Aptos"/>
          </w:rPr>
          <m:t>]</m:t>
        </m:r>
      </m:oMath>
      <w:r w:rsidR="00FE2C13">
        <w:rPr>
          <w:rFonts w:ascii="Aptos" w:eastAsia="Aptos" w:hAnsi="Aptos" w:cs="Aptos"/>
        </w:rPr>
        <w:t>.</w:t>
      </w:r>
      <w:r w:rsidR="000072E2">
        <w:rPr>
          <w:rFonts w:ascii="Aptos" w:eastAsia="Aptos" w:hAnsi="Aptos" w:cs="Aptos"/>
        </w:rPr>
        <w:t xml:space="preserve">                                                         </w:t>
      </w:r>
      <w:r w:rsidR="00420B3C">
        <w:rPr>
          <w:rFonts w:ascii="Aptos" w:eastAsia="Aptos" w:hAnsi="Aptos" w:cs="Aptos"/>
        </w:rPr>
        <w:t>(1)</w:t>
      </w:r>
    </w:p>
    <w:p w14:paraId="04E65EFF" w14:textId="708732A2" w:rsidR="002821CB" w:rsidRPr="00496163" w:rsidRDefault="2EC40DFA" w:rsidP="00D6790C">
      <w:pPr>
        <w:spacing w:after="240" w:line="240" w:lineRule="auto"/>
        <w:jc w:val="both"/>
      </w:pPr>
      <w:r w:rsidRPr="00496163">
        <w:rPr>
          <w:rFonts w:eastAsia="Aptos" w:cs="Aptos"/>
        </w:rPr>
        <w:t>These equations are solved on</w:t>
      </w:r>
      <w:r w:rsidR="1BAADA56" w:rsidRPr="00496163">
        <w:rPr>
          <w:rFonts w:eastAsia="Aptos" w:cs="Aptos"/>
        </w:rPr>
        <w:t xml:space="preserve"> a fixed mesh</w:t>
      </w:r>
      <w:r w:rsidR="7FC0CEBB" w:rsidRPr="00496163">
        <w:rPr>
          <w:rFonts w:eastAsia="Aptos" w:cs="Aptos"/>
        </w:rPr>
        <w:t xml:space="preserve"> subject to boundary conditions (given below)</w:t>
      </w:r>
      <w:r w:rsidR="4CF6BE3D" w:rsidRPr="00496163">
        <w:rPr>
          <w:rFonts w:eastAsia="Aptos" w:cs="Aptos"/>
        </w:rPr>
        <w:t>, denoting t</w:t>
      </w:r>
      <w:r w:rsidR="1BAADA56" w:rsidRPr="00496163">
        <w:rPr>
          <w:rFonts w:eastAsia="Aptos" w:cs="Aptos"/>
        </w:rPr>
        <w:t xml:space="preserve">he three-dimensional fluid velocity by </w:t>
      </w:r>
      <m:oMath>
        <m:r>
          <m:rPr>
            <m:sty m:val="bi"/>
          </m:rPr>
          <w:rPr>
            <w:rFonts w:ascii="Cambria Math" w:eastAsia="Aptos" w:hAnsi="Cambria Math" w:cs="Aptos"/>
          </w:rPr>
          <m:t>u</m:t>
        </m:r>
      </m:oMath>
      <w:r w:rsidR="00236170" w:rsidRPr="00496163">
        <w:rPr>
          <w:rFonts w:eastAsia="Aptos" w:cs="Aptos"/>
        </w:rPr>
        <w:t xml:space="preserve"> </w:t>
      </w:r>
      <w:r w:rsidR="1BAADA56" w:rsidRPr="00496163">
        <w:rPr>
          <w:rFonts w:eastAsia="Aptos" w:cs="Aptos"/>
        </w:rPr>
        <w:t xml:space="preserve">(m/s), the dynamic viscosity by </w:t>
      </w:r>
      <m:oMath>
        <m:r>
          <w:rPr>
            <w:rFonts w:ascii="Cambria Math" w:eastAsia="Aptos" w:hAnsi="Cambria Math" w:cs="Aptos"/>
          </w:rPr>
          <m:t>μ</m:t>
        </m:r>
      </m:oMath>
      <w:r w:rsidR="00062696" w:rsidRPr="00496163">
        <w:rPr>
          <w:rFonts w:eastAsia="Aptos" w:cs="Aptos"/>
        </w:rPr>
        <w:t xml:space="preserve"> </w:t>
      </w:r>
      <w:r w:rsidR="1BAADA56" w:rsidRPr="00496163">
        <w:rPr>
          <w:rFonts w:eastAsia="Aptos" w:cs="Aptos"/>
        </w:rPr>
        <w:t>(Ns/m</w:t>
      </w:r>
      <w:r w:rsidR="00062696" w:rsidRPr="00496163">
        <w:rPr>
          <w:rFonts w:eastAsia="Aptos" w:cs="Aptos"/>
          <w:vertAlign w:val="superscript"/>
        </w:rPr>
        <w:t>2</w:t>
      </w:r>
      <w:r w:rsidR="1BAADA56" w:rsidRPr="00496163">
        <w:rPr>
          <w:rFonts w:eastAsia="Aptos" w:cs="Aptos"/>
        </w:rPr>
        <w:t>), the pressure field by p (kg /m</w:t>
      </w:r>
      <w:r w:rsidR="00062696" w:rsidRPr="00496163">
        <w:rPr>
          <w:rFonts w:eastAsia="Aptos" w:cs="Aptos"/>
        </w:rPr>
        <w:t xml:space="preserve"> </w:t>
      </w:r>
      <w:r w:rsidR="1BAADA56" w:rsidRPr="00496163">
        <w:rPr>
          <w:rFonts w:eastAsia="Aptos" w:cs="Aptos"/>
        </w:rPr>
        <w:t>s</w:t>
      </w:r>
      <w:r w:rsidR="00062696" w:rsidRPr="00496163">
        <w:rPr>
          <w:rFonts w:eastAsia="Aptos" w:cs="Aptos"/>
          <w:vertAlign w:val="superscript"/>
        </w:rPr>
        <w:t>2</w:t>
      </w:r>
      <w:r w:rsidR="1BAADA56" w:rsidRPr="00496163">
        <w:rPr>
          <w:rFonts w:eastAsia="Aptos" w:cs="Aptos"/>
        </w:rPr>
        <w:t xml:space="preserve">) and the fluid density by </w:t>
      </w:r>
      <m:oMath>
        <m:r>
          <w:rPr>
            <w:rFonts w:ascii="Cambria Math" w:eastAsia="Aptos" w:hAnsi="Cambria Math" w:cs="Aptos"/>
          </w:rPr>
          <m:t>ρ</m:t>
        </m:r>
      </m:oMath>
      <w:r w:rsidR="00496163" w:rsidRPr="00496163">
        <w:rPr>
          <w:rFonts w:eastAsia="Aptos" w:cs="Aptos"/>
        </w:rPr>
        <w:t xml:space="preserve"> </w:t>
      </w:r>
      <w:r w:rsidR="1BAADA56" w:rsidRPr="00496163">
        <w:rPr>
          <w:rFonts w:eastAsia="Aptos" w:cs="Aptos"/>
        </w:rPr>
        <w:t>(kg/m</w:t>
      </w:r>
      <w:r w:rsidR="00062696" w:rsidRPr="00496163">
        <w:rPr>
          <w:rFonts w:eastAsia="Aptos" w:cs="Aptos"/>
          <w:vertAlign w:val="superscript"/>
        </w:rPr>
        <w:t>3</w:t>
      </w:r>
      <w:r w:rsidR="1BAADA56" w:rsidRPr="00496163">
        <w:rPr>
          <w:rFonts w:eastAsia="Aptos" w:cs="Aptos"/>
        </w:rPr>
        <w:t>). Since the background fluid is air, we set the dynamic viscosity to be 1.81</w:t>
      </w:r>
      <w:r w:rsidR="00473F68">
        <w:rPr>
          <w:rFonts w:eastAsia="Aptos" w:cs="Aptos"/>
        </w:rPr>
        <w:t>x</w:t>
      </w:r>
      <w:r w:rsidR="1BAADA56" w:rsidRPr="00496163">
        <w:rPr>
          <w:rFonts w:eastAsia="Aptos" w:cs="Aptos"/>
        </w:rPr>
        <w:t>10</w:t>
      </w:r>
      <w:r w:rsidR="1BAADA56" w:rsidRPr="00473F68">
        <w:rPr>
          <w:rFonts w:eastAsia="Aptos" w:cs="Aptos"/>
          <w:vertAlign w:val="superscript"/>
        </w:rPr>
        <w:t>-5</w:t>
      </w:r>
      <w:r w:rsidR="1BAADA56" w:rsidRPr="00496163">
        <w:rPr>
          <w:rFonts w:eastAsia="Aptos" w:cs="Aptos"/>
        </w:rPr>
        <w:t xml:space="preserve"> Ns/m</w:t>
      </w:r>
      <w:r w:rsidR="00062696" w:rsidRPr="00496163">
        <w:rPr>
          <w:rFonts w:eastAsia="Aptos" w:cs="Aptos"/>
          <w:vertAlign w:val="superscript"/>
        </w:rPr>
        <w:t>2</w:t>
      </w:r>
      <w:r w:rsidR="1BAADA56" w:rsidRPr="00496163">
        <w:rPr>
          <w:rFonts w:eastAsia="Aptos" w:cs="Aptos"/>
        </w:rPr>
        <w:t xml:space="preserve"> and fluid density to be 1 kg/m</w:t>
      </w:r>
      <w:r w:rsidR="00062696" w:rsidRPr="00496163">
        <w:rPr>
          <w:rFonts w:eastAsia="Aptos" w:cs="Aptos"/>
          <w:vertAlign w:val="superscript"/>
        </w:rPr>
        <w:t>3</w:t>
      </w:r>
      <w:r w:rsidR="1BAADA56" w:rsidRPr="00496163">
        <w:rPr>
          <w:rFonts w:eastAsia="Aptos" w:cs="Aptos"/>
        </w:rPr>
        <w:t xml:space="preserve"> at 293K. </w:t>
      </w:r>
    </w:p>
    <w:p w14:paraId="7A5007CA" w14:textId="625D7A09" w:rsidR="00852A60" w:rsidRPr="00EF3EDA" w:rsidRDefault="00852A60" w:rsidP="00D6790C">
      <w:pPr>
        <w:spacing w:after="240" w:line="240" w:lineRule="auto"/>
        <w:jc w:val="both"/>
        <w:rPr>
          <w:rFonts w:ascii="Aptos" w:eastAsia="Aptos" w:hAnsi="Aptos" w:cs="Aptos"/>
        </w:rPr>
      </w:pPr>
      <w:r w:rsidRPr="15E2323F">
        <w:rPr>
          <w:rFonts w:ascii="Aptos" w:eastAsia="Aptos" w:hAnsi="Aptos" w:cs="Aptos"/>
        </w:rPr>
        <w:t xml:space="preserve">Boundaries occur at the edge of the domain and on the antenna. Conditions were prescribed therein to ensure physically accurate and consistent results. At the inlet, the direction from which the flow comes upstream of the antenna, the far-field </w:t>
      </w:r>
      <w:r w:rsidR="00210242">
        <w:rPr>
          <w:rFonts w:ascii="Aptos" w:eastAsia="Aptos" w:hAnsi="Aptos" w:cs="Aptos"/>
        </w:rPr>
        <w:t>flow</w:t>
      </w:r>
      <w:r w:rsidRPr="15E2323F">
        <w:rPr>
          <w:rFonts w:ascii="Aptos" w:eastAsia="Aptos" w:hAnsi="Aptos" w:cs="Aptos"/>
        </w:rPr>
        <w:t xml:space="preserve"> was</w:t>
      </w:r>
      <w:r w:rsidR="00210242">
        <w:rPr>
          <w:rFonts w:ascii="Aptos" w:eastAsia="Aptos" w:hAnsi="Aptos" w:cs="Aptos"/>
        </w:rPr>
        <w:t xml:space="preserve"> prescribed as</w:t>
      </w:r>
      <w:r w:rsidRPr="15E2323F">
        <w:rPr>
          <w:rFonts w:ascii="Aptos" w:eastAsia="Aptos" w:hAnsi="Aptos" w:cs="Aptos"/>
        </w:rPr>
        <w:t xml:space="preserve"> </w:t>
      </w:r>
      <m:oMath>
        <m:r>
          <w:rPr>
            <w:rFonts w:ascii="Cambria Math" w:eastAsia="Aptos" w:hAnsi="Cambria Math" w:cs="Aptos"/>
          </w:rPr>
          <m:t>u</m:t>
        </m:r>
        <m:r>
          <m:rPr>
            <m:sty m:val="bi"/>
          </m:rPr>
          <w:rPr>
            <w:rFonts w:ascii="Cambria Math" w:eastAsia="Aptos" w:hAnsi="Cambria Math" w:cs="Aptos"/>
          </w:rPr>
          <m:t>=</m:t>
        </m:r>
        <m:sSub>
          <m:sSubPr>
            <m:ctrlPr>
              <w:rPr>
                <w:rFonts w:ascii="Cambria Math" w:eastAsia="Aptos" w:hAnsi="Cambria Math" w:cs="Aptos"/>
                <w:bCs/>
                <w:i/>
              </w:rPr>
            </m:ctrlPr>
          </m:sSubPr>
          <m:e>
            <m:r>
              <w:rPr>
                <w:rFonts w:ascii="Cambria Math" w:eastAsia="Aptos" w:hAnsi="Cambria Math" w:cs="Aptos"/>
              </w:rPr>
              <m:t>U</m:t>
            </m:r>
          </m:e>
          <m:sub>
            <m:r>
              <m:rPr>
                <m:sty m:val="p"/>
              </m:rPr>
              <w:rPr>
                <w:rFonts w:ascii="Cambria Math" w:eastAsia="Aptos" w:hAnsi="Cambria Math" w:cs="Aptos"/>
              </w:rPr>
              <m:t>∞</m:t>
            </m:r>
          </m:sub>
        </m:sSub>
        <m:r>
          <w:rPr>
            <w:rFonts w:ascii="Cambria Math" w:eastAsia="Aptos" w:hAnsi="Cambria Math" w:cs="Aptos"/>
          </w:rPr>
          <m:t>, v = 0, w = 0,</m:t>
        </m:r>
      </m:oMath>
      <w:r>
        <w:rPr>
          <w:rFonts w:ascii="Aptos" w:eastAsia="Aptos" w:hAnsi="Aptos" w:cs="Aptos"/>
          <w:b/>
        </w:rPr>
        <w:t xml:space="preserve"> </w:t>
      </w:r>
      <w:r w:rsidRPr="15E2323F">
        <w:rPr>
          <w:rFonts w:ascii="Aptos" w:eastAsia="Aptos" w:hAnsi="Aptos" w:cs="Aptos"/>
        </w:rPr>
        <w:t xml:space="preserve">where </w:t>
      </w:r>
      <m:oMath>
        <m:r>
          <w:rPr>
            <w:rFonts w:ascii="Cambria Math" w:eastAsia="Aptos" w:hAnsi="Cambria Math" w:cs="Aptos"/>
          </w:rPr>
          <m:t>u, v, w</m:t>
        </m:r>
      </m:oMath>
      <w:r w:rsidRPr="15E2323F">
        <w:rPr>
          <w:rFonts w:ascii="Aptos" w:eastAsia="Aptos" w:hAnsi="Aptos" w:cs="Aptos"/>
        </w:rPr>
        <w:t xml:space="preserve"> denote the velocity of the fluid in Cartesian directions</w:t>
      </w:r>
      <m:oMath>
        <m:r>
          <w:rPr>
            <w:rFonts w:ascii="Cambria Math" w:eastAsia="Aptos" w:hAnsi="Cambria Math" w:cs="Aptos"/>
          </w:rPr>
          <m:t xml:space="preserve"> x, y, z</m:t>
        </m:r>
      </m:oMath>
      <w:r w:rsidRPr="15E2323F">
        <w:rPr>
          <w:rFonts w:ascii="Aptos" w:eastAsia="Aptos" w:hAnsi="Aptos" w:cs="Aptos"/>
        </w:rPr>
        <w:t xml:space="preserve">, and </w:t>
      </w:r>
      <m:oMath>
        <m:sSub>
          <m:sSubPr>
            <m:ctrlPr>
              <w:rPr>
                <w:rFonts w:ascii="Cambria Math" w:eastAsia="Aptos" w:hAnsi="Cambria Math" w:cs="Aptos"/>
                <w:i/>
              </w:rPr>
            </m:ctrlPr>
          </m:sSubPr>
          <m:e>
            <m:r>
              <w:rPr>
                <w:rFonts w:ascii="Cambria Math" w:eastAsia="Aptos" w:hAnsi="Cambria Math" w:cs="Aptos"/>
              </w:rPr>
              <m:t>U</m:t>
            </m:r>
          </m:e>
          <m:sub>
            <m:r>
              <w:rPr>
                <w:rFonts w:ascii="Cambria Math" w:eastAsia="Aptos" w:hAnsi="Cambria Math" w:cs="Aptos"/>
              </w:rPr>
              <m:t>∞</m:t>
            </m:r>
          </m:sub>
        </m:sSub>
      </m:oMath>
      <w:r>
        <w:rPr>
          <w:rFonts w:ascii="Aptos" w:eastAsia="Aptos" w:hAnsi="Aptos" w:cs="Aptos"/>
        </w:rPr>
        <w:t xml:space="preserve"> </w:t>
      </w:r>
      <w:r w:rsidRPr="15E2323F">
        <w:rPr>
          <w:rFonts w:ascii="Aptos" w:eastAsia="Aptos" w:hAnsi="Aptos" w:cs="Aptos"/>
        </w:rPr>
        <w:t>denotes the magnitude of the freestream flow speed far from the antenna. To simulate a range of appropriate flight speeds for an insect</w:t>
      </w:r>
      <w:r>
        <w:rPr>
          <w:rFonts w:ascii="Aptos" w:eastAsia="Aptos" w:hAnsi="Aptos" w:cs="Aptos"/>
        </w:rPr>
        <w:t>,</w:t>
      </w:r>
      <w:r w:rsidRPr="15E2323F">
        <w:rPr>
          <w:rFonts w:ascii="Aptos" w:eastAsia="Aptos" w:hAnsi="Aptos" w:cs="Aptos"/>
        </w:rPr>
        <w:t xml:space="preserve"> we evaluated three scenarios</w:t>
      </w:r>
      <w:r w:rsidR="00210242">
        <w:rPr>
          <w:rFonts w:ascii="Aptos" w:eastAsia="Aptos" w:hAnsi="Aptos" w:cs="Aptos"/>
        </w:rPr>
        <w:t xml:space="preserve"> with</w:t>
      </w:r>
      <w:r>
        <w:rPr>
          <w:rFonts w:ascii="Aptos" w:eastAsia="Aptos" w:hAnsi="Aptos" w:cs="Aptos"/>
        </w:rPr>
        <w:t xml:space="preserve"> </w:t>
      </w:r>
      <w:r w:rsidRPr="15E2323F">
        <w:rPr>
          <w:rFonts w:ascii="Aptos" w:eastAsia="Aptos" w:hAnsi="Aptos" w:cs="Aptos"/>
        </w:rPr>
        <w:t xml:space="preserve"> </w:t>
      </w:r>
      <m:oMath>
        <m:sSub>
          <m:sSubPr>
            <m:ctrlPr>
              <w:rPr>
                <w:rFonts w:ascii="Cambria Math" w:eastAsia="Aptos" w:hAnsi="Cambria Math" w:cs="Aptos"/>
                <w:i/>
              </w:rPr>
            </m:ctrlPr>
          </m:sSubPr>
          <m:e>
            <m:r>
              <w:rPr>
                <w:rFonts w:ascii="Cambria Math" w:eastAsia="Aptos" w:hAnsi="Cambria Math" w:cs="Aptos"/>
              </w:rPr>
              <m:t>U</m:t>
            </m:r>
          </m:e>
          <m:sub>
            <m:r>
              <w:rPr>
                <w:rFonts w:ascii="Cambria Math" w:eastAsia="Aptos" w:hAnsi="Cambria Math" w:cs="Aptos"/>
              </w:rPr>
              <m:t>∞</m:t>
            </m:r>
          </m:sub>
        </m:sSub>
        <m:r>
          <w:rPr>
            <w:rFonts w:ascii="Cambria Math" w:eastAsia="Aptos" w:hAnsi="Cambria Math" w:cs="Aptos"/>
          </w:rPr>
          <m:t xml:space="preserve"> </m:t>
        </m:r>
      </m:oMath>
      <w:r w:rsidRPr="15E2323F">
        <w:rPr>
          <w:rFonts w:ascii="Aptos" w:eastAsia="Aptos" w:hAnsi="Aptos" w:cs="Aptos"/>
        </w:rPr>
        <w:t xml:space="preserve">= 0.001, 0.01 </w:t>
      </w:r>
      <w:r w:rsidR="00752BAF">
        <w:rPr>
          <w:rFonts w:ascii="Aptos" w:eastAsia="Aptos" w:hAnsi="Aptos" w:cs="Aptos"/>
        </w:rPr>
        <w:t>and</w:t>
      </w:r>
      <w:r w:rsidRPr="15E2323F">
        <w:rPr>
          <w:rFonts w:ascii="Aptos" w:eastAsia="Aptos" w:hAnsi="Aptos" w:cs="Aptos"/>
        </w:rPr>
        <w:t xml:space="preserve"> 0.1</w:t>
      </w:r>
      <w:r>
        <w:rPr>
          <w:rFonts w:ascii="Aptos" w:eastAsia="Aptos" w:hAnsi="Aptos" w:cs="Aptos"/>
        </w:rPr>
        <w:t xml:space="preserve"> </w:t>
      </w:r>
      <w:r w:rsidRPr="15E2323F">
        <w:rPr>
          <w:rFonts w:ascii="Aptos" w:eastAsia="Aptos" w:hAnsi="Aptos" w:cs="Aptos"/>
        </w:rPr>
        <w:t xml:space="preserve">m/s. The outlet boundary condition, downstream of the antenna in the x-direction, was prescribed to be </w:t>
      </w:r>
      <m:oMath>
        <m:r>
          <w:rPr>
            <w:rFonts w:ascii="Cambria Math" w:eastAsia="Aptos" w:hAnsi="Cambria Math" w:cs="Aptos"/>
          </w:rPr>
          <m:t>p=0</m:t>
        </m:r>
      </m:oMath>
      <w:r w:rsidRPr="15E2323F">
        <w:rPr>
          <w:rFonts w:ascii="Aptos" w:eastAsia="Aptos" w:hAnsi="Aptos" w:cs="Aptos"/>
        </w:rPr>
        <w:t>. Along the antenna, a no</w:t>
      </w:r>
      <w:r>
        <w:rPr>
          <w:rFonts w:ascii="Aptos" w:eastAsia="Aptos" w:hAnsi="Aptos" w:cs="Aptos"/>
        </w:rPr>
        <w:t>-</w:t>
      </w:r>
      <w:r w:rsidRPr="15E2323F">
        <w:rPr>
          <w:rFonts w:ascii="Aptos" w:eastAsia="Aptos" w:hAnsi="Aptos" w:cs="Aptos"/>
        </w:rPr>
        <w:t>slip wall condition was applied</w:t>
      </w:r>
      <w:r>
        <w:rPr>
          <w:rFonts w:ascii="Aptos" w:eastAsia="Aptos" w:hAnsi="Aptos" w:cs="Aptos"/>
        </w:rPr>
        <w:t xml:space="preserve"> </w:t>
      </w:r>
      <m:oMath>
        <m:r>
          <w:rPr>
            <w:rFonts w:ascii="Cambria Math" w:eastAsia="Aptos" w:hAnsi="Cambria Math" w:cs="Aptos"/>
          </w:rPr>
          <m:t>u=0,  v=0,  w =0</m:t>
        </m:r>
      </m:oMath>
      <w:r w:rsidRPr="15E2323F">
        <w:rPr>
          <w:rFonts w:ascii="Aptos" w:eastAsia="Aptos" w:hAnsi="Aptos" w:cs="Aptos"/>
        </w:rPr>
        <w:t xml:space="preserve">, leading to a boundary </w:t>
      </w:r>
      <w:r w:rsidR="00210242">
        <w:rPr>
          <w:rFonts w:ascii="Aptos" w:eastAsia="Aptos" w:hAnsi="Aptos" w:cs="Aptos"/>
        </w:rPr>
        <w:t xml:space="preserve">layer </w:t>
      </w:r>
      <w:r w:rsidRPr="15E2323F">
        <w:rPr>
          <w:rFonts w:ascii="Aptos" w:eastAsia="Aptos" w:hAnsi="Aptos" w:cs="Aptos"/>
        </w:rPr>
        <w:t xml:space="preserve">along the antenna. A slip wall condition was applied to the upper x-z boundary of the domain to constrain the flow with: </w:t>
      </w:r>
      <m:oMath>
        <m:r>
          <w:rPr>
            <w:rFonts w:ascii="Cambria Math" w:eastAsia="Aptos" w:hAnsi="Cambria Math" w:cs="Aptos"/>
          </w:rPr>
          <m:t>u</m:t>
        </m:r>
        <m:r>
          <m:rPr>
            <m:sty m:val="bi"/>
          </m:rPr>
          <w:rPr>
            <w:rFonts w:ascii="Cambria Math" w:eastAsia="Aptos" w:hAnsi="Cambria Math" w:cs="Aptos"/>
          </w:rPr>
          <m:t>=</m:t>
        </m:r>
        <m:sSub>
          <m:sSubPr>
            <m:ctrlPr>
              <w:rPr>
                <w:rFonts w:ascii="Cambria Math" w:eastAsia="Aptos" w:hAnsi="Cambria Math" w:cs="Aptos"/>
                <w:bCs/>
                <w:i/>
              </w:rPr>
            </m:ctrlPr>
          </m:sSubPr>
          <m:e>
            <m:r>
              <w:rPr>
                <w:rFonts w:ascii="Cambria Math" w:eastAsia="Aptos" w:hAnsi="Cambria Math" w:cs="Aptos"/>
              </w:rPr>
              <m:t>U</m:t>
            </m:r>
          </m:e>
          <m:sub>
            <m:r>
              <m:rPr>
                <m:sty m:val="p"/>
              </m:rPr>
              <w:rPr>
                <w:rFonts w:ascii="Cambria Math" w:eastAsia="Aptos" w:hAnsi="Cambria Math" w:cs="Aptos"/>
              </w:rPr>
              <m:t>∞</m:t>
            </m:r>
          </m:sub>
        </m:sSub>
        <m:r>
          <w:rPr>
            <w:rFonts w:ascii="Cambria Math" w:eastAsia="Aptos" w:hAnsi="Cambria Math" w:cs="Aptos"/>
          </w:rPr>
          <m:t>, v = 0, w = 0</m:t>
        </m:r>
      </m:oMath>
      <w:r w:rsidRPr="15E2323F">
        <w:rPr>
          <w:rFonts w:ascii="Aptos" w:eastAsia="Aptos" w:hAnsi="Aptos" w:cs="Aptos"/>
        </w:rPr>
        <w:t xml:space="preserve">. Symmetry conditions were applied, as previously stated, in the bounding x-y and x-z planes of the geometry due to the rotationally symmetric nature of the geometry. </w:t>
      </w:r>
    </w:p>
    <w:p w14:paraId="72DB6199" w14:textId="1438C0C0" w:rsidR="14048CA8" w:rsidRPr="00C47AE9" w:rsidRDefault="14048CA8" w:rsidP="00D6790C">
      <w:pPr>
        <w:spacing w:after="240" w:line="240" w:lineRule="auto"/>
        <w:jc w:val="both"/>
        <w:rPr>
          <w:rFonts w:ascii="Aptos" w:eastAsia="Aptos" w:hAnsi="Aptos" w:cs="Aptos"/>
          <w:i/>
          <w:iCs/>
        </w:rPr>
      </w:pPr>
      <w:r w:rsidRPr="00C47AE9">
        <w:rPr>
          <w:rFonts w:ascii="Aptos" w:eastAsia="Aptos" w:hAnsi="Aptos" w:cs="Aptos"/>
          <w:i/>
          <w:iCs/>
        </w:rPr>
        <w:t>Computing the electrostatic field</w:t>
      </w:r>
    </w:p>
    <w:p w14:paraId="01D30225" w14:textId="7C1DEF14" w:rsidR="14048CA8" w:rsidRDefault="14048CA8" w:rsidP="00D6790C">
      <w:pPr>
        <w:spacing w:after="240" w:line="240" w:lineRule="auto"/>
        <w:jc w:val="both"/>
        <w:rPr>
          <w:rFonts w:ascii="Aptos" w:eastAsia="Aptos" w:hAnsi="Aptos" w:cs="Aptos"/>
        </w:rPr>
      </w:pPr>
      <w:r w:rsidRPr="15E2323F">
        <w:rPr>
          <w:rFonts w:ascii="Aptos" w:eastAsia="Aptos" w:hAnsi="Aptos" w:cs="Aptos"/>
        </w:rPr>
        <w:t xml:space="preserve">The electrostatic field throughout the domain was governed by the equations: </w:t>
      </w:r>
    </w:p>
    <w:p w14:paraId="4E744D1B" w14:textId="79D5202B" w:rsidR="006A0035" w:rsidRPr="006B7E74" w:rsidRDefault="00CA7F89" w:rsidP="00D6790C">
      <w:pPr>
        <w:spacing w:after="240" w:line="240" w:lineRule="auto"/>
        <w:jc w:val="both"/>
        <w:rPr>
          <w:rFonts w:ascii="Aptos" w:eastAsia="Aptos" w:hAnsi="Aptos" w:cs="Aptos"/>
        </w:rPr>
      </w:pPr>
      <m:oMathPara>
        <m:oMath>
          <m:r>
            <m:rPr>
              <m:sty m:val="b"/>
            </m:rPr>
            <w:rPr>
              <w:rFonts w:ascii="Cambria Math" w:eastAsia="Aptos" w:hAnsi="Cambria Math" w:cs="Aptos"/>
            </w:rPr>
            <m:t>E</m:t>
          </m:r>
          <m:r>
            <m:rPr>
              <m:sty m:val="p"/>
            </m:rPr>
            <w:rPr>
              <w:rFonts w:ascii="Cambria Math" w:eastAsia="Aptos" w:hAnsi="Cambria Math" w:cs="Aptos"/>
            </w:rPr>
            <m:t>=-∇</m:t>
          </m:r>
          <m:r>
            <w:rPr>
              <w:rFonts w:ascii="Cambria Math" w:eastAsia="Aptos" w:hAnsi="Cambria Math" w:cs="Aptos"/>
            </w:rPr>
            <m:t>V,</m:t>
          </m:r>
        </m:oMath>
      </m:oMathPara>
    </w:p>
    <w:p w14:paraId="56BFBB6C" w14:textId="1012199A" w:rsidR="14048CA8" w:rsidRPr="006B7E74" w:rsidRDefault="00000000" w:rsidP="00D6790C">
      <w:pPr>
        <w:spacing w:after="240" w:line="240" w:lineRule="auto"/>
        <w:jc w:val="right"/>
        <w:rPr>
          <w:rFonts w:ascii="Aptos" w:eastAsia="Aptos" w:hAnsi="Aptos" w:cs="Aptos"/>
          <w:iCs/>
        </w:rPr>
      </w:pPr>
      <m:oMath>
        <m:sSup>
          <m:sSupPr>
            <m:ctrlPr>
              <w:rPr>
                <w:rFonts w:ascii="Cambria Math" w:eastAsia="Aptos" w:hAnsi="Cambria Math" w:cs="Aptos"/>
                <w:i/>
                <w:iCs/>
              </w:rPr>
            </m:ctrlPr>
          </m:sSupPr>
          <m:e>
            <m:r>
              <m:rPr>
                <m:sty m:val="p"/>
              </m:rPr>
              <w:rPr>
                <w:rFonts w:ascii="Cambria Math" w:eastAsia="Aptos" w:hAnsi="Cambria Math" w:cs="Aptos"/>
              </w:rPr>
              <m:t>∇</m:t>
            </m:r>
          </m:e>
          <m:sup>
            <m:r>
              <w:rPr>
                <w:rFonts w:ascii="Cambria Math" w:eastAsia="Aptos" w:hAnsi="Cambria Math" w:cs="Aptos"/>
              </w:rPr>
              <m:t>2</m:t>
            </m:r>
          </m:sup>
        </m:sSup>
        <m:r>
          <w:rPr>
            <w:rFonts w:ascii="Cambria Math" w:eastAsia="Aptos" w:hAnsi="Cambria Math" w:cs="Aptos"/>
          </w:rPr>
          <m:t>V=0.</m:t>
        </m:r>
      </m:oMath>
      <w:r w:rsidR="00852A60">
        <w:rPr>
          <w:rFonts w:ascii="Aptos" w:eastAsia="Aptos" w:hAnsi="Aptos" w:cs="Aptos"/>
        </w:rPr>
        <w:t xml:space="preserve">                                                                                     </w:t>
      </w:r>
      <w:r w:rsidR="00971007">
        <w:rPr>
          <w:rFonts w:ascii="Aptos" w:eastAsia="Aptos" w:hAnsi="Aptos" w:cs="Aptos"/>
          <w:iCs/>
        </w:rPr>
        <w:t xml:space="preserve"> (2)</w:t>
      </w:r>
    </w:p>
    <w:p w14:paraId="0E5BBED1" w14:textId="6BFB00BA" w:rsidR="14048CA8" w:rsidRDefault="14048CA8" w:rsidP="00D6790C">
      <w:pPr>
        <w:spacing w:after="240" w:line="240" w:lineRule="auto"/>
        <w:jc w:val="both"/>
        <w:rPr>
          <w:rFonts w:ascii="Aptos" w:eastAsia="Aptos" w:hAnsi="Aptos" w:cs="Aptos"/>
        </w:rPr>
      </w:pPr>
      <w:r w:rsidRPr="15E2323F">
        <w:rPr>
          <w:rFonts w:ascii="Aptos" w:eastAsia="Aptos" w:hAnsi="Aptos" w:cs="Aptos"/>
        </w:rPr>
        <w:t xml:space="preserve">Here, V denotes the surface electric potential and </w:t>
      </w:r>
      <m:oMath>
        <m:r>
          <m:rPr>
            <m:sty m:val="b"/>
          </m:rPr>
          <w:rPr>
            <w:rFonts w:ascii="Cambria Math" w:eastAsia="Aptos" w:hAnsi="Cambria Math" w:cs="Aptos"/>
          </w:rPr>
          <m:t>E</m:t>
        </m:r>
      </m:oMath>
      <w:r w:rsidRPr="15E2323F">
        <w:rPr>
          <w:rFonts w:ascii="Aptos" w:eastAsia="Aptos" w:hAnsi="Aptos" w:cs="Aptos"/>
        </w:rPr>
        <w:t xml:space="preserve"> the electric field. </w:t>
      </w:r>
      <w:r w:rsidR="171CFFBF" w:rsidRPr="15E2323F">
        <w:rPr>
          <w:rFonts w:ascii="Aptos" w:eastAsia="Aptos" w:hAnsi="Aptos" w:cs="Aptos"/>
        </w:rPr>
        <w:t>A –8</w:t>
      </w:r>
      <w:r w:rsidR="00DD7CBD">
        <w:rPr>
          <w:rFonts w:ascii="Aptos" w:eastAsia="Aptos" w:hAnsi="Aptos" w:cs="Aptos"/>
        </w:rPr>
        <w:t xml:space="preserve"> </w:t>
      </w:r>
      <w:r w:rsidR="171CFFBF" w:rsidRPr="15E2323F">
        <w:rPr>
          <w:rFonts w:ascii="Aptos" w:eastAsia="Aptos" w:hAnsi="Aptos" w:cs="Aptos"/>
        </w:rPr>
        <w:t>V potential was applied to the antenna surface</w:t>
      </w:r>
      <w:r w:rsidR="00107F46">
        <w:rPr>
          <w:rFonts w:ascii="Aptos" w:eastAsia="Aptos" w:hAnsi="Aptos" w:cs="Aptos"/>
        </w:rPr>
        <w:t xml:space="preserve"> </w:t>
      </w:r>
      <w:r w:rsidR="00107F46" w:rsidRPr="15E2323F">
        <w:rPr>
          <w:rFonts w:ascii="Aptos" w:eastAsia="Aptos" w:hAnsi="Aptos" w:cs="Aptos"/>
        </w:rPr>
        <w:t>based on the bias applied during the experiments.</w:t>
      </w:r>
      <w:r w:rsidR="171CFFBF" w:rsidRPr="15E2323F">
        <w:rPr>
          <w:rFonts w:ascii="Aptos" w:eastAsia="Aptos" w:hAnsi="Aptos" w:cs="Aptos"/>
        </w:rPr>
        <w:t xml:space="preserve"> Within the bounding domain, s</w:t>
      </w:r>
      <w:r w:rsidRPr="15E2323F">
        <w:rPr>
          <w:rFonts w:ascii="Aptos" w:eastAsia="Aptos" w:hAnsi="Aptos" w:cs="Aptos"/>
        </w:rPr>
        <w:t xml:space="preserve">ymmetric conditions were applied </w:t>
      </w:r>
      <w:r w:rsidR="00107F46">
        <w:rPr>
          <w:rFonts w:ascii="Aptos" w:eastAsia="Aptos" w:hAnsi="Aptos" w:cs="Aptos"/>
        </w:rPr>
        <w:t xml:space="preserve">as </w:t>
      </w:r>
      <w:r w:rsidR="00531823">
        <w:rPr>
          <w:rFonts w:ascii="Aptos" w:eastAsia="Aptos" w:hAnsi="Aptos" w:cs="Aptos"/>
        </w:rPr>
        <w:t>above,</w:t>
      </w:r>
      <w:r w:rsidR="00107F46">
        <w:rPr>
          <w:rFonts w:ascii="Aptos" w:eastAsia="Aptos" w:hAnsi="Aptos" w:cs="Aptos"/>
        </w:rPr>
        <w:t xml:space="preserve"> </w:t>
      </w:r>
      <w:r w:rsidR="36043928" w:rsidRPr="15E2323F">
        <w:rPr>
          <w:rFonts w:ascii="Aptos" w:eastAsia="Aptos" w:hAnsi="Aptos" w:cs="Aptos"/>
        </w:rPr>
        <w:t>and</w:t>
      </w:r>
      <w:r w:rsidRPr="15E2323F">
        <w:rPr>
          <w:rFonts w:ascii="Aptos" w:eastAsia="Aptos" w:hAnsi="Aptos" w:cs="Aptos"/>
        </w:rPr>
        <w:t xml:space="preserve"> all other boundaries were </w:t>
      </w:r>
      <w:r w:rsidR="00107F46">
        <w:rPr>
          <w:rFonts w:ascii="Aptos" w:eastAsia="Aptos" w:hAnsi="Aptos" w:cs="Aptos"/>
        </w:rPr>
        <w:t>set to</w:t>
      </w:r>
      <w:r w:rsidRPr="15E2323F">
        <w:rPr>
          <w:rFonts w:ascii="Aptos" w:eastAsia="Aptos" w:hAnsi="Aptos" w:cs="Aptos"/>
        </w:rPr>
        <w:t xml:space="preserve"> 0</w:t>
      </w:r>
      <w:r w:rsidR="00DD7CBD">
        <w:rPr>
          <w:rFonts w:ascii="Aptos" w:eastAsia="Aptos" w:hAnsi="Aptos" w:cs="Aptos"/>
        </w:rPr>
        <w:t xml:space="preserve"> </w:t>
      </w:r>
      <w:r w:rsidRPr="15E2323F">
        <w:rPr>
          <w:rFonts w:ascii="Aptos" w:eastAsia="Aptos" w:hAnsi="Aptos" w:cs="Aptos"/>
        </w:rPr>
        <w:t>V far from the antenna</w:t>
      </w:r>
      <w:r w:rsidR="7F70AAF6" w:rsidRPr="15E2323F">
        <w:rPr>
          <w:rFonts w:ascii="Aptos" w:eastAsia="Aptos" w:hAnsi="Aptos" w:cs="Aptos"/>
        </w:rPr>
        <w:t>.</w:t>
      </w:r>
      <w:r w:rsidRPr="15E2323F">
        <w:rPr>
          <w:rFonts w:ascii="Aptos" w:eastAsia="Aptos" w:hAnsi="Aptos" w:cs="Aptos"/>
        </w:rPr>
        <w:t xml:space="preserve"> </w:t>
      </w:r>
      <w:r w:rsidR="160DDE00" w:rsidRPr="15E2323F">
        <w:rPr>
          <w:rFonts w:ascii="Aptos" w:eastAsia="Aptos" w:hAnsi="Aptos" w:cs="Aptos"/>
        </w:rPr>
        <w:t>R</w:t>
      </w:r>
      <w:r w:rsidRPr="15E2323F">
        <w:rPr>
          <w:rFonts w:ascii="Aptos" w:eastAsia="Aptos" w:hAnsi="Aptos" w:cs="Aptos"/>
        </w:rPr>
        <w:t>egarding the hairs, their individual charge or potential were not</w:t>
      </w:r>
      <w:r w:rsidR="72F4B328" w:rsidRPr="15E2323F">
        <w:rPr>
          <w:rFonts w:ascii="Aptos" w:eastAsia="Aptos" w:hAnsi="Aptos" w:cs="Aptos"/>
        </w:rPr>
        <w:t xml:space="preserve"> experimentally</w:t>
      </w:r>
      <w:r w:rsidRPr="15E2323F">
        <w:rPr>
          <w:rFonts w:ascii="Aptos" w:eastAsia="Aptos" w:hAnsi="Aptos" w:cs="Aptos"/>
        </w:rPr>
        <w:t xml:space="preserve"> measured</w:t>
      </w:r>
      <w:r w:rsidR="57CB540B" w:rsidRPr="15E2323F">
        <w:rPr>
          <w:rFonts w:ascii="Aptos" w:eastAsia="Aptos" w:hAnsi="Aptos" w:cs="Aptos"/>
        </w:rPr>
        <w:t xml:space="preserve"> and thus not prescribed here</w:t>
      </w:r>
      <w:r w:rsidRPr="15E2323F">
        <w:rPr>
          <w:rFonts w:ascii="Aptos" w:eastAsia="Aptos" w:hAnsi="Aptos" w:cs="Aptos"/>
        </w:rPr>
        <w:t xml:space="preserve">. </w:t>
      </w:r>
      <w:r w:rsidR="00107F46">
        <w:rPr>
          <w:rFonts w:ascii="Aptos" w:eastAsia="Aptos" w:hAnsi="Aptos" w:cs="Aptos"/>
        </w:rPr>
        <w:t>T</w:t>
      </w:r>
      <w:r w:rsidRPr="15E2323F">
        <w:rPr>
          <w:rFonts w:ascii="Aptos" w:eastAsia="Aptos" w:hAnsi="Aptos" w:cs="Aptos"/>
        </w:rPr>
        <w:t xml:space="preserve">he hairs are treated as </w:t>
      </w:r>
      <w:r w:rsidR="005B4B88">
        <w:rPr>
          <w:rFonts w:ascii="Aptos" w:eastAsia="Aptos" w:hAnsi="Aptos" w:cs="Aptos"/>
        </w:rPr>
        <w:t>a</w:t>
      </w:r>
      <w:r w:rsidRPr="15E2323F">
        <w:rPr>
          <w:rFonts w:ascii="Aptos" w:eastAsia="Aptos" w:hAnsi="Aptos" w:cs="Aptos"/>
        </w:rPr>
        <w:t xml:space="preserve"> dielectric</w:t>
      </w:r>
      <w:r w:rsidR="005B4B88">
        <w:rPr>
          <w:rFonts w:ascii="Aptos" w:eastAsia="Aptos" w:hAnsi="Aptos" w:cs="Aptos"/>
        </w:rPr>
        <w:t xml:space="preserve"> with a relative permittivity of 14 that</w:t>
      </w:r>
      <w:r w:rsidRPr="15E2323F">
        <w:rPr>
          <w:rFonts w:ascii="Aptos" w:eastAsia="Aptos" w:hAnsi="Aptos" w:cs="Aptos"/>
        </w:rPr>
        <w:t xml:space="preserve"> </w:t>
      </w:r>
      <w:r w:rsidR="005B4B88" w:rsidRPr="15E2323F">
        <w:rPr>
          <w:rFonts w:ascii="Aptos" w:eastAsia="Aptos" w:hAnsi="Aptos" w:cs="Aptos"/>
        </w:rPr>
        <w:t>polariz</w:t>
      </w:r>
      <w:r w:rsidR="005B4B88">
        <w:rPr>
          <w:rFonts w:ascii="Aptos" w:eastAsia="Aptos" w:hAnsi="Aptos" w:cs="Aptos"/>
        </w:rPr>
        <w:t>e</w:t>
      </w:r>
      <w:r w:rsidR="005B4B88" w:rsidRPr="15E2323F">
        <w:rPr>
          <w:rFonts w:ascii="Aptos" w:eastAsia="Aptos" w:hAnsi="Aptos" w:cs="Aptos"/>
        </w:rPr>
        <w:t xml:space="preserve"> </w:t>
      </w:r>
      <w:r w:rsidRPr="15E2323F">
        <w:rPr>
          <w:rFonts w:ascii="Aptos" w:eastAsia="Aptos" w:hAnsi="Aptos" w:cs="Aptos"/>
        </w:rPr>
        <w:t xml:space="preserve">in the presence of the </w:t>
      </w:r>
      <w:r w:rsidR="10C2CF4B" w:rsidRPr="15E2323F">
        <w:rPr>
          <w:rFonts w:ascii="Aptos" w:eastAsia="Aptos" w:hAnsi="Aptos" w:cs="Aptos"/>
        </w:rPr>
        <w:t xml:space="preserve">biased </w:t>
      </w:r>
      <w:r w:rsidRPr="15E2323F">
        <w:rPr>
          <w:rFonts w:ascii="Aptos" w:eastAsia="Aptos" w:hAnsi="Aptos" w:cs="Aptos"/>
        </w:rPr>
        <w:t xml:space="preserve">cuticle. </w:t>
      </w:r>
    </w:p>
    <w:p w14:paraId="0DE83069" w14:textId="681B947B" w:rsidR="53385ED6" w:rsidRDefault="53385ED6" w:rsidP="00D6790C">
      <w:pPr>
        <w:spacing w:after="240" w:line="240" w:lineRule="auto"/>
        <w:jc w:val="both"/>
        <w:rPr>
          <w:rFonts w:ascii="Aptos" w:eastAsia="Aptos" w:hAnsi="Aptos" w:cs="Aptos"/>
          <w:i/>
          <w:iCs/>
        </w:rPr>
      </w:pPr>
      <w:r w:rsidRPr="00C47AE9">
        <w:rPr>
          <w:rFonts w:ascii="Aptos" w:eastAsia="Aptos" w:hAnsi="Aptos" w:cs="Aptos"/>
          <w:i/>
          <w:iCs/>
        </w:rPr>
        <w:t xml:space="preserve">Modelling the transport of odour compounds in the domain </w:t>
      </w:r>
    </w:p>
    <w:p w14:paraId="53405281" w14:textId="30F0665A" w:rsidR="53385ED6" w:rsidRDefault="007A2B96" w:rsidP="00D6790C">
      <w:pPr>
        <w:spacing w:after="240" w:line="240" w:lineRule="auto"/>
        <w:jc w:val="both"/>
        <w:rPr>
          <w:rFonts w:ascii="Aptos" w:eastAsia="Aptos" w:hAnsi="Aptos" w:cs="Aptos"/>
        </w:rPr>
      </w:pPr>
      <w:r>
        <w:rPr>
          <w:rFonts w:ascii="Aptos" w:eastAsia="Aptos" w:hAnsi="Aptos" w:cs="Aptos"/>
        </w:rPr>
        <w:t>T</w:t>
      </w:r>
      <w:r w:rsidR="53385ED6" w:rsidRPr="15E2323F">
        <w:rPr>
          <w:rFonts w:ascii="Aptos" w:eastAsia="Aptos" w:hAnsi="Aptos" w:cs="Aptos"/>
        </w:rPr>
        <w:t xml:space="preserve">he transport of the dilute substance in the domain was calculated by the following equation: </w:t>
      </w:r>
    </w:p>
    <w:p w14:paraId="0659E106" w14:textId="119345A1" w:rsidR="0068112A" w:rsidRPr="005A12B2" w:rsidRDefault="005A12B2" w:rsidP="00D6790C">
      <w:pPr>
        <w:spacing w:after="240" w:line="240" w:lineRule="auto"/>
        <w:jc w:val="right"/>
        <w:rPr>
          <w:rFonts w:ascii="Aptos" w:eastAsia="Aptos" w:hAnsi="Aptos" w:cs="Aptos"/>
          <w:i/>
          <w:iCs/>
        </w:rPr>
      </w:pPr>
      <m:oMath>
        <m:r>
          <m:rPr>
            <m:sty m:val="b"/>
          </m:rPr>
          <w:rPr>
            <w:rFonts w:ascii="Cambria Math" w:eastAsia="Aptos" w:hAnsi="Cambria Math" w:cs="Aptos"/>
          </w:rPr>
          <m:t>u</m:t>
        </m:r>
        <m:r>
          <w:rPr>
            <w:rFonts w:ascii="Cambria Math" w:eastAsia="Aptos" w:hAnsi="Cambria Math" w:cs="Aptos"/>
          </w:rPr>
          <m:t>∙</m:t>
        </m:r>
        <m:r>
          <m:rPr>
            <m:sty m:val="p"/>
          </m:rPr>
          <w:rPr>
            <w:rFonts w:ascii="Cambria Math" w:eastAsia="Aptos" w:hAnsi="Cambria Math" w:cs="Aptos"/>
          </w:rPr>
          <m:t>∇c=</m:t>
        </m:r>
        <m:r>
          <w:rPr>
            <w:rFonts w:ascii="Cambria Math" w:eastAsia="Aptos" w:hAnsi="Cambria Math" w:cs="Aptos"/>
          </w:rPr>
          <m:t>D</m:t>
        </m:r>
        <m:sSup>
          <m:sSupPr>
            <m:ctrlPr>
              <w:rPr>
                <w:rFonts w:ascii="Cambria Math" w:eastAsia="Aptos" w:hAnsi="Cambria Math" w:cs="Aptos"/>
                <w:i/>
              </w:rPr>
            </m:ctrlPr>
          </m:sSupPr>
          <m:e>
            <m:r>
              <m:rPr>
                <m:sty m:val="p"/>
              </m:rPr>
              <w:rPr>
                <w:rFonts w:ascii="Cambria Math" w:eastAsia="Aptos" w:hAnsi="Cambria Math" w:cs="Aptos"/>
              </w:rPr>
              <m:t>∇</m:t>
            </m:r>
          </m:e>
          <m:sup>
            <m:r>
              <w:rPr>
                <w:rFonts w:ascii="Cambria Math" w:eastAsia="Aptos" w:hAnsi="Cambria Math" w:cs="Aptos"/>
              </w:rPr>
              <m:t>2</m:t>
            </m:r>
          </m:sup>
        </m:sSup>
        <m:r>
          <w:rPr>
            <w:rFonts w:ascii="Cambria Math" w:eastAsia="Aptos" w:hAnsi="Cambria Math" w:cs="Aptos"/>
          </w:rPr>
          <m:t>c+</m:t>
        </m:r>
        <m:sSub>
          <m:sSubPr>
            <m:ctrlPr>
              <w:rPr>
                <w:rFonts w:ascii="Cambria Math" w:eastAsia="Aptos" w:hAnsi="Cambria Math" w:cs="Aptos"/>
                <w:i/>
              </w:rPr>
            </m:ctrlPr>
          </m:sSubPr>
          <m:e>
            <m:r>
              <m:rPr>
                <m:scr m:val="script"/>
              </m:rPr>
              <w:rPr>
                <w:rFonts w:ascii="Cambria Math" w:eastAsia="Aptos" w:hAnsi="Cambria Math" w:cs="Aptos"/>
              </w:rPr>
              <m:t>z</m:t>
            </m:r>
          </m:e>
          <m:sub>
            <m:r>
              <w:rPr>
                <w:rFonts w:ascii="Cambria Math" w:eastAsia="Aptos" w:hAnsi="Cambria Math" w:cs="Aptos"/>
              </w:rPr>
              <m:t>c</m:t>
            </m:r>
          </m:sub>
        </m:sSub>
        <m:sSub>
          <m:sSubPr>
            <m:ctrlPr>
              <w:rPr>
                <w:rFonts w:ascii="Cambria Math" w:eastAsia="Aptos" w:hAnsi="Cambria Math" w:cs="Aptos"/>
                <w:i/>
              </w:rPr>
            </m:ctrlPr>
          </m:sSubPr>
          <m:e>
            <m:r>
              <w:rPr>
                <w:rFonts w:ascii="Cambria Math" w:eastAsia="Aptos" w:hAnsi="Cambria Math" w:cs="Aptos"/>
              </w:rPr>
              <m:t>u</m:t>
            </m:r>
          </m:e>
          <m:sub>
            <m:r>
              <w:rPr>
                <w:rFonts w:ascii="Cambria Math" w:eastAsia="Aptos" w:hAnsi="Cambria Math" w:cs="Aptos"/>
              </w:rPr>
              <m:t>m</m:t>
            </m:r>
          </m:sub>
        </m:sSub>
        <m:r>
          <w:rPr>
            <w:rFonts w:ascii="Cambria Math" w:eastAsia="Aptos" w:hAnsi="Cambria Math" w:cs="Aptos"/>
          </w:rPr>
          <m:t>Fc</m:t>
        </m:r>
        <m:sSup>
          <m:sSupPr>
            <m:ctrlPr>
              <w:rPr>
                <w:rFonts w:ascii="Cambria Math" w:eastAsia="Aptos" w:hAnsi="Cambria Math" w:cs="Aptos"/>
                <w:i/>
              </w:rPr>
            </m:ctrlPr>
          </m:sSupPr>
          <m:e>
            <m:r>
              <m:rPr>
                <m:sty m:val="p"/>
              </m:rPr>
              <w:rPr>
                <w:rFonts w:ascii="Cambria Math" w:eastAsia="Aptos" w:hAnsi="Cambria Math" w:cs="Aptos"/>
              </w:rPr>
              <m:t>∇</m:t>
            </m:r>
          </m:e>
          <m:sup>
            <m:r>
              <w:rPr>
                <w:rFonts w:ascii="Cambria Math" w:eastAsia="Aptos" w:hAnsi="Cambria Math" w:cs="Aptos"/>
              </w:rPr>
              <m:t>2</m:t>
            </m:r>
          </m:sup>
        </m:sSup>
        <m:r>
          <w:rPr>
            <w:rFonts w:ascii="Cambria Math" w:eastAsia="Aptos" w:hAnsi="Cambria Math" w:cs="Aptos"/>
          </w:rPr>
          <m:t>V</m:t>
        </m:r>
      </m:oMath>
      <w:proofErr w:type="gramStart"/>
      <w:r w:rsidR="007A2B96">
        <w:rPr>
          <w:rFonts w:ascii="Aptos" w:eastAsia="Aptos" w:hAnsi="Aptos" w:cs="Aptos"/>
          <w:i/>
        </w:rPr>
        <w:t>,</w:t>
      </w:r>
      <w:r w:rsidR="00FE2C13">
        <w:rPr>
          <w:rFonts w:ascii="Aptos" w:eastAsia="Aptos" w:hAnsi="Aptos" w:cs="Aptos"/>
          <w:i/>
        </w:rPr>
        <w:t xml:space="preserve">   </w:t>
      </w:r>
      <w:proofErr w:type="gramEnd"/>
      <w:r w:rsidR="00FE2C13">
        <w:rPr>
          <w:rFonts w:ascii="Aptos" w:eastAsia="Aptos" w:hAnsi="Aptos" w:cs="Aptos"/>
          <w:i/>
        </w:rPr>
        <w:t xml:space="preserve">                                                              </w:t>
      </w:r>
      <w:r w:rsidR="00971007">
        <w:rPr>
          <w:rFonts w:ascii="Aptos" w:eastAsia="Aptos" w:hAnsi="Aptos" w:cs="Aptos"/>
          <w:i/>
        </w:rPr>
        <w:t xml:space="preserve"> </w:t>
      </w:r>
      <w:r w:rsidR="00971007" w:rsidRPr="00971007">
        <w:rPr>
          <w:rFonts w:ascii="Aptos" w:eastAsia="Aptos" w:hAnsi="Aptos" w:cs="Aptos"/>
          <w:iCs/>
        </w:rPr>
        <w:t>(3)</w:t>
      </w:r>
    </w:p>
    <w:p w14:paraId="750036D5" w14:textId="77777777" w:rsidR="007A2B96" w:rsidRDefault="007A2B96" w:rsidP="00D6790C">
      <w:pPr>
        <w:spacing w:after="240" w:line="240" w:lineRule="auto"/>
        <w:jc w:val="both"/>
        <w:rPr>
          <w:rFonts w:ascii="Aptos" w:eastAsia="Aptos" w:hAnsi="Aptos" w:cs="Aptos"/>
        </w:rPr>
      </w:pPr>
    </w:p>
    <w:p w14:paraId="041A672B" w14:textId="4716AF5B" w:rsidR="00EC5417" w:rsidRDefault="007A2B96" w:rsidP="00D6790C">
      <w:pPr>
        <w:spacing w:after="240" w:line="240" w:lineRule="auto"/>
        <w:jc w:val="both"/>
        <w:rPr>
          <w:rFonts w:ascii="Aptos" w:eastAsia="Aptos" w:hAnsi="Aptos" w:cs="Aptos"/>
        </w:rPr>
      </w:pPr>
      <w:r>
        <w:rPr>
          <w:rFonts w:ascii="Aptos" w:eastAsia="Aptos" w:hAnsi="Aptos" w:cs="Aptos"/>
        </w:rPr>
        <w:t xml:space="preserve">where </w:t>
      </w:r>
      <m:oMath>
        <m:r>
          <m:rPr>
            <m:sty m:val="bi"/>
          </m:rPr>
          <w:rPr>
            <w:rFonts w:ascii="Cambria Math" w:eastAsia="Aptos" w:hAnsi="Cambria Math" w:cs="Aptos"/>
          </w:rPr>
          <m:t>u</m:t>
        </m:r>
      </m:oMath>
      <w:r w:rsidRPr="15E2323F">
        <w:rPr>
          <w:rFonts w:ascii="Aptos" w:eastAsia="Aptos" w:hAnsi="Aptos" w:cs="Aptos"/>
        </w:rPr>
        <w:t xml:space="preserve"> </w:t>
      </w:r>
      <w:r>
        <w:rPr>
          <w:rFonts w:ascii="Aptos" w:eastAsia="Aptos" w:hAnsi="Aptos" w:cs="Aptos"/>
        </w:rPr>
        <w:t xml:space="preserve">is given by (1) </w:t>
      </w:r>
      <w:r w:rsidRPr="15E2323F">
        <w:rPr>
          <w:rFonts w:ascii="Aptos" w:eastAsia="Aptos" w:hAnsi="Aptos" w:cs="Aptos"/>
        </w:rPr>
        <w:t xml:space="preserve">and </w:t>
      </w:r>
      <m:oMath>
        <m:r>
          <w:rPr>
            <w:rFonts w:ascii="Cambria Math" w:eastAsia="Aptos" w:hAnsi="Cambria Math" w:cs="Aptos"/>
          </w:rPr>
          <m:t>V</m:t>
        </m:r>
      </m:oMath>
      <w:r>
        <w:rPr>
          <w:rFonts w:ascii="Aptos" w:eastAsia="Aptos" w:hAnsi="Aptos" w:cs="Aptos"/>
        </w:rPr>
        <w:t xml:space="preserve"> by (2) </w:t>
      </w:r>
      <w:r w:rsidRPr="15E2323F">
        <w:rPr>
          <w:rFonts w:ascii="Aptos" w:eastAsia="Aptos" w:hAnsi="Aptos" w:cs="Aptos"/>
        </w:rPr>
        <w:t xml:space="preserve">to determine the comparative effect of electrostatic forces and fluid dynamic influences in the </w:t>
      </w:r>
      <w:r>
        <w:rPr>
          <w:rFonts w:ascii="Aptos" w:eastAsia="Aptos" w:hAnsi="Aptos" w:cs="Aptos"/>
        </w:rPr>
        <w:t xml:space="preserve">transport and </w:t>
      </w:r>
      <w:r w:rsidRPr="15E2323F">
        <w:rPr>
          <w:rFonts w:ascii="Aptos" w:eastAsia="Aptos" w:hAnsi="Aptos" w:cs="Aptos"/>
        </w:rPr>
        <w:t>capture of VOC</w:t>
      </w:r>
      <w:r>
        <w:rPr>
          <w:rFonts w:ascii="Aptos" w:eastAsia="Aptos" w:hAnsi="Aptos" w:cs="Aptos"/>
        </w:rPr>
        <w:t>s</w:t>
      </w:r>
      <w:r w:rsidRPr="15E2323F">
        <w:rPr>
          <w:rFonts w:ascii="Aptos" w:eastAsia="Aptos" w:hAnsi="Aptos" w:cs="Aptos"/>
        </w:rPr>
        <w:t>.</w:t>
      </w:r>
      <w:r>
        <w:rPr>
          <w:rFonts w:ascii="Aptos" w:eastAsia="Aptos" w:hAnsi="Aptos" w:cs="Aptos"/>
        </w:rPr>
        <w:t xml:space="preserve"> In (3)</w:t>
      </w:r>
      <w:r w:rsidR="00EC5417" w:rsidRPr="15E2323F">
        <w:rPr>
          <w:rFonts w:ascii="Aptos" w:eastAsia="Aptos" w:hAnsi="Aptos" w:cs="Aptos"/>
        </w:rPr>
        <w:t xml:space="preserve">, </w:t>
      </w:r>
      <m:oMath>
        <m:r>
          <w:rPr>
            <w:rFonts w:ascii="Cambria Math" w:eastAsia="Aptos" w:hAnsi="Cambria Math" w:cs="Aptos"/>
          </w:rPr>
          <m:t>c</m:t>
        </m:r>
      </m:oMath>
      <w:r w:rsidR="00EC5417" w:rsidRPr="15E2323F">
        <w:rPr>
          <w:rFonts w:ascii="Aptos" w:eastAsia="Aptos" w:hAnsi="Aptos" w:cs="Aptos"/>
        </w:rPr>
        <w:t xml:space="preserve"> indicates the </w:t>
      </w:r>
      <w:r w:rsidR="00EC5417" w:rsidRPr="15E2323F">
        <w:rPr>
          <w:rFonts w:ascii="Aptos" w:eastAsia="Aptos" w:hAnsi="Aptos" w:cs="Aptos"/>
        </w:rPr>
        <w:lastRenderedPageBreak/>
        <w:t>concentration of the substance in air (mol/m</w:t>
      </w:r>
      <w:r w:rsidR="00EC5417">
        <w:rPr>
          <w:rFonts w:ascii="Aptos" w:eastAsia="Aptos" w:hAnsi="Aptos" w:cs="Aptos"/>
          <w:vertAlign w:val="superscript"/>
        </w:rPr>
        <w:t>3</w:t>
      </w:r>
      <w:r w:rsidR="00EC5417" w:rsidRPr="15E2323F">
        <w:rPr>
          <w:rFonts w:ascii="Aptos" w:eastAsia="Aptos" w:hAnsi="Aptos" w:cs="Aptos"/>
        </w:rPr>
        <w:t xml:space="preserve">), </w:t>
      </w:r>
      <m:oMath>
        <m:r>
          <w:rPr>
            <w:rFonts w:ascii="Cambria Math" w:eastAsia="Aptos" w:hAnsi="Cambria Math" w:cs="Aptos"/>
          </w:rPr>
          <m:t>D</m:t>
        </m:r>
      </m:oMath>
      <w:r w:rsidR="00EC5417" w:rsidRPr="15E2323F">
        <w:rPr>
          <w:rFonts w:ascii="Aptos" w:eastAsia="Aptos" w:hAnsi="Aptos" w:cs="Aptos"/>
        </w:rPr>
        <w:t xml:space="preserve"> is the diffusion coefficient, which was defined as 6.7</w:t>
      </w:r>
      <w:r w:rsidR="00EC5417">
        <w:rPr>
          <w:rFonts w:ascii="Aptos" w:eastAsia="Aptos" w:hAnsi="Aptos" w:cs="Aptos"/>
        </w:rPr>
        <w:t>x</w:t>
      </w:r>
      <w:r w:rsidR="00EC5417" w:rsidRPr="15E2323F">
        <w:rPr>
          <w:rFonts w:ascii="Aptos" w:eastAsia="Aptos" w:hAnsi="Aptos" w:cs="Aptos"/>
        </w:rPr>
        <w:t>10</w:t>
      </w:r>
      <w:r w:rsidR="00EC5417">
        <w:rPr>
          <w:rFonts w:ascii="Aptos" w:eastAsia="Aptos" w:hAnsi="Aptos" w:cs="Aptos"/>
          <w:vertAlign w:val="superscript"/>
        </w:rPr>
        <w:t>-5</w:t>
      </w:r>
      <w:r w:rsidR="00EC5417" w:rsidRPr="15E2323F">
        <w:rPr>
          <w:rFonts w:ascii="Aptos" w:eastAsia="Aptos" w:hAnsi="Aptos" w:cs="Aptos"/>
        </w:rPr>
        <w:t>m</w:t>
      </w:r>
      <w:r w:rsidR="00EC5417">
        <w:rPr>
          <w:rFonts w:ascii="Aptos" w:eastAsia="Aptos" w:hAnsi="Aptos" w:cs="Aptos"/>
          <w:vertAlign w:val="superscript"/>
        </w:rPr>
        <w:t>2</w:t>
      </w:r>
      <w:r w:rsidR="00EC5417" w:rsidRPr="15E2323F">
        <w:rPr>
          <w:rFonts w:ascii="Aptos" w:eastAsia="Aptos" w:hAnsi="Aptos" w:cs="Aptos"/>
        </w:rPr>
        <w:t xml:space="preserve">/s and </w:t>
      </w:r>
      <m:oMath>
        <m:sSub>
          <m:sSubPr>
            <m:ctrlPr>
              <w:rPr>
                <w:rFonts w:ascii="Cambria Math" w:eastAsia="Aptos" w:hAnsi="Cambria Math" w:cs="Aptos"/>
                <w:i/>
              </w:rPr>
            </m:ctrlPr>
          </m:sSubPr>
          <m:e>
            <m:r>
              <m:rPr>
                <m:scr m:val="script"/>
              </m:rPr>
              <w:rPr>
                <w:rFonts w:ascii="Cambria Math" w:eastAsia="Aptos" w:hAnsi="Cambria Math" w:cs="Aptos"/>
              </w:rPr>
              <m:t>z</m:t>
            </m:r>
          </m:e>
          <m:sub>
            <m:r>
              <w:rPr>
                <w:rFonts w:ascii="Cambria Math" w:eastAsia="Aptos" w:hAnsi="Cambria Math" w:cs="Aptos"/>
              </w:rPr>
              <m:t>c</m:t>
            </m:r>
          </m:sub>
        </m:sSub>
        <m:r>
          <w:rPr>
            <w:rFonts w:ascii="Cambria Math" w:eastAsia="Aptos" w:hAnsi="Cambria Math" w:cs="Aptos"/>
          </w:rPr>
          <m:t xml:space="preserve"> </m:t>
        </m:r>
      </m:oMath>
      <w:r w:rsidR="00EC5417" w:rsidRPr="15E2323F">
        <w:rPr>
          <w:rFonts w:ascii="Aptos" w:eastAsia="Aptos" w:hAnsi="Aptos" w:cs="Aptos"/>
        </w:rPr>
        <w:t xml:space="preserve">is the charge number of the substance (dimensionless) given in the units of </w:t>
      </w:r>
      <w:r w:rsidR="00EC5417">
        <w:rPr>
          <w:rFonts w:ascii="Aptos" w:eastAsia="Aptos" w:hAnsi="Aptos" w:cs="Aptos"/>
        </w:rPr>
        <w:t>elementary</w:t>
      </w:r>
      <w:r w:rsidR="00EC5417" w:rsidRPr="15E2323F">
        <w:rPr>
          <w:rFonts w:ascii="Aptos" w:eastAsia="Aptos" w:hAnsi="Aptos" w:cs="Aptos"/>
        </w:rPr>
        <w:t xml:space="preserve"> charge to quantify the charge of ions or single molecules. We consider </w:t>
      </w:r>
      <w:r>
        <w:rPr>
          <w:rFonts w:ascii="Aptos" w:eastAsia="Aptos" w:hAnsi="Aptos" w:cs="Aptos"/>
        </w:rPr>
        <w:t xml:space="preserve">this to represent </w:t>
      </w:r>
      <w:r w:rsidR="00EC5417" w:rsidRPr="15E2323F">
        <w:rPr>
          <w:rFonts w:ascii="Aptos" w:eastAsia="Aptos" w:hAnsi="Aptos" w:cs="Aptos"/>
        </w:rPr>
        <w:t xml:space="preserve">an </w:t>
      </w:r>
      <w:r>
        <w:rPr>
          <w:rFonts w:ascii="Aptos" w:eastAsia="Aptos" w:hAnsi="Aptos" w:cs="Aptos"/>
        </w:rPr>
        <w:t>“</w:t>
      </w:r>
      <w:r w:rsidR="00EC5417" w:rsidRPr="15E2323F">
        <w:rPr>
          <w:rFonts w:ascii="Aptos" w:eastAsia="Aptos" w:hAnsi="Aptos" w:cs="Aptos"/>
        </w:rPr>
        <w:t>effective charge</w:t>
      </w:r>
      <w:r>
        <w:rPr>
          <w:rFonts w:ascii="Aptos" w:eastAsia="Aptos" w:hAnsi="Aptos" w:cs="Aptos"/>
        </w:rPr>
        <w:t>”</w:t>
      </w:r>
      <w:r w:rsidR="00EC5417" w:rsidRPr="15E2323F">
        <w:rPr>
          <w:rFonts w:ascii="Aptos" w:eastAsia="Aptos" w:hAnsi="Aptos" w:cs="Aptos"/>
        </w:rPr>
        <w:t xml:space="preserve">, since the dipole moment of </w:t>
      </w:r>
      <w:r w:rsidR="00EC5417">
        <w:rPr>
          <w:rFonts w:ascii="Aptos" w:eastAsia="Aptos" w:hAnsi="Aptos" w:cs="Aptos"/>
        </w:rPr>
        <w:t>VOC</w:t>
      </w:r>
      <w:r w:rsidR="00EC5417" w:rsidRPr="15E2323F">
        <w:rPr>
          <w:rFonts w:ascii="Aptos" w:eastAsia="Aptos" w:hAnsi="Aptos" w:cs="Aptos"/>
        </w:rPr>
        <w:t>s produce forces several orders of magnitude below that related to a</w:t>
      </w:r>
      <w:r w:rsidR="00EC5417">
        <w:rPr>
          <w:rFonts w:ascii="Aptos" w:eastAsia="Aptos" w:hAnsi="Aptos" w:cs="Aptos"/>
        </w:rPr>
        <w:t>n elementary</w:t>
      </w:r>
      <w:r w:rsidR="00EC5417" w:rsidRPr="15E2323F">
        <w:rPr>
          <w:rFonts w:ascii="Aptos" w:eastAsia="Aptos" w:hAnsi="Aptos" w:cs="Aptos"/>
        </w:rPr>
        <w:t xml:space="preserve"> charge. Hence, we considered values of </w:t>
      </w:r>
      <m:oMath>
        <m:sSub>
          <m:sSubPr>
            <m:ctrlPr>
              <w:rPr>
                <w:rFonts w:ascii="Cambria Math" w:eastAsia="Aptos" w:hAnsi="Cambria Math" w:cs="Aptos"/>
                <w:i/>
              </w:rPr>
            </m:ctrlPr>
          </m:sSubPr>
          <m:e>
            <m:r>
              <m:rPr>
                <m:scr m:val="script"/>
              </m:rPr>
              <w:rPr>
                <w:rFonts w:ascii="Cambria Math" w:eastAsia="Aptos" w:hAnsi="Cambria Math" w:cs="Aptos"/>
              </w:rPr>
              <m:t>z</m:t>
            </m:r>
          </m:e>
          <m:sub>
            <m:r>
              <w:rPr>
                <w:rFonts w:ascii="Cambria Math" w:eastAsia="Aptos" w:hAnsi="Cambria Math" w:cs="Aptos"/>
              </w:rPr>
              <m:t>c</m:t>
            </m:r>
          </m:sub>
        </m:sSub>
      </m:oMath>
      <w:r w:rsidR="00EC5417">
        <w:rPr>
          <w:rFonts w:ascii="Aptos" w:eastAsia="Aptos" w:hAnsi="Aptos" w:cs="Aptos"/>
        </w:rPr>
        <w:t xml:space="preserve"> </w:t>
      </w:r>
      <w:r w:rsidR="00EC5417" w:rsidRPr="15E2323F">
        <w:rPr>
          <w:rFonts w:ascii="Aptos" w:eastAsia="Aptos" w:hAnsi="Aptos" w:cs="Aptos"/>
        </w:rPr>
        <w:t>= 0.0</w:t>
      </w:r>
      <w:r w:rsidR="00EC5417">
        <w:rPr>
          <w:rFonts w:ascii="Aptos" w:eastAsia="Aptos" w:hAnsi="Aptos" w:cs="Aptos"/>
        </w:rPr>
        <w:t>000</w:t>
      </w:r>
      <w:r w:rsidR="00EC5417" w:rsidRPr="15E2323F">
        <w:rPr>
          <w:rFonts w:ascii="Aptos" w:eastAsia="Aptos" w:hAnsi="Aptos" w:cs="Aptos"/>
        </w:rPr>
        <w:t>1, 0.0</w:t>
      </w:r>
      <w:r w:rsidR="00EC5417">
        <w:rPr>
          <w:rFonts w:ascii="Aptos" w:eastAsia="Aptos" w:hAnsi="Aptos" w:cs="Aptos"/>
        </w:rPr>
        <w:t>001</w:t>
      </w:r>
      <w:r w:rsidR="00EC5417" w:rsidRPr="15E2323F">
        <w:rPr>
          <w:rFonts w:ascii="Aptos" w:eastAsia="Aptos" w:hAnsi="Aptos" w:cs="Aptos"/>
        </w:rPr>
        <w:t>, 0.0</w:t>
      </w:r>
      <w:r w:rsidR="00EC5417">
        <w:rPr>
          <w:rFonts w:ascii="Aptos" w:eastAsia="Aptos" w:hAnsi="Aptos" w:cs="Aptos"/>
        </w:rPr>
        <w:t>01</w:t>
      </w:r>
      <w:r w:rsidR="00EC5417" w:rsidRPr="15E2323F">
        <w:rPr>
          <w:rFonts w:ascii="Aptos" w:eastAsia="Aptos" w:hAnsi="Aptos" w:cs="Aptos"/>
        </w:rPr>
        <w:t>, 0.1, 1 to show the broad range and influence of volatile charg</w:t>
      </w:r>
      <w:r w:rsidR="00EC5417">
        <w:rPr>
          <w:rFonts w:ascii="Aptos" w:eastAsia="Aptos" w:hAnsi="Aptos" w:cs="Aptos"/>
        </w:rPr>
        <w:t>e</w:t>
      </w:r>
      <w:r w:rsidR="00EC5417" w:rsidRPr="15E2323F">
        <w:rPr>
          <w:rFonts w:ascii="Aptos" w:eastAsia="Aptos" w:hAnsi="Aptos" w:cs="Aptos"/>
        </w:rPr>
        <w:t xml:space="preserve"> from weakly polarized dipoles to an ionic molecule </w:t>
      </w:r>
      <w:r w:rsidR="00EC5417">
        <w:rPr>
          <w:rFonts w:ascii="Aptos" w:eastAsia="Aptos" w:hAnsi="Aptos" w:cs="Aptos"/>
        </w:rPr>
        <w:t xml:space="preserve">of one elementary </w:t>
      </w:r>
      <w:r w:rsidR="00EC5417" w:rsidRPr="15E2323F">
        <w:rPr>
          <w:rFonts w:ascii="Aptos" w:eastAsia="Aptos" w:hAnsi="Aptos" w:cs="Aptos"/>
        </w:rPr>
        <w:t xml:space="preserve">charge. The ionic mobility, </w:t>
      </w:r>
      <m:oMath>
        <m:sSub>
          <m:sSubPr>
            <m:ctrlPr>
              <w:rPr>
                <w:rFonts w:ascii="Cambria Math" w:eastAsia="Aptos" w:hAnsi="Cambria Math" w:cs="Aptos"/>
                <w:i/>
              </w:rPr>
            </m:ctrlPr>
          </m:sSubPr>
          <m:e>
            <m:r>
              <w:rPr>
                <w:rFonts w:ascii="Cambria Math" w:eastAsia="Aptos" w:hAnsi="Cambria Math" w:cs="Aptos"/>
              </w:rPr>
              <m:t>u</m:t>
            </m:r>
          </m:e>
          <m:sub>
            <m:r>
              <w:rPr>
                <w:rFonts w:ascii="Cambria Math" w:eastAsia="Aptos" w:hAnsi="Cambria Math" w:cs="Aptos"/>
              </w:rPr>
              <m:t>m</m:t>
            </m:r>
          </m:sub>
        </m:sSub>
      </m:oMath>
      <w:r w:rsidR="00EC5417">
        <w:rPr>
          <w:rFonts w:ascii="Aptos" w:eastAsia="Aptos" w:hAnsi="Aptos" w:cs="Aptos"/>
        </w:rPr>
        <w:t xml:space="preserve"> </w:t>
      </w:r>
      <w:r w:rsidR="00EC5417" w:rsidRPr="15E2323F">
        <w:rPr>
          <w:rFonts w:ascii="Aptos" w:eastAsia="Aptos" w:hAnsi="Aptos" w:cs="Aptos"/>
        </w:rPr>
        <w:t>=</w:t>
      </w:r>
      <w:r w:rsidR="00EC5417">
        <w:rPr>
          <w:rFonts w:ascii="Aptos" w:eastAsia="Aptos" w:hAnsi="Aptos" w:cs="Aptos"/>
        </w:rPr>
        <w:t xml:space="preserve"> </w:t>
      </w:r>
      <w:r w:rsidR="00EC5417" w:rsidRPr="15E2323F">
        <w:rPr>
          <w:rFonts w:ascii="Aptos" w:eastAsia="Aptos" w:hAnsi="Aptos" w:cs="Aptos"/>
        </w:rPr>
        <w:t>D/RT, is also calculated from input parameters, whereby R is the molar gas constant (J/</w:t>
      </w:r>
      <w:proofErr w:type="spellStart"/>
      <w:r w:rsidR="00EC5417" w:rsidRPr="15E2323F">
        <w:rPr>
          <w:rFonts w:ascii="Aptos" w:eastAsia="Aptos" w:hAnsi="Aptos" w:cs="Aptos"/>
        </w:rPr>
        <w:t>mol·K</w:t>
      </w:r>
      <w:proofErr w:type="spellEnd"/>
      <w:r w:rsidR="00EC5417" w:rsidRPr="15E2323F">
        <w:rPr>
          <w:rFonts w:ascii="Aptos" w:eastAsia="Aptos" w:hAnsi="Aptos" w:cs="Aptos"/>
        </w:rPr>
        <w:t xml:space="preserve">) and T = 293 is temperature (K). Finally, F denotes Faraday’s constant (A·s/mol). </w:t>
      </w:r>
    </w:p>
    <w:p w14:paraId="0B976501" w14:textId="2EE40FDA" w:rsidR="001A1C37" w:rsidRDefault="00BF6080" w:rsidP="00D6790C">
      <w:pPr>
        <w:spacing w:after="240" w:line="240" w:lineRule="auto"/>
        <w:jc w:val="both"/>
        <w:rPr>
          <w:rFonts w:ascii="Aptos" w:eastAsia="Aptos" w:hAnsi="Aptos" w:cs="Aptos"/>
        </w:rPr>
      </w:pPr>
      <w:r>
        <w:rPr>
          <w:rFonts w:ascii="Aptos" w:eastAsia="Aptos" w:hAnsi="Aptos" w:cs="Aptos"/>
        </w:rPr>
        <w:t>For the</w:t>
      </w:r>
      <w:r w:rsidRPr="15E2323F">
        <w:rPr>
          <w:rFonts w:ascii="Aptos" w:eastAsia="Aptos" w:hAnsi="Aptos" w:cs="Aptos"/>
        </w:rPr>
        <w:t xml:space="preserve"> </w:t>
      </w:r>
      <w:r w:rsidR="001A1C37" w:rsidRPr="15E2323F">
        <w:rPr>
          <w:rFonts w:ascii="Aptos" w:eastAsia="Aptos" w:hAnsi="Aptos" w:cs="Aptos"/>
        </w:rPr>
        <w:t>boundary condition along the antennal surface</w:t>
      </w:r>
      <w:r w:rsidR="001A1C37">
        <w:rPr>
          <w:rFonts w:ascii="Aptos" w:eastAsia="Aptos" w:hAnsi="Aptos" w:cs="Aptos"/>
        </w:rPr>
        <w:t xml:space="preserve"> and hairs</w:t>
      </w:r>
      <w:r w:rsidR="00F30762">
        <w:rPr>
          <w:rFonts w:ascii="Aptos" w:eastAsia="Aptos" w:hAnsi="Aptos" w:cs="Aptos"/>
        </w:rPr>
        <w:t>,</w:t>
      </w:r>
      <w:r w:rsidR="001A1C37" w:rsidRPr="15E2323F">
        <w:rPr>
          <w:rFonts w:ascii="Aptos" w:eastAsia="Aptos" w:hAnsi="Aptos" w:cs="Aptos"/>
        </w:rPr>
        <w:t xml:space="preserve"> </w:t>
      </w:r>
      <w:r>
        <w:rPr>
          <w:rFonts w:ascii="Aptos" w:eastAsia="Aptos" w:hAnsi="Aptos" w:cs="Aptos"/>
        </w:rPr>
        <w:t>we set</w:t>
      </w:r>
      <w:r w:rsidR="001A1C37" w:rsidRPr="15E2323F">
        <w:rPr>
          <w:rFonts w:ascii="Aptos" w:eastAsia="Aptos" w:hAnsi="Aptos" w:cs="Aptos"/>
        </w:rPr>
        <w:t xml:space="preserve"> </w:t>
      </w:r>
      <m:oMath>
        <m:r>
          <w:rPr>
            <w:rFonts w:ascii="Cambria Math" w:eastAsia="Aptos" w:hAnsi="Cambria Math" w:cs="Aptos"/>
          </w:rPr>
          <m:t>c = 0</m:t>
        </m:r>
      </m:oMath>
      <w:r>
        <w:rPr>
          <w:rFonts w:ascii="Aptos" w:eastAsia="Aptos" w:hAnsi="Aptos" w:cs="Aptos"/>
        </w:rPr>
        <w:t xml:space="preserve"> to simulate absorption of VOCs. </w:t>
      </w:r>
      <w:r w:rsidR="001A1C37" w:rsidRPr="006D1528">
        <w:rPr>
          <w:rFonts w:ascii="Aptos" w:eastAsia="Aptos" w:hAnsi="Aptos" w:cs="Aptos"/>
        </w:rPr>
        <w:t>The inflow concentration was</w:t>
      </w:r>
      <w:r w:rsidR="001A1C37" w:rsidRPr="15E2323F">
        <w:rPr>
          <w:rFonts w:ascii="Aptos" w:eastAsia="Aptos" w:hAnsi="Aptos" w:cs="Aptos"/>
          <w:i/>
          <w:iCs/>
        </w:rPr>
        <w:t xml:space="preserve"> </w:t>
      </w:r>
      <m:oMath>
        <m:sSub>
          <m:sSubPr>
            <m:ctrlPr>
              <w:rPr>
                <w:rFonts w:ascii="Cambria Math" w:eastAsia="Aptos" w:hAnsi="Cambria Math" w:cs="Aptos"/>
                <w:i/>
              </w:rPr>
            </m:ctrlPr>
          </m:sSubPr>
          <m:e>
            <m:r>
              <w:rPr>
                <w:rFonts w:ascii="Cambria Math" w:eastAsia="Aptos" w:hAnsi="Cambria Math" w:cs="Aptos"/>
              </w:rPr>
              <m:t>c</m:t>
            </m:r>
          </m:e>
          <m:sub>
            <m:r>
              <w:rPr>
                <w:rFonts w:ascii="Cambria Math" w:eastAsia="Aptos" w:hAnsi="Cambria Math" w:cs="Aptos"/>
              </w:rPr>
              <m:t>0</m:t>
            </m:r>
          </m:sub>
        </m:sSub>
        <m:r>
          <w:rPr>
            <w:rFonts w:ascii="Cambria Math" w:eastAsia="Aptos" w:hAnsi="Cambria Math" w:cs="Aptos"/>
          </w:rPr>
          <m:t>=1</m:t>
        </m:r>
      </m:oMath>
      <w:r w:rsidR="001A1C37" w:rsidRPr="006D1528">
        <w:rPr>
          <w:rFonts w:ascii="Aptos" w:eastAsia="Aptos" w:hAnsi="Aptos" w:cs="Aptos"/>
        </w:rPr>
        <w:t xml:space="preserve"> mol/m</w:t>
      </w:r>
      <w:r w:rsidR="001A1C37" w:rsidRPr="006D1528">
        <w:rPr>
          <w:rFonts w:ascii="Aptos" w:eastAsia="Aptos" w:hAnsi="Aptos" w:cs="Aptos"/>
          <w:vertAlign w:val="superscript"/>
        </w:rPr>
        <w:t>3</w:t>
      </w:r>
      <w:r w:rsidR="001A1C37" w:rsidRPr="15E2323F">
        <w:rPr>
          <w:rFonts w:ascii="Aptos" w:eastAsia="Aptos" w:hAnsi="Aptos" w:cs="Aptos"/>
          <w:i/>
          <w:iCs/>
        </w:rPr>
        <w:t xml:space="preserve"> </w:t>
      </w:r>
      <w:r w:rsidR="001A1C37" w:rsidRPr="006D1528">
        <w:rPr>
          <w:rFonts w:ascii="Aptos" w:eastAsia="Aptos" w:hAnsi="Aptos" w:cs="Aptos"/>
        </w:rPr>
        <w:t>at the inlet boundary to model a uniform well</w:t>
      </w:r>
      <w:r>
        <w:rPr>
          <w:rFonts w:ascii="Aptos" w:eastAsia="Aptos" w:hAnsi="Aptos" w:cs="Aptos"/>
        </w:rPr>
        <w:t>-</w:t>
      </w:r>
      <w:r w:rsidR="001A1C37" w:rsidRPr="006D1528">
        <w:rPr>
          <w:rFonts w:ascii="Aptos" w:eastAsia="Aptos" w:hAnsi="Aptos" w:cs="Aptos"/>
        </w:rPr>
        <w:t>mixed</w:t>
      </w:r>
      <w:r>
        <w:rPr>
          <w:rFonts w:ascii="Aptos" w:eastAsia="Aptos" w:hAnsi="Aptos" w:cs="Aptos"/>
        </w:rPr>
        <w:t xml:space="preserve"> </w:t>
      </w:r>
      <w:r w:rsidRPr="006D1528">
        <w:rPr>
          <w:rFonts w:ascii="Aptos" w:eastAsia="Aptos" w:hAnsi="Aptos" w:cs="Aptos"/>
        </w:rPr>
        <w:t>distribution</w:t>
      </w:r>
      <w:r>
        <w:rPr>
          <w:rFonts w:ascii="Aptos" w:eastAsia="Aptos" w:hAnsi="Aptos" w:cs="Aptos"/>
        </w:rPr>
        <w:t xml:space="preserve"> of</w:t>
      </w:r>
      <w:r w:rsidR="001A1C37" w:rsidRPr="006D1528">
        <w:rPr>
          <w:rFonts w:ascii="Aptos" w:eastAsia="Aptos" w:hAnsi="Aptos" w:cs="Aptos"/>
        </w:rPr>
        <w:t xml:space="preserve"> </w:t>
      </w:r>
      <w:r w:rsidR="00403254">
        <w:rPr>
          <w:rFonts w:ascii="Aptos" w:eastAsia="Aptos" w:hAnsi="Aptos" w:cs="Aptos"/>
        </w:rPr>
        <w:t>VOC</w:t>
      </w:r>
      <w:r w:rsidR="001A1C37" w:rsidRPr="006D1528">
        <w:rPr>
          <w:rFonts w:ascii="Aptos" w:eastAsia="Aptos" w:hAnsi="Aptos" w:cs="Aptos"/>
        </w:rPr>
        <w:t xml:space="preserve">s in the oncoming flow. </w:t>
      </w:r>
      <w:r>
        <w:rPr>
          <w:rFonts w:ascii="Aptos" w:eastAsia="Aptos" w:hAnsi="Aptos" w:cs="Aptos"/>
        </w:rPr>
        <w:t>S</w:t>
      </w:r>
      <w:r w:rsidR="001A1C37" w:rsidRPr="006D1528">
        <w:rPr>
          <w:rFonts w:ascii="Aptos" w:eastAsia="Aptos" w:hAnsi="Aptos" w:cs="Aptos"/>
        </w:rPr>
        <w:t xml:space="preserve">ymmetry conditions were again applied to the relevant boundaries. </w:t>
      </w:r>
      <w:r w:rsidRPr="006D1528">
        <w:rPr>
          <w:rFonts w:ascii="Aptos" w:eastAsia="Aptos" w:hAnsi="Aptos" w:cs="Aptos"/>
        </w:rPr>
        <w:t>Outlet conditions are applied</w:t>
      </w:r>
      <w:r w:rsidR="00EB474C">
        <w:rPr>
          <w:rFonts w:ascii="Aptos" w:eastAsia="Aptos" w:hAnsi="Aptos" w:cs="Aptos"/>
        </w:rPr>
        <w:t xml:space="preserve"> to</w:t>
      </w:r>
      <w:r w:rsidRPr="006D1528">
        <w:rPr>
          <w:rFonts w:ascii="Aptos" w:eastAsia="Aptos" w:hAnsi="Aptos" w:cs="Aptos"/>
        </w:rPr>
        <w:t xml:space="preserve"> </w:t>
      </w:r>
      <w:r>
        <w:rPr>
          <w:rFonts w:ascii="Aptos" w:eastAsia="Aptos" w:hAnsi="Aptos" w:cs="Aptos"/>
        </w:rPr>
        <w:t xml:space="preserve">all other </w:t>
      </w:r>
      <w:r w:rsidRPr="006D1528">
        <w:rPr>
          <w:rFonts w:ascii="Aptos" w:eastAsia="Aptos" w:hAnsi="Aptos" w:cs="Aptos"/>
        </w:rPr>
        <w:t xml:space="preserve">boundaries </w:t>
      </w:r>
      <w:r>
        <w:rPr>
          <w:rFonts w:ascii="Aptos" w:eastAsia="Aptos" w:hAnsi="Aptos" w:cs="Aptos"/>
        </w:rPr>
        <w:t>with</w:t>
      </w:r>
      <w:r w:rsidRPr="15E2323F">
        <w:rPr>
          <w:rFonts w:ascii="Aptos" w:eastAsia="Aptos" w:hAnsi="Aptos" w:cs="Aptos"/>
          <w:i/>
          <w:iCs/>
        </w:rPr>
        <w:t xml:space="preserve"> </w:t>
      </w:r>
      <m:oMath>
        <m:r>
          <m:rPr>
            <m:sty m:val="b"/>
          </m:rPr>
          <w:rPr>
            <w:rFonts w:ascii="Cambria Math" w:eastAsia="Aptos" w:hAnsi="Cambria Math" w:cs="Aptos"/>
          </w:rPr>
          <m:t>n∙</m:t>
        </m:r>
        <m:r>
          <w:rPr>
            <w:rFonts w:ascii="Cambria Math" w:eastAsia="Aptos" w:hAnsi="Cambria Math" w:cs="Aptos"/>
          </w:rPr>
          <m:t>D</m:t>
        </m:r>
        <m:r>
          <m:rPr>
            <m:sty m:val="p"/>
          </m:rPr>
          <w:rPr>
            <w:rFonts w:ascii="Cambria Math" w:eastAsia="Aptos" w:hAnsi="Cambria Math" w:cs="Aptos"/>
          </w:rPr>
          <m:t>∇</m:t>
        </m:r>
        <m:r>
          <w:rPr>
            <w:rFonts w:ascii="Cambria Math" w:eastAsia="Aptos" w:hAnsi="Cambria Math" w:cs="Aptos"/>
          </w:rPr>
          <m:t>c=0</m:t>
        </m:r>
      </m:oMath>
      <w:r>
        <w:rPr>
          <w:rFonts w:ascii="Aptos" w:eastAsia="Aptos" w:hAnsi="Aptos" w:cs="Aptos"/>
          <w:i/>
        </w:rPr>
        <w:t xml:space="preserve">, </w:t>
      </w:r>
      <m:oMath>
        <m:r>
          <m:rPr>
            <m:sty m:val="b"/>
          </m:rPr>
          <w:rPr>
            <w:rFonts w:ascii="Cambria Math" w:eastAsia="Aptos" w:hAnsi="Cambria Math" w:cs="Aptos"/>
          </w:rPr>
          <m:t>n</m:t>
        </m:r>
      </m:oMath>
      <w:r w:rsidRPr="15E2323F">
        <w:rPr>
          <w:rFonts w:ascii="Aptos" w:eastAsia="Aptos" w:hAnsi="Aptos" w:cs="Aptos"/>
        </w:rPr>
        <w:t xml:space="preserve"> the local normal of the surface</w:t>
      </w:r>
      <w:r w:rsidRPr="15E2323F">
        <w:rPr>
          <w:rFonts w:ascii="Aptos" w:eastAsia="Aptos" w:hAnsi="Aptos" w:cs="Aptos"/>
          <w:i/>
          <w:iCs/>
        </w:rPr>
        <w:t xml:space="preserve">. </w:t>
      </w:r>
      <w:r w:rsidR="001A1C37" w:rsidRPr="006D1528">
        <w:rPr>
          <w:rFonts w:ascii="Aptos" w:eastAsia="Aptos" w:hAnsi="Aptos" w:cs="Aptos"/>
        </w:rPr>
        <w:t xml:space="preserve">Our metric of interest here is </w:t>
      </w:r>
      <w:r w:rsidR="001A1C37">
        <w:rPr>
          <w:rFonts w:ascii="Aptos" w:eastAsia="Aptos" w:hAnsi="Aptos" w:cs="Aptos"/>
        </w:rPr>
        <w:t>a modified version of</w:t>
      </w:r>
      <w:r w:rsidR="001A1C37" w:rsidRPr="006D1528">
        <w:rPr>
          <w:rFonts w:ascii="Aptos" w:eastAsia="Aptos" w:hAnsi="Aptos" w:cs="Aptos"/>
        </w:rPr>
        <w:t xml:space="preserve"> that presented in Claverie et al. (2022)</w:t>
      </w:r>
      <w:r w:rsidR="00C563AF">
        <w:rPr>
          <w:rFonts w:ascii="Aptos" w:eastAsia="Aptos" w:hAnsi="Aptos" w:cs="Aptos"/>
        </w:rPr>
        <w:fldChar w:fldCharType="begin" w:fldLock="1"/>
      </w:r>
      <w:r w:rsidR="00C563AF">
        <w:rPr>
          <w:rFonts w:ascii="Aptos" w:eastAsia="Aptos" w:hAnsi="Aptos" w:cs="Aptos"/>
        </w:rPr>
        <w:instrText>ADDIN CSL_CITATION {"citationItems":[{"id":"ITEM-1","itemData":{"DOI":"10.1093/icb/icad010","ISSN":"15577023","PMID":"36958852","abstract":"When sampling odors, many insects are moving their antennae in a complex but repeatable fashion. Previous studies with bees have tracked antennal movements in only two dimensions, with a low sampling rate and with relatively few odorants. A detailed characterization of the multimodal antennal movement patterns as function of olfactory stimuli is thus wanted. The aim of this study is to test for a relationship between the scanning movements and the properties of the odor molecule. We tracked several key locations on the antennae of bumblebees at high frequency and in three dimensions while stimulating the insect with puffs of 11 common odorants released in a low-speed continuous flow. Water and paraffin were used as negative controls. Movement analysis was done with the neural network Deeplabcut. Bees use a stereotypical oscillating motion of their antennae when smelling odors, similar across all bees, independently of the identity of the odors and hence their diffusivity and vapor pressure. The variability in the movement amplitude among odors is as large as between individuals. The main type of oscillation at low frequencies and large amplitude is triggered by the presence of an odor and is in line with previous work, as is the speed of movement. The second oscillation mode at higher frequencies and smaller amplitudes is constantly present. Antennae are quickly deployed when a stimulus is perceived, decorrelate their movement trajectories rapidly, and oscillate vertically with a large amplitude and laterally with a smaller one. The cone of airspace thus sampled was identified through the 3D understanding of the motion patterns. The amplitude and speed of antennal scanning movements seem to be function of the internal state of the animal, rather than determined by the odorant. Still, bees display an active olfactory sampling strategy. First, they deploy their antennae when perceiving an odor. Second, fast vertical scanning movements further increase the odorant capture rate. Finally, lateral movements might enhance the likelihood to locate the source of odor, similarly to the lateral scanning movement of insects at odor plume boundaries.","author":[{"dropping-particle":"","family":"Claverie","given":"Nicolas","non-dropping-particle":"","parse-names":false,"suffix":""},{"dropping-particle":"","family":"Buvat","given":"Pierrick","non-dropping-particle":"","parse-names":false,"suffix":""},{"dropping-particle":"","family":"Casas","given":"Jérôme","non-dropping-particle":"","parse-names":false,"suffix":""}],"container-title":"Integrative and Comparative Biology","id":"ITEM-1","issue":"2","issued":{"date-parts":[["2023"]]},"page":"315-331","title":"Active Sensing in Bees Through Antennal Movements Is Independent of Odor Molecule","type":"article-journal","volume":"63"},"uris":["http://www.mendeley.com/documents/?uuid=6eaa003d-eaeb-421f-9ca2-edfcea782fa8"]}],"mendeley":{"formattedCitation":"&lt;sup&gt;&lt;sup&gt;21&lt;/sup&gt;&lt;/sup&gt;","plainTextFormattedCitation":"21"},"properties":{"noteIndex":0},"schema":"https://github.com/citation-style-language/schema/raw/master/csl-citation.json"}</w:instrText>
      </w:r>
      <w:r w:rsidR="00C563AF">
        <w:rPr>
          <w:rFonts w:ascii="Aptos" w:eastAsia="Aptos" w:hAnsi="Aptos" w:cs="Aptos"/>
        </w:rPr>
        <w:fldChar w:fldCharType="separate"/>
      </w:r>
      <w:r w:rsidR="00C563AF" w:rsidRPr="00C563AF">
        <w:rPr>
          <w:rFonts w:ascii="Aptos" w:eastAsia="Aptos" w:hAnsi="Aptos" w:cs="Aptos"/>
          <w:noProof/>
          <w:vertAlign w:val="superscript"/>
        </w:rPr>
        <w:t>21</w:t>
      </w:r>
      <w:r w:rsidR="00C563AF">
        <w:rPr>
          <w:rFonts w:ascii="Aptos" w:eastAsia="Aptos" w:hAnsi="Aptos" w:cs="Aptos"/>
        </w:rPr>
        <w:fldChar w:fldCharType="end"/>
      </w:r>
      <w:r w:rsidR="001A1C37" w:rsidRPr="006D1528">
        <w:rPr>
          <w:rFonts w:ascii="Aptos" w:eastAsia="Aptos" w:hAnsi="Aptos" w:cs="Aptos"/>
        </w:rPr>
        <w:t xml:space="preserve">, and is denoted </w:t>
      </w:r>
      <w:r w:rsidR="00BE46F4">
        <w:rPr>
          <w:rFonts w:ascii="Aptos" w:eastAsia="Aptos" w:hAnsi="Aptos" w:cs="Aptos"/>
        </w:rPr>
        <w:t xml:space="preserve">as </w:t>
      </w:r>
      <w:r w:rsidR="001A1C37" w:rsidRPr="006D1528">
        <w:rPr>
          <w:rFonts w:ascii="Aptos" w:eastAsia="Aptos" w:hAnsi="Aptos" w:cs="Aptos"/>
        </w:rPr>
        <w:t xml:space="preserve">the capture rate of the antenna given by: </w:t>
      </w:r>
    </w:p>
    <w:p w14:paraId="0FC0ECA8" w14:textId="77777777" w:rsidR="007B2019" w:rsidRPr="006D1528" w:rsidRDefault="00000000" w:rsidP="00D6790C">
      <w:pPr>
        <w:spacing w:after="240" w:line="240" w:lineRule="auto"/>
        <w:jc w:val="right"/>
        <w:rPr>
          <w:rFonts w:ascii="Aptos" w:eastAsia="Aptos" w:hAnsi="Aptos" w:cs="Aptos"/>
        </w:rPr>
      </w:pPr>
      <m:oMath>
        <m:sSub>
          <m:sSubPr>
            <m:ctrlPr>
              <w:rPr>
                <w:rFonts w:ascii="Cambria Math" w:eastAsia="Aptos" w:hAnsi="Cambria Math" w:cs="Aptos"/>
                <w:i/>
              </w:rPr>
            </m:ctrlPr>
          </m:sSubPr>
          <m:e>
            <m:r>
              <w:rPr>
                <w:rFonts w:ascii="Cambria Math" w:eastAsia="Aptos" w:hAnsi="Cambria Math" w:cs="Aptos"/>
              </w:rPr>
              <m:t>C</m:t>
            </m:r>
          </m:e>
          <m:sub>
            <m:r>
              <w:rPr>
                <w:rFonts w:ascii="Cambria Math" w:eastAsia="Aptos" w:hAnsi="Cambria Math" w:cs="Aptos"/>
              </w:rPr>
              <m:t>a</m:t>
            </m:r>
          </m:sub>
        </m:sSub>
        <m:r>
          <w:rPr>
            <w:rFonts w:ascii="Cambria Math" w:eastAsia="Aptos" w:hAnsi="Cambria Math" w:cs="Aptos"/>
          </w:rPr>
          <m:t>=-</m:t>
        </m:r>
        <m:sSub>
          <m:sSubPr>
            <m:ctrlPr>
              <w:rPr>
                <w:rFonts w:ascii="Cambria Math" w:eastAsia="Aptos" w:hAnsi="Cambria Math" w:cs="Aptos"/>
                <w:i/>
              </w:rPr>
            </m:ctrlPr>
          </m:sSubPr>
          <m:e>
            <m:r>
              <w:rPr>
                <w:rFonts w:ascii="Cambria Math" w:eastAsia="Aptos" w:hAnsi="Cambria Math" w:cs="Aptos"/>
              </w:rPr>
              <m:t>∬</m:t>
            </m:r>
          </m:e>
          <m:sub>
            <m:r>
              <w:rPr>
                <w:rFonts w:ascii="Cambria Math" w:eastAsia="Aptos" w:hAnsi="Cambria Math" w:cs="Aptos"/>
              </w:rPr>
              <m:t>s</m:t>
            </m:r>
          </m:sub>
        </m:sSub>
        <m:r>
          <w:rPr>
            <w:rFonts w:ascii="Cambria Math" w:eastAsia="Aptos" w:hAnsi="Cambria Math" w:cs="Aptos"/>
          </w:rPr>
          <m:t>D</m:t>
        </m:r>
        <m:f>
          <m:fPr>
            <m:ctrlPr>
              <w:rPr>
                <w:rFonts w:ascii="Cambria Math" w:eastAsia="Aptos" w:hAnsi="Cambria Math" w:cs="Aptos"/>
                <w:i/>
              </w:rPr>
            </m:ctrlPr>
          </m:fPr>
          <m:num>
            <m:r>
              <w:rPr>
                <w:rFonts w:ascii="Cambria Math" w:eastAsia="Aptos" w:hAnsi="Cambria Math" w:cs="Aptos"/>
              </w:rPr>
              <m:t>∂c</m:t>
            </m:r>
          </m:num>
          <m:den>
            <m:r>
              <w:rPr>
                <w:rFonts w:ascii="Cambria Math" w:eastAsia="Aptos" w:hAnsi="Cambria Math" w:cs="Aptos"/>
              </w:rPr>
              <m:t>∂</m:t>
            </m:r>
            <m:r>
              <m:rPr>
                <m:sty m:val="b"/>
              </m:rPr>
              <w:rPr>
                <w:rFonts w:ascii="Cambria Math" w:eastAsia="Aptos" w:hAnsi="Cambria Math" w:cs="Aptos"/>
              </w:rPr>
              <m:t>n</m:t>
            </m:r>
          </m:den>
        </m:f>
        <m:r>
          <w:rPr>
            <w:rFonts w:ascii="Cambria Math" w:eastAsia="Aptos" w:hAnsi="Cambria Math" w:cs="Aptos"/>
          </w:rPr>
          <m:t>dA/S</m:t>
        </m:r>
      </m:oMath>
      <w:proofErr w:type="gramStart"/>
      <w:r w:rsidR="007B2019">
        <w:rPr>
          <w:rFonts w:ascii="Aptos" w:eastAsia="Aptos" w:hAnsi="Aptos" w:cs="Aptos"/>
        </w:rPr>
        <w:t xml:space="preserve">,   </w:t>
      </w:r>
      <w:proofErr w:type="gramEnd"/>
      <w:r w:rsidR="007B2019">
        <w:rPr>
          <w:rFonts w:ascii="Aptos" w:eastAsia="Aptos" w:hAnsi="Aptos" w:cs="Aptos"/>
        </w:rPr>
        <w:t xml:space="preserve">  </w:t>
      </w:r>
      <m:oMath>
        <m:r>
          <w:rPr>
            <w:rFonts w:ascii="Cambria Math" w:eastAsia="Aptos" w:hAnsi="Cambria Math" w:cs="Aptos"/>
          </w:rPr>
          <m:t>mol</m:t>
        </m:r>
        <m:r>
          <m:rPr>
            <m:lit/>
          </m:rPr>
          <w:rPr>
            <w:rFonts w:ascii="Cambria Math" w:eastAsia="Aptos" w:hAnsi="Cambria Math" w:cs="Aptos"/>
          </w:rPr>
          <m:t>/</m:t>
        </m:r>
        <m:r>
          <w:rPr>
            <w:rFonts w:ascii="Cambria Math" w:eastAsia="Aptos" w:hAnsi="Cambria Math" w:cs="Aptos"/>
          </w:rPr>
          <m:t>s</m:t>
        </m:r>
        <m:r>
          <m:rPr>
            <m:lit/>
          </m:rPr>
          <w:rPr>
            <w:rFonts w:ascii="Cambria Math" w:eastAsia="Aptos" w:hAnsi="Cambria Math" w:cs="Aptos"/>
          </w:rPr>
          <m:t>/</m:t>
        </m:r>
        <m:sSup>
          <m:sSupPr>
            <m:ctrlPr>
              <w:rPr>
                <w:rFonts w:ascii="Cambria Math" w:eastAsia="Aptos" w:hAnsi="Cambria Math" w:cs="Aptos"/>
                <w:i/>
              </w:rPr>
            </m:ctrlPr>
          </m:sSupPr>
          <m:e>
            <m:r>
              <w:rPr>
                <w:rFonts w:ascii="Cambria Math" w:eastAsia="Aptos" w:hAnsi="Cambria Math" w:cs="Aptos"/>
              </w:rPr>
              <m:t>m</m:t>
            </m:r>
          </m:e>
          <m:sup>
            <m:r>
              <w:rPr>
                <w:rFonts w:ascii="Cambria Math" w:eastAsia="Aptos" w:hAnsi="Cambria Math" w:cs="Aptos"/>
              </w:rPr>
              <m:t>2</m:t>
            </m:r>
          </m:sup>
        </m:sSup>
      </m:oMath>
      <w:r w:rsidR="007B2019">
        <w:rPr>
          <w:rFonts w:ascii="Aptos" w:eastAsia="Aptos" w:hAnsi="Aptos" w:cs="Aptos"/>
        </w:rPr>
        <w:t>,</w:t>
      </w:r>
      <w:r w:rsidR="007B2019">
        <w:rPr>
          <w:rFonts w:ascii="Aptos" w:eastAsia="Aptos" w:hAnsi="Aptos" w:cs="Aptos"/>
        </w:rPr>
        <w:tab/>
      </w:r>
      <w:r w:rsidR="007B2019">
        <w:rPr>
          <w:rFonts w:ascii="Aptos" w:eastAsia="Aptos" w:hAnsi="Aptos" w:cs="Aptos"/>
        </w:rPr>
        <w:tab/>
      </w:r>
      <w:r w:rsidR="007B2019">
        <w:rPr>
          <w:rFonts w:ascii="Aptos" w:eastAsia="Aptos" w:hAnsi="Aptos" w:cs="Aptos"/>
        </w:rPr>
        <w:tab/>
      </w:r>
      <w:r w:rsidR="007B2019">
        <w:rPr>
          <w:rFonts w:ascii="Aptos" w:eastAsia="Aptos" w:hAnsi="Aptos" w:cs="Aptos"/>
        </w:rPr>
        <w:tab/>
        <w:t xml:space="preserve"> (4)</w:t>
      </w:r>
    </w:p>
    <w:p w14:paraId="29D2BB12" w14:textId="74F3A079" w:rsidR="00555C14" w:rsidRDefault="00555C14" w:rsidP="00D6790C">
      <w:pPr>
        <w:spacing w:after="240" w:line="240" w:lineRule="auto"/>
        <w:jc w:val="both"/>
        <w:rPr>
          <w:rFonts w:ascii="Aptos" w:eastAsia="Aptos" w:hAnsi="Aptos" w:cs="Aptos"/>
        </w:rPr>
      </w:pPr>
      <w:r w:rsidRPr="15E2323F">
        <w:rPr>
          <w:rFonts w:ascii="Aptos" w:eastAsia="Aptos" w:hAnsi="Aptos" w:cs="Aptos"/>
        </w:rPr>
        <w:t xml:space="preserve">where </w:t>
      </w:r>
      <w:r>
        <w:rPr>
          <w:rFonts w:ascii="Aptos" w:eastAsia="Aptos" w:hAnsi="Aptos" w:cs="Aptos"/>
        </w:rPr>
        <w:t>S is the surface area of the modelled antennal section (including the hairs when present)</w:t>
      </w:r>
      <w:r w:rsidR="00BF6080">
        <w:rPr>
          <w:rFonts w:ascii="Aptos" w:eastAsia="Aptos" w:hAnsi="Aptos" w:cs="Aptos"/>
        </w:rPr>
        <w:t>. From (4)</w:t>
      </w:r>
      <w:r w:rsidR="00BE46F4">
        <w:rPr>
          <w:rFonts w:ascii="Aptos" w:eastAsia="Aptos" w:hAnsi="Aptos" w:cs="Aptos"/>
        </w:rPr>
        <w:t>,</w:t>
      </w:r>
      <w:r w:rsidR="00BF6080">
        <w:rPr>
          <w:rFonts w:ascii="Aptos" w:eastAsia="Aptos" w:hAnsi="Aptos" w:cs="Aptos"/>
        </w:rPr>
        <w:t xml:space="preserve"> </w:t>
      </w:r>
      <w:r w:rsidRPr="15E2323F">
        <w:rPr>
          <w:rFonts w:ascii="Aptos" w:eastAsia="Aptos" w:hAnsi="Aptos" w:cs="Aptos"/>
        </w:rPr>
        <w:t xml:space="preserve">the local gradient of the concentration over the </w:t>
      </w:r>
      <w:r w:rsidR="00BF6080">
        <w:rPr>
          <w:rFonts w:ascii="Aptos" w:eastAsia="Aptos" w:hAnsi="Aptos" w:cs="Aptos"/>
        </w:rPr>
        <w:t>antennal</w:t>
      </w:r>
      <w:r w:rsidR="00BF6080" w:rsidRPr="15E2323F">
        <w:rPr>
          <w:rFonts w:ascii="Aptos" w:eastAsia="Aptos" w:hAnsi="Aptos" w:cs="Aptos"/>
        </w:rPr>
        <w:t xml:space="preserve"> </w:t>
      </w:r>
      <w:r w:rsidRPr="15E2323F">
        <w:rPr>
          <w:rFonts w:ascii="Aptos" w:eastAsia="Aptos" w:hAnsi="Aptos" w:cs="Aptos"/>
        </w:rPr>
        <w:t>surface</w:t>
      </w:r>
      <w:r w:rsidR="00BF6080">
        <w:rPr>
          <w:rFonts w:ascii="Aptos" w:eastAsia="Aptos" w:hAnsi="Aptos" w:cs="Aptos"/>
        </w:rPr>
        <w:t xml:space="preserve"> giv</w:t>
      </w:r>
      <w:r w:rsidR="000D6A52">
        <w:rPr>
          <w:rFonts w:ascii="Aptos" w:eastAsia="Aptos" w:hAnsi="Aptos" w:cs="Aptos"/>
        </w:rPr>
        <w:t>es</w:t>
      </w:r>
      <w:r w:rsidR="00BF6080">
        <w:rPr>
          <w:rFonts w:ascii="Aptos" w:eastAsia="Aptos" w:hAnsi="Aptos" w:cs="Aptos"/>
        </w:rPr>
        <w:t xml:space="preserve"> the capture rate</w:t>
      </w:r>
      <w:r w:rsidRPr="15E2323F">
        <w:rPr>
          <w:rFonts w:ascii="Aptos" w:eastAsia="Aptos" w:hAnsi="Aptos" w:cs="Aptos"/>
        </w:rPr>
        <w:t>.</w:t>
      </w:r>
      <w:r w:rsidR="00BF6080">
        <w:rPr>
          <w:rFonts w:ascii="Aptos" w:eastAsia="Aptos" w:hAnsi="Aptos" w:cs="Aptos"/>
        </w:rPr>
        <w:t xml:space="preserve"> W</w:t>
      </w:r>
      <w:r>
        <w:rPr>
          <w:rFonts w:ascii="Aptos" w:eastAsia="Aptos" w:hAnsi="Aptos" w:cs="Aptos"/>
        </w:rPr>
        <w:t>e divide the integrated value by the modelled surface area to enable comparisons between scenarios</w:t>
      </w:r>
      <w:r w:rsidR="000D6A52">
        <w:rPr>
          <w:rFonts w:ascii="Aptos" w:eastAsia="Aptos" w:hAnsi="Aptos" w:cs="Aptos"/>
        </w:rPr>
        <w:t>,</w:t>
      </w:r>
      <w:r>
        <w:rPr>
          <w:rFonts w:ascii="Aptos" w:eastAsia="Aptos" w:hAnsi="Aptos" w:cs="Aptos"/>
        </w:rPr>
        <w:t xml:space="preserve"> since the antennal </w:t>
      </w:r>
      <w:r w:rsidR="00BF6080">
        <w:rPr>
          <w:rFonts w:ascii="Aptos" w:eastAsia="Aptos" w:hAnsi="Aptos" w:cs="Aptos"/>
        </w:rPr>
        <w:t xml:space="preserve">surface </w:t>
      </w:r>
      <w:r>
        <w:rPr>
          <w:rFonts w:ascii="Aptos" w:eastAsia="Aptos" w:hAnsi="Aptos" w:cs="Aptos"/>
        </w:rPr>
        <w:t>is much larger in the longitudinal case</w:t>
      </w:r>
      <w:r w:rsidR="00BF6080">
        <w:rPr>
          <w:rFonts w:ascii="Aptos" w:eastAsia="Aptos" w:hAnsi="Aptos" w:cs="Aptos"/>
        </w:rPr>
        <w:t xml:space="preserve"> and</w:t>
      </w:r>
      <w:r>
        <w:rPr>
          <w:rFonts w:ascii="Aptos" w:eastAsia="Aptos" w:hAnsi="Aptos" w:cs="Aptos"/>
        </w:rPr>
        <w:t xml:space="preserve"> </w:t>
      </w:r>
      <w:r w:rsidR="00DC4CA6">
        <w:rPr>
          <w:rFonts w:ascii="Aptos" w:eastAsia="Aptos" w:hAnsi="Aptos" w:cs="Aptos"/>
        </w:rPr>
        <w:t>when hairs are present</w:t>
      </w:r>
      <w:r>
        <w:rPr>
          <w:rFonts w:ascii="Aptos" w:eastAsia="Aptos" w:hAnsi="Aptos" w:cs="Aptos"/>
        </w:rPr>
        <w:t>.</w:t>
      </w:r>
    </w:p>
    <w:p w14:paraId="4091B874" w14:textId="77777777" w:rsidR="00833928" w:rsidRDefault="00833928">
      <w:pPr>
        <w:rPr>
          <w:b/>
          <w:bCs/>
        </w:rPr>
      </w:pPr>
      <w:r>
        <w:rPr>
          <w:b/>
          <w:bCs/>
        </w:rPr>
        <w:br w:type="page"/>
      </w:r>
    </w:p>
    <w:p w14:paraId="0B601172" w14:textId="028EEFCA" w:rsidR="008E70D4" w:rsidRDefault="002821CB" w:rsidP="00D6790C">
      <w:pPr>
        <w:spacing w:line="240" w:lineRule="auto"/>
        <w:jc w:val="both"/>
      </w:pPr>
      <w:r>
        <w:rPr>
          <w:b/>
          <w:bCs/>
        </w:rPr>
        <w:lastRenderedPageBreak/>
        <w:t>Results</w:t>
      </w:r>
      <w:r w:rsidR="008E70D4">
        <w:t xml:space="preserve"> </w:t>
      </w:r>
    </w:p>
    <w:p w14:paraId="5E52638E" w14:textId="4EDC0172" w:rsidR="00DE61D3" w:rsidRDefault="0004462F" w:rsidP="00D6790C">
      <w:pPr>
        <w:spacing w:line="240" w:lineRule="auto"/>
        <w:jc w:val="both"/>
      </w:pPr>
      <w:r>
        <w:rPr>
          <w:noProof/>
        </w:rPr>
        <mc:AlternateContent>
          <mc:Choice Requires="wpg">
            <w:drawing>
              <wp:anchor distT="0" distB="0" distL="114300" distR="114300" simplePos="0" relativeHeight="251658247" behindDoc="0" locked="0" layoutInCell="1" allowOverlap="1" wp14:anchorId="718A27A6" wp14:editId="3BE8EED3">
                <wp:simplePos x="0" y="0"/>
                <wp:positionH relativeFrom="column">
                  <wp:posOffset>177800</wp:posOffset>
                </wp:positionH>
                <wp:positionV relativeFrom="paragraph">
                  <wp:posOffset>3003550</wp:posOffset>
                </wp:positionV>
                <wp:extent cx="5731510" cy="5570834"/>
                <wp:effectExtent l="0" t="0" r="2540" b="0"/>
                <wp:wrapTopAndBottom/>
                <wp:docPr id="371955627" name="Group 4"/>
                <wp:cNvGraphicFramePr/>
                <a:graphic xmlns:a="http://schemas.openxmlformats.org/drawingml/2006/main">
                  <a:graphicData uri="http://schemas.microsoft.com/office/word/2010/wordprocessingGroup">
                    <wpg:wgp>
                      <wpg:cNvGrpSpPr/>
                      <wpg:grpSpPr>
                        <a:xfrm>
                          <a:off x="0" y="0"/>
                          <a:ext cx="5731510" cy="5570834"/>
                          <a:chOff x="0" y="0"/>
                          <a:chExt cx="5731510" cy="5570834"/>
                        </a:xfrm>
                      </wpg:grpSpPr>
                      <pic:pic xmlns:pic="http://schemas.openxmlformats.org/drawingml/2006/picture">
                        <pic:nvPicPr>
                          <pic:cNvPr id="2087180758" name="Picture 1" descr="A screenshot of a computer&#10;&#10;AI-generated content may be incorrect."/>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601210"/>
                          </a:xfrm>
                          <a:prstGeom prst="rect">
                            <a:avLst/>
                          </a:prstGeom>
                        </pic:spPr>
                      </pic:pic>
                      <wps:wsp>
                        <wps:cNvPr id="1123840605" name="Rectangle 2"/>
                        <wps:cNvSpPr/>
                        <wps:spPr>
                          <a:xfrm>
                            <a:off x="0" y="4667250"/>
                            <a:ext cx="5731510" cy="903584"/>
                          </a:xfrm>
                          <a:prstGeom prst="rect">
                            <a:avLst/>
                          </a:prstGeom>
                          <a:solidFill>
                            <a:srgbClr val="FFFFFF"/>
                          </a:solidFill>
                          <a:ln>
                            <a:noFill/>
                          </a:ln>
                        </wps:spPr>
                        <wps:txbx>
                          <w:txbxContent>
                            <w:p w14:paraId="658D3D94" w14:textId="3FB9A9E0" w:rsidR="0004462F" w:rsidRPr="00EB4493" w:rsidRDefault="0004462F" w:rsidP="0004462F">
                              <w:pPr>
                                <w:spacing w:line="276" w:lineRule="auto"/>
                                <w:jc w:val="both"/>
                                <w:rPr>
                                  <w:rFonts w:ascii="Aptos" w:hAnsi="Aptos"/>
                                  <w:b/>
                                  <w:bCs/>
                                  <w:color w:val="000000"/>
                                  <w:kern w:val="0"/>
                                  <w:sz w:val="18"/>
                                  <w:szCs w:val="18"/>
                                  <w14:ligatures w14:val="none"/>
                                </w:rPr>
                              </w:pPr>
                              <w:r w:rsidRPr="00EB4493">
                                <w:rPr>
                                  <w:rFonts w:ascii="Aptos" w:hAnsi="Aptos"/>
                                  <w:b/>
                                  <w:bCs/>
                                  <w:color w:val="000000"/>
                                  <w:sz w:val="18"/>
                                  <w:szCs w:val="18"/>
                                </w:rPr>
                                <w:t xml:space="preserve">Figure 3 </w:t>
                              </w:r>
                              <w:r w:rsidRPr="00EB4493">
                                <w:rPr>
                                  <w:rFonts w:ascii="Aptos" w:hAnsi="Aptos"/>
                                  <w:color w:val="000000"/>
                                  <w:sz w:val="18"/>
                                  <w:szCs w:val="18"/>
                                </w:rPr>
                                <w:t>Amount of charge (</w:t>
                              </w:r>
                              <w:proofErr w:type="spellStart"/>
                              <w:r w:rsidRPr="00EB4493">
                                <w:rPr>
                                  <w:rFonts w:ascii="Aptos" w:hAnsi="Aptos"/>
                                  <w:color w:val="000000"/>
                                  <w:sz w:val="18"/>
                                  <w:szCs w:val="18"/>
                                </w:rPr>
                                <w:t>pC</w:t>
                              </w:r>
                              <w:proofErr w:type="spellEnd"/>
                              <w:r w:rsidRPr="00EB4493">
                                <w:rPr>
                                  <w:rFonts w:ascii="Aptos" w:hAnsi="Aptos"/>
                                  <w:color w:val="000000"/>
                                  <w:sz w:val="18"/>
                                  <w:szCs w:val="18"/>
                                </w:rPr>
                                <w:t xml:space="preserve">) on </w:t>
                              </w:r>
                              <w:r w:rsidRPr="00EB4493">
                                <w:rPr>
                                  <w:rFonts w:ascii="Aptos" w:hAnsi="Aptos"/>
                                  <w:i/>
                                  <w:iCs/>
                                  <w:color w:val="000000"/>
                                  <w:sz w:val="18"/>
                                  <w:szCs w:val="18"/>
                                </w:rPr>
                                <w:t>Bombus terrestris</w:t>
                              </w:r>
                              <w:r w:rsidRPr="00EB4493">
                                <w:rPr>
                                  <w:rFonts w:ascii="Aptos" w:hAnsi="Aptos"/>
                                  <w:color w:val="000000"/>
                                  <w:sz w:val="18"/>
                                  <w:szCs w:val="18"/>
                                </w:rPr>
                                <w:t xml:space="preserve"> (A), </w:t>
                              </w:r>
                              <w:proofErr w:type="spellStart"/>
                              <w:r w:rsidRPr="00EB4493">
                                <w:rPr>
                                  <w:rFonts w:ascii="Aptos" w:hAnsi="Aptos"/>
                                  <w:i/>
                                  <w:iCs/>
                                  <w:color w:val="000000"/>
                                  <w:sz w:val="18"/>
                                  <w:szCs w:val="18"/>
                                </w:rPr>
                                <w:t>Aphidius</w:t>
                              </w:r>
                              <w:proofErr w:type="spellEnd"/>
                              <w:r w:rsidRPr="00EB4493">
                                <w:rPr>
                                  <w:rFonts w:ascii="Aptos" w:hAnsi="Aptos"/>
                                  <w:i/>
                                  <w:iCs/>
                                  <w:color w:val="000000"/>
                                  <w:sz w:val="18"/>
                                  <w:szCs w:val="18"/>
                                </w:rPr>
                                <w:t xml:space="preserve"> </w:t>
                              </w:r>
                              <w:proofErr w:type="spellStart"/>
                              <w:r w:rsidRPr="00EB4493">
                                <w:rPr>
                                  <w:rFonts w:ascii="Aptos" w:hAnsi="Aptos"/>
                                  <w:i/>
                                  <w:iCs/>
                                  <w:color w:val="000000"/>
                                  <w:sz w:val="18"/>
                                  <w:szCs w:val="18"/>
                                </w:rPr>
                                <w:t>ervi</w:t>
                              </w:r>
                              <w:proofErr w:type="spellEnd"/>
                              <w:r w:rsidRPr="00EB4493">
                                <w:rPr>
                                  <w:rFonts w:ascii="Aptos" w:hAnsi="Aptos"/>
                                  <w:color w:val="000000"/>
                                  <w:sz w:val="18"/>
                                  <w:szCs w:val="18"/>
                                </w:rPr>
                                <w:t xml:space="preserve"> (B) and </w:t>
                              </w:r>
                              <w:r w:rsidRPr="00EB4493">
                                <w:rPr>
                                  <w:rFonts w:ascii="Aptos" w:hAnsi="Aptos"/>
                                  <w:i/>
                                  <w:iCs/>
                                  <w:color w:val="000000"/>
                                  <w:sz w:val="18"/>
                                  <w:szCs w:val="18"/>
                                </w:rPr>
                                <w:t>Aphis fabae</w:t>
                              </w:r>
                              <w:r w:rsidRPr="00EB4493">
                                <w:rPr>
                                  <w:rFonts w:ascii="Aptos" w:hAnsi="Aptos"/>
                                  <w:color w:val="000000"/>
                                  <w:sz w:val="18"/>
                                  <w:szCs w:val="18"/>
                                </w:rPr>
                                <w:t xml:space="preserve"> (C) antennae</w:t>
                              </w:r>
                              <w:r w:rsidR="00786479">
                                <w:rPr>
                                  <w:rFonts w:ascii="Aptos" w:hAnsi="Aptos"/>
                                  <w:color w:val="000000"/>
                                  <w:sz w:val="18"/>
                                  <w:szCs w:val="18"/>
                                </w:rPr>
                                <w:t>,</w:t>
                              </w:r>
                              <w:r w:rsidRPr="00EB4493">
                                <w:rPr>
                                  <w:rFonts w:ascii="Aptos" w:hAnsi="Aptos"/>
                                  <w:color w:val="000000"/>
                                  <w:sz w:val="18"/>
                                  <w:szCs w:val="18"/>
                                </w:rPr>
                                <w:t xml:space="preserve"> which were freshly amputated (Baseline), exposed to a plasma beam to reduce their spatial charge (Neutralised) or treated with 0, -8 or +8 voltage (V) using a tungsten electrode. Measurement of total charge on individual antennae was made with a Faraday cup (n=10 antennae/species). Significance</w:t>
                              </w:r>
                              <w:proofErr w:type="gramStart"/>
                              <w:r w:rsidRPr="00EB4493">
                                <w:rPr>
                                  <w:rFonts w:ascii="Aptos" w:hAnsi="Aptos"/>
                                  <w:color w:val="000000"/>
                                  <w:sz w:val="18"/>
                                  <w:szCs w:val="18"/>
                                </w:rPr>
                                <w:t>: .</w:t>
                              </w:r>
                              <w:proofErr w:type="gramEnd"/>
                              <w:r w:rsidRPr="00EB4493">
                                <w:rPr>
                                  <w:rFonts w:ascii="Aptos" w:hAnsi="Aptos"/>
                                  <w:color w:val="000000"/>
                                  <w:sz w:val="18"/>
                                  <w:szCs w:val="18"/>
                                </w:rPr>
                                <w:t>=P&lt;0.1, *=P&lt;0.05, **=P&lt;0.01, ***=P&lt;0.001,  A and C: Kruskal-Wallis/Dunn test, B: ANOVA/Tukey.</w:t>
                              </w:r>
                            </w:p>
                          </w:txbxContent>
                        </wps:txbx>
                        <wps:bodyPr spcFirstLastPara="0" wrap="square" lIns="0" tIns="0" rIns="0" bIns="0" anchor="t">
                          <a:spAutoFit/>
                        </wps:bodyPr>
                      </wps:wsp>
                    </wpg:wgp>
                  </a:graphicData>
                </a:graphic>
              </wp:anchor>
            </w:drawing>
          </mc:Choice>
          <mc:Fallback>
            <w:pict>
              <v:group w14:anchorId="718A27A6" id="Group 4" o:spid="_x0000_s1040" style="position:absolute;left:0;text-align:left;margin-left:14pt;margin-top:236.5pt;width:451.3pt;height:438.65pt;z-index:251658247" coordsize="57315,55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">
                <v:shape id="Picture 1" o:spid="_x0000_s1041" type="#_x0000_t75" alt="A screenshot of a computer&#10;&#10;AI-generated content may be incorrect." style="position:absolute;width:57315;height:46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">
                  <v:imagedata r:id="rId19" o:title="A screenshot of a computer&#10;&#10;AI-generated content may be incorrect"/>
                </v:shape>
                <v:rect id="Rectangle 2" o:spid="_x0000_s1042" style="position:absolute;top:46672;width:57315;height:9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" stroked="f">
                  <v:textbox style="mso-fit-shape-to-text:t" inset="0,0,0,0">
                    <w:txbxContent>
                      <w:p w14:paraId="658D3D94" w14:textId="3FB9A9E0" w:rsidR="0004462F" w:rsidRPr="00EB4493" w:rsidRDefault="0004462F" w:rsidP="0004462F">
                        <w:pPr>
                          <w:spacing w:line="276" w:lineRule="auto"/>
                          <w:jc w:val="both"/>
                          <w:rPr>
                            <w:rFonts w:ascii="Aptos" w:hAnsi="Aptos"/>
                            <w:b/>
                            <w:bCs/>
                            <w:color w:val="000000"/>
                            <w:kern w:val="0"/>
                            <w:sz w:val="18"/>
                            <w:szCs w:val="18"/>
                            <w14:ligatures w14:val="none"/>
                          </w:rPr>
                        </w:pPr>
                        <w:r w:rsidRPr="00EB4493">
                          <w:rPr>
                            <w:rFonts w:ascii="Aptos" w:hAnsi="Aptos"/>
                            <w:b/>
                            <w:bCs/>
                            <w:color w:val="000000"/>
                            <w:sz w:val="18"/>
                            <w:szCs w:val="18"/>
                          </w:rPr>
                          <w:t xml:space="preserve">Figure 3 </w:t>
                        </w:r>
                        <w:r w:rsidRPr="00EB4493">
                          <w:rPr>
                            <w:rFonts w:ascii="Aptos" w:hAnsi="Aptos"/>
                            <w:color w:val="000000"/>
                            <w:sz w:val="18"/>
                            <w:szCs w:val="18"/>
                          </w:rPr>
                          <w:t>Amount of charge (</w:t>
                        </w:r>
                        <w:proofErr w:type="spellStart"/>
                        <w:r w:rsidRPr="00EB4493">
                          <w:rPr>
                            <w:rFonts w:ascii="Aptos" w:hAnsi="Aptos"/>
                            <w:color w:val="000000"/>
                            <w:sz w:val="18"/>
                            <w:szCs w:val="18"/>
                          </w:rPr>
                          <w:t>pC</w:t>
                        </w:r>
                        <w:proofErr w:type="spellEnd"/>
                        <w:r w:rsidRPr="00EB4493">
                          <w:rPr>
                            <w:rFonts w:ascii="Aptos" w:hAnsi="Aptos"/>
                            <w:color w:val="000000"/>
                            <w:sz w:val="18"/>
                            <w:szCs w:val="18"/>
                          </w:rPr>
                          <w:t xml:space="preserve">) on </w:t>
                        </w:r>
                        <w:r w:rsidRPr="00EB4493">
                          <w:rPr>
                            <w:rFonts w:ascii="Aptos" w:hAnsi="Aptos"/>
                            <w:i/>
                            <w:iCs/>
                            <w:color w:val="000000"/>
                            <w:sz w:val="18"/>
                            <w:szCs w:val="18"/>
                          </w:rPr>
                          <w:t>Bombus terrestris</w:t>
                        </w:r>
                        <w:r w:rsidRPr="00EB4493">
                          <w:rPr>
                            <w:rFonts w:ascii="Aptos" w:hAnsi="Aptos"/>
                            <w:color w:val="000000"/>
                            <w:sz w:val="18"/>
                            <w:szCs w:val="18"/>
                          </w:rPr>
                          <w:t xml:space="preserve"> (A), </w:t>
                        </w:r>
                        <w:proofErr w:type="spellStart"/>
                        <w:r w:rsidRPr="00EB4493">
                          <w:rPr>
                            <w:rFonts w:ascii="Aptos" w:hAnsi="Aptos"/>
                            <w:i/>
                            <w:iCs/>
                            <w:color w:val="000000"/>
                            <w:sz w:val="18"/>
                            <w:szCs w:val="18"/>
                          </w:rPr>
                          <w:t>Aphidius</w:t>
                        </w:r>
                        <w:proofErr w:type="spellEnd"/>
                        <w:r w:rsidRPr="00EB4493">
                          <w:rPr>
                            <w:rFonts w:ascii="Aptos" w:hAnsi="Aptos"/>
                            <w:i/>
                            <w:iCs/>
                            <w:color w:val="000000"/>
                            <w:sz w:val="18"/>
                            <w:szCs w:val="18"/>
                          </w:rPr>
                          <w:t xml:space="preserve"> </w:t>
                        </w:r>
                        <w:proofErr w:type="spellStart"/>
                        <w:r w:rsidRPr="00EB4493">
                          <w:rPr>
                            <w:rFonts w:ascii="Aptos" w:hAnsi="Aptos"/>
                            <w:i/>
                            <w:iCs/>
                            <w:color w:val="000000"/>
                            <w:sz w:val="18"/>
                            <w:szCs w:val="18"/>
                          </w:rPr>
                          <w:t>ervi</w:t>
                        </w:r>
                        <w:proofErr w:type="spellEnd"/>
                        <w:r w:rsidRPr="00EB4493">
                          <w:rPr>
                            <w:rFonts w:ascii="Aptos" w:hAnsi="Aptos"/>
                            <w:color w:val="000000"/>
                            <w:sz w:val="18"/>
                            <w:szCs w:val="18"/>
                          </w:rPr>
                          <w:t xml:space="preserve"> (B) and </w:t>
                        </w:r>
                        <w:r w:rsidRPr="00EB4493">
                          <w:rPr>
                            <w:rFonts w:ascii="Aptos" w:hAnsi="Aptos"/>
                            <w:i/>
                            <w:iCs/>
                            <w:color w:val="000000"/>
                            <w:sz w:val="18"/>
                            <w:szCs w:val="18"/>
                          </w:rPr>
                          <w:t>Aphis fabae</w:t>
                        </w:r>
                        <w:r w:rsidRPr="00EB4493">
                          <w:rPr>
                            <w:rFonts w:ascii="Aptos" w:hAnsi="Aptos"/>
                            <w:color w:val="000000"/>
                            <w:sz w:val="18"/>
                            <w:szCs w:val="18"/>
                          </w:rPr>
                          <w:t xml:space="preserve"> (C) antennae</w:t>
                        </w:r>
                        <w:r w:rsidR="00786479">
                          <w:rPr>
                            <w:rFonts w:ascii="Aptos" w:hAnsi="Aptos"/>
                            <w:color w:val="000000"/>
                            <w:sz w:val="18"/>
                            <w:szCs w:val="18"/>
                          </w:rPr>
                          <w:t>,</w:t>
                        </w:r>
                        <w:r w:rsidRPr="00EB4493">
                          <w:rPr>
                            <w:rFonts w:ascii="Aptos" w:hAnsi="Aptos"/>
                            <w:color w:val="000000"/>
                            <w:sz w:val="18"/>
                            <w:szCs w:val="18"/>
                          </w:rPr>
                          <w:t xml:space="preserve"> which were freshly amputated (Baseline), exposed to a plasma beam to reduce their spatial charge (Neutralised) or treated with 0, -8 or +8 voltage (V) using a tungsten electrode. Measurement of total charge on individual antennae was made with a Faraday cup (n=10 antennae/species). Significance</w:t>
                        </w:r>
                        <w:proofErr w:type="gramStart"/>
                        <w:r w:rsidRPr="00EB4493">
                          <w:rPr>
                            <w:rFonts w:ascii="Aptos" w:hAnsi="Aptos"/>
                            <w:color w:val="000000"/>
                            <w:sz w:val="18"/>
                            <w:szCs w:val="18"/>
                          </w:rPr>
                          <w:t>: .</w:t>
                        </w:r>
                        <w:proofErr w:type="gramEnd"/>
                        <w:r w:rsidRPr="00EB4493">
                          <w:rPr>
                            <w:rFonts w:ascii="Aptos" w:hAnsi="Aptos"/>
                            <w:color w:val="000000"/>
                            <w:sz w:val="18"/>
                            <w:szCs w:val="18"/>
                          </w:rPr>
                          <w:t>=P&lt;0.1, *=P&lt;0.05, **=P&lt;0.01, ***=P&lt;0.001,  A and C: Kruskal-Wallis/Dunn test, B: ANOVA/Tukey.</w:t>
                        </w:r>
                      </w:p>
                    </w:txbxContent>
                  </v:textbox>
                </v:rect>
                <w10:wrap type="topAndBottom"/>
              </v:group>
            </w:pict>
          </mc:Fallback>
        </mc:AlternateContent>
      </w:r>
      <w:r w:rsidR="38165DDF">
        <w:t xml:space="preserve">We first measured </w:t>
      </w:r>
      <w:r w:rsidR="00EB4493">
        <w:t>the net</w:t>
      </w:r>
      <w:r w:rsidR="002735CE">
        <w:t xml:space="preserve"> </w:t>
      </w:r>
      <w:r w:rsidR="38165DDF">
        <w:t>charge on bumble bee, aphid and parasitic wasp antennae</w:t>
      </w:r>
      <w:r w:rsidR="00F75E68">
        <w:t xml:space="preserve">. </w:t>
      </w:r>
      <w:r w:rsidR="00B658B1">
        <w:t>(</w:t>
      </w:r>
      <w:r w:rsidR="00F75E68">
        <w:t>D</w:t>
      </w:r>
      <w:r w:rsidR="38165DDF">
        <w:t>espite best efforts, measuring charge on fruit fly antennae was not possible with our setup</w:t>
      </w:r>
      <w:r w:rsidR="0845508F">
        <w:t xml:space="preserve"> due to their extremely small size</w:t>
      </w:r>
      <w:r w:rsidR="3F36EF17">
        <w:t>,</w:t>
      </w:r>
      <w:r w:rsidR="0008726D">
        <w:t xml:space="preserve"> which likely rendered their charge below the limit of detection of the </w:t>
      </w:r>
      <w:r w:rsidR="17CED752">
        <w:t>F</w:t>
      </w:r>
      <w:r w:rsidR="0008726D">
        <w:t>araday cup</w:t>
      </w:r>
      <w:r w:rsidR="38165DDF">
        <w:t>). Freshly amputated antennae, representing baseline measurements, showed a bias towards the negative range, but aphid antennae also bore positive values and thus had the broadest span of variation in charge (Fig</w:t>
      </w:r>
      <w:r w:rsidR="00F039F3">
        <w:t>ure</w:t>
      </w:r>
      <w:r w:rsidR="38165DDF">
        <w:t xml:space="preserve"> </w:t>
      </w:r>
      <w:r w:rsidR="00832815">
        <w:t>3</w:t>
      </w:r>
      <w:r w:rsidR="38165DDF">
        <w:t xml:space="preserve">). The </w:t>
      </w:r>
      <w:r w:rsidR="004C6712">
        <w:t>amount</w:t>
      </w:r>
      <w:r w:rsidR="38165DDF">
        <w:t xml:space="preserve"> of charge on bee antennae </w:t>
      </w:r>
      <w:r w:rsidR="00242447">
        <w:t>(Fig</w:t>
      </w:r>
      <w:r w:rsidR="00E1222F">
        <w:t>ure</w:t>
      </w:r>
      <w:r w:rsidR="00242447">
        <w:t xml:space="preserve"> 3A) </w:t>
      </w:r>
      <w:r w:rsidR="38165DDF">
        <w:t>was estimated to be ca. two orders of magnitude higher than on the wasp and aphid antennae (Fig</w:t>
      </w:r>
      <w:r w:rsidR="00E1222F">
        <w:t>ures</w:t>
      </w:r>
      <w:r w:rsidR="38165DDF">
        <w:t xml:space="preserve"> </w:t>
      </w:r>
      <w:r w:rsidR="00832815">
        <w:t>3</w:t>
      </w:r>
      <w:r w:rsidR="38165DDF">
        <w:t xml:space="preserve">B and C, resp.). Plasma beam near the antenna generally decreased the otherwise large dispersion of </w:t>
      </w:r>
      <w:r w:rsidR="38165DDF" w:rsidRPr="002F3E6C">
        <w:t>charge</w:t>
      </w:r>
      <w:r w:rsidR="38165DDF">
        <w:t xml:space="preserve"> values</w:t>
      </w:r>
      <w:r w:rsidR="38165DDF" w:rsidRPr="00C65EAA">
        <w:t xml:space="preserve"> </w:t>
      </w:r>
      <w:r w:rsidR="38165DDF">
        <w:t>and reduc</w:t>
      </w:r>
      <w:r w:rsidR="007E615A">
        <w:t>ed</w:t>
      </w:r>
      <w:r w:rsidR="38165DDF">
        <w:t xml:space="preserve"> the amount of total charge for the bee and aphid towards a more neutral state. Contact with the</w:t>
      </w:r>
      <w:r w:rsidR="38165DDF" w:rsidRPr="002F3E6C">
        <w:t xml:space="preserve"> tungsten electrode </w:t>
      </w:r>
      <w:r w:rsidR="38165DDF">
        <w:t xml:space="preserve">also produced a narrower distribution of </w:t>
      </w:r>
      <w:r w:rsidR="38165DDF" w:rsidRPr="002F3E6C">
        <w:t>surface</w:t>
      </w:r>
      <w:r w:rsidR="38165DDF">
        <w:t xml:space="preserve"> charge; here, application of 0 V caused clustering of values near zero in the positive range, a shift large enough to generate a statistical difference from the native </w:t>
      </w:r>
      <w:r w:rsidR="00E5388E">
        <w:t xml:space="preserve">(baseline) </w:t>
      </w:r>
      <w:r w:rsidR="38165DDF" w:rsidRPr="002F3E6C">
        <w:t>charge</w:t>
      </w:r>
      <w:r w:rsidR="38165DDF">
        <w:t>d state of unbiased</w:t>
      </w:r>
      <w:r w:rsidR="38165DDF" w:rsidRPr="002F3E6C">
        <w:t xml:space="preserve"> </w:t>
      </w:r>
      <w:r w:rsidR="38165DDF">
        <w:t>bee and wasp</w:t>
      </w:r>
      <w:r w:rsidR="38165DDF" w:rsidRPr="002F3E6C">
        <w:t xml:space="preserve"> antennae</w:t>
      </w:r>
      <w:r w:rsidR="38165DDF">
        <w:t xml:space="preserve">. This effect became even more pronounced at the -8 V bias towards the positive range for all three species, which </w:t>
      </w:r>
      <w:r w:rsidR="38165DDF" w:rsidRPr="002F3E6C">
        <w:t>confirm</w:t>
      </w:r>
      <w:r w:rsidR="38165DDF">
        <w:t>s that varying the electric potential</w:t>
      </w:r>
      <w:r w:rsidR="38165DDF" w:rsidRPr="002F3E6C">
        <w:t xml:space="preserve"> influenc</w:t>
      </w:r>
      <w:r w:rsidR="38165DDF">
        <w:t>es</w:t>
      </w:r>
      <w:r w:rsidR="38165DDF" w:rsidRPr="002F3E6C">
        <w:t xml:space="preserve"> the</w:t>
      </w:r>
      <w:r w:rsidR="38165DDF">
        <w:t xml:space="preserve"> </w:t>
      </w:r>
      <w:r w:rsidR="26DB4EA5">
        <w:t xml:space="preserve">magnitude </w:t>
      </w:r>
      <w:r w:rsidR="38165DDF">
        <w:t xml:space="preserve">and </w:t>
      </w:r>
      <w:r w:rsidR="577547C3">
        <w:t xml:space="preserve">polarity </w:t>
      </w:r>
      <w:r w:rsidR="38165DDF">
        <w:t>of antennal</w:t>
      </w:r>
      <w:r w:rsidR="38165DDF" w:rsidRPr="002F3E6C">
        <w:t xml:space="preserve"> charge</w:t>
      </w:r>
      <w:r w:rsidR="38165DDF">
        <w:t>. The +8 V bias caused a less clear effect.</w:t>
      </w:r>
      <w:r w:rsidR="007959BA" w:rsidRPr="007959BA">
        <w:rPr>
          <w:noProof/>
        </w:rPr>
        <w:t xml:space="preserve"> </w:t>
      </w:r>
    </w:p>
    <w:p w14:paraId="43912E81" w14:textId="2EF45545" w:rsidR="00833BB7" w:rsidRDefault="00833BB7" w:rsidP="00D6790C">
      <w:pPr>
        <w:spacing w:line="240" w:lineRule="auto"/>
        <w:jc w:val="both"/>
      </w:pPr>
      <w:r>
        <w:rPr>
          <w:noProof/>
        </w:rPr>
        <w:lastRenderedPageBreak/>
        <mc:AlternateContent>
          <mc:Choice Requires="wpg">
            <w:drawing>
              <wp:anchor distT="0" distB="0" distL="114300" distR="114300" simplePos="0" relativeHeight="251658246" behindDoc="0" locked="0" layoutInCell="1" allowOverlap="1" wp14:anchorId="68093B2D" wp14:editId="3C21B901">
                <wp:simplePos x="0" y="0"/>
                <wp:positionH relativeFrom="column">
                  <wp:posOffset>0</wp:posOffset>
                </wp:positionH>
                <wp:positionV relativeFrom="paragraph">
                  <wp:posOffset>1282700</wp:posOffset>
                </wp:positionV>
                <wp:extent cx="5763260" cy="5524500"/>
                <wp:effectExtent l="0" t="0" r="8890" b="0"/>
                <wp:wrapTopAndBottom/>
                <wp:docPr id="1003215304" name="Group 3"/>
                <wp:cNvGraphicFramePr/>
                <a:graphic xmlns:a="http://schemas.openxmlformats.org/drawingml/2006/main">
                  <a:graphicData uri="http://schemas.microsoft.com/office/word/2010/wordprocessingGroup">
                    <wpg:wgp>
                      <wpg:cNvGrpSpPr/>
                      <wpg:grpSpPr>
                        <a:xfrm>
                          <a:off x="0" y="0"/>
                          <a:ext cx="5763260" cy="5524500"/>
                          <a:chOff x="0" y="0"/>
                          <a:chExt cx="5763260" cy="5524500"/>
                        </a:xfrm>
                      </wpg:grpSpPr>
                      <wps:wsp>
                        <wps:cNvPr id="1057550316" name="Text Box 1"/>
                        <wps:cNvSpPr txBox="1"/>
                        <wps:spPr>
                          <a:xfrm>
                            <a:off x="31750" y="4527550"/>
                            <a:ext cx="5731510" cy="996950"/>
                          </a:xfrm>
                          <a:prstGeom prst="rect">
                            <a:avLst/>
                          </a:prstGeom>
                          <a:solidFill>
                            <a:prstClr val="white"/>
                          </a:solidFill>
                          <a:ln>
                            <a:noFill/>
                          </a:ln>
                        </wps:spPr>
                        <wps:txbx>
                          <w:txbxContent>
                            <w:p w14:paraId="720B80AD" w14:textId="3874E393" w:rsidR="009A082D" w:rsidRPr="009A082D" w:rsidRDefault="009A082D" w:rsidP="009A082D">
                              <w:pPr>
                                <w:pStyle w:val="Caption"/>
                                <w:jc w:val="both"/>
                                <w:rPr>
                                  <w:i w:val="0"/>
                                  <w:iCs w:val="0"/>
                                  <w:noProof/>
                                  <w:color w:val="000000" w:themeColor="text1"/>
                                  <w:sz w:val="22"/>
                                  <w:szCs w:val="22"/>
                                </w:rPr>
                              </w:pPr>
                              <w:r w:rsidRPr="009A082D">
                                <w:rPr>
                                  <w:b/>
                                  <w:bCs/>
                                  <w:i w:val="0"/>
                                  <w:iCs w:val="0"/>
                                  <w:color w:val="000000" w:themeColor="text1"/>
                                </w:rPr>
                                <w:t xml:space="preserve">Figure </w:t>
                              </w:r>
                              <w:r w:rsidR="00811D59">
                                <w:rPr>
                                  <w:b/>
                                  <w:bCs/>
                                  <w:i w:val="0"/>
                                  <w:iCs w:val="0"/>
                                  <w:color w:val="000000" w:themeColor="text1"/>
                                </w:rPr>
                                <w:t>4</w:t>
                              </w:r>
                              <w:r w:rsidRPr="009A082D">
                                <w:rPr>
                                  <w:i w:val="0"/>
                                  <w:iCs w:val="0"/>
                                  <w:color w:val="000000" w:themeColor="text1"/>
                                </w:rPr>
                                <w:t xml:space="preserve"> Amount of compound (ng) adsorbed onto </w:t>
                              </w:r>
                              <w:proofErr w:type="spellStart"/>
                              <w:r w:rsidRPr="009A082D">
                                <w:rPr>
                                  <w:color w:val="000000" w:themeColor="text1"/>
                                </w:rPr>
                                <w:t>Aphidius</w:t>
                              </w:r>
                              <w:proofErr w:type="spellEnd"/>
                              <w:r w:rsidRPr="009A082D">
                                <w:rPr>
                                  <w:color w:val="000000" w:themeColor="text1"/>
                                </w:rPr>
                                <w:t xml:space="preserve"> </w:t>
                              </w:r>
                              <w:proofErr w:type="spellStart"/>
                              <w:r w:rsidRPr="009A082D">
                                <w:rPr>
                                  <w:color w:val="000000" w:themeColor="text1"/>
                                </w:rPr>
                                <w:t>ervi</w:t>
                              </w:r>
                              <w:proofErr w:type="spellEnd"/>
                              <w:r w:rsidRPr="009A082D">
                                <w:rPr>
                                  <w:i w:val="0"/>
                                  <w:iCs w:val="0"/>
                                  <w:color w:val="000000" w:themeColor="text1"/>
                                </w:rPr>
                                <w:t xml:space="preserve"> antennae whilst exposed to 0, -8 and +8 V for 30 min (n=5 antennae/compound). Synthetic compounds (100 ug) were delivered to antennae through a constant stream of humidified air. Five antennae were extracted in diethyl ether after 30 min of exposure to make one replicate. EBF=(</w:t>
                              </w:r>
                              <w:r w:rsidRPr="00CF60DA">
                                <w:rPr>
                                  <w:color w:val="000000" w:themeColor="text1"/>
                                </w:rPr>
                                <w:t>E</w:t>
                              </w:r>
                              <w:r w:rsidRPr="009A082D">
                                <w:rPr>
                                  <w:i w:val="0"/>
                                  <w:iCs w:val="0"/>
                                  <w:color w:val="000000" w:themeColor="text1"/>
                                </w:rPr>
                                <w:t>)-β-</w:t>
                              </w:r>
                              <w:proofErr w:type="spellStart"/>
                              <w:r w:rsidRPr="009A082D">
                                <w:rPr>
                                  <w:i w:val="0"/>
                                  <w:iCs w:val="0"/>
                                  <w:color w:val="000000" w:themeColor="text1"/>
                                </w:rPr>
                                <w:t>farnesene</w:t>
                              </w:r>
                              <w:proofErr w:type="spellEnd"/>
                              <w:r w:rsidRPr="009A082D">
                                <w:rPr>
                                  <w:i w:val="0"/>
                                  <w:iCs w:val="0"/>
                                  <w:color w:val="000000" w:themeColor="text1"/>
                                </w:rPr>
                                <w:t>. Significance</w:t>
                              </w:r>
                              <w:r w:rsidR="00C54BE7">
                                <w:rPr>
                                  <w:i w:val="0"/>
                                  <w:iCs w:val="0"/>
                                  <w:color w:val="000000" w:themeColor="text1"/>
                                </w:rPr>
                                <w:t xml:space="preserve"> within compounds</w:t>
                              </w:r>
                              <w:r w:rsidRPr="009A082D">
                                <w:rPr>
                                  <w:i w:val="0"/>
                                  <w:iCs w:val="0"/>
                                  <w:color w:val="000000" w:themeColor="text1"/>
                                </w:rPr>
                                <w:t>: *=P&lt;0.05, **=P&lt;0.01</w:t>
                              </w:r>
                              <w:r w:rsidR="00694CE2">
                                <w:rPr>
                                  <w:i w:val="0"/>
                                  <w:iCs w:val="0"/>
                                  <w:color w:val="000000" w:themeColor="text1"/>
                                </w:rPr>
                                <w:t xml:space="preserve"> </w:t>
                              </w:r>
                              <w:r w:rsidRPr="009A082D">
                                <w:rPr>
                                  <w:i w:val="0"/>
                                  <w:iCs w:val="0"/>
                                  <w:color w:val="000000" w:themeColor="text1"/>
                                </w:rPr>
                                <w:t>ANOVA/Tukey test</w:t>
                              </w:r>
                              <w:r w:rsidR="00694CE2">
                                <w:rPr>
                                  <w:i w:val="0"/>
                                  <w:iCs w:val="0"/>
                                  <w:color w:val="000000" w:themeColor="text1"/>
                                </w:rPr>
                                <w:t xml:space="preserve"> per com</w:t>
                              </w:r>
                              <w:r w:rsidR="00203AA5">
                                <w:rPr>
                                  <w:i w:val="0"/>
                                  <w:iCs w:val="0"/>
                                  <w:color w:val="000000" w:themeColor="text1"/>
                                </w:rPr>
                                <w:t>pound across electrical bias treatment</w:t>
                              </w:r>
                              <w:r w:rsidRPr="009A082D">
                                <w:rPr>
                                  <w:i w:val="0"/>
                                  <w:iCs w:val="0"/>
                                  <w:color w:val="000000" w:themeColor="text1"/>
                                </w:rPr>
                                <w:t>.</w:t>
                              </w:r>
                              <w:r w:rsidR="00207BDE">
                                <w:rPr>
                                  <w:i w:val="0"/>
                                  <w:iCs w:val="0"/>
                                  <w:color w:val="000000" w:themeColor="text1"/>
                                </w:rPr>
                                <w:t xml:space="preserve"> Significance</w:t>
                              </w:r>
                              <w:r w:rsidR="000E191E">
                                <w:rPr>
                                  <w:i w:val="0"/>
                                  <w:iCs w:val="0"/>
                                  <w:color w:val="000000" w:themeColor="text1"/>
                                </w:rPr>
                                <w:t xml:space="preserve"> within bias</w:t>
                              </w:r>
                              <w:r w:rsidR="00207BDE">
                                <w:rPr>
                                  <w:i w:val="0"/>
                                  <w:iCs w:val="0"/>
                                  <w:color w:val="000000" w:themeColor="text1"/>
                                </w:rPr>
                                <w:t xml:space="preserve">: lowercase, uppercase and italicized lettering, </w:t>
                              </w:r>
                              <w:r w:rsidR="00A26DDA">
                                <w:rPr>
                                  <w:i w:val="0"/>
                                  <w:iCs w:val="0"/>
                                  <w:color w:val="000000" w:themeColor="text1"/>
                                </w:rPr>
                                <w:t>ANOVA/Tukey test per electrical bias treatment respectively across compounds.</w:t>
                              </w:r>
                              <w:r w:rsidR="00207BDE">
                                <w:rPr>
                                  <w:i w:val="0"/>
                                  <w:iCs w:val="0"/>
                                  <w:color w:val="000000" w:themeColor="text1"/>
                                </w:rPr>
                                <w:t xml:space="preserve"> </w:t>
                              </w:r>
                              <w:r w:rsidRPr="009A082D">
                                <w:rPr>
                                  <w:i w:val="0"/>
                                  <w:iCs w:val="0"/>
                                  <w:color w:val="000000" w:themeColor="text1"/>
                                </w:rPr>
                                <w:t xml:space="preserve">Insert: example GC traces showing confirmation of identity for </w:t>
                              </w:r>
                              <w:r w:rsidR="000E191E">
                                <w:rPr>
                                  <w:i w:val="0"/>
                                  <w:iCs w:val="0"/>
                                  <w:color w:val="000000" w:themeColor="text1"/>
                                </w:rPr>
                                <w:t>(</w:t>
                              </w:r>
                              <w:r w:rsidR="000E191E" w:rsidRPr="000E191E">
                                <w:rPr>
                                  <w:color w:val="000000" w:themeColor="text1"/>
                                </w:rPr>
                                <w:t>R</w:t>
                              </w:r>
                              <w:r w:rsidR="000E191E">
                                <w:rPr>
                                  <w:i w:val="0"/>
                                  <w:iCs w:val="0"/>
                                  <w:color w:val="000000" w:themeColor="text1"/>
                                </w:rPr>
                                <w:t>)-</w:t>
                              </w:r>
                              <w:r w:rsidRPr="009A082D">
                                <w:rPr>
                                  <w:i w:val="0"/>
                                  <w:iCs w:val="0"/>
                                  <w:color w:val="000000" w:themeColor="text1"/>
                                </w:rPr>
                                <w:t xml:space="preserve">linalool in </w:t>
                              </w:r>
                              <w:r w:rsidR="00CF60DA">
                                <w:rPr>
                                  <w:i w:val="0"/>
                                  <w:iCs w:val="0"/>
                                  <w:color w:val="000000" w:themeColor="text1"/>
                                </w:rPr>
                                <w:t xml:space="preserve">solvent </w:t>
                              </w:r>
                              <w:r w:rsidRPr="009A082D">
                                <w:rPr>
                                  <w:i w:val="0"/>
                                  <w:iCs w:val="0"/>
                                  <w:color w:val="000000" w:themeColor="text1"/>
                                </w:rPr>
                                <w:t xml:space="preserve">extracts from </w:t>
                              </w:r>
                              <w:r w:rsidRPr="009A082D">
                                <w:rPr>
                                  <w:color w:val="000000" w:themeColor="text1"/>
                                </w:rPr>
                                <w:t xml:space="preserve">A. </w:t>
                              </w:r>
                              <w:proofErr w:type="spellStart"/>
                              <w:r w:rsidRPr="009A082D">
                                <w:rPr>
                                  <w:color w:val="000000" w:themeColor="text1"/>
                                </w:rPr>
                                <w:t>ervi</w:t>
                              </w:r>
                              <w:proofErr w:type="spellEnd"/>
                              <w:r w:rsidRPr="009A082D">
                                <w:rPr>
                                  <w:i w:val="0"/>
                                  <w:iCs w:val="0"/>
                                  <w:color w:val="000000" w:themeColor="text1"/>
                                </w:rPr>
                                <w:t xml:space="preserve"> antennae</w:t>
                              </w:r>
                              <w:r w:rsidR="00CF60DA">
                                <w:rPr>
                                  <w:i w:val="0"/>
                                  <w:iCs w:val="0"/>
                                  <w:color w:val="000000" w:themeColor="text1"/>
                                </w:rPr>
                                <w:t xml:space="preserve"> biassed with -8 V</w:t>
                              </w:r>
                              <w:r w:rsidRPr="009A082D">
                                <w:rPr>
                                  <w:i w:val="0"/>
                                  <w:i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69369566" name="Picture 2" descr="A diagram of a graph&#10;&#10;AI-generated content may be incorrect."/>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483100"/>
                          </a:xfrm>
                          <a:prstGeom prst="rect">
                            <a:avLst/>
                          </a:prstGeom>
                          <a:noFill/>
                          <a:ln>
                            <a:noFill/>
                          </a:ln>
                        </pic:spPr>
                      </pic:pic>
                    </wpg:wgp>
                  </a:graphicData>
                </a:graphic>
                <wp14:sizeRelV relativeFrom="margin">
                  <wp14:pctHeight>0</wp14:pctHeight>
                </wp14:sizeRelV>
              </wp:anchor>
            </w:drawing>
          </mc:Choice>
          <mc:Fallback>
            <w:pict>
              <v:group w14:anchorId="68093B2D" id="_x0000_s1043" style="position:absolute;left:0;text-align:left;margin-left:0;margin-top:101pt;width:453.8pt;height:435pt;z-index:251658246;mso-height-relative:margin" coordsize="57632,55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">
                <v:shape id="Text Box 1" o:spid="_x0000_s1044" type="#_x0000_t202" style="position:absolute;left:317;top:45275;width:57315;height:9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" stroked="f">
                  <v:textbox inset="0,0,0,0">
                    <w:txbxContent>
                      <w:p w14:paraId="720B80AD" w14:textId="3874E393" w:rsidR="009A082D" w:rsidRPr="009A082D" w:rsidRDefault="009A082D" w:rsidP="009A082D">
                        <w:pPr>
                          <w:pStyle w:val="Caption"/>
                          <w:jc w:val="both"/>
                          <w:rPr>
                            <w:i w:val="0"/>
                            <w:iCs w:val="0"/>
                            <w:noProof/>
                            <w:color w:val="000000" w:themeColor="text1"/>
                            <w:sz w:val="22"/>
                            <w:szCs w:val="22"/>
                          </w:rPr>
                        </w:pPr>
                        <w:r w:rsidRPr="009A082D">
                          <w:rPr>
                            <w:b/>
                            <w:bCs/>
                            <w:i w:val="0"/>
                            <w:iCs w:val="0"/>
                            <w:color w:val="000000" w:themeColor="text1"/>
                          </w:rPr>
                          <w:t xml:space="preserve">Figure </w:t>
                        </w:r>
                        <w:r w:rsidR="00811D59">
                          <w:rPr>
                            <w:b/>
                            <w:bCs/>
                            <w:i w:val="0"/>
                            <w:iCs w:val="0"/>
                            <w:color w:val="000000" w:themeColor="text1"/>
                          </w:rPr>
                          <w:t>4</w:t>
                        </w:r>
                        <w:r w:rsidRPr="009A082D">
                          <w:rPr>
                            <w:i w:val="0"/>
                            <w:iCs w:val="0"/>
                            <w:color w:val="000000" w:themeColor="text1"/>
                          </w:rPr>
                          <w:t xml:space="preserve"> Amount of compound (ng) adsorbed onto </w:t>
                        </w:r>
                        <w:proofErr w:type="spellStart"/>
                        <w:r w:rsidRPr="009A082D">
                          <w:rPr>
                            <w:color w:val="000000" w:themeColor="text1"/>
                          </w:rPr>
                          <w:t>Aphidius</w:t>
                        </w:r>
                        <w:proofErr w:type="spellEnd"/>
                        <w:r w:rsidRPr="009A082D">
                          <w:rPr>
                            <w:color w:val="000000" w:themeColor="text1"/>
                          </w:rPr>
                          <w:t xml:space="preserve"> </w:t>
                        </w:r>
                        <w:proofErr w:type="spellStart"/>
                        <w:r w:rsidRPr="009A082D">
                          <w:rPr>
                            <w:color w:val="000000" w:themeColor="text1"/>
                          </w:rPr>
                          <w:t>ervi</w:t>
                        </w:r>
                        <w:proofErr w:type="spellEnd"/>
                        <w:r w:rsidRPr="009A082D">
                          <w:rPr>
                            <w:i w:val="0"/>
                            <w:iCs w:val="0"/>
                            <w:color w:val="000000" w:themeColor="text1"/>
                          </w:rPr>
                          <w:t xml:space="preserve"> antennae whilst exposed to 0, -8 and +8 V for 30 min (n=5 antennae/compound). Synthetic compounds (100 ug) were delivered to antennae through a constant stream of humidified air. Five antennae were extracted in diethyl ether after 30 min of exposure to make one replicate. EBF=(</w:t>
                        </w:r>
                        <w:r w:rsidRPr="00CF60DA">
                          <w:rPr>
                            <w:color w:val="000000" w:themeColor="text1"/>
                          </w:rPr>
                          <w:t>E</w:t>
                        </w:r>
                        <w:r w:rsidRPr="009A082D">
                          <w:rPr>
                            <w:i w:val="0"/>
                            <w:iCs w:val="0"/>
                            <w:color w:val="000000" w:themeColor="text1"/>
                          </w:rPr>
                          <w:t>)-β-</w:t>
                        </w:r>
                        <w:proofErr w:type="spellStart"/>
                        <w:r w:rsidRPr="009A082D">
                          <w:rPr>
                            <w:i w:val="0"/>
                            <w:iCs w:val="0"/>
                            <w:color w:val="000000" w:themeColor="text1"/>
                          </w:rPr>
                          <w:t>farnesene</w:t>
                        </w:r>
                        <w:proofErr w:type="spellEnd"/>
                        <w:r w:rsidRPr="009A082D">
                          <w:rPr>
                            <w:i w:val="0"/>
                            <w:iCs w:val="0"/>
                            <w:color w:val="000000" w:themeColor="text1"/>
                          </w:rPr>
                          <w:t>. Significance</w:t>
                        </w:r>
                        <w:r w:rsidR="00C54BE7">
                          <w:rPr>
                            <w:i w:val="0"/>
                            <w:iCs w:val="0"/>
                            <w:color w:val="000000" w:themeColor="text1"/>
                          </w:rPr>
                          <w:t xml:space="preserve"> within compounds</w:t>
                        </w:r>
                        <w:r w:rsidRPr="009A082D">
                          <w:rPr>
                            <w:i w:val="0"/>
                            <w:iCs w:val="0"/>
                            <w:color w:val="000000" w:themeColor="text1"/>
                          </w:rPr>
                          <w:t>: *=P&lt;0.05, **=P&lt;0.01</w:t>
                        </w:r>
                        <w:r w:rsidR="00694CE2">
                          <w:rPr>
                            <w:i w:val="0"/>
                            <w:iCs w:val="0"/>
                            <w:color w:val="000000" w:themeColor="text1"/>
                          </w:rPr>
                          <w:t xml:space="preserve"> </w:t>
                        </w:r>
                        <w:r w:rsidRPr="009A082D">
                          <w:rPr>
                            <w:i w:val="0"/>
                            <w:iCs w:val="0"/>
                            <w:color w:val="000000" w:themeColor="text1"/>
                          </w:rPr>
                          <w:t>ANOVA/Tukey test</w:t>
                        </w:r>
                        <w:r w:rsidR="00694CE2">
                          <w:rPr>
                            <w:i w:val="0"/>
                            <w:iCs w:val="0"/>
                            <w:color w:val="000000" w:themeColor="text1"/>
                          </w:rPr>
                          <w:t xml:space="preserve"> per com</w:t>
                        </w:r>
                        <w:r w:rsidR="00203AA5">
                          <w:rPr>
                            <w:i w:val="0"/>
                            <w:iCs w:val="0"/>
                            <w:color w:val="000000" w:themeColor="text1"/>
                          </w:rPr>
                          <w:t>pound across electrical bias treatment</w:t>
                        </w:r>
                        <w:r w:rsidRPr="009A082D">
                          <w:rPr>
                            <w:i w:val="0"/>
                            <w:iCs w:val="0"/>
                            <w:color w:val="000000" w:themeColor="text1"/>
                          </w:rPr>
                          <w:t>.</w:t>
                        </w:r>
                        <w:r w:rsidR="00207BDE">
                          <w:rPr>
                            <w:i w:val="0"/>
                            <w:iCs w:val="0"/>
                            <w:color w:val="000000" w:themeColor="text1"/>
                          </w:rPr>
                          <w:t xml:space="preserve"> Significance</w:t>
                        </w:r>
                        <w:r w:rsidR="000E191E">
                          <w:rPr>
                            <w:i w:val="0"/>
                            <w:iCs w:val="0"/>
                            <w:color w:val="000000" w:themeColor="text1"/>
                          </w:rPr>
                          <w:t xml:space="preserve"> within bias</w:t>
                        </w:r>
                        <w:r w:rsidR="00207BDE">
                          <w:rPr>
                            <w:i w:val="0"/>
                            <w:iCs w:val="0"/>
                            <w:color w:val="000000" w:themeColor="text1"/>
                          </w:rPr>
                          <w:t xml:space="preserve">: lowercase, uppercase and italicized lettering, </w:t>
                        </w:r>
                        <w:r w:rsidR="00A26DDA">
                          <w:rPr>
                            <w:i w:val="0"/>
                            <w:iCs w:val="0"/>
                            <w:color w:val="000000" w:themeColor="text1"/>
                          </w:rPr>
                          <w:t>ANOVA/Tukey test per electrical bias treatment respectively across compounds.</w:t>
                        </w:r>
                        <w:r w:rsidR="00207BDE">
                          <w:rPr>
                            <w:i w:val="0"/>
                            <w:iCs w:val="0"/>
                            <w:color w:val="000000" w:themeColor="text1"/>
                          </w:rPr>
                          <w:t xml:space="preserve"> </w:t>
                        </w:r>
                        <w:r w:rsidRPr="009A082D">
                          <w:rPr>
                            <w:i w:val="0"/>
                            <w:iCs w:val="0"/>
                            <w:color w:val="000000" w:themeColor="text1"/>
                          </w:rPr>
                          <w:t xml:space="preserve">Insert: example GC traces showing confirmation of identity for </w:t>
                        </w:r>
                        <w:r w:rsidR="000E191E">
                          <w:rPr>
                            <w:i w:val="0"/>
                            <w:iCs w:val="0"/>
                            <w:color w:val="000000" w:themeColor="text1"/>
                          </w:rPr>
                          <w:t>(</w:t>
                        </w:r>
                        <w:r w:rsidR="000E191E" w:rsidRPr="000E191E">
                          <w:rPr>
                            <w:color w:val="000000" w:themeColor="text1"/>
                          </w:rPr>
                          <w:t>R</w:t>
                        </w:r>
                        <w:r w:rsidR="000E191E">
                          <w:rPr>
                            <w:i w:val="0"/>
                            <w:iCs w:val="0"/>
                            <w:color w:val="000000" w:themeColor="text1"/>
                          </w:rPr>
                          <w:t>)-</w:t>
                        </w:r>
                        <w:r w:rsidRPr="009A082D">
                          <w:rPr>
                            <w:i w:val="0"/>
                            <w:iCs w:val="0"/>
                            <w:color w:val="000000" w:themeColor="text1"/>
                          </w:rPr>
                          <w:t xml:space="preserve">linalool in </w:t>
                        </w:r>
                        <w:r w:rsidR="00CF60DA">
                          <w:rPr>
                            <w:i w:val="0"/>
                            <w:iCs w:val="0"/>
                            <w:color w:val="000000" w:themeColor="text1"/>
                          </w:rPr>
                          <w:t xml:space="preserve">solvent </w:t>
                        </w:r>
                        <w:r w:rsidRPr="009A082D">
                          <w:rPr>
                            <w:i w:val="0"/>
                            <w:iCs w:val="0"/>
                            <w:color w:val="000000" w:themeColor="text1"/>
                          </w:rPr>
                          <w:t xml:space="preserve">extracts from </w:t>
                        </w:r>
                        <w:r w:rsidRPr="009A082D">
                          <w:rPr>
                            <w:color w:val="000000" w:themeColor="text1"/>
                          </w:rPr>
                          <w:t xml:space="preserve">A. </w:t>
                        </w:r>
                        <w:proofErr w:type="spellStart"/>
                        <w:r w:rsidRPr="009A082D">
                          <w:rPr>
                            <w:color w:val="000000" w:themeColor="text1"/>
                          </w:rPr>
                          <w:t>ervi</w:t>
                        </w:r>
                        <w:proofErr w:type="spellEnd"/>
                        <w:r w:rsidRPr="009A082D">
                          <w:rPr>
                            <w:i w:val="0"/>
                            <w:iCs w:val="0"/>
                            <w:color w:val="000000" w:themeColor="text1"/>
                          </w:rPr>
                          <w:t xml:space="preserve"> antennae</w:t>
                        </w:r>
                        <w:r w:rsidR="00CF60DA">
                          <w:rPr>
                            <w:i w:val="0"/>
                            <w:iCs w:val="0"/>
                            <w:color w:val="000000" w:themeColor="text1"/>
                          </w:rPr>
                          <w:t xml:space="preserve"> biassed with -8 V</w:t>
                        </w:r>
                        <w:r w:rsidRPr="009A082D">
                          <w:rPr>
                            <w:i w:val="0"/>
                            <w:iCs w:val="0"/>
                            <w:color w:val="000000" w:themeColor="text1"/>
                          </w:rPr>
                          <w:t>.</w:t>
                        </w:r>
                      </w:p>
                    </w:txbxContent>
                  </v:textbox>
                </v:shape>
                <v:shape id="Picture 2" o:spid="_x0000_s1045" type="#_x0000_t75" alt="A diagram of a graph&#10;&#10;AI-generated content may be incorrect." style="position:absolute;width:57315;height:44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">
                  <v:imagedata r:id="rId21" o:title="A diagram of a graph&#10;&#10;AI-generated content may be incorrect"/>
                </v:shape>
                <w10:wrap type="topAndBottom"/>
              </v:group>
            </w:pict>
          </mc:Fallback>
        </mc:AlternateContent>
      </w:r>
      <w:r w:rsidR="009A082D">
        <w:t xml:space="preserve">The next step was to assess </w:t>
      </w:r>
      <w:r w:rsidR="00F75E68">
        <w:t>the impact of</w:t>
      </w:r>
      <w:r w:rsidR="009A082D">
        <w:t xml:space="preserve"> surface charge </w:t>
      </w:r>
      <w:r w:rsidR="002D5DC0">
        <w:t xml:space="preserve">on </w:t>
      </w:r>
      <w:r w:rsidR="009A082D">
        <w:t xml:space="preserve">molecular adsorption from the surrounding air onto the </w:t>
      </w:r>
      <w:r w:rsidR="000F0E78" w:rsidRPr="000F0E78">
        <w:rPr>
          <w:i/>
          <w:iCs/>
        </w:rPr>
        <w:t xml:space="preserve">A. </w:t>
      </w:r>
      <w:proofErr w:type="spellStart"/>
      <w:r w:rsidR="000F0E78" w:rsidRPr="000F0E78">
        <w:rPr>
          <w:i/>
          <w:iCs/>
        </w:rPr>
        <w:t>ervi</w:t>
      </w:r>
      <w:proofErr w:type="spellEnd"/>
      <w:r w:rsidR="000F0E78">
        <w:t xml:space="preserve"> </w:t>
      </w:r>
      <w:r w:rsidR="009A082D">
        <w:t xml:space="preserve">antenna. We found evidence of this for </w:t>
      </w:r>
      <w:r w:rsidR="00396647">
        <w:t>(</w:t>
      </w:r>
      <w:r w:rsidR="00396647" w:rsidRPr="00BC07E3">
        <w:t>4a</w:t>
      </w:r>
      <w:r w:rsidR="00396647" w:rsidRPr="00A933D2">
        <w:rPr>
          <w:i/>
          <w:iCs/>
        </w:rPr>
        <w:t>S,</w:t>
      </w:r>
      <w:r w:rsidR="00396647" w:rsidRPr="00BC07E3">
        <w:t>7</w:t>
      </w:r>
      <w:r w:rsidR="00396647" w:rsidRPr="00A933D2">
        <w:rPr>
          <w:i/>
          <w:iCs/>
        </w:rPr>
        <w:t>S,</w:t>
      </w:r>
      <w:r w:rsidR="00396647" w:rsidRPr="00BC07E3">
        <w:t>7</w:t>
      </w:r>
      <w:r w:rsidR="00396647" w:rsidRPr="00A460A0">
        <w:t>a</w:t>
      </w:r>
      <w:r w:rsidR="00396647" w:rsidRPr="00A933D2">
        <w:rPr>
          <w:i/>
          <w:iCs/>
        </w:rPr>
        <w:t>R</w:t>
      </w:r>
      <w:r w:rsidR="00396647">
        <w:t>)-</w:t>
      </w:r>
      <w:r w:rsidR="009A082D">
        <w:t xml:space="preserve">nepetalactone and </w:t>
      </w:r>
      <w:r w:rsidR="00871504">
        <w:t>(</w:t>
      </w:r>
      <w:r w:rsidR="00871504" w:rsidRPr="0A2A821B">
        <w:rPr>
          <w:i/>
          <w:iCs/>
        </w:rPr>
        <w:t>R</w:t>
      </w:r>
      <w:r w:rsidR="00871504">
        <w:t>)-</w:t>
      </w:r>
      <w:r w:rsidR="009A082D">
        <w:t>linalool, but not (</w:t>
      </w:r>
      <w:r w:rsidR="009A082D" w:rsidRPr="0A2A821B">
        <w:rPr>
          <w:i/>
          <w:iCs/>
        </w:rPr>
        <w:t>E</w:t>
      </w:r>
      <w:r w:rsidR="009A082D">
        <w:t>)-β-</w:t>
      </w:r>
      <w:proofErr w:type="spellStart"/>
      <w:r w:rsidR="009A082D">
        <w:t>farnesene</w:t>
      </w:r>
      <w:proofErr w:type="spellEnd"/>
      <w:r w:rsidR="009A082D">
        <w:t xml:space="preserve">, where the -8 V bias increased the </w:t>
      </w:r>
      <w:proofErr w:type="gramStart"/>
      <w:r w:rsidR="009A082D">
        <w:t>amount</w:t>
      </w:r>
      <w:proofErr w:type="gramEnd"/>
      <w:r w:rsidR="009A082D">
        <w:t xml:space="preserve"> of adsorbed compounds as compared to 0 V bias (Fig</w:t>
      </w:r>
      <w:r w:rsidR="00871504">
        <w:t>ure</w:t>
      </w:r>
      <w:r w:rsidR="009A082D">
        <w:t xml:space="preserve"> </w:t>
      </w:r>
      <w:r w:rsidR="00EB4493">
        <w:t>4</w:t>
      </w:r>
      <w:r w:rsidR="009A082D">
        <w:t xml:space="preserve">). </w:t>
      </w:r>
      <w:r w:rsidR="00663ABC">
        <w:t>Under</w:t>
      </w:r>
      <w:r w:rsidR="009A082D">
        <w:t xml:space="preserve"> +8 V bias</w:t>
      </w:r>
      <w:r w:rsidR="10A67AE1">
        <w:t>,</w:t>
      </w:r>
      <w:r w:rsidR="009A082D">
        <w:t xml:space="preserve"> </w:t>
      </w:r>
      <w:r w:rsidR="0037370E" w:rsidRPr="0A2A821B">
        <w:rPr>
          <w:i/>
          <w:iCs/>
        </w:rPr>
        <w:t>E</w:t>
      </w:r>
      <w:r w:rsidR="0037370E">
        <w:t>)-β-</w:t>
      </w:r>
      <w:proofErr w:type="spellStart"/>
      <w:r w:rsidR="0037370E">
        <w:t>farnesene</w:t>
      </w:r>
      <w:proofErr w:type="spellEnd"/>
      <w:r w:rsidR="0037370E">
        <w:t xml:space="preserve"> showed a </w:t>
      </w:r>
      <w:r w:rsidR="44D01415">
        <w:t xml:space="preserve">reduced, but </w:t>
      </w:r>
      <w:r w:rsidR="0037370E">
        <w:t>non-significant</w:t>
      </w:r>
      <w:r w:rsidR="2502C1D4">
        <w:t>,</w:t>
      </w:r>
      <w:r w:rsidR="0037370E">
        <w:t xml:space="preserve"> </w:t>
      </w:r>
      <w:r w:rsidR="009A082D">
        <w:t>accumulation</w:t>
      </w:r>
      <w:r w:rsidR="009A082D" w:rsidRPr="002F3E6C">
        <w:t xml:space="preserve"> </w:t>
      </w:r>
      <w:r w:rsidR="009A082D">
        <w:t xml:space="preserve">on </w:t>
      </w:r>
      <w:r w:rsidR="009A082D" w:rsidRPr="002F3E6C">
        <w:t xml:space="preserve">the </w:t>
      </w:r>
      <w:r w:rsidR="009A082D">
        <w:t>antenna</w:t>
      </w:r>
      <w:r w:rsidR="009A082D" w:rsidRPr="002F3E6C">
        <w:t xml:space="preserve"> from the airstream enriched with the compound</w:t>
      </w:r>
      <w:r w:rsidR="009A082D">
        <w:t>.</w:t>
      </w:r>
    </w:p>
    <w:p w14:paraId="20F49B5A" w14:textId="17BD4C74" w:rsidR="00A26DDA" w:rsidRDefault="00A26DDA" w:rsidP="00D6790C">
      <w:pPr>
        <w:spacing w:line="240" w:lineRule="auto"/>
        <w:jc w:val="both"/>
      </w:pPr>
    </w:p>
    <w:p w14:paraId="4EB53B7E" w14:textId="7CEBC45C" w:rsidR="009A082D" w:rsidRDefault="38165DDF" w:rsidP="00D6790C">
      <w:pPr>
        <w:spacing w:line="240" w:lineRule="auto"/>
        <w:jc w:val="both"/>
      </w:pPr>
      <w:r>
        <w:t xml:space="preserve">As antennal electrophysiological (EAG) responses indicate if a certain </w:t>
      </w:r>
      <w:r w:rsidR="00EF18B0">
        <w:t>VOC</w:t>
      </w:r>
      <w:r>
        <w:t xml:space="preserve"> is detectable by the peripheral olfactory system</w:t>
      </w:r>
      <w:r w:rsidR="00A0518A">
        <w:t>,</w:t>
      </w:r>
      <w:r>
        <w:t xml:space="preserve"> </w:t>
      </w:r>
      <w:r w:rsidR="00A0518A">
        <w:t>w</w:t>
      </w:r>
      <w:r>
        <w:t>e used the EAG technique to link antennal surface charge with odour detection. Based on th</w:t>
      </w:r>
      <w:r w:rsidR="000A0496">
        <w:t>e</w:t>
      </w:r>
      <w:r>
        <w:t xml:space="preserve"> observation</w:t>
      </w:r>
      <w:r w:rsidR="000A0496">
        <w:t xml:space="preserve"> that a plasma beam near the antenna reduces the overall antennal charge compared to its baseline state (Figure 3)</w:t>
      </w:r>
      <w:r>
        <w:t xml:space="preserve">, we demonstrated that EAG responses to </w:t>
      </w:r>
      <w:r w:rsidR="00933CAA">
        <w:t>(</w:t>
      </w:r>
      <w:r w:rsidR="00933CAA" w:rsidRPr="007706FD">
        <w:rPr>
          <w:i/>
          <w:iCs/>
        </w:rPr>
        <w:t>R</w:t>
      </w:r>
      <w:r w:rsidR="00933CAA">
        <w:t>)-</w:t>
      </w:r>
      <w:r>
        <w:t xml:space="preserve">linalool become significantly smaller on bee antennae carrying reduced charge after plasma neutralisation than on those with their </w:t>
      </w:r>
      <w:r w:rsidR="00836DAE">
        <w:t>baseline</w:t>
      </w:r>
      <w:r>
        <w:t xml:space="preserve"> charge (Fig</w:t>
      </w:r>
      <w:r w:rsidR="0091298B">
        <w:t>ure</w:t>
      </w:r>
      <w:r>
        <w:t xml:space="preserve"> </w:t>
      </w:r>
      <w:r w:rsidR="00E44A1F">
        <w:t>5</w:t>
      </w:r>
      <w:r>
        <w:t xml:space="preserve"> G). The same effect was marginally significant on the wasp antenna (Fig</w:t>
      </w:r>
      <w:r w:rsidR="0091298B">
        <w:t>ure</w:t>
      </w:r>
      <w:r>
        <w:t xml:space="preserve"> </w:t>
      </w:r>
      <w:r w:rsidR="00E44A1F">
        <w:t>5</w:t>
      </w:r>
      <w:r>
        <w:t xml:space="preserve"> H).</w:t>
      </w:r>
    </w:p>
    <w:p w14:paraId="1B46354C" w14:textId="2FEC7CDE" w:rsidR="00DC1339" w:rsidRDefault="00DC1339" w:rsidP="00D6790C">
      <w:pPr>
        <w:spacing w:line="240" w:lineRule="auto"/>
        <w:jc w:val="both"/>
      </w:pPr>
      <w:r>
        <w:rPr>
          <w:noProof/>
        </w:rPr>
        <w:lastRenderedPageBreak/>
        <mc:AlternateContent>
          <mc:Choice Requires="wpg">
            <w:drawing>
              <wp:anchor distT="0" distB="0" distL="114300" distR="114300" simplePos="0" relativeHeight="251658242" behindDoc="0" locked="0" layoutInCell="1" allowOverlap="1" wp14:anchorId="7A658172" wp14:editId="41752954">
                <wp:simplePos x="0" y="0"/>
                <wp:positionH relativeFrom="column">
                  <wp:posOffset>0</wp:posOffset>
                </wp:positionH>
                <wp:positionV relativeFrom="paragraph">
                  <wp:posOffset>0</wp:posOffset>
                </wp:positionV>
                <wp:extent cx="5731510" cy="8702040"/>
                <wp:effectExtent l="0" t="0" r="2540" b="3810"/>
                <wp:wrapTopAndBottom/>
                <wp:docPr id="1073528093" name="Group 7"/>
                <wp:cNvGraphicFramePr/>
                <a:graphic xmlns:a="http://schemas.openxmlformats.org/drawingml/2006/main">
                  <a:graphicData uri="http://schemas.microsoft.com/office/word/2010/wordprocessingGroup">
                    <wpg:wgp>
                      <wpg:cNvGrpSpPr/>
                      <wpg:grpSpPr>
                        <a:xfrm>
                          <a:off x="0" y="0"/>
                          <a:ext cx="5731510" cy="8702040"/>
                          <a:chOff x="0" y="0"/>
                          <a:chExt cx="5731510" cy="8702041"/>
                        </a:xfrm>
                      </wpg:grpSpPr>
                      <wps:wsp>
                        <wps:cNvPr id="1530694323" name="Text Box 1"/>
                        <wps:cNvSpPr txBox="1"/>
                        <wps:spPr>
                          <a:xfrm>
                            <a:off x="0" y="7409879"/>
                            <a:ext cx="5731510" cy="1292162"/>
                          </a:xfrm>
                          <a:prstGeom prst="rect">
                            <a:avLst/>
                          </a:prstGeom>
                          <a:solidFill>
                            <a:prstClr val="white"/>
                          </a:solidFill>
                          <a:ln>
                            <a:noFill/>
                          </a:ln>
                        </wps:spPr>
                        <wps:txbx>
                          <w:txbxContent>
                            <w:p w14:paraId="0EEA46A1" w14:textId="5D9B8890" w:rsidR="009A082D" w:rsidRPr="009A082D" w:rsidRDefault="009A082D" w:rsidP="009A082D">
                              <w:pPr>
                                <w:pStyle w:val="Caption"/>
                                <w:jc w:val="both"/>
                                <w:rPr>
                                  <w:i w:val="0"/>
                                  <w:iCs w:val="0"/>
                                  <w:noProof/>
                                  <w:color w:val="000000" w:themeColor="text1"/>
                                  <w:sz w:val="22"/>
                                  <w:szCs w:val="22"/>
                                </w:rPr>
                              </w:pPr>
                              <w:r w:rsidRPr="009A082D">
                                <w:rPr>
                                  <w:b/>
                                  <w:bCs/>
                                  <w:i w:val="0"/>
                                  <w:iCs w:val="0"/>
                                  <w:color w:val="000000" w:themeColor="text1"/>
                                </w:rPr>
                                <w:t xml:space="preserve">Figure </w:t>
                              </w:r>
                              <w:r w:rsidR="00811D59">
                                <w:rPr>
                                  <w:b/>
                                  <w:bCs/>
                                  <w:i w:val="0"/>
                                  <w:iCs w:val="0"/>
                                  <w:color w:val="000000" w:themeColor="text1"/>
                                </w:rPr>
                                <w:t>5</w:t>
                              </w:r>
                              <w:r w:rsidRPr="009A082D">
                                <w:rPr>
                                  <w:i w:val="0"/>
                                  <w:iCs w:val="0"/>
                                  <w:color w:val="000000" w:themeColor="text1"/>
                                </w:rPr>
                                <w:t xml:space="preserve"> Electrophysiological (EAG) responses of </w:t>
                              </w:r>
                              <w:r w:rsidRPr="009A082D">
                                <w:rPr>
                                  <w:color w:val="000000" w:themeColor="text1"/>
                                </w:rPr>
                                <w:t>Bombus terrestris</w:t>
                              </w:r>
                              <w:r w:rsidRPr="009A082D">
                                <w:rPr>
                                  <w:i w:val="0"/>
                                  <w:iCs w:val="0"/>
                                  <w:color w:val="000000" w:themeColor="text1"/>
                                </w:rPr>
                                <w:t xml:space="preserve"> and </w:t>
                              </w:r>
                              <w:proofErr w:type="spellStart"/>
                              <w:r w:rsidRPr="009A082D">
                                <w:rPr>
                                  <w:color w:val="000000" w:themeColor="text1"/>
                                </w:rPr>
                                <w:t>Aphidius</w:t>
                              </w:r>
                              <w:proofErr w:type="spellEnd"/>
                              <w:r w:rsidRPr="009A082D">
                                <w:rPr>
                                  <w:color w:val="000000" w:themeColor="text1"/>
                                </w:rPr>
                                <w:t xml:space="preserve"> </w:t>
                              </w:r>
                              <w:proofErr w:type="spellStart"/>
                              <w:r w:rsidRPr="009A082D">
                                <w:rPr>
                                  <w:color w:val="000000" w:themeColor="text1"/>
                                </w:rPr>
                                <w:t>ervi</w:t>
                              </w:r>
                              <w:proofErr w:type="spellEnd"/>
                              <w:r w:rsidRPr="009A082D">
                                <w:rPr>
                                  <w:i w:val="0"/>
                                  <w:iCs w:val="0"/>
                                  <w:color w:val="000000" w:themeColor="text1"/>
                                </w:rPr>
                                <w:t xml:space="preserve"> antennae</w:t>
                              </w:r>
                              <w:r w:rsidR="00514F27">
                                <w:rPr>
                                  <w:i w:val="0"/>
                                  <w:iCs w:val="0"/>
                                  <w:color w:val="000000" w:themeColor="text1"/>
                                </w:rPr>
                                <w:t>,</w:t>
                              </w:r>
                              <w:r w:rsidRPr="009A082D">
                                <w:rPr>
                                  <w:i w:val="0"/>
                                  <w:iCs w:val="0"/>
                                  <w:color w:val="000000" w:themeColor="text1"/>
                                </w:rPr>
                                <w:t xml:space="preserve"> exposed to a range of voltages</w:t>
                              </w:r>
                              <w:r w:rsidR="00514F27">
                                <w:rPr>
                                  <w:i w:val="0"/>
                                  <w:iCs w:val="0"/>
                                  <w:color w:val="000000" w:themeColor="text1"/>
                                </w:rPr>
                                <w:t>,</w:t>
                              </w:r>
                              <w:r w:rsidRPr="009A082D">
                                <w:rPr>
                                  <w:i w:val="0"/>
                                  <w:iCs w:val="0"/>
                                  <w:color w:val="000000" w:themeColor="text1"/>
                                </w:rPr>
                                <w:t xml:space="preserve"> to synthetic compounds at a dose 10 factor lower than a significant EAG-active dose (baseline measurements </w:t>
                              </w:r>
                              <w:r w:rsidRPr="000B30DB">
                                <w:rPr>
                                  <w:i w:val="0"/>
                                  <w:iCs w:val="0"/>
                                  <w:color w:val="000000" w:themeColor="text1"/>
                                </w:rPr>
                                <w:t>Fig</w:t>
                              </w:r>
                              <w:r w:rsidR="00C92E35">
                                <w:rPr>
                                  <w:i w:val="0"/>
                                  <w:iCs w:val="0"/>
                                  <w:color w:val="000000" w:themeColor="text1"/>
                                </w:rPr>
                                <w:t>ure</w:t>
                              </w:r>
                              <w:r w:rsidRPr="000B30DB">
                                <w:rPr>
                                  <w:i w:val="0"/>
                                  <w:iCs w:val="0"/>
                                  <w:color w:val="000000" w:themeColor="text1"/>
                                </w:rPr>
                                <w:t xml:space="preserve"> S</w:t>
                              </w:r>
                              <w:r w:rsidR="000B30DB" w:rsidRPr="000B30DB">
                                <w:rPr>
                                  <w:i w:val="0"/>
                                  <w:iCs w:val="0"/>
                                  <w:color w:val="000000" w:themeColor="text1"/>
                                </w:rPr>
                                <w:t>2</w:t>
                              </w:r>
                              <w:r w:rsidRPr="009A082D">
                                <w:rPr>
                                  <w:i w:val="0"/>
                                  <w:iCs w:val="0"/>
                                  <w:color w:val="000000" w:themeColor="text1"/>
                                </w:rPr>
                                <w:t xml:space="preserve">, mean ±SE). A: </w:t>
                              </w:r>
                              <w:r w:rsidR="00C92E35" w:rsidRPr="00E21DC0">
                                <w:rPr>
                                  <w:i w:val="0"/>
                                  <w:iCs w:val="0"/>
                                </w:rPr>
                                <w:t>(</w:t>
                              </w:r>
                              <w:r w:rsidR="00C92E35" w:rsidRPr="00E21DC0">
                                <w:t>R</w:t>
                              </w:r>
                              <w:r w:rsidR="00C92E35" w:rsidRPr="00E21DC0">
                                <w:rPr>
                                  <w:i w:val="0"/>
                                  <w:iCs w:val="0"/>
                                </w:rPr>
                                <w:t>)-</w:t>
                              </w:r>
                              <w:r w:rsidRPr="009A082D">
                                <w:rPr>
                                  <w:i w:val="0"/>
                                  <w:iCs w:val="0"/>
                                  <w:color w:val="000000" w:themeColor="text1"/>
                                </w:rPr>
                                <w:t>linalool (n=8, dose=1</w:t>
                              </w:r>
                              <w:r w:rsidR="00C92E35">
                                <w:rPr>
                                  <w:i w:val="0"/>
                                  <w:iCs w:val="0"/>
                                  <w:color w:val="000000" w:themeColor="text1"/>
                                </w:rPr>
                                <w:t xml:space="preserve"> </w:t>
                              </w:r>
                              <w:r w:rsidRPr="009A082D">
                                <w:rPr>
                                  <w:i w:val="0"/>
                                  <w:iCs w:val="0"/>
                                  <w:color w:val="000000" w:themeColor="text1"/>
                                </w:rPr>
                                <w:t xml:space="preserve">µg), B: </w:t>
                              </w:r>
                              <w:proofErr w:type="spellStart"/>
                              <w:r w:rsidRPr="009A082D">
                                <w:rPr>
                                  <w:i w:val="0"/>
                                  <w:iCs w:val="0"/>
                                  <w:color w:val="000000" w:themeColor="text1"/>
                                </w:rPr>
                                <w:t>citral</w:t>
                              </w:r>
                              <w:proofErr w:type="spellEnd"/>
                              <w:r w:rsidRPr="009A082D">
                                <w:rPr>
                                  <w:i w:val="0"/>
                                  <w:iCs w:val="0"/>
                                  <w:color w:val="000000" w:themeColor="text1"/>
                                </w:rPr>
                                <w:t xml:space="preserve"> (n=7, dose=100</w:t>
                              </w:r>
                              <w:r w:rsidR="00C92E35">
                                <w:rPr>
                                  <w:i w:val="0"/>
                                  <w:iCs w:val="0"/>
                                  <w:color w:val="000000" w:themeColor="text1"/>
                                </w:rPr>
                                <w:t xml:space="preserve"> </w:t>
                              </w:r>
                              <w:r w:rsidRPr="009A082D">
                                <w:rPr>
                                  <w:i w:val="0"/>
                                  <w:iCs w:val="0"/>
                                  <w:color w:val="000000" w:themeColor="text1"/>
                                </w:rPr>
                                <w:t>ng), C: (</w:t>
                              </w:r>
                              <w:r w:rsidRPr="00C87443">
                                <w:rPr>
                                  <w:color w:val="000000" w:themeColor="text1"/>
                                </w:rPr>
                                <w:t>E</w:t>
                              </w:r>
                              <w:r w:rsidRPr="009A082D">
                                <w:rPr>
                                  <w:i w:val="0"/>
                                  <w:iCs w:val="0"/>
                                  <w:color w:val="000000" w:themeColor="text1"/>
                                </w:rPr>
                                <w:t>)-ocimene (n=7, dose=10</w:t>
                              </w:r>
                              <w:r w:rsidR="00C92E35">
                                <w:rPr>
                                  <w:i w:val="0"/>
                                  <w:iCs w:val="0"/>
                                  <w:color w:val="000000" w:themeColor="text1"/>
                                </w:rPr>
                                <w:t xml:space="preserve"> </w:t>
                              </w:r>
                              <w:r w:rsidRPr="009A082D">
                                <w:rPr>
                                  <w:i w:val="0"/>
                                  <w:iCs w:val="0"/>
                                  <w:color w:val="000000" w:themeColor="text1"/>
                                </w:rPr>
                                <w:t xml:space="preserve">ng), D: </w:t>
                              </w:r>
                              <w:r w:rsidR="00BD4331" w:rsidRPr="00BC0F5F">
                                <w:rPr>
                                  <w:i w:val="0"/>
                                  <w:iCs w:val="0"/>
                                </w:rPr>
                                <w:t>(</w:t>
                              </w:r>
                              <w:r w:rsidR="00BD4331" w:rsidRPr="00BC0F5F">
                                <w:t>R</w:t>
                              </w:r>
                              <w:r w:rsidR="00BD4331" w:rsidRPr="00BC0F5F">
                                <w:rPr>
                                  <w:i w:val="0"/>
                                  <w:iCs w:val="0"/>
                                </w:rPr>
                                <w:t>)</w:t>
                              </w:r>
                              <w:r w:rsidR="00BD4331">
                                <w:t>-</w:t>
                              </w:r>
                              <w:r w:rsidRPr="009A082D">
                                <w:rPr>
                                  <w:i w:val="0"/>
                                  <w:iCs w:val="0"/>
                                  <w:color w:val="000000" w:themeColor="text1"/>
                                </w:rPr>
                                <w:t>linalool (n=8, dose=100</w:t>
                              </w:r>
                              <w:r w:rsidR="00C92E35">
                                <w:rPr>
                                  <w:i w:val="0"/>
                                  <w:iCs w:val="0"/>
                                  <w:color w:val="000000" w:themeColor="text1"/>
                                </w:rPr>
                                <w:t xml:space="preserve"> </w:t>
                              </w:r>
                              <w:r w:rsidRPr="009A082D">
                                <w:rPr>
                                  <w:i w:val="0"/>
                                  <w:iCs w:val="0"/>
                                  <w:color w:val="000000" w:themeColor="text1"/>
                                </w:rPr>
                                <w:t xml:space="preserve">ng), E: </w:t>
                              </w:r>
                              <w:r w:rsidR="00F22D0E">
                                <w:t>(</w:t>
                              </w:r>
                              <w:r w:rsidR="00F22D0E" w:rsidRPr="00BC0F5F">
                                <w:rPr>
                                  <w:i w:val="0"/>
                                  <w:iCs w:val="0"/>
                                </w:rPr>
                                <w:t>4a</w:t>
                              </w:r>
                              <w:r w:rsidR="00F22D0E" w:rsidRPr="00A933D2">
                                <w:t>S,</w:t>
                              </w:r>
                              <w:r w:rsidR="00F22D0E" w:rsidRPr="00BC0F5F">
                                <w:rPr>
                                  <w:i w:val="0"/>
                                  <w:iCs w:val="0"/>
                                </w:rPr>
                                <w:t>7</w:t>
                              </w:r>
                              <w:r w:rsidR="00F22D0E" w:rsidRPr="00A933D2">
                                <w:t>S,</w:t>
                              </w:r>
                              <w:r w:rsidR="00F22D0E" w:rsidRPr="00BC0F5F">
                                <w:rPr>
                                  <w:i w:val="0"/>
                                  <w:iCs w:val="0"/>
                                </w:rPr>
                                <w:t>7a</w:t>
                              </w:r>
                              <w:r w:rsidR="00F22D0E" w:rsidRPr="00A933D2">
                                <w:t>R</w:t>
                              </w:r>
                              <w:r w:rsidR="00F22D0E">
                                <w:t>)-</w:t>
                              </w:r>
                              <w:r w:rsidRPr="009A082D">
                                <w:rPr>
                                  <w:i w:val="0"/>
                                  <w:iCs w:val="0"/>
                                  <w:color w:val="000000" w:themeColor="text1"/>
                                </w:rPr>
                                <w:t>nepetalactone (n=11, dose=100</w:t>
                              </w:r>
                              <w:r w:rsidR="007A5183">
                                <w:rPr>
                                  <w:i w:val="0"/>
                                  <w:iCs w:val="0"/>
                                  <w:color w:val="000000" w:themeColor="text1"/>
                                </w:rPr>
                                <w:t xml:space="preserve"> </w:t>
                              </w:r>
                              <w:r w:rsidRPr="009A082D">
                                <w:rPr>
                                  <w:i w:val="0"/>
                                  <w:iCs w:val="0"/>
                                  <w:color w:val="000000" w:themeColor="text1"/>
                                </w:rPr>
                                <w:t>ng), F: (</w:t>
                              </w:r>
                              <w:r w:rsidRPr="00C87443">
                                <w:rPr>
                                  <w:color w:val="000000" w:themeColor="text1"/>
                                </w:rPr>
                                <w:t>E</w:t>
                              </w:r>
                              <w:r w:rsidRPr="009A082D">
                                <w:rPr>
                                  <w:i w:val="0"/>
                                  <w:iCs w:val="0"/>
                                  <w:color w:val="000000" w:themeColor="text1"/>
                                </w:rPr>
                                <w:t>)-β-</w:t>
                              </w:r>
                              <w:proofErr w:type="spellStart"/>
                              <w:r w:rsidRPr="009A082D">
                                <w:rPr>
                                  <w:i w:val="0"/>
                                  <w:iCs w:val="0"/>
                                  <w:color w:val="000000" w:themeColor="text1"/>
                                </w:rPr>
                                <w:t>farnesene</w:t>
                              </w:r>
                              <w:proofErr w:type="spellEnd"/>
                              <w:r w:rsidRPr="009A082D">
                                <w:rPr>
                                  <w:i w:val="0"/>
                                  <w:iCs w:val="0"/>
                                  <w:color w:val="000000" w:themeColor="text1"/>
                                </w:rPr>
                                <w:t xml:space="preserve"> (n=8, dose=1</w:t>
                              </w:r>
                              <w:r w:rsidR="007A5183">
                                <w:rPr>
                                  <w:i w:val="0"/>
                                  <w:iCs w:val="0"/>
                                  <w:color w:val="000000" w:themeColor="text1"/>
                                </w:rPr>
                                <w:t xml:space="preserve"> </w:t>
                              </w:r>
                              <w:r w:rsidRPr="009A082D">
                                <w:rPr>
                                  <w:i w:val="0"/>
                                  <w:iCs w:val="0"/>
                                  <w:color w:val="000000" w:themeColor="text1"/>
                                </w:rPr>
                                <w:t>µg). EAG responses were normalised to a positive control</w:t>
                              </w:r>
                              <w:r w:rsidR="007A5183">
                                <w:rPr>
                                  <w:i w:val="0"/>
                                  <w:iCs w:val="0"/>
                                  <w:color w:val="000000" w:themeColor="text1"/>
                                </w:rPr>
                                <w:t>:</w:t>
                              </w:r>
                              <w:r w:rsidRPr="009A082D">
                                <w:rPr>
                                  <w:i w:val="0"/>
                                  <w:iCs w:val="0"/>
                                  <w:color w:val="000000" w:themeColor="text1"/>
                                </w:rPr>
                                <w:t xml:space="preserve"> </w:t>
                              </w:r>
                              <w:r w:rsidRPr="009A082D">
                                <w:rPr>
                                  <w:color w:val="000000" w:themeColor="text1"/>
                                </w:rPr>
                                <w:t>B. terrestris</w:t>
                              </w:r>
                              <w:r w:rsidRPr="009A082D">
                                <w:rPr>
                                  <w:i w:val="0"/>
                                  <w:iCs w:val="0"/>
                                  <w:color w:val="000000" w:themeColor="text1"/>
                                </w:rPr>
                                <w:t xml:space="preserve"> = benzaldehyde, </w:t>
                              </w:r>
                              <w:r w:rsidRPr="00BC0F5F">
                                <w:rPr>
                                  <w:color w:val="000000" w:themeColor="text1"/>
                                </w:rPr>
                                <w:t xml:space="preserve">A. </w:t>
                              </w:r>
                              <w:proofErr w:type="spellStart"/>
                              <w:r w:rsidRPr="00BC0F5F">
                                <w:rPr>
                                  <w:color w:val="000000" w:themeColor="text1"/>
                                </w:rPr>
                                <w:t>ervi</w:t>
                              </w:r>
                              <w:proofErr w:type="spellEnd"/>
                              <w:r w:rsidRPr="009A082D">
                                <w:rPr>
                                  <w:i w:val="0"/>
                                  <w:iCs w:val="0"/>
                                  <w:color w:val="000000" w:themeColor="text1"/>
                                </w:rPr>
                                <w:t xml:space="preserve"> = (</w:t>
                              </w:r>
                              <w:r w:rsidRPr="00C87443">
                                <w:rPr>
                                  <w:color w:val="000000" w:themeColor="text1"/>
                                </w:rPr>
                                <w:t>E</w:t>
                              </w:r>
                              <w:r w:rsidRPr="009A082D">
                                <w:rPr>
                                  <w:i w:val="0"/>
                                  <w:iCs w:val="0"/>
                                  <w:color w:val="000000" w:themeColor="text1"/>
                                </w:rPr>
                                <w:t>)-caryophyllene. Charge applied on antennae via tungsten electrode. Significance from diethyl ether solvent control</w:t>
                              </w:r>
                              <w:proofErr w:type="gramStart"/>
                              <w:r w:rsidRPr="009A082D">
                                <w:rPr>
                                  <w:i w:val="0"/>
                                  <w:iCs w:val="0"/>
                                  <w:color w:val="000000" w:themeColor="text1"/>
                                </w:rPr>
                                <w:t>: .</w:t>
                              </w:r>
                              <w:proofErr w:type="gramEnd"/>
                              <w:r w:rsidRPr="009A082D">
                                <w:rPr>
                                  <w:i w:val="0"/>
                                  <w:iCs w:val="0"/>
                                  <w:color w:val="000000" w:themeColor="text1"/>
                                </w:rPr>
                                <w:t>=p&lt;0.1, *=p&lt;0.05 (</w:t>
                              </w:r>
                              <w:r w:rsidR="009866C3" w:rsidRPr="009866C3">
                                <w:rPr>
                                  <w:i w:val="0"/>
                                  <w:iCs w:val="0"/>
                                  <w:color w:val="auto"/>
                                </w:rPr>
                                <w:t>Table S3</w:t>
                              </w:r>
                              <w:r w:rsidRPr="009A082D">
                                <w:rPr>
                                  <w:i w:val="0"/>
                                  <w:iCs w:val="0"/>
                                  <w:color w:val="FF0000"/>
                                </w:rPr>
                                <w:t xml:space="preserve"> </w:t>
                              </w:r>
                              <w:r w:rsidRPr="009A082D">
                                <w:rPr>
                                  <w:i w:val="0"/>
                                  <w:iCs w:val="0"/>
                                  <w:color w:val="000000" w:themeColor="text1"/>
                                </w:rPr>
                                <w:t xml:space="preserve">for statistical tests). Effect of charge neutralisation via plasma beam on </w:t>
                              </w:r>
                              <w:r w:rsidRPr="009A082D">
                                <w:rPr>
                                  <w:color w:val="000000" w:themeColor="text1"/>
                                </w:rPr>
                                <w:t>B. terrestris</w:t>
                              </w:r>
                              <w:r w:rsidRPr="009A082D">
                                <w:rPr>
                                  <w:i w:val="0"/>
                                  <w:iCs w:val="0"/>
                                  <w:color w:val="000000" w:themeColor="text1"/>
                                </w:rPr>
                                <w:t xml:space="preserve"> (G; n=11, dose=10</w:t>
                              </w:r>
                              <w:r w:rsidR="009B681A">
                                <w:rPr>
                                  <w:i w:val="0"/>
                                  <w:iCs w:val="0"/>
                                  <w:color w:val="000000" w:themeColor="text1"/>
                                </w:rPr>
                                <w:t xml:space="preserve"> </w:t>
                              </w:r>
                              <w:r w:rsidRPr="009A082D">
                                <w:rPr>
                                  <w:i w:val="0"/>
                                  <w:iCs w:val="0"/>
                                  <w:color w:val="000000" w:themeColor="text1"/>
                                </w:rPr>
                                <w:t xml:space="preserve">µg; Kruskal-Wallis/Wilcoxon test) and </w:t>
                              </w:r>
                              <w:r w:rsidRPr="009A082D">
                                <w:rPr>
                                  <w:color w:val="000000" w:themeColor="text1"/>
                                </w:rPr>
                                <w:t xml:space="preserve">A. </w:t>
                              </w:r>
                              <w:proofErr w:type="spellStart"/>
                              <w:r w:rsidRPr="009A082D">
                                <w:rPr>
                                  <w:color w:val="000000" w:themeColor="text1"/>
                                </w:rPr>
                                <w:t>ervi</w:t>
                              </w:r>
                              <w:proofErr w:type="spellEnd"/>
                              <w:r w:rsidRPr="009A082D">
                                <w:rPr>
                                  <w:i w:val="0"/>
                                  <w:iCs w:val="0"/>
                                  <w:color w:val="000000" w:themeColor="text1"/>
                                </w:rPr>
                                <w:t xml:space="preserve"> (H; n=24, dose=1</w:t>
                              </w:r>
                              <w:r w:rsidR="009B681A">
                                <w:rPr>
                                  <w:i w:val="0"/>
                                  <w:iCs w:val="0"/>
                                  <w:color w:val="000000" w:themeColor="text1"/>
                                </w:rPr>
                                <w:t xml:space="preserve"> </w:t>
                              </w:r>
                              <w:r w:rsidRPr="009A082D">
                                <w:rPr>
                                  <w:i w:val="0"/>
                                  <w:iCs w:val="0"/>
                                  <w:color w:val="000000" w:themeColor="text1"/>
                                </w:rPr>
                                <w:t xml:space="preserve">µg; Kruskal-Wallis/Dunn test) EAG responses to </w:t>
                              </w:r>
                              <w:r w:rsidR="009B681A" w:rsidRPr="00BC0F5F">
                                <w:rPr>
                                  <w:i w:val="0"/>
                                  <w:iCs w:val="0"/>
                                </w:rPr>
                                <w:t>(</w:t>
                              </w:r>
                              <w:r w:rsidR="009B681A" w:rsidRPr="00BC0F5F">
                                <w:t>R</w:t>
                              </w:r>
                              <w:r w:rsidR="009B681A" w:rsidRPr="00BC0F5F">
                                <w:rPr>
                                  <w:i w:val="0"/>
                                  <w:iCs w:val="0"/>
                                </w:rPr>
                                <w:t>)</w:t>
                              </w:r>
                              <w:r w:rsidR="009B681A">
                                <w:t>-</w:t>
                              </w:r>
                              <w:r w:rsidRPr="009A082D">
                                <w:rPr>
                                  <w:i w:val="0"/>
                                  <w:iCs w:val="0"/>
                                  <w:color w:val="000000" w:themeColor="text1"/>
                                </w:rPr>
                                <w:t>linaloo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430461959" name="Picture 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7356475"/>
                          </a:xfrm>
                          <a:prstGeom prst="rect">
                            <a:avLst/>
                          </a:prstGeom>
                          <a:noFill/>
                          <a:ln>
                            <a:noFill/>
                          </a:ln>
                        </pic:spPr>
                      </pic:pic>
                    </wpg:wgp>
                  </a:graphicData>
                </a:graphic>
                <wp14:sizeRelV relativeFrom="margin">
                  <wp14:pctHeight>0</wp14:pctHeight>
                </wp14:sizeRelV>
              </wp:anchor>
            </w:drawing>
          </mc:Choice>
          <mc:Fallback>
            <w:pict>
              <v:group w14:anchorId="7A658172" id="Group 7" o:spid="_x0000_s1046" style="position:absolute;left:0;text-align:left;margin-left:0;margin-top:0;width:451.3pt;height:685.2pt;z-index:251658242;mso-height-relative:margin" coordsize="57315,87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">
                <v:shape id="Text Box 1" o:spid="_x0000_s1047" type="#_x0000_t202" style="position:absolute;top:74098;width:57315;height:12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" stroked="f">
                  <v:textbox inset="0,0,0,0">
                    <w:txbxContent>
                      <w:p w14:paraId="0EEA46A1" w14:textId="5D9B8890" w:rsidR="009A082D" w:rsidRPr="009A082D" w:rsidRDefault="009A082D" w:rsidP="009A082D">
                        <w:pPr>
                          <w:pStyle w:val="Caption"/>
                          <w:jc w:val="both"/>
                          <w:rPr>
                            <w:i w:val="0"/>
                            <w:iCs w:val="0"/>
                            <w:noProof/>
                            <w:color w:val="000000" w:themeColor="text1"/>
                            <w:sz w:val="22"/>
                            <w:szCs w:val="22"/>
                          </w:rPr>
                        </w:pPr>
                        <w:r w:rsidRPr="009A082D">
                          <w:rPr>
                            <w:b/>
                            <w:bCs/>
                            <w:i w:val="0"/>
                            <w:iCs w:val="0"/>
                            <w:color w:val="000000" w:themeColor="text1"/>
                          </w:rPr>
                          <w:t xml:space="preserve">Figure </w:t>
                        </w:r>
                        <w:r w:rsidR="00811D59">
                          <w:rPr>
                            <w:b/>
                            <w:bCs/>
                            <w:i w:val="0"/>
                            <w:iCs w:val="0"/>
                            <w:color w:val="000000" w:themeColor="text1"/>
                          </w:rPr>
                          <w:t>5</w:t>
                        </w:r>
                        <w:r w:rsidRPr="009A082D">
                          <w:rPr>
                            <w:i w:val="0"/>
                            <w:iCs w:val="0"/>
                            <w:color w:val="000000" w:themeColor="text1"/>
                          </w:rPr>
                          <w:t xml:space="preserve"> Electrophysiological (EAG) responses of </w:t>
                        </w:r>
                        <w:r w:rsidRPr="009A082D">
                          <w:rPr>
                            <w:color w:val="000000" w:themeColor="text1"/>
                          </w:rPr>
                          <w:t>Bombus terrestris</w:t>
                        </w:r>
                        <w:r w:rsidRPr="009A082D">
                          <w:rPr>
                            <w:i w:val="0"/>
                            <w:iCs w:val="0"/>
                            <w:color w:val="000000" w:themeColor="text1"/>
                          </w:rPr>
                          <w:t xml:space="preserve"> and </w:t>
                        </w:r>
                        <w:proofErr w:type="spellStart"/>
                        <w:r w:rsidRPr="009A082D">
                          <w:rPr>
                            <w:color w:val="000000" w:themeColor="text1"/>
                          </w:rPr>
                          <w:t>Aphidius</w:t>
                        </w:r>
                        <w:proofErr w:type="spellEnd"/>
                        <w:r w:rsidRPr="009A082D">
                          <w:rPr>
                            <w:color w:val="000000" w:themeColor="text1"/>
                          </w:rPr>
                          <w:t xml:space="preserve"> </w:t>
                        </w:r>
                        <w:proofErr w:type="spellStart"/>
                        <w:r w:rsidRPr="009A082D">
                          <w:rPr>
                            <w:color w:val="000000" w:themeColor="text1"/>
                          </w:rPr>
                          <w:t>ervi</w:t>
                        </w:r>
                        <w:proofErr w:type="spellEnd"/>
                        <w:r w:rsidRPr="009A082D">
                          <w:rPr>
                            <w:i w:val="0"/>
                            <w:iCs w:val="0"/>
                            <w:color w:val="000000" w:themeColor="text1"/>
                          </w:rPr>
                          <w:t xml:space="preserve"> antennae</w:t>
                        </w:r>
                        <w:r w:rsidR="00514F27">
                          <w:rPr>
                            <w:i w:val="0"/>
                            <w:iCs w:val="0"/>
                            <w:color w:val="000000" w:themeColor="text1"/>
                          </w:rPr>
                          <w:t>,</w:t>
                        </w:r>
                        <w:r w:rsidRPr="009A082D">
                          <w:rPr>
                            <w:i w:val="0"/>
                            <w:iCs w:val="0"/>
                            <w:color w:val="000000" w:themeColor="text1"/>
                          </w:rPr>
                          <w:t xml:space="preserve"> exposed to a range of voltages</w:t>
                        </w:r>
                        <w:r w:rsidR="00514F27">
                          <w:rPr>
                            <w:i w:val="0"/>
                            <w:iCs w:val="0"/>
                            <w:color w:val="000000" w:themeColor="text1"/>
                          </w:rPr>
                          <w:t>,</w:t>
                        </w:r>
                        <w:r w:rsidRPr="009A082D">
                          <w:rPr>
                            <w:i w:val="0"/>
                            <w:iCs w:val="0"/>
                            <w:color w:val="000000" w:themeColor="text1"/>
                          </w:rPr>
                          <w:t xml:space="preserve"> to synthetic compounds at a dose 10 factor lower than a significant EAG-active dose (baseline measurements </w:t>
                        </w:r>
                        <w:r w:rsidRPr="000B30DB">
                          <w:rPr>
                            <w:i w:val="0"/>
                            <w:iCs w:val="0"/>
                            <w:color w:val="000000" w:themeColor="text1"/>
                          </w:rPr>
                          <w:t>Fig</w:t>
                        </w:r>
                        <w:r w:rsidR="00C92E35">
                          <w:rPr>
                            <w:i w:val="0"/>
                            <w:iCs w:val="0"/>
                            <w:color w:val="000000" w:themeColor="text1"/>
                          </w:rPr>
                          <w:t>ure</w:t>
                        </w:r>
                        <w:r w:rsidRPr="000B30DB">
                          <w:rPr>
                            <w:i w:val="0"/>
                            <w:iCs w:val="0"/>
                            <w:color w:val="000000" w:themeColor="text1"/>
                          </w:rPr>
                          <w:t xml:space="preserve"> S</w:t>
                        </w:r>
                        <w:r w:rsidR="000B30DB" w:rsidRPr="000B30DB">
                          <w:rPr>
                            <w:i w:val="0"/>
                            <w:iCs w:val="0"/>
                            <w:color w:val="000000" w:themeColor="text1"/>
                          </w:rPr>
                          <w:t>2</w:t>
                        </w:r>
                        <w:r w:rsidRPr="009A082D">
                          <w:rPr>
                            <w:i w:val="0"/>
                            <w:iCs w:val="0"/>
                            <w:color w:val="000000" w:themeColor="text1"/>
                          </w:rPr>
                          <w:t xml:space="preserve">, mean ±SE). A: </w:t>
                        </w:r>
                        <w:r w:rsidR="00C92E35" w:rsidRPr="00E21DC0">
                          <w:rPr>
                            <w:i w:val="0"/>
                            <w:iCs w:val="0"/>
                          </w:rPr>
                          <w:t>(</w:t>
                        </w:r>
                        <w:r w:rsidR="00C92E35" w:rsidRPr="00E21DC0">
                          <w:t>R</w:t>
                        </w:r>
                        <w:r w:rsidR="00C92E35" w:rsidRPr="00E21DC0">
                          <w:rPr>
                            <w:i w:val="0"/>
                            <w:iCs w:val="0"/>
                          </w:rPr>
                          <w:t>)-</w:t>
                        </w:r>
                        <w:r w:rsidRPr="009A082D">
                          <w:rPr>
                            <w:i w:val="0"/>
                            <w:iCs w:val="0"/>
                            <w:color w:val="000000" w:themeColor="text1"/>
                          </w:rPr>
                          <w:t>linalool (n=8, dose=1</w:t>
                        </w:r>
                        <w:r w:rsidR="00C92E35">
                          <w:rPr>
                            <w:i w:val="0"/>
                            <w:iCs w:val="0"/>
                            <w:color w:val="000000" w:themeColor="text1"/>
                          </w:rPr>
                          <w:t xml:space="preserve"> </w:t>
                        </w:r>
                        <w:r w:rsidRPr="009A082D">
                          <w:rPr>
                            <w:i w:val="0"/>
                            <w:iCs w:val="0"/>
                            <w:color w:val="000000" w:themeColor="text1"/>
                          </w:rPr>
                          <w:t xml:space="preserve">µg), B: </w:t>
                        </w:r>
                        <w:proofErr w:type="spellStart"/>
                        <w:r w:rsidRPr="009A082D">
                          <w:rPr>
                            <w:i w:val="0"/>
                            <w:iCs w:val="0"/>
                            <w:color w:val="000000" w:themeColor="text1"/>
                          </w:rPr>
                          <w:t>citral</w:t>
                        </w:r>
                        <w:proofErr w:type="spellEnd"/>
                        <w:r w:rsidRPr="009A082D">
                          <w:rPr>
                            <w:i w:val="0"/>
                            <w:iCs w:val="0"/>
                            <w:color w:val="000000" w:themeColor="text1"/>
                          </w:rPr>
                          <w:t xml:space="preserve"> (n=7, dose=100</w:t>
                        </w:r>
                        <w:r w:rsidR="00C92E35">
                          <w:rPr>
                            <w:i w:val="0"/>
                            <w:iCs w:val="0"/>
                            <w:color w:val="000000" w:themeColor="text1"/>
                          </w:rPr>
                          <w:t xml:space="preserve"> </w:t>
                        </w:r>
                        <w:r w:rsidRPr="009A082D">
                          <w:rPr>
                            <w:i w:val="0"/>
                            <w:iCs w:val="0"/>
                            <w:color w:val="000000" w:themeColor="text1"/>
                          </w:rPr>
                          <w:t>ng), C: (</w:t>
                        </w:r>
                        <w:r w:rsidRPr="00C87443">
                          <w:rPr>
                            <w:color w:val="000000" w:themeColor="text1"/>
                          </w:rPr>
                          <w:t>E</w:t>
                        </w:r>
                        <w:r w:rsidRPr="009A082D">
                          <w:rPr>
                            <w:i w:val="0"/>
                            <w:iCs w:val="0"/>
                            <w:color w:val="000000" w:themeColor="text1"/>
                          </w:rPr>
                          <w:t>)-ocimene (n=7, dose=10</w:t>
                        </w:r>
                        <w:r w:rsidR="00C92E35">
                          <w:rPr>
                            <w:i w:val="0"/>
                            <w:iCs w:val="0"/>
                            <w:color w:val="000000" w:themeColor="text1"/>
                          </w:rPr>
                          <w:t xml:space="preserve"> </w:t>
                        </w:r>
                        <w:r w:rsidRPr="009A082D">
                          <w:rPr>
                            <w:i w:val="0"/>
                            <w:iCs w:val="0"/>
                            <w:color w:val="000000" w:themeColor="text1"/>
                          </w:rPr>
                          <w:t xml:space="preserve">ng), D: </w:t>
                        </w:r>
                        <w:r w:rsidR="00BD4331" w:rsidRPr="00BC0F5F">
                          <w:rPr>
                            <w:i w:val="0"/>
                            <w:iCs w:val="0"/>
                          </w:rPr>
                          <w:t>(</w:t>
                        </w:r>
                        <w:r w:rsidR="00BD4331" w:rsidRPr="00BC0F5F">
                          <w:t>R</w:t>
                        </w:r>
                        <w:r w:rsidR="00BD4331" w:rsidRPr="00BC0F5F">
                          <w:rPr>
                            <w:i w:val="0"/>
                            <w:iCs w:val="0"/>
                          </w:rPr>
                          <w:t>)</w:t>
                        </w:r>
                        <w:r w:rsidR="00BD4331">
                          <w:t>-</w:t>
                        </w:r>
                        <w:r w:rsidRPr="009A082D">
                          <w:rPr>
                            <w:i w:val="0"/>
                            <w:iCs w:val="0"/>
                            <w:color w:val="000000" w:themeColor="text1"/>
                          </w:rPr>
                          <w:t>linalool (n=8, dose=100</w:t>
                        </w:r>
                        <w:r w:rsidR="00C92E35">
                          <w:rPr>
                            <w:i w:val="0"/>
                            <w:iCs w:val="0"/>
                            <w:color w:val="000000" w:themeColor="text1"/>
                          </w:rPr>
                          <w:t xml:space="preserve"> </w:t>
                        </w:r>
                        <w:r w:rsidRPr="009A082D">
                          <w:rPr>
                            <w:i w:val="0"/>
                            <w:iCs w:val="0"/>
                            <w:color w:val="000000" w:themeColor="text1"/>
                          </w:rPr>
                          <w:t xml:space="preserve">ng), E: </w:t>
                        </w:r>
                        <w:r w:rsidR="00F22D0E">
                          <w:t>(</w:t>
                        </w:r>
                        <w:r w:rsidR="00F22D0E" w:rsidRPr="00BC0F5F">
                          <w:rPr>
                            <w:i w:val="0"/>
                            <w:iCs w:val="0"/>
                          </w:rPr>
                          <w:t>4a</w:t>
                        </w:r>
                        <w:r w:rsidR="00F22D0E" w:rsidRPr="00A933D2">
                          <w:t>S,</w:t>
                        </w:r>
                        <w:r w:rsidR="00F22D0E" w:rsidRPr="00BC0F5F">
                          <w:rPr>
                            <w:i w:val="0"/>
                            <w:iCs w:val="0"/>
                          </w:rPr>
                          <w:t>7</w:t>
                        </w:r>
                        <w:r w:rsidR="00F22D0E" w:rsidRPr="00A933D2">
                          <w:t>S,</w:t>
                        </w:r>
                        <w:r w:rsidR="00F22D0E" w:rsidRPr="00BC0F5F">
                          <w:rPr>
                            <w:i w:val="0"/>
                            <w:iCs w:val="0"/>
                          </w:rPr>
                          <w:t>7a</w:t>
                        </w:r>
                        <w:r w:rsidR="00F22D0E" w:rsidRPr="00A933D2">
                          <w:t>R</w:t>
                        </w:r>
                        <w:r w:rsidR="00F22D0E">
                          <w:t>)-</w:t>
                        </w:r>
                        <w:r w:rsidRPr="009A082D">
                          <w:rPr>
                            <w:i w:val="0"/>
                            <w:iCs w:val="0"/>
                            <w:color w:val="000000" w:themeColor="text1"/>
                          </w:rPr>
                          <w:t>nepetalactone (n=11, dose=100</w:t>
                        </w:r>
                        <w:r w:rsidR="007A5183">
                          <w:rPr>
                            <w:i w:val="0"/>
                            <w:iCs w:val="0"/>
                            <w:color w:val="000000" w:themeColor="text1"/>
                          </w:rPr>
                          <w:t xml:space="preserve"> </w:t>
                        </w:r>
                        <w:r w:rsidRPr="009A082D">
                          <w:rPr>
                            <w:i w:val="0"/>
                            <w:iCs w:val="0"/>
                            <w:color w:val="000000" w:themeColor="text1"/>
                          </w:rPr>
                          <w:t>ng), F: (</w:t>
                        </w:r>
                        <w:r w:rsidRPr="00C87443">
                          <w:rPr>
                            <w:color w:val="000000" w:themeColor="text1"/>
                          </w:rPr>
                          <w:t>E</w:t>
                        </w:r>
                        <w:r w:rsidRPr="009A082D">
                          <w:rPr>
                            <w:i w:val="0"/>
                            <w:iCs w:val="0"/>
                            <w:color w:val="000000" w:themeColor="text1"/>
                          </w:rPr>
                          <w:t>)-β-</w:t>
                        </w:r>
                        <w:proofErr w:type="spellStart"/>
                        <w:r w:rsidRPr="009A082D">
                          <w:rPr>
                            <w:i w:val="0"/>
                            <w:iCs w:val="0"/>
                            <w:color w:val="000000" w:themeColor="text1"/>
                          </w:rPr>
                          <w:t>farnesene</w:t>
                        </w:r>
                        <w:proofErr w:type="spellEnd"/>
                        <w:r w:rsidRPr="009A082D">
                          <w:rPr>
                            <w:i w:val="0"/>
                            <w:iCs w:val="0"/>
                            <w:color w:val="000000" w:themeColor="text1"/>
                          </w:rPr>
                          <w:t xml:space="preserve"> (n=8, dose=1</w:t>
                        </w:r>
                        <w:r w:rsidR="007A5183">
                          <w:rPr>
                            <w:i w:val="0"/>
                            <w:iCs w:val="0"/>
                            <w:color w:val="000000" w:themeColor="text1"/>
                          </w:rPr>
                          <w:t xml:space="preserve"> </w:t>
                        </w:r>
                        <w:r w:rsidRPr="009A082D">
                          <w:rPr>
                            <w:i w:val="0"/>
                            <w:iCs w:val="0"/>
                            <w:color w:val="000000" w:themeColor="text1"/>
                          </w:rPr>
                          <w:t>µg). EAG responses were normalised to a positive control</w:t>
                        </w:r>
                        <w:r w:rsidR="007A5183">
                          <w:rPr>
                            <w:i w:val="0"/>
                            <w:iCs w:val="0"/>
                            <w:color w:val="000000" w:themeColor="text1"/>
                          </w:rPr>
                          <w:t>:</w:t>
                        </w:r>
                        <w:r w:rsidRPr="009A082D">
                          <w:rPr>
                            <w:i w:val="0"/>
                            <w:iCs w:val="0"/>
                            <w:color w:val="000000" w:themeColor="text1"/>
                          </w:rPr>
                          <w:t xml:space="preserve"> </w:t>
                        </w:r>
                        <w:r w:rsidRPr="009A082D">
                          <w:rPr>
                            <w:color w:val="000000" w:themeColor="text1"/>
                          </w:rPr>
                          <w:t>B. terrestris</w:t>
                        </w:r>
                        <w:r w:rsidRPr="009A082D">
                          <w:rPr>
                            <w:i w:val="0"/>
                            <w:iCs w:val="0"/>
                            <w:color w:val="000000" w:themeColor="text1"/>
                          </w:rPr>
                          <w:t xml:space="preserve"> = benzaldehyde, </w:t>
                        </w:r>
                        <w:r w:rsidRPr="00BC0F5F">
                          <w:rPr>
                            <w:color w:val="000000" w:themeColor="text1"/>
                          </w:rPr>
                          <w:t xml:space="preserve">A. </w:t>
                        </w:r>
                        <w:proofErr w:type="spellStart"/>
                        <w:r w:rsidRPr="00BC0F5F">
                          <w:rPr>
                            <w:color w:val="000000" w:themeColor="text1"/>
                          </w:rPr>
                          <w:t>ervi</w:t>
                        </w:r>
                        <w:proofErr w:type="spellEnd"/>
                        <w:r w:rsidRPr="009A082D">
                          <w:rPr>
                            <w:i w:val="0"/>
                            <w:iCs w:val="0"/>
                            <w:color w:val="000000" w:themeColor="text1"/>
                          </w:rPr>
                          <w:t xml:space="preserve"> = (</w:t>
                        </w:r>
                        <w:r w:rsidRPr="00C87443">
                          <w:rPr>
                            <w:color w:val="000000" w:themeColor="text1"/>
                          </w:rPr>
                          <w:t>E</w:t>
                        </w:r>
                        <w:r w:rsidRPr="009A082D">
                          <w:rPr>
                            <w:i w:val="0"/>
                            <w:iCs w:val="0"/>
                            <w:color w:val="000000" w:themeColor="text1"/>
                          </w:rPr>
                          <w:t>)-caryophyllene. Charge applied on antennae via tungsten electrode. Significance from diethyl ether solvent control</w:t>
                        </w:r>
                        <w:proofErr w:type="gramStart"/>
                        <w:r w:rsidRPr="009A082D">
                          <w:rPr>
                            <w:i w:val="0"/>
                            <w:iCs w:val="0"/>
                            <w:color w:val="000000" w:themeColor="text1"/>
                          </w:rPr>
                          <w:t>: .</w:t>
                        </w:r>
                        <w:proofErr w:type="gramEnd"/>
                        <w:r w:rsidRPr="009A082D">
                          <w:rPr>
                            <w:i w:val="0"/>
                            <w:iCs w:val="0"/>
                            <w:color w:val="000000" w:themeColor="text1"/>
                          </w:rPr>
                          <w:t>=p&lt;0.1, *=p&lt;0.05 (</w:t>
                        </w:r>
                        <w:r w:rsidR="009866C3" w:rsidRPr="009866C3">
                          <w:rPr>
                            <w:i w:val="0"/>
                            <w:iCs w:val="0"/>
                            <w:color w:val="auto"/>
                          </w:rPr>
                          <w:t>Table S3</w:t>
                        </w:r>
                        <w:r w:rsidRPr="009A082D">
                          <w:rPr>
                            <w:i w:val="0"/>
                            <w:iCs w:val="0"/>
                            <w:color w:val="FF0000"/>
                          </w:rPr>
                          <w:t xml:space="preserve"> </w:t>
                        </w:r>
                        <w:r w:rsidRPr="009A082D">
                          <w:rPr>
                            <w:i w:val="0"/>
                            <w:iCs w:val="0"/>
                            <w:color w:val="000000" w:themeColor="text1"/>
                          </w:rPr>
                          <w:t xml:space="preserve">for statistical tests). Effect of charge neutralisation via plasma beam on </w:t>
                        </w:r>
                        <w:r w:rsidRPr="009A082D">
                          <w:rPr>
                            <w:color w:val="000000" w:themeColor="text1"/>
                          </w:rPr>
                          <w:t>B. terrestris</w:t>
                        </w:r>
                        <w:r w:rsidRPr="009A082D">
                          <w:rPr>
                            <w:i w:val="0"/>
                            <w:iCs w:val="0"/>
                            <w:color w:val="000000" w:themeColor="text1"/>
                          </w:rPr>
                          <w:t xml:space="preserve"> (G; n=11, dose=10</w:t>
                        </w:r>
                        <w:r w:rsidR="009B681A">
                          <w:rPr>
                            <w:i w:val="0"/>
                            <w:iCs w:val="0"/>
                            <w:color w:val="000000" w:themeColor="text1"/>
                          </w:rPr>
                          <w:t xml:space="preserve"> </w:t>
                        </w:r>
                        <w:r w:rsidRPr="009A082D">
                          <w:rPr>
                            <w:i w:val="0"/>
                            <w:iCs w:val="0"/>
                            <w:color w:val="000000" w:themeColor="text1"/>
                          </w:rPr>
                          <w:t xml:space="preserve">µg; Kruskal-Wallis/Wilcoxon test) and </w:t>
                        </w:r>
                        <w:r w:rsidRPr="009A082D">
                          <w:rPr>
                            <w:color w:val="000000" w:themeColor="text1"/>
                          </w:rPr>
                          <w:t xml:space="preserve">A. </w:t>
                        </w:r>
                        <w:proofErr w:type="spellStart"/>
                        <w:r w:rsidRPr="009A082D">
                          <w:rPr>
                            <w:color w:val="000000" w:themeColor="text1"/>
                          </w:rPr>
                          <w:t>ervi</w:t>
                        </w:r>
                        <w:proofErr w:type="spellEnd"/>
                        <w:r w:rsidRPr="009A082D">
                          <w:rPr>
                            <w:i w:val="0"/>
                            <w:iCs w:val="0"/>
                            <w:color w:val="000000" w:themeColor="text1"/>
                          </w:rPr>
                          <w:t xml:space="preserve"> (H; n=24, dose=1</w:t>
                        </w:r>
                        <w:r w:rsidR="009B681A">
                          <w:rPr>
                            <w:i w:val="0"/>
                            <w:iCs w:val="0"/>
                            <w:color w:val="000000" w:themeColor="text1"/>
                          </w:rPr>
                          <w:t xml:space="preserve"> </w:t>
                        </w:r>
                        <w:r w:rsidRPr="009A082D">
                          <w:rPr>
                            <w:i w:val="0"/>
                            <w:iCs w:val="0"/>
                            <w:color w:val="000000" w:themeColor="text1"/>
                          </w:rPr>
                          <w:t xml:space="preserve">µg; Kruskal-Wallis/Dunn test) EAG responses to </w:t>
                        </w:r>
                        <w:r w:rsidR="009B681A" w:rsidRPr="00BC0F5F">
                          <w:rPr>
                            <w:i w:val="0"/>
                            <w:iCs w:val="0"/>
                          </w:rPr>
                          <w:t>(</w:t>
                        </w:r>
                        <w:r w:rsidR="009B681A" w:rsidRPr="00BC0F5F">
                          <w:t>R</w:t>
                        </w:r>
                        <w:r w:rsidR="009B681A" w:rsidRPr="00BC0F5F">
                          <w:rPr>
                            <w:i w:val="0"/>
                            <w:iCs w:val="0"/>
                          </w:rPr>
                          <w:t>)</w:t>
                        </w:r>
                        <w:r w:rsidR="009B681A">
                          <w:t>-</w:t>
                        </w:r>
                        <w:r w:rsidRPr="009A082D">
                          <w:rPr>
                            <w:i w:val="0"/>
                            <w:iCs w:val="0"/>
                            <w:color w:val="000000" w:themeColor="text1"/>
                          </w:rPr>
                          <w:t>linalool.</w:t>
                        </w:r>
                      </w:p>
                    </w:txbxContent>
                  </v:textbox>
                </v:shape>
                <v:shape id="Picture 6" o:spid="_x0000_s1048" type="#_x0000_t75" style="position:absolute;width:57315;height:73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">
                  <v:imagedata r:id="rId23" o:title=""/>
                </v:shape>
                <w10:wrap type="topAndBottom"/>
              </v:group>
            </w:pict>
          </mc:Fallback>
        </mc:AlternateContent>
      </w:r>
    </w:p>
    <w:p w14:paraId="4D5C752C" w14:textId="46A033A8" w:rsidR="009A082D" w:rsidRDefault="0032641A" w:rsidP="00D6790C">
      <w:pPr>
        <w:spacing w:line="240" w:lineRule="auto"/>
        <w:jc w:val="both"/>
      </w:pPr>
      <w:r>
        <w:rPr>
          <w:noProof/>
        </w:rPr>
        <w:lastRenderedPageBreak/>
        <mc:AlternateContent>
          <mc:Choice Requires="wpg">
            <w:drawing>
              <wp:anchor distT="0" distB="0" distL="114300" distR="114300" simplePos="0" relativeHeight="251658240" behindDoc="0" locked="0" layoutInCell="1" allowOverlap="1" wp14:anchorId="0CCAA452" wp14:editId="21FFFDB9">
                <wp:simplePos x="0" y="0"/>
                <wp:positionH relativeFrom="column">
                  <wp:posOffset>0</wp:posOffset>
                </wp:positionH>
                <wp:positionV relativeFrom="paragraph">
                  <wp:posOffset>2311400</wp:posOffset>
                </wp:positionV>
                <wp:extent cx="5731510" cy="4831715"/>
                <wp:effectExtent l="0" t="0" r="2540" b="6985"/>
                <wp:wrapTopAndBottom/>
                <wp:docPr id="1846174545" name="Group 5"/>
                <wp:cNvGraphicFramePr/>
                <a:graphic xmlns:a="http://schemas.openxmlformats.org/drawingml/2006/main">
                  <a:graphicData uri="http://schemas.microsoft.com/office/word/2010/wordprocessingGroup">
                    <wpg:wgp>
                      <wpg:cNvGrpSpPr/>
                      <wpg:grpSpPr>
                        <a:xfrm>
                          <a:off x="0" y="0"/>
                          <a:ext cx="5731510" cy="4831715"/>
                          <a:chOff x="0" y="0"/>
                          <a:chExt cx="5731510" cy="4831715"/>
                        </a:xfrm>
                      </wpg:grpSpPr>
                      <pic:pic xmlns:pic="http://schemas.openxmlformats.org/drawingml/2006/picture">
                        <pic:nvPicPr>
                          <pic:cNvPr id="647680757"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947160"/>
                          </a:xfrm>
                          <a:prstGeom prst="rect">
                            <a:avLst/>
                          </a:prstGeom>
                          <a:noFill/>
                          <a:ln>
                            <a:noFill/>
                          </a:ln>
                        </pic:spPr>
                      </pic:pic>
                      <wps:wsp>
                        <wps:cNvPr id="1290257878" name="Text Box 1"/>
                        <wps:cNvSpPr txBox="1"/>
                        <wps:spPr>
                          <a:xfrm>
                            <a:off x="0" y="4006850"/>
                            <a:ext cx="5731510" cy="824865"/>
                          </a:xfrm>
                          <a:prstGeom prst="rect">
                            <a:avLst/>
                          </a:prstGeom>
                          <a:solidFill>
                            <a:prstClr val="white"/>
                          </a:solidFill>
                          <a:ln>
                            <a:noFill/>
                          </a:ln>
                        </wps:spPr>
                        <wps:txbx>
                          <w:txbxContent>
                            <w:p w14:paraId="346F2A88" w14:textId="430D41E3" w:rsidR="009A082D" w:rsidRPr="009A082D" w:rsidRDefault="009A082D" w:rsidP="009A082D">
                              <w:pPr>
                                <w:pStyle w:val="Caption"/>
                                <w:jc w:val="both"/>
                                <w:rPr>
                                  <w:i w:val="0"/>
                                  <w:iCs w:val="0"/>
                                  <w:noProof/>
                                  <w:color w:val="auto"/>
                                  <w:sz w:val="22"/>
                                  <w:szCs w:val="22"/>
                                </w:rPr>
                              </w:pPr>
                              <w:r w:rsidRPr="009A082D">
                                <w:rPr>
                                  <w:b/>
                                  <w:bCs/>
                                  <w:i w:val="0"/>
                                  <w:iCs w:val="0"/>
                                  <w:color w:val="auto"/>
                                </w:rPr>
                                <w:t xml:space="preserve">Figure </w:t>
                              </w:r>
                              <w:r w:rsidR="00811D59">
                                <w:rPr>
                                  <w:b/>
                                  <w:bCs/>
                                  <w:i w:val="0"/>
                                  <w:iCs w:val="0"/>
                                  <w:color w:val="auto"/>
                                </w:rPr>
                                <w:t>6</w:t>
                              </w:r>
                              <w:r w:rsidRPr="009A082D">
                                <w:rPr>
                                  <w:i w:val="0"/>
                                  <w:iCs w:val="0"/>
                                  <w:color w:val="auto"/>
                                </w:rPr>
                                <w:t xml:space="preserve"> Electrophysiological (EAG) responses of </w:t>
                              </w:r>
                              <w:r w:rsidRPr="009A082D">
                                <w:rPr>
                                  <w:color w:val="auto"/>
                                </w:rPr>
                                <w:t>Bombus terrestris</w:t>
                              </w:r>
                              <w:r w:rsidRPr="009A082D">
                                <w:rPr>
                                  <w:i w:val="0"/>
                                  <w:iCs w:val="0"/>
                                  <w:color w:val="auto"/>
                                </w:rPr>
                                <w:t xml:space="preserve"> (A, n=5), </w:t>
                              </w:r>
                              <w:proofErr w:type="spellStart"/>
                              <w:r w:rsidRPr="009A082D">
                                <w:rPr>
                                  <w:color w:val="auto"/>
                                </w:rPr>
                                <w:t>Aphidius</w:t>
                              </w:r>
                              <w:proofErr w:type="spellEnd"/>
                              <w:r w:rsidRPr="009A082D">
                                <w:rPr>
                                  <w:color w:val="auto"/>
                                </w:rPr>
                                <w:t xml:space="preserve"> </w:t>
                              </w:r>
                              <w:proofErr w:type="spellStart"/>
                              <w:r w:rsidRPr="009A082D">
                                <w:rPr>
                                  <w:color w:val="auto"/>
                                </w:rPr>
                                <w:t>ervi</w:t>
                              </w:r>
                              <w:proofErr w:type="spellEnd"/>
                              <w:r w:rsidRPr="009A082D">
                                <w:rPr>
                                  <w:i w:val="0"/>
                                  <w:iCs w:val="0"/>
                                  <w:color w:val="auto"/>
                                </w:rPr>
                                <w:t xml:space="preserve"> (B, n=5), </w:t>
                              </w:r>
                              <w:r w:rsidRPr="009A082D">
                                <w:rPr>
                                  <w:color w:val="auto"/>
                                </w:rPr>
                                <w:t>Aphis fabae</w:t>
                              </w:r>
                              <w:r w:rsidRPr="009A082D">
                                <w:rPr>
                                  <w:i w:val="0"/>
                                  <w:iCs w:val="0"/>
                                  <w:color w:val="auto"/>
                                </w:rPr>
                                <w:t xml:space="preserve"> (C, n=7) and </w:t>
                              </w:r>
                              <w:r w:rsidRPr="009A082D">
                                <w:rPr>
                                  <w:color w:val="auto"/>
                                </w:rPr>
                                <w:t>Drosophila melanogaster</w:t>
                              </w:r>
                              <w:r w:rsidRPr="009A082D">
                                <w:rPr>
                                  <w:i w:val="0"/>
                                  <w:iCs w:val="0"/>
                                  <w:color w:val="auto"/>
                                </w:rPr>
                                <w:t xml:space="preserve"> (D, n=5) antennae to a range of </w:t>
                              </w:r>
                              <w:r w:rsidR="0030542C" w:rsidRPr="00B27937">
                                <w:rPr>
                                  <w:i w:val="0"/>
                                  <w:iCs w:val="0"/>
                                </w:rPr>
                                <w:t>(</w:t>
                              </w:r>
                              <w:r w:rsidR="0030542C" w:rsidRPr="00B27937">
                                <w:t>R</w:t>
                              </w:r>
                              <w:r w:rsidR="0030542C" w:rsidRPr="00B27937">
                                <w:rPr>
                                  <w:i w:val="0"/>
                                  <w:iCs w:val="0"/>
                                </w:rPr>
                                <w:t>)</w:t>
                              </w:r>
                              <w:r w:rsidR="0030542C">
                                <w:t>-</w:t>
                              </w:r>
                              <w:r w:rsidRPr="009A082D">
                                <w:rPr>
                                  <w:i w:val="0"/>
                                  <w:iCs w:val="0"/>
                                  <w:color w:val="auto"/>
                                </w:rPr>
                                <w:t xml:space="preserve">linalool doses whilst </w:t>
                              </w:r>
                              <w:r w:rsidR="005C56F3">
                                <w:rPr>
                                  <w:i w:val="0"/>
                                  <w:iCs w:val="0"/>
                                  <w:color w:val="auto"/>
                                </w:rPr>
                                <w:t>biassed with</w:t>
                              </w:r>
                              <w:r w:rsidRPr="009A082D">
                                <w:rPr>
                                  <w:i w:val="0"/>
                                  <w:iCs w:val="0"/>
                                  <w:color w:val="auto"/>
                                </w:rPr>
                                <w:t xml:space="preserve"> -8</w:t>
                              </w:r>
                              <w:r w:rsidR="0030542C">
                                <w:rPr>
                                  <w:i w:val="0"/>
                                  <w:iCs w:val="0"/>
                                  <w:color w:val="auto"/>
                                </w:rPr>
                                <w:t xml:space="preserve"> </w:t>
                              </w:r>
                              <w:r w:rsidRPr="009A082D">
                                <w:rPr>
                                  <w:i w:val="0"/>
                                  <w:iCs w:val="0"/>
                                  <w:color w:val="auto"/>
                                </w:rPr>
                                <w:t>V (mean ±SE). Significance from diethyl ether solvent control</w:t>
                              </w:r>
                              <w:proofErr w:type="gramStart"/>
                              <w:r w:rsidR="00FC50A7" w:rsidRPr="009A082D">
                                <w:rPr>
                                  <w:i w:val="0"/>
                                  <w:iCs w:val="0"/>
                                  <w:color w:val="auto"/>
                                </w:rPr>
                                <w:t>:</w:t>
                              </w:r>
                              <w:r w:rsidR="00FC50A7">
                                <w:rPr>
                                  <w:i w:val="0"/>
                                  <w:iCs w:val="0"/>
                                  <w:color w:val="auto"/>
                                </w:rPr>
                                <w:t xml:space="preserve"> </w:t>
                              </w:r>
                              <w:r w:rsidR="00FC50A7" w:rsidRPr="009A082D">
                                <w:rPr>
                                  <w:i w:val="0"/>
                                  <w:iCs w:val="0"/>
                                  <w:color w:val="auto"/>
                                </w:rPr>
                                <w:t>.</w:t>
                              </w:r>
                              <w:proofErr w:type="gramEnd"/>
                              <w:r w:rsidRPr="009A082D">
                                <w:rPr>
                                  <w:i w:val="0"/>
                                  <w:iCs w:val="0"/>
                                  <w:color w:val="auto"/>
                                </w:rPr>
                                <w:t>=p&lt;0.1, *=p&lt;0.05 (</w:t>
                              </w:r>
                              <w:r w:rsidR="009210BF">
                                <w:rPr>
                                  <w:i w:val="0"/>
                                  <w:iCs w:val="0"/>
                                  <w:color w:val="auto"/>
                                </w:rPr>
                                <w:t>Student</w:t>
                              </w:r>
                              <w:r w:rsidR="0030542C">
                                <w:rPr>
                                  <w:i w:val="0"/>
                                  <w:iCs w:val="0"/>
                                  <w:color w:val="auto"/>
                                </w:rPr>
                                <w:t>`s</w:t>
                              </w:r>
                              <w:r w:rsidR="009210BF">
                                <w:rPr>
                                  <w:i w:val="0"/>
                                  <w:iCs w:val="0"/>
                                  <w:color w:val="auto"/>
                                </w:rPr>
                                <w:t xml:space="preserve"> </w:t>
                              </w:r>
                              <w:r w:rsidR="0030542C">
                                <w:rPr>
                                  <w:i w:val="0"/>
                                  <w:iCs w:val="0"/>
                                  <w:color w:val="auto"/>
                                </w:rPr>
                                <w:t>t</w:t>
                              </w:r>
                              <w:r w:rsidR="009210BF">
                                <w:rPr>
                                  <w:i w:val="0"/>
                                  <w:iCs w:val="0"/>
                                  <w:color w:val="auto"/>
                                </w:rPr>
                                <w:t>-test</w:t>
                              </w:r>
                              <w:r w:rsidR="0067614E">
                                <w:rPr>
                                  <w:i w:val="0"/>
                                  <w:iCs w:val="0"/>
                                  <w:color w:val="auto"/>
                                </w:rPr>
                                <w:t>,</w:t>
                              </w:r>
                              <w:r w:rsidR="00402417">
                                <w:rPr>
                                  <w:i w:val="0"/>
                                  <w:iCs w:val="0"/>
                                  <w:color w:val="auto"/>
                                </w:rPr>
                                <w:t xml:space="preserve"> except for</w:t>
                              </w:r>
                              <w:r w:rsidR="003D772D">
                                <w:rPr>
                                  <w:i w:val="0"/>
                                  <w:iCs w:val="0"/>
                                  <w:color w:val="auto"/>
                                </w:rPr>
                                <w:t xml:space="preserve"> </w:t>
                              </w:r>
                              <w:r w:rsidR="003D772D">
                                <w:rPr>
                                  <w:color w:val="auto"/>
                                </w:rPr>
                                <w:t>B. terrestris</w:t>
                              </w:r>
                              <w:r w:rsidR="0067614E">
                                <w:rPr>
                                  <w:color w:val="auto"/>
                                </w:rPr>
                                <w:t>:</w:t>
                              </w:r>
                              <w:r w:rsidR="003D772D">
                                <w:rPr>
                                  <w:color w:val="auto"/>
                                </w:rPr>
                                <w:t xml:space="preserve"> </w:t>
                              </w:r>
                              <w:r w:rsidR="003D772D">
                                <w:rPr>
                                  <w:i w:val="0"/>
                                  <w:iCs w:val="0"/>
                                  <w:color w:val="auto"/>
                                </w:rPr>
                                <w:t>100</w:t>
                              </w:r>
                              <w:r w:rsidR="0067614E">
                                <w:rPr>
                                  <w:i w:val="0"/>
                                  <w:iCs w:val="0"/>
                                  <w:color w:val="auto"/>
                                </w:rPr>
                                <w:t xml:space="preserve"> </w:t>
                              </w:r>
                              <w:r w:rsidR="003D772D">
                                <w:rPr>
                                  <w:i w:val="0"/>
                                  <w:iCs w:val="0"/>
                                  <w:color w:val="auto"/>
                                </w:rPr>
                                <w:t>µg</w:t>
                              </w:r>
                              <w:r w:rsidR="00BB5C54">
                                <w:rPr>
                                  <w:i w:val="0"/>
                                  <w:iCs w:val="0"/>
                                  <w:color w:val="auto"/>
                                </w:rPr>
                                <w:t xml:space="preserve"> = W</w:t>
                              </w:r>
                              <w:r w:rsidR="00594B41">
                                <w:rPr>
                                  <w:i w:val="0"/>
                                  <w:iCs w:val="0"/>
                                  <w:color w:val="auto"/>
                                </w:rPr>
                                <w:t>ilcoxon test</w:t>
                              </w:r>
                              <w:r w:rsidRPr="009A082D">
                                <w:rPr>
                                  <w:i w:val="0"/>
                                  <w:iCs w:val="0"/>
                                  <w:color w:val="auto"/>
                                </w:rPr>
                                <w:t xml:space="preserve">). Light purple bars represent the </w:t>
                              </w:r>
                              <w:r w:rsidR="00A4369B">
                                <w:rPr>
                                  <w:i w:val="0"/>
                                  <w:iCs w:val="0"/>
                                  <w:color w:val="auto"/>
                                </w:rPr>
                                <w:t>dose</w:t>
                              </w:r>
                              <w:r w:rsidRPr="009A082D">
                                <w:rPr>
                                  <w:i w:val="0"/>
                                  <w:iCs w:val="0"/>
                                  <w:color w:val="auto"/>
                                </w:rPr>
                                <w:t>s which induce a significant EAG</w:t>
                              </w:r>
                              <w:r w:rsidR="00A4369B">
                                <w:rPr>
                                  <w:i w:val="0"/>
                                  <w:iCs w:val="0"/>
                                  <w:color w:val="auto"/>
                                </w:rPr>
                                <w:t xml:space="preserve"> response</w:t>
                              </w:r>
                              <w:r w:rsidRPr="009A082D">
                                <w:rPr>
                                  <w:i w:val="0"/>
                                  <w:iCs w:val="0"/>
                                  <w:color w:val="auto"/>
                                </w:rPr>
                                <w:t xml:space="preserve"> on uncharged antennae (baseline measurements, </w:t>
                              </w:r>
                              <w:r w:rsidRPr="00060D23">
                                <w:rPr>
                                  <w:i w:val="0"/>
                                  <w:iCs w:val="0"/>
                                  <w:color w:val="000000" w:themeColor="text1"/>
                                </w:rPr>
                                <w:t>Fig</w:t>
                              </w:r>
                              <w:r w:rsidR="00A4369B">
                                <w:rPr>
                                  <w:i w:val="0"/>
                                  <w:iCs w:val="0"/>
                                  <w:color w:val="000000" w:themeColor="text1"/>
                                </w:rPr>
                                <w:t>ure</w:t>
                              </w:r>
                              <w:r w:rsidRPr="00060D23">
                                <w:rPr>
                                  <w:i w:val="0"/>
                                  <w:iCs w:val="0"/>
                                  <w:color w:val="000000" w:themeColor="text1"/>
                                </w:rPr>
                                <w:t xml:space="preserve"> S</w:t>
                              </w:r>
                              <w:r w:rsidR="00060D23" w:rsidRPr="00060D23">
                                <w:rPr>
                                  <w:i w:val="0"/>
                                  <w:iCs w:val="0"/>
                                  <w:color w:val="000000" w:themeColor="text1"/>
                                </w:rPr>
                                <w:t>2</w:t>
                              </w:r>
                              <w:r w:rsidRPr="009A082D">
                                <w:rPr>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CAA452" id="Group 5" o:spid="_x0000_s1049" style="position:absolute;left:0;text-align:left;margin-left:0;margin-top:182pt;width:451.3pt;height:380.45pt;z-index:251658240" coordsize="57315,48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">
                <v:shape id="Picture 4" o:spid="_x0000_s1050" type="#_x0000_t75" style="position:absolute;width:57315;height:39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">
                  <v:imagedata r:id="rId25" o:title=""/>
                </v:shape>
                <v:shape id="Text Box 1" o:spid="_x0000_s1051" type="#_x0000_t202" style="position:absolute;top:40068;width:57315;height:8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" stroked="f">
                  <v:textbox style="mso-fit-shape-to-text:t" inset="0,0,0,0">
                    <w:txbxContent>
                      <w:p w14:paraId="346F2A88" w14:textId="430D41E3" w:rsidR="009A082D" w:rsidRPr="009A082D" w:rsidRDefault="009A082D" w:rsidP="009A082D">
                        <w:pPr>
                          <w:pStyle w:val="Caption"/>
                          <w:jc w:val="both"/>
                          <w:rPr>
                            <w:i w:val="0"/>
                            <w:iCs w:val="0"/>
                            <w:noProof/>
                            <w:color w:val="auto"/>
                            <w:sz w:val="22"/>
                            <w:szCs w:val="22"/>
                          </w:rPr>
                        </w:pPr>
                        <w:r w:rsidRPr="009A082D">
                          <w:rPr>
                            <w:b/>
                            <w:bCs/>
                            <w:i w:val="0"/>
                            <w:iCs w:val="0"/>
                            <w:color w:val="auto"/>
                          </w:rPr>
                          <w:t xml:space="preserve">Figure </w:t>
                        </w:r>
                        <w:r w:rsidR="00811D59">
                          <w:rPr>
                            <w:b/>
                            <w:bCs/>
                            <w:i w:val="0"/>
                            <w:iCs w:val="0"/>
                            <w:color w:val="auto"/>
                          </w:rPr>
                          <w:t>6</w:t>
                        </w:r>
                        <w:r w:rsidRPr="009A082D">
                          <w:rPr>
                            <w:i w:val="0"/>
                            <w:iCs w:val="0"/>
                            <w:color w:val="auto"/>
                          </w:rPr>
                          <w:t xml:space="preserve"> Electrophysiological (EAG) responses of </w:t>
                        </w:r>
                        <w:r w:rsidRPr="009A082D">
                          <w:rPr>
                            <w:color w:val="auto"/>
                          </w:rPr>
                          <w:t>Bombus terrestris</w:t>
                        </w:r>
                        <w:r w:rsidRPr="009A082D">
                          <w:rPr>
                            <w:i w:val="0"/>
                            <w:iCs w:val="0"/>
                            <w:color w:val="auto"/>
                          </w:rPr>
                          <w:t xml:space="preserve"> (A, n=5), </w:t>
                        </w:r>
                        <w:proofErr w:type="spellStart"/>
                        <w:r w:rsidRPr="009A082D">
                          <w:rPr>
                            <w:color w:val="auto"/>
                          </w:rPr>
                          <w:t>Aphidius</w:t>
                        </w:r>
                        <w:proofErr w:type="spellEnd"/>
                        <w:r w:rsidRPr="009A082D">
                          <w:rPr>
                            <w:color w:val="auto"/>
                          </w:rPr>
                          <w:t xml:space="preserve"> </w:t>
                        </w:r>
                        <w:proofErr w:type="spellStart"/>
                        <w:r w:rsidRPr="009A082D">
                          <w:rPr>
                            <w:color w:val="auto"/>
                          </w:rPr>
                          <w:t>ervi</w:t>
                        </w:r>
                        <w:proofErr w:type="spellEnd"/>
                        <w:r w:rsidRPr="009A082D">
                          <w:rPr>
                            <w:i w:val="0"/>
                            <w:iCs w:val="0"/>
                            <w:color w:val="auto"/>
                          </w:rPr>
                          <w:t xml:space="preserve"> (B, n=5), </w:t>
                        </w:r>
                        <w:r w:rsidRPr="009A082D">
                          <w:rPr>
                            <w:color w:val="auto"/>
                          </w:rPr>
                          <w:t>Aphis fabae</w:t>
                        </w:r>
                        <w:r w:rsidRPr="009A082D">
                          <w:rPr>
                            <w:i w:val="0"/>
                            <w:iCs w:val="0"/>
                            <w:color w:val="auto"/>
                          </w:rPr>
                          <w:t xml:space="preserve"> (C, n=7) and </w:t>
                        </w:r>
                        <w:r w:rsidRPr="009A082D">
                          <w:rPr>
                            <w:color w:val="auto"/>
                          </w:rPr>
                          <w:t>Drosophila melanogaster</w:t>
                        </w:r>
                        <w:r w:rsidRPr="009A082D">
                          <w:rPr>
                            <w:i w:val="0"/>
                            <w:iCs w:val="0"/>
                            <w:color w:val="auto"/>
                          </w:rPr>
                          <w:t xml:space="preserve"> (D, n=5) antennae to a range of </w:t>
                        </w:r>
                        <w:r w:rsidR="0030542C" w:rsidRPr="00B27937">
                          <w:rPr>
                            <w:i w:val="0"/>
                            <w:iCs w:val="0"/>
                          </w:rPr>
                          <w:t>(</w:t>
                        </w:r>
                        <w:r w:rsidR="0030542C" w:rsidRPr="00B27937">
                          <w:t>R</w:t>
                        </w:r>
                        <w:r w:rsidR="0030542C" w:rsidRPr="00B27937">
                          <w:rPr>
                            <w:i w:val="0"/>
                            <w:iCs w:val="0"/>
                          </w:rPr>
                          <w:t>)</w:t>
                        </w:r>
                        <w:r w:rsidR="0030542C">
                          <w:t>-</w:t>
                        </w:r>
                        <w:r w:rsidRPr="009A082D">
                          <w:rPr>
                            <w:i w:val="0"/>
                            <w:iCs w:val="0"/>
                            <w:color w:val="auto"/>
                          </w:rPr>
                          <w:t xml:space="preserve">linalool doses whilst </w:t>
                        </w:r>
                        <w:r w:rsidR="005C56F3">
                          <w:rPr>
                            <w:i w:val="0"/>
                            <w:iCs w:val="0"/>
                            <w:color w:val="auto"/>
                          </w:rPr>
                          <w:t>biassed with</w:t>
                        </w:r>
                        <w:r w:rsidRPr="009A082D">
                          <w:rPr>
                            <w:i w:val="0"/>
                            <w:iCs w:val="0"/>
                            <w:color w:val="auto"/>
                          </w:rPr>
                          <w:t xml:space="preserve"> -8</w:t>
                        </w:r>
                        <w:r w:rsidR="0030542C">
                          <w:rPr>
                            <w:i w:val="0"/>
                            <w:iCs w:val="0"/>
                            <w:color w:val="auto"/>
                          </w:rPr>
                          <w:t xml:space="preserve"> </w:t>
                        </w:r>
                        <w:r w:rsidRPr="009A082D">
                          <w:rPr>
                            <w:i w:val="0"/>
                            <w:iCs w:val="0"/>
                            <w:color w:val="auto"/>
                          </w:rPr>
                          <w:t>V (mean ±SE). Significance from diethyl ether solvent control</w:t>
                        </w:r>
                        <w:proofErr w:type="gramStart"/>
                        <w:r w:rsidR="00FC50A7" w:rsidRPr="009A082D">
                          <w:rPr>
                            <w:i w:val="0"/>
                            <w:iCs w:val="0"/>
                            <w:color w:val="auto"/>
                          </w:rPr>
                          <w:t>:</w:t>
                        </w:r>
                        <w:r w:rsidR="00FC50A7">
                          <w:rPr>
                            <w:i w:val="0"/>
                            <w:iCs w:val="0"/>
                            <w:color w:val="auto"/>
                          </w:rPr>
                          <w:t xml:space="preserve"> </w:t>
                        </w:r>
                        <w:r w:rsidR="00FC50A7" w:rsidRPr="009A082D">
                          <w:rPr>
                            <w:i w:val="0"/>
                            <w:iCs w:val="0"/>
                            <w:color w:val="auto"/>
                          </w:rPr>
                          <w:t>.</w:t>
                        </w:r>
                        <w:proofErr w:type="gramEnd"/>
                        <w:r w:rsidRPr="009A082D">
                          <w:rPr>
                            <w:i w:val="0"/>
                            <w:iCs w:val="0"/>
                            <w:color w:val="auto"/>
                          </w:rPr>
                          <w:t>=p&lt;0.1, *=p&lt;0.05 (</w:t>
                        </w:r>
                        <w:r w:rsidR="009210BF">
                          <w:rPr>
                            <w:i w:val="0"/>
                            <w:iCs w:val="0"/>
                            <w:color w:val="auto"/>
                          </w:rPr>
                          <w:t>Student</w:t>
                        </w:r>
                        <w:r w:rsidR="0030542C">
                          <w:rPr>
                            <w:i w:val="0"/>
                            <w:iCs w:val="0"/>
                            <w:color w:val="auto"/>
                          </w:rPr>
                          <w:t>`s</w:t>
                        </w:r>
                        <w:r w:rsidR="009210BF">
                          <w:rPr>
                            <w:i w:val="0"/>
                            <w:iCs w:val="0"/>
                            <w:color w:val="auto"/>
                          </w:rPr>
                          <w:t xml:space="preserve"> </w:t>
                        </w:r>
                        <w:r w:rsidR="0030542C">
                          <w:rPr>
                            <w:i w:val="0"/>
                            <w:iCs w:val="0"/>
                            <w:color w:val="auto"/>
                          </w:rPr>
                          <w:t>t</w:t>
                        </w:r>
                        <w:r w:rsidR="009210BF">
                          <w:rPr>
                            <w:i w:val="0"/>
                            <w:iCs w:val="0"/>
                            <w:color w:val="auto"/>
                          </w:rPr>
                          <w:t>-test</w:t>
                        </w:r>
                        <w:r w:rsidR="0067614E">
                          <w:rPr>
                            <w:i w:val="0"/>
                            <w:iCs w:val="0"/>
                            <w:color w:val="auto"/>
                          </w:rPr>
                          <w:t>,</w:t>
                        </w:r>
                        <w:r w:rsidR="00402417">
                          <w:rPr>
                            <w:i w:val="0"/>
                            <w:iCs w:val="0"/>
                            <w:color w:val="auto"/>
                          </w:rPr>
                          <w:t xml:space="preserve"> except for</w:t>
                        </w:r>
                        <w:r w:rsidR="003D772D">
                          <w:rPr>
                            <w:i w:val="0"/>
                            <w:iCs w:val="0"/>
                            <w:color w:val="auto"/>
                          </w:rPr>
                          <w:t xml:space="preserve"> </w:t>
                        </w:r>
                        <w:r w:rsidR="003D772D">
                          <w:rPr>
                            <w:color w:val="auto"/>
                          </w:rPr>
                          <w:t>B. terrestris</w:t>
                        </w:r>
                        <w:r w:rsidR="0067614E">
                          <w:rPr>
                            <w:color w:val="auto"/>
                          </w:rPr>
                          <w:t>:</w:t>
                        </w:r>
                        <w:r w:rsidR="003D772D">
                          <w:rPr>
                            <w:color w:val="auto"/>
                          </w:rPr>
                          <w:t xml:space="preserve"> </w:t>
                        </w:r>
                        <w:r w:rsidR="003D772D">
                          <w:rPr>
                            <w:i w:val="0"/>
                            <w:iCs w:val="0"/>
                            <w:color w:val="auto"/>
                          </w:rPr>
                          <w:t>100</w:t>
                        </w:r>
                        <w:r w:rsidR="0067614E">
                          <w:rPr>
                            <w:i w:val="0"/>
                            <w:iCs w:val="0"/>
                            <w:color w:val="auto"/>
                          </w:rPr>
                          <w:t xml:space="preserve"> </w:t>
                        </w:r>
                        <w:r w:rsidR="003D772D">
                          <w:rPr>
                            <w:i w:val="0"/>
                            <w:iCs w:val="0"/>
                            <w:color w:val="auto"/>
                          </w:rPr>
                          <w:t>µg</w:t>
                        </w:r>
                        <w:r w:rsidR="00BB5C54">
                          <w:rPr>
                            <w:i w:val="0"/>
                            <w:iCs w:val="0"/>
                            <w:color w:val="auto"/>
                          </w:rPr>
                          <w:t xml:space="preserve"> = W</w:t>
                        </w:r>
                        <w:r w:rsidR="00594B41">
                          <w:rPr>
                            <w:i w:val="0"/>
                            <w:iCs w:val="0"/>
                            <w:color w:val="auto"/>
                          </w:rPr>
                          <w:t>ilcoxon test</w:t>
                        </w:r>
                        <w:r w:rsidRPr="009A082D">
                          <w:rPr>
                            <w:i w:val="0"/>
                            <w:iCs w:val="0"/>
                            <w:color w:val="auto"/>
                          </w:rPr>
                          <w:t xml:space="preserve">). Light purple bars represent the </w:t>
                        </w:r>
                        <w:r w:rsidR="00A4369B">
                          <w:rPr>
                            <w:i w:val="0"/>
                            <w:iCs w:val="0"/>
                            <w:color w:val="auto"/>
                          </w:rPr>
                          <w:t>dose</w:t>
                        </w:r>
                        <w:r w:rsidRPr="009A082D">
                          <w:rPr>
                            <w:i w:val="0"/>
                            <w:iCs w:val="0"/>
                            <w:color w:val="auto"/>
                          </w:rPr>
                          <w:t>s which induce a significant EAG</w:t>
                        </w:r>
                        <w:r w:rsidR="00A4369B">
                          <w:rPr>
                            <w:i w:val="0"/>
                            <w:iCs w:val="0"/>
                            <w:color w:val="auto"/>
                          </w:rPr>
                          <w:t xml:space="preserve"> response</w:t>
                        </w:r>
                        <w:r w:rsidRPr="009A082D">
                          <w:rPr>
                            <w:i w:val="0"/>
                            <w:iCs w:val="0"/>
                            <w:color w:val="auto"/>
                          </w:rPr>
                          <w:t xml:space="preserve"> on uncharged antennae (baseline measurements, </w:t>
                        </w:r>
                        <w:r w:rsidRPr="00060D23">
                          <w:rPr>
                            <w:i w:val="0"/>
                            <w:iCs w:val="0"/>
                            <w:color w:val="000000" w:themeColor="text1"/>
                          </w:rPr>
                          <w:t>Fig</w:t>
                        </w:r>
                        <w:r w:rsidR="00A4369B">
                          <w:rPr>
                            <w:i w:val="0"/>
                            <w:iCs w:val="0"/>
                            <w:color w:val="000000" w:themeColor="text1"/>
                          </w:rPr>
                          <w:t>ure</w:t>
                        </w:r>
                        <w:r w:rsidRPr="00060D23">
                          <w:rPr>
                            <w:i w:val="0"/>
                            <w:iCs w:val="0"/>
                            <w:color w:val="000000" w:themeColor="text1"/>
                          </w:rPr>
                          <w:t xml:space="preserve"> S</w:t>
                        </w:r>
                        <w:r w:rsidR="00060D23" w:rsidRPr="00060D23">
                          <w:rPr>
                            <w:i w:val="0"/>
                            <w:iCs w:val="0"/>
                            <w:color w:val="000000" w:themeColor="text1"/>
                          </w:rPr>
                          <w:t>2</w:t>
                        </w:r>
                        <w:r w:rsidRPr="009A082D">
                          <w:rPr>
                            <w:i w:val="0"/>
                            <w:iCs w:val="0"/>
                            <w:color w:val="auto"/>
                          </w:rPr>
                          <w:t>).</w:t>
                        </w:r>
                      </w:p>
                    </w:txbxContent>
                  </v:textbox>
                </v:shape>
                <w10:wrap type="topAndBottom"/>
              </v:group>
            </w:pict>
          </mc:Fallback>
        </mc:AlternateContent>
      </w:r>
      <w:r w:rsidR="009A082D">
        <w:t xml:space="preserve">Following manipulation of antennal charge with </w:t>
      </w:r>
      <w:r w:rsidR="00457F23">
        <w:t xml:space="preserve">the </w:t>
      </w:r>
      <w:r w:rsidR="009A082D">
        <w:t xml:space="preserve">plasma beam, we wanted to observe the effect of positive and negative electrical bias </w:t>
      </w:r>
      <w:r w:rsidR="00F22D0E">
        <w:t xml:space="preserve">of the antennae </w:t>
      </w:r>
      <w:r w:rsidR="009A082D">
        <w:t xml:space="preserve">on </w:t>
      </w:r>
      <w:r w:rsidR="009A082D" w:rsidRPr="002F3E6C">
        <w:t>EAG responses</w:t>
      </w:r>
      <w:r w:rsidR="009A082D">
        <w:t>.</w:t>
      </w:r>
      <w:r w:rsidR="009A082D" w:rsidRPr="002F3E6C">
        <w:t xml:space="preserve"> </w:t>
      </w:r>
      <w:r w:rsidR="009A082D">
        <w:t>The</w:t>
      </w:r>
      <w:r w:rsidR="005530A5">
        <w:t xml:space="preserve"> EAG response</w:t>
      </w:r>
      <w:r w:rsidR="009A082D">
        <w:t xml:space="preserve"> increased across</w:t>
      </w:r>
      <w:r w:rsidR="009A082D" w:rsidRPr="002F3E6C">
        <w:t xml:space="preserve"> </w:t>
      </w:r>
      <w:r w:rsidR="009A082D">
        <w:t xml:space="preserve">test </w:t>
      </w:r>
      <w:r w:rsidR="009A082D" w:rsidRPr="002F3E6C">
        <w:t>compounds</w:t>
      </w:r>
      <w:r w:rsidR="009A082D">
        <w:t xml:space="preserve"> </w:t>
      </w:r>
      <w:r w:rsidR="009A082D" w:rsidRPr="002F3E6C">
        <w:t>in a voltage</w:t>
      </w:r>
      <w:r w:rsidR="009A082D">
        <w:t>-</w:t>
      </w:r>
      <w:r w:rsidR="009A082D" w:rsidRPr="002F3E6C">
        <w:t xml:space="preserve">dependent </w:t>
      </w:r>
      <w:r w:rsidR="009A082D">
        <w:t xml:space="preserve">and </w:t>
      </w:r>
      <w:r w:rsidR="009A082D" w:rsidRPr="002F3E6C">
        <w:t>asymmetrical</w:t>
      </w:r>
      <w:r w:rsidR="009A082D" w:rsidRPr="00905A0B">
        <w:t xml:space="preserve"> </w:t>
      </w:r>
      <w:r w:rsidR="009A082D" w:rsidRPr="002F3E6C">
        <w:t>manner</w:t>
      </w:r>
      <w:r w:rsidR="009A082D">
        <w:t xml:space="preserve"> across a -8</w:t>
      </w:r>
      <w:r w:rsidR="00CF0080">
        <w:t xml:space="preserve"> </w:t>
      </w:r>
      <w:r w:rsidR="00854FC7">
        <w:t xml:space="preserve">— </w:t>
      </w:r>
      <w:r w:rsidR="009A082D">
        <w:t>+8 V range</w:t>
      </w:r>
      <w:r w:rsidR="009A082D" w:rsidRPr="002F3E6C">
        <w:t xml:space="preserve">, </w:t>
      </w:r>
      <w:r w:rsidR="009A082D">
        <w:t xml:space="preserve">predominantly biased towards </w:t>
      </w:r>
      <w:r w:rsidR="009A082D" w:rsidRPr="002F3E6C">
        <w:t xml:space="preserve">negative </w:t>
      </w:r>
      <w:r w:rsidR="009A082D">
        <w:t>values (</w:t>
      </w:r>
      <w:r w:rsidR="009A082D" w:rsidRPr="00BC0B53">
        <w:rPr>
          <w:color w:val="000000" w:themeColor="text1"/>
        </w:rPr>
        <w:t>Fig</w:t>
      </w:r>
      <w:r w:rsidR="0082553D">
        <w:rPr>
          <w:color w:val="000000" w:themeColor="text1"/>
        </w:rPr>
        <w:t>ure</w:t>
      </w:r>
      <w:r w:rsidR="009A082D" w:rsidRPr="00BC0B53">
        <w:rPr>
          <w:color w:val="000000" w:themeColor="text1"/>
        </w:rPr>
        <w:t xml:space="preserve"> S</w:t>
      </w:r>
      <w:r w:rsidR="000B30DB" w:rsidRPr="00BC0B53">
        <w:rPr>
          <w:color w:val="000000" w:themeColor="text1"/>
        </w:rPr>
        <w:t>3</w:t>
      </w:r>
      <w:r w:rsidR="009A082D">
        <w:t>)</w:t>
      </w:r>
      <w:r w:rsidR="009A082D" w:rsidRPr="002F3E6C">
        <w:t xml:space="preserve">. </w:t>
      </w:r>
      <w:r w:rsidR="009A082D">
        <w:t>Furthermore, charge delivered with a -8 V bias, or occasionally lower, increases antennal sensitivity (Fig</w:t>
      </w:r>
      <w:r w:rsidR="0082553D">
        <w:t>ure</w:t>
      </w:r>
      <w:r w:rsidR="009A082D">
        <w:t xml:space="preserve"> </w:t>
      </w:r>
      <w:r w:rsidR="006B545E">
        <w:t>5</w:t>
      </w:r>
      <w:r w:rsidR="009A082D">
        <w:t>A-F, Fig. S</w:t>
      </w:r>
      <w:r w:rsidR="0012264A">
        <w:t>4</w:t>
      </w:r>
      <w:r w:rsidR="009A082D">
        <w:t>) when using ten-fold lower doses than the lowest EAG-active dose from baseline measurements (</w:t>
      </w:r>
      <w:r w:rsidR="009A082D" w:rsidRPr="000B30DB">
        <w:rPr>
          <w:color w:val="000000" w:themeColor="text1"/>
        </w:rPr>
        <w:t>Fig</w:t>
      </w:r>
      <w:r w:rsidR="0082553D">
        <w:rPr>
          <w:color w:val="000000" w:themeColor="text1"/>
        </w:rPr>
        <w:t>ure</w:t>
      </w:r>
      <w:r w:rsidR="009A082D" w:rsidRPr="000B30DB">
        <w:rPr>
          <w:color w:val="000000" w:themeColor="text1"/>
        </w:rPr>
        <w:t xml:space="preserve"> S</w:t>
      </w:r>
      <w:r w:rsidR="000B30DB" w:rsidRPr="000B30DB">
        <w:rPr>
          <w:color w:val="000000" w:themeColor="text1"/>
        </w:rPr>
        <w:t>2</w:t>
      </w:r>
      <w:r w:rsidR="009A082D">
        <w:t>).</w:t>
      </w:r>
      <w:r w:rsidR="009A082D" w:rsidRPr="002F3E6C">
        <w:t xml:space="preserve"> Table 1 </w:t>
      </w:r>
      <w:r w:rsidR="009A082D">
        <w:t xml:space="preserve">and </w:t>
      </w:r>
      <w:r w:rsidR="005530A5">
        <w:t>T</w:t>
      </w:r>
      <w:r w:rsidR="009A082D">
        <w:t>able S</w:t>
      </w:r>
      <w:r w:rsidR="007005CB">
        <w:t>2</w:t>
      </w:r>
      <w:r w:rsidR="009A082D">
        <w:t xml:space="preserve"> </w:t>
      </w:r>
      <w:r w:rsidR="009A082D" w:rsidRPr="002F3E6C">
        <w:t xml:space="preserve">show </w:t>
      </w:r>
      <w:r w:rsidR="009A082D">
        <w:t>th</w:t>
      </w:r>
      <w:r w:rsidR="005530A5">
        <w:t>e</w:t>
      </w:r>
      <w:r w:rsidR="009A082D">
        <w:t xml:space="preserve"> </w:t>
      </w:r>
      <w:r w:rsidR="009A082D" w:rsidRPr="002F3E6C">
        <w:t xml:space="preserve">same trend across </w:t>
      </w:r>
      <w:r w:rsidR="009A082D">
        <w:t>the</w:t>
      </w:r>
      <w:r w:rsidR="009A082D" w:rsidRPr="002F3E6C">
        <w:t xml:space="preserve"> </w:t>
      </w:r>
      <w:r w:rsidR="009A082D">
        <w:t xml:space="preserve">four </w:t>
      </w:r>
      <w:r w:rsidR="009A082D" w:rsidRPr="002F3E6C">
        <w:t>species.</w:t>
      </w:r>
      <w:r w:rsidR="009A082D">
        <w:t xml:space="preserve"> Extending the range of positive electrical bias up to +12 V revealed a similarly increasing response pattern as observed in the negative range and highlighting the overall asymmetry of the effect of applied charge (</w:t>
      </w:r>
      <w:r w:rsidR="009A082D" w:rsidRPr="00C707CA">
        <w:rPr>
          <w:color w:val="000000" w:themeColor="text1"/>
        </w:rPr>
        <w:t>Fig</w:t>
      </w:r>
      <w:r w:rsidR="00FF47AC">
        <w:rPr>
          <w:color w:val="000000" w:themeColor="text1"/>
        </w:rPr>
        <w:t>ure</w:t>
      </w:r>
      <w:r w:rsidR="009A082D" w:rsidRPr="00C707CA">
        <w:rPr>
          <w:color w:val="000000" w:themeColor="text1"/>
        </w:rPr>
        <w:t xml:space="preserve"> S</w:t>
      </w:r>
      <w:r w:rsidR="0012264A">
        <w:rPr>
          <w:color w:val="000000" w:themeColor="text1"/>
        </w:rPr>
        <w:t>5</w:t>
      </w:r>
      <w:r w:rsidR="009A082D">
        <w:t xml:space="preserve">). </w:t>
      </w:r>
      <w:r w:rsidR="00854FC7">
        <w:t>T</w:t>
      </w:r>
      <w:r w:rsidR="009A082D">
        <w:t>he</w:t>
      </w:r>
      <w:r w:rsidR="009A082D" w:rsidRPr="00DB1C51">
        <w:t xml:space="preserve"> -8</w:t>
      </w:r>
      <w:r w:rsidR="009A082D">
        <w:t xml:space="preserve"> </w:t>
      </w:r>
      <w:r w:rsidR="009A082D" w:rsidRPr="00DB1C51">
        <w:t>V</w:t>
      </w:r>
      <w:r w:rsidR="009A082D">
        <w:t xml:space="preserve"> bia</w:t>
      </w:r>
      <w:r w:rsidR="009A082D" w:rsidRPr="00DB1C51">
        <w:t xml:space="preserve">s </w:t>
      </w:r>
      <w:r w:rsidR="005C56F3">
        <w:t xml:space="preserve">also </w:t>
      </w:r>
      <w:r w:rsidR="009A082D">
        <w:t>lower</w:t>
      </w:r>
      <w:r w:rsidR="005C56F3">
        <w:t>ed</w:t>
      </w:r>
      <w:r w:rsidR="009A082D" w:rsidRPr="00DB1C51">
        <w:t xml:space="preserve"> </w:t>
      </w:r>
      <w:r w:rsidR="009A082D">
        <w:t xml:space="preserve">antennal </w:t>
      </w:r>
      <w:r w:rsidR="009A082D" w:rsidRPr="00DB1C51">
        <w:t>detect</w:t>
      </w:r>
      <w:r w:rsidR="009A082D">
        <w:t>ion thresholds, therefore increase</w:t>
      </w:r>
      <w:r w:rsidR="005C56F3">
        <w:t>d</w:t>
      </w:r>
      <w:r w:rsidR="009A082D">
        <w:t xml:space="preserve"> sensitivity, </w:t>
      </w:r>
      <w:r w:rsidR="009A082D" w:rsidRPr="00DB1C51">
        <w:t xml:space="preserve">across </w:t>
      </w:r>
      <w:r w:rsidR="009A082D">
        <w:t>all model</w:t>
      </w:r>
      <w:r w:rsidR="009A082D" w:rsidRPr="00DB1C51">
        <w:t xml:space="preserve"> species</w:t>
      </w:r>
      <w:r w:rsidR="009A082D">
        <w:t xml:space="preserve"> and compounds down to doses on average four orders of magnitude below the lowest EAG-active ones on u</w:t>
      </w:r>
      <w:r w:rsidR="009A082D" w:rsidRPr="00DB1C51">
        <w:t>ncharged antennae</w:t>
      </w:r>
      <w:r w:rsidR="009A082D">
        <w:t xml:space="preserve"> (Fig</w:t>
      </w:r>
      <w:r w:rsidR="00FF47AC">
        <w:t>ures</w:t>
      </w:r>
      <w:r w:rsidR="009A082D">
        <w:t xml:space="preserve"> </w:t>
      </w:r>
      <w:r w:rsidR="006B545E">
        <w:t>6</w:t>
      </w:r>
      <w:r w:rsidR="00FF47AC">
        <w:rPr>
          <w:color w:val="000000" w:themeColor="text1"/>
        </w:rPr>
        <w:t xml:space="preserve"> and</w:t>
      </w:r>
      <w:r w:rsidR="009A082D" w:rsidRPr="00060D23">
        <w:rPr>
          <w:color w:val="000000" w:themeColor="text1"/>
        </w:rPr>
        <w:t xml:space="preserve"> S</w:t>
      </w:r>
      <w:r w:rsidR="0010005B" w:rsidRPr="00060D23">
        <w:rPr>
          <w:color w:val="000000" w:themeColor="text1"/>
        </w:rPr>
        <w:t>6</w:t>
      </w:r>
      <w:r w:rsidR="00F114DB">
        <w:rPr>
          <w:color w:val="000000" w:themeColor="text1"/>
        </w:rPr>
        <w:t>, Table 1</w:t>
      </w:r>
      <w:r w:rsidR="009A082D">
        <w:t>)</w:t>
      </w:r>
      <w:r w:rsidR="009A082D" w:rsidRPr="00DB1C51">
        <w:t>.</w:t>
      </w:r>
    </w:p>
    <w:p w14:paraId="52CBE96B" w14:textId="2D851CAA" w:rsidR="009A082D" w:rsidRDefault="009A082D" w:rsidP="00D6790C">
      <w:pPr>
        <w:spacing w:line="240" w:lineRule="auto"/>
        <w:jc w:val="both"/>
      </w:pPr>
    </w:p>
    <w:p w14:paraId="52301120" w14:textId="480C409B" w:rsidR="0032641A" w:rsidRDefault="0032641A" w:rsidP="00D6790C">
      <w:pPr>
        <w:spacing w:line="240" w:lineRule="auto"/>
      </w:pPr>
      <w:r>
        <w:br w:type="page"/>
      </w:r>
    </w:p>
    <w:p w14:paraId="63BC57B8" w14:textId="45A28874" w:rsidR="0032641A" w:rsidRPr="0032641A" w:rsidRDefault="0EEA763E" w:rsidP="00D6790C">
      <w:pPr>
        <w:pStyle w:val="Caption"/>
        <w:keepNext/>
        <w:jc w:val="both"/>
        <w:rPr>
          <w:i w:val="0"/>
          <w:iCs w:val="0"/>
          <w:color w:val="000000" w:themeColor="text1"/>
        </w:rPr>
      </w:pPr>
      <w:r w:rsidRPr="695F3CBB">
        <w:rPr>
          <w:b/>
          <w:bCs/>
          <w:i w:val="0"/>
          <w:iCs w:val="0"/>
          <w:color w:val="000000" w:themeColor="text1"/>
        </w:rPr>
        <w:lastRenderedPageBreak/>
        <w:t xml:space="preserve">Table </w:t>
      </w:r>
      <w:r w:rsidR="0032641A" w:rsidRPr="695F3CBB">
        <w:rPr>
          <w:b/>
          <w:bCs/>
          <w:i w:val="0"/>
          <w:iCs w:val="0"/>
          <w:color w:val="000000" w:themeColor="text1"/>
        </w:rPr>
        <w:fldChar w:fldCharType="begin"/>
      </w:r>
      <w:r w:rsidR="0032641A" w:rsidRPr="695F3CBB">
        <w:rPr>
          <w:b/>
          <w:bCs/>
          <w:i w:val="0"/>
          <w:iCs w:val="0"/>
          <w:color w:val="000000" w:themeColor="text1"/>
        </w:rPr>
        <w:instrText xml:space="preserve"> SEQ Table \* ARABIC </w:instrText>
      </w:r>
      <w:r w:rsidR="0032641A" w:rsidRPr="695F3CBB">
        <w:rPr>
          <w:b/>
          <w:bCs/>
          <w:i w:val="0"/>
          <w:iCs w:val="0"/>
          <w:color w:val="000000" w:themeColor="text1"/>
        </w:rPr>
        <w:fldChar w:fldCharType="separate"/>
      </w:r>
      <w:r w:rsidRPr="695F3CBB">
        <w:rPr>
          <w:b/>
          <w:bCs/>
          <w:i w:val="0"/>
          <w:iCs w:val="0"/>
          <w:noProof/>
          <w:color w:val="000000" w:themeColor="text1"/>
        </w:rPr>
        <w:t>1</w:t>
      </w:r>
      <w:r w:rsidR="0032641A" w:rsidRPr="695F3CBB">
        <w:rPr>
          <w:b/>
          <w:bCs/>
          <w:i w:val="0"/>
          <w:iCs w:val="0"/>
          <w:color w:val="000000" w:themeColor="text1"/>
        </w:rPr>
        <w:fldChar w:fldCharType="end"/>
      </w:r>
      <w:r w:rsidRPr="695F3CBB">
        <w:rPr>
          <w:i w:val="0"/>
          <w:iCs w:val="0"/>
          <w:color w:val="000000" w:themeColor="text1"/>
        </w:rPr>
        <w:t xml:space="preserve"> Electrophysiological (EAG) response (mean ±SE) and EAG response change compared to diethyl ether solvent control (</w:t>
      </w:r>
      <w:r w:rsidR="6EF9DEFB" w:rsidRPr="695F3CBB">
        <w:rPr>
          <w:i w:val="0"/>
          <w:iCs w:val="0"/>
          <w:color w:val="000000" w:themeColor="text1"/>
        </w:rPr>
        <w:t>e</w:t>
      </w:r>
      <w:r w:rsidRPr="695F3CBB">
        <w:rPr>
          <w:i w:val="0"/>
          <w:iCs w:val="0"/>
          <w:color w:val="000000" w:themeColor="text1"/>
        </w:rPr>
        <w:t xml:space="preserve">ther, %) from </w:t>
      </w:r>
      <w:r w:rsidRPr="695F3CBB">
        <w:rPr>
          <w:color w:val="000000" w:themeColor="text1"/>
        </w:rPr>
        <w:t>A. fabae</w:t>
      </w:r>
      <w:r w:rsidRPr="695F3CBB">
        <w:rPr>
          <w:i w:val="0"/>
          <w:iCs w:val="0"/>
          <w:color w:val="000000" w:themeColor="text1"/>
        </w:rPr>
        <w:t xml:space="preserve">, </w:t>
      </w:r>
      <w:r w:rsidRPr="695F3CBB">
        <w:rPr>
          <w:color w:val="000000" w:themeColor="text1"/>
        </w:rPr>
        <w:t>B. terrestris</w:t>
      </w:r>
      <w:r w:rsidRPr="695F3CBB">
        <w:rPr>
          <w:i w:val="0"/>
          <w:iCs w:val="0"/>
          <w:color w:val="000000" w:themeColor="text1"/>
        </w:rPr>
        <w:t xml:space="preserve">, </w:t>
      </w:r>
      <w:r w:rsidRPr="695F3CBB">
        <w:rPr>
          <w:color w:val="000000" w:themeColor="text1"/>
        </w:rPr>
        <w:t>D. melanogaster</w:t>
      </w:r>
      <w:r w:rsidRPr="695F3CBB">
        <w:rPr>
          <w:i w:val="0"/>
          <w:iCs w:val="0"/>
          <w:color w:val="000000" w:themeColor="text1"/>
        </w:rPr>
        <w:t xml:space="preserve"> and </w:t>
      </w:r>
      <w:r w:rsidRPr="695F3CBB">
        <w:rPr>
          <w:color w:val="000000" w:themeColor="text1"/>
        </w:rPr>
        <w:t xml:space="preserve">A. </w:t>
      </w:r>
      <w:proofErr w:type="spellStart"/>
      <w:r w:rsidRPr="695F3CBB">
        <w:rPr>
          <w:color w:val="000000" w:themeColor="text1"/>
        </w:rPr>
        <w:t>ervi</w:t>
      </w:r>
      <w:proofErr w:type="spellEnd"/>
      <w:r w:rsidRPr="695F3CBB">
        <w:rPr>
          <w:i w:val="0"/>
          <w:iCs w:val="0"/>
          <w:color w:val="000000" w:themeColor="text1"/>
        </w:rPr>
        <w:t xml:space="preserve"> antennae exposed to synthetic compounds at a dose 10 factor lower than a significant EAG-active dose (Fig</w:t>
      </w:r>
      <w:r w:rsidR="00E10DFC">
        <w:rPr>
          <w:i w:val="0"/>
          <w:iCs w:val="0"/>
          <w:color w:val="000000" w:themeColor="text1"/>
        </w:rPr>
        <w:t>ure</w:t>
      </w:r>
      <w:r w:rsidRPr="695F3CBB">
        <w:rPr>
          <w:i w:val="0"/>
          <w:iCs w:val="0"/>
          <w:color w:val="000000" w:themeColor="text1"/>
        </w:rPr>
        <w:t xml:space="preserve"> S1) under +/-8</w:t>
      </w:r>
      <w:r w:rsidR="658F9B95" w:rsidRPr="695F3CBB">
        <w:rPr>
          <w:i w:val="0"/>
          <w:iCs w:val="0"/>
          <w:color w:val="000000" w:themeColor="text1"/>
        </w:rPr>
        <w:t xml:space="preserve"> </w:t>
      </w:r>
      <w:r w:rsidRPr="695F3CBB">
        <w:rPr>
          <w:i w:val="0"/>
          <w:iCs w:val="0"/>
          <w:color w:val="000000" w:themeColor="text1"/>
        </w:rPr>
        <w:t>V or 0</w:t>
      </w:r>
      <w:r w:rsidR="00FF3897" w:rsidRPr="695F3CBB">
        <w:rPr>
          <w:i w:val="0"/>
          <w:iCs w:val="0"/>
          <w:color w:val="000000" w:themeColor="text1"/>
        </w:rPr>
        <w:t xml:space="preserve"> </w:t>
      </w:r>
      <w:r w:rsidRPr="695F3CBB">
        <w:rPr>
          <w:i w:val="0"/>
          <w:iCs w:val="0"/>
          <w:color w:val="000000" w:themeColor="text1"/>
        </w:rPr>
        <w:t>V</w:t>
      </w:r>
      <w:r w:rsidR="29871625" w:rsidRPr="695F3CBB">
        <w:rPr>
          <w:i w:val="0"/>
          <w:iCs w:val="0"/>
          <w:color w:val="000000" w:themeColor="text1"/>
        </w:rPr>
        <w:t xml:space="preserve"> bias</w:t>
      </w:r>
      <w:r w:rsidRPr="695F3CBB">
        <w:rPr>
          <w:i w:val="0"/>
          <w:iCs w:val="0"/>
          <w:color w:val="000000" w:themeColor="text1"/>
        </w:rPr>
        <w:t>. Voltage applied via a tungsten electrode. Responses were normalised to a positive control</w:t>
      </w:r>
      <w:r w:rsidR="0081444F">
        <w:rPr>
          <w:i w:val="0"/>
          <w:iCs w:val="0"/>
          <w:color w:val="000000" w:themeColor="text1"/>
        </w:rPr>
        <w:t>:</w:t>
      </w:r>
      <w:r w:rsidRPr="695F3CBB">
        <w:rPr>
          <w:color w:val="000000" w:themeColor="text1"/>
        </w:rPr>
        <w:t xml:space="preserve"> A. fabae</w:t>
      </w:r>
      <w:r w:rsidRPr="695F3CBB">
        <w:rPr>
          <w:i w:val="0"/>
          <w:iCs w:val="0"/>
          <w:color w:val="000000" w:themeColor="text1"/>
        </w:rPr>
        <w:t xml:space="preserve"> </w:t>
      </w:r>
      <w:r w:rsidR="06C2E493" w:rsidRPr="695F3CBB">
        <w:rPr>
          <w:i w:val="0"/>
          <w:iCs w:val="0"/>
          <w:color w:val="000000" w:themeColor="text1"/>
        </w:rPr>
        <w:t xml:space="preserve">and </w:t>
      </w:r>
      <w:r w:rsidR="06C2E493" w:rsidRPr="695F3CBB">
        <w:rPr>
          <w:color w:val="000000" w:themeColor="text1"/>
        </w:rPr>
        <w:t xml:space="preserve">A. </w:t>
      </w:r>
      <w:proofErr w:type="spellStart"/>
      <w:r w:rsidR="06C2E493" w:rsidRPr="695F3CBB">
        <w:rPr>
          <w:color w:val="000000" w:themeColor="text1"/>
        </w:rPr>
        <w:t>ervi</w:t>
      </w:r>
      <w:proofErr w:type="spellEnd"/>
      <w:r w:rsidR="06C2E493" w:rsidRPr="695F3CBB">
        <w:rPr>
          <w:color w:val="000000" w:themeColor="text1"/>
        </w:rPr>
        <w:t xml:space="preserve"> </w:t>
      </w:r>
      <w:r w:rsidRPr="695F3CBB">
        <w:rPr>
          <w:i w:val="0"/>
          <w:iCs w:val="0"/>
          <w:color w:val="000000" w:themeColor="text1"/>
        </w:rPr>
        <w:t>= (</w:t>
      </w:r>
      <w:r w:rsidRPr="695F3CBB">
        <w:rPr>
          <w:color w:val="000000" w:themeColor="text1"/>
        </w:rPr>
        <w:t>E</w:t>
      </w:r>
      <w:r w:rsidRPr="695F3CBB">
        <w:rPr>
          <w:i w:val="0"/>
          <w:iCs w:val="0"/>
          <w:color w:val="000000" w:themeColor="text1"/>
        </w:rPr>
        <w:t xml:space="preserve">)-caryophyllene, </w:t>
      </w:r>
      <w:r w:rsidRPr="695F3CBB">
        <w:rPr>
          <w:color w:val="000000" w:themeColor="text1"/>
        </w:rPr>
        <w:t>B. terrestris</w:t>
      </w:r>
      <w:r w:rsidRPr="695F3CBB">
        <w:rPr>
          <w:i w:val="0"/>
          <w:iCs w:val="0"/>
          <w:color w:val="000000" w:themeColor="text1"/>
        </w:rPr>
        <w:t xml:space="preserve"> = benzaldehyde, </w:t>
      </w:r>
      <w:r w:rsidRPr="695F3CBB">
        <w:rPr>
          <w:color w:val="000000" w:themeColor="text1"/>
        </w:rPr>
        <w:t>D. melanogaster</w:t>
      </w:r>
      <w:r w:rsidRPr="695F3CBB">
        <w:rPr>
          <w:i w:val="0"/>
          <w:iCs w:val="0"/>
          <w:color w:val="000000" w:themeColor="text1"/>
        </w:rPr>
        <w:t xml:space="preserve"> = fenchone.</w:t>
      </w:r>
    </w:p>
    <w:tbl>
      <w:tblPr>
        <w:tblStyle w:val="GridTable3"/>
        <w:tblW w:w="0" w:type="auto"/>
        <w:jc w:val="center"/>
        <w:tblLook w:val="04A0" w:firstRow="1" w:lastRow="0" w:firstColumn="1" w:lastColumn="0" w:noHBand="0" w:noVBand="1"/>
      </w:tblPr>
      <w:tblGrid>
        <w:gridCol w:w="1101"/>
        <w:gridCol w:w="2693"/>
        <w:gridCol w:w="2977"/>
      </w:tblGrid>
      <w:tr w:rsidR="00BB4FB3" w:rsidRPr="0091627A" w14:paraId="4738F9DD" w14:textId="77777777" w:rsidTr="00D16619">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100" w:firstRow="0" w:lastRow="0" w:firstColumn="1" w:lastColumn="0" w:oddVBand="0" w:evenVBand="0" w:oddHBand="0" w:evenHBand="0" w:firstRowFirstColumn="1" w:firstRowLastColumn="0" w:lastRowFirstColumn="0" w:lastRowLastColumn="0"/>
            <w:tcW w:w="1101" w:type="dxa"/>
            <w:noWrap/>
            <w:vAlign w:val="center"/>
            <w:hideMark/>
          </w:tcPr>
          <w:p w14:paraId="5420C671" w14:textId="77777777" w:rsidR="0032641A" w:rsidRPr="0091627A" w:rsidRDefault="0032641A" w:rsidP="00D6790C">
            <w:pPr>
              <w:jc w:val="center"/>
              <w:rPr>
                <w:i w:val="0"/>
                <w:iCs w:val="0"/>
                <w:sz w:val="16"/>
                <w:szCs w:val="16"/>
              </w:rPr>
            </w:pPr>
            <w:r w:rsidRPr="0091627A">
              <w:rPr>
                <w:i w:val="0"/>
                <w:iCs w:val="0"/>
                <w:sz w:val="16"/>
                <w:szCs w:val="16"/>
              </w:rPr>
              <w:t>Voltage (V)</w:t>
            </w:r>
          </w:p>
        </w:tc>
        <w:tc>
          <w:tcPr>
            <w:tcW w:w="2693" w:type="dxa"/>
            <w:noWrap/>
            <w:vAlign w:val="center"/>
            <w:hideMark/>
          </w:tcPr>
          <w:p w14:paraId="0869BF23" w14:textId="77777777" w:rsidR="0032641A" w:rsidRPr="0091627A" w:rsidRDefault="0032641A" w:rsidP="00D6790C">
            <w:pPr>
              <w:jc w:val="center"/>
              <w:cnfStyle w:val="100000000000" w:firstRow="1" w:lastRow="0" w:firstColumn="0" w:lastColumn="0" w:oddVBand="0" w:evenVBand="0" w:oddHBand="0" w:evenHBand="0" w:firstRowFirstColumn="0" w:firstRowLastColumn="0" w:lastRowFirstColumn="0" w:lastRowLastColumn="0"/>
              <w:rPr>
                <w:sz w:val="16"/>
                <w:szCs w:val="16"/>
              </w:rPr>
            </w:pPr>
            <w:r w:rsidRPr="0091627A">
              <w:rPr>
                <w:sz w:val="16"/>
                <w:szCs w:val="16"/>
              </w:rPr>
              <w:t>Mean normalised response (%)</w:t>
            </w:r>
          </w:p>
        </w:tc>
        <w:tc>
          <w:tcPr>
            <w:tcW w:w="2977" w:type="dxa"/>
            <w:noWrap/>
            <w:vAlign w:val="center"/>
            <w:hideMark/>
          </w:tcPr>
          <w:p w14:paraId="5BD64C46" w14:textId="1FFBD5F8" w:rsidR="0032641A" w:rsidRPr="0091627A" w:rsidRDefault="0032641A" w:rsidP="00D6790C">
            <w:pPr>
              <w:jc w:val="center"/>
              <w:cnfStyle w:val="100000000000" w:firstRow="1" w:lastRow="0" w:firstColumn="0" w:lastColumn="0" w:oddVBand="0" w:evenVBand="0" w:oddHBand="0" w:evenHBand="0" w:firstRowFirstColumn="0" w:firstRowLastColumn="0" w:lastRowFirstColumn="0" w:lastRowLastColumn="0"/>
              <w:rPr>
                <w:sz w:val="16"/>
                <w:szCs w:val="16"/>
              </w:rPr>
            </w:pPr>
            <w:r w:rsidRPr="0091627A">
              <w:rPr>
                <w:sz w:val="16"/>
                <w:szCs w:val="16"/>
              </w:rPr>
              <w:t xml:space="preserve">Response change </w:t>
            </w:r>
            <w:r w:rsidR="00890C54">
              <w:rPr>
                <w:sz w:val="16"/>
                <w:szCs w:val="16"/>
              </w:rPr>
              <w:t>v</w:t>
            </w:r>
            <w:r w:rsidRPr="0091627A">
              <w:rPr>
                <w:sz w:val="16"/>
                <w:szCs w:val="16"/>
              </w:rPr>
              <w:t xml:space="preserve">s </w:t>
            </w:r>
            <w:r w:rsidR="00890C54">
              <w:rPr>
                <w:sz w:val="16"/>
                <w:szCs w:val="16"/>
              </w:rPr>
              <w:t>e</w:t>
            </w:r>
            <w:r w:rsidRPr="0091627A">
              <w:rPr>
                <w:sz w:val="16"/>
                <w:szCs w:val="16"/>
              </w:rPr>
              <w:t>ther control (%)</w:t>
            </w:r>
          </w:p>
        </w:tc>
      </w:tr>
      <w:tr w:rsidR="003C3CED" w:rsidRPr="0091627A" w14:paraId="0ED4E56E"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right w:val="nil"/>
            </w:tcBorders>
            <w:noWrap/>
            <w:vAlign w:val="center"/>
            <w:hideMark/>
          </w:tcPr>
          <w:p w14:paraId="6FD6645B" w14:textId="77777777" w:rsidR="0032641A" w:rsidRPr="0091627A" w:rsidRDefault="0032641A" w:rsidP="00D6790C">
            <w:pPr>
              <w:jc w:val="center"/>
              <w:rPr>
                <w:i w:val="0"/>
                <w:iCs w:val="0"/>
                <w:sz w:val="16"/>
                <w:szCs w:val="16"/>
              </w:rPr>
            </w:pPr>
            <w:r w:rsidRPr="0091627A">
              <w:rPr>
                <w:sz w:val="16"/>
                <w:szCs w:val="16"/>
              </w:rPr>
              <w:t>Aphis fabae</w:t>
            </w:r>
            <w:r w:rsidRPr="0091627A">
              <w:rPr>
                <w:i w:val="0"/>
                <w:iCs w:val="0"/>
                <w:sz w:val="16"/>
                <w:szCs w:val="16"/>
              </w:rPr>
              <w:t xml:space="preserve"> (aphid)</w:t>
            </w:r>
          </w:p>
        </w:tc>
      </w:tr>
      <w:tr w:rsidR="00BB4FB3" w:rsidRPr="0091627A" w14:paraId="7A20955E"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bottom w:val="single" w:sz="4" w:space="0" w:color="auto"/>
              <w:right w:val="nil"/>
            </w:tcBorders>
            <w:noWrap/>
            <w:vAlign w:val="center"/>
            <w:hideMark/>
          </w:tcPr>
          <w:p w14:paraId="187275DE" w14:textId="77777777" w:rsidR="0032641A" w:rsidRPr="0091627A" w:rsidRDefault="0032641A" w:rsidP="00D6790C">
            <w:pPr>
              <w:jc w:val="center"/>
              <w:rPr>
                <w:sz w:val="16"/>
                <w:szCs w:val="16"/>
              </w:rPr>
            </w:pPr>
            <w:r w:rsidRPr="0091627A">
              <w:rPr>
                <w:i w:val="0"/>
                <w:iCs w:val="0"/>
                <w:sz w:val="16"/>
                <w:szCs w:val="16"/>
              </w:rPr>
              <w:t>(</w:t>
            </w:r>
            <w:r w:rsidRPr="0091627A">
              <w:rPr>
                <w:sz w:val="16"/>
                <w:szCs w:val="16"/>
              </w:rPr>
              <w:t>E</w:t>
            </w:r>
            <w:r w:rsidRPr="0091627A">
              <w:rPr>
                <w:i w:val="0"/>
                <w:iCs w:val="0"/>
                <w:sz w:val="16"/>
                <w:szCs w:val="16"/>
              </w:rPr>
              <w:t>)-2-heptenal</w:t>
            </w:r>
          </w:p>
        </w:tc>
      </w:tr>
      <w:tr w:rsidR="00AB2770" w:rsidRPr="0091627A" w14:paraId="4AB6A5D3"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4F0F418A" w14:textId="77777777" w:rsidR="0032641A" w:rsidRPr="0091627A" w:rsidRDefault="0032641A" w:rsidP="00D6790C">
            <w:pPr>
              <w:jc w:val="center"/>
              <w:rPr>
                <w:sz w:val="16"/>
                <w:szCs w:val="16"/>
              </w:rPr>
            </w:pPr>
            <w:r w:rsidRPr="0091627A">
              <w:rPr>
                <w:sz w:val="16"/>
                <w:szCs w:val="16"/>
              </w:rPr>
              <w:t>8</w:t>
            </w:r>
          </w:p>
        </w:tc>
        <w:tc>
          <w:tcPr>
            <w:tcW w:w="2693" w:type="dxa"/>
            <w:tcBorders>
              <w:top w:val="single" w:sz="4" w:space="0" w:color="auto"/>
              <w:left w:val="single" w:sz="4" w:space="0" w:color="auto"/>
            </w:tcBorders>
            <w:noWrap/>
            <w:vAlign w:val="center"/>
            <w:hideMark/>
          </w:tcPr>
          <w:p w14:paraId="175237DB"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687.4 ±481</w:t>
            </w:r>
          </w:p>
        </w:tc>
        <w:tc>
          <w:tcPr>
            <w:tcW w:w="2977" w:type="dxa"/>
            <w:tcBorders>
              <w:top w:val="single" w:sz="4" w:space="0" w:color="auto"/>
              <w:right w:val="single" w:sz="4" w:space="0" w:color="auto"/>
            </w:tcBorders>
            <w:noWrap/>
            <w:vAlign w:val="center"/>
            <w:hideMark/>
          </w:tcPr>
          <w:p w14:paraId="4835958A"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744.4</w:t>
            </w:r>
          </w:p>
        </w:tc>
      </w:tr>
      <w:tr w:rsidR="003A5D81" w:rsidRPr="0091627A" w14:paraId="7AAD1B7B"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5C046F8F"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3138ADF9"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84.1 ±6.8</w:t>
            </w:r>
          </w:p>
        </w:tc>
        <w:tc>
          <w:tcPr>
            <w:tcW w:w="2977" w:type="dxa"/>
            <w:tcBorders>
              <w:right w:val="single" w:sz="4" w:space="0" w:color="auto"/>
            </w:tcBorders>
            <w:noWrap/>
            <w:vAlign w:val="center"/>
            <w:hideMark/>
          </w:tcPr>
          <w:p w14:paraId="6676E7F2"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91.1</w:t>
            </w:r>
          </w:p>
        </w:tc>
      </w:tr>
      <w:tr w:rsidR="00AB2770" w:rsidRPr="0091627A" w14:paraId="6FD06D83"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4" w:space="0" w:color="auto"/>
              <w:right w:val="single" w:sz="4" w:space="0" w:color="auto"/>
            </w:tcBorders>
            <w:noWrap/>
            <w:vAlign w:val="center"/>
            <w:hideMark/>
          </w:tcPr>
          <w:p w14:paraId="5E044574"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bottom w:val="single" w:sz="4" w:space="0" w:color="auto"/>
            </w:tcBorders>
            <w:noWrap/>
            <w:vAlign w:val="center"/>
            <w:hideMark/>
          </w:tcPr>
          <w:p w14:paraId="64E95213"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813.3 ±339.3</w:t>
            </w:r>
          </w:p>
        </w:tc>
        <w:tc>
          <w:tcPr>
            <w:tcW w:w="2977" w:type="dxa"/>
            <w:tcBorders>
              <w:right w:val="single" w:sz="4" w:space="0" w:color="auto"/>
            </w:tcBorders>
            <w:noWrap/>
            <w:vAlign w:val="center"/>
            <w:hideMark/>
          </w:tcPr>
          <w:p w14:paraId="65FE820F"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880.8</w:t>
            </w:r>
          </w:p>
        </w:tc>
      </w:tr>
      <w:tr w:rsidR="00BB4FB3" w:rsidRPr="0091627A" w14:paraId="485E59B5"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bottom w:val="single" w:sz="4" w:space="0" w:color="auto"/>
              <w:right w:val="nil"/>
            </w:tcBorders>
            <w:noWrap/>
            <w:vAlign w:val="center"/>
            <w:hideMark/>
          </w:tcPr>
          <w:p w14:paraId="2A06224B" w14:textId="77777777" w:rsidR="0032641A" w:rsidRPr="0091627A" w:rsidRDefault="0032641A" w:rsidP="00D6790C">
            <w:pPr>
              <w:jc w:val="center"/>
              <w:rPr>
                <w:i w:val="0"/>
                <w:iCs w:val="0"/>
                <w:sz w:val="16"/>
                <w:szCs w:val="16"/>
              </w:rPr>
            </w:pPr>
            <w:r w:rsidRPr="0091627A">
              <w:rPr>
                <w:i w:val="0"/>
                <w:iCs w:val="0"/>
                <w:sz w:val="16"/>
                <w:szCs w:val="16"/>
              </w:rPr>
              <w:t>(</w:t>
            </w:r>
            <w:r w:rsidRPr="0091627A">
              <w:rPr>
                <w:sz w:val="16"/>
                <w:szCs w:val="16"/>
              </w:rPr>
              <w:t>E</w:t>
            </w:r>
            <w:r w:rsidRPr="0091627A">
              <w:rPr>
                <w:i w:val="0"/>
                <w:iCs w:val="0"/>
                <w:sz w:val="16"/>
                <w:szCs w:val="16"/>
              </w:rPr>
              <w:t>)-β-</w:t>
            </w:r>
            <w:proofErr w:type="spellStart"/>
            <w:r w:rsidRPr="0091627A">
              <w:rPr>
                <w:i w:val="0"/>
                <w:iCs w:val="0"/>
                <w:sz w:val="16"/>
                <w:szCs w:val="16"/>
              </w:rPr>
              <w:t>farnesene</w:t>
            </w:r>
            <w:proofErr w:type="spellEnd"/>
          </w:p>
        </w:tc>
      </w:tr>
      <w:tr w:rsidR="00AB2770" w:rsidRPr="0091627A" w14:paraId="5EA80088"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66A45303" w14:textId="77777777" w:rsidR="0032641A" w:rsidRPr="0091627A" w:rsidRDefault="0032641A" w:rsidP="00D6790C">
            <w:pPr>
              <w:jc w:val="center"/>
              <w:rPr>
                <w:sz w:val="16"/>
                <w:szCs w:val="16"/>
              </w:rPr>
            </w:pPr>
            <w:r w:rsidRPr="0091627A">
              <w:rPr>
                <w:sz w:val="16"/>
                <w:szCs w:val="16"/>
              </w:rPr>
              <w:t>8</w:t>
            </w:r>
          </w:p>
        </w:tc>
        <w:tc>
          <w:tcPr>
            <w:tcW w:w="2693" w:type="dxa"/>
            <w:tcBorders>
              <w:top w:val="single" w:sz="4" w:space="0" w:color="auto"/>
              <w:left w:val="single" w:sz="4" w:space="0" w:color="auto"/>
            </w:tcBorders>
            <w:noWrap/>
            <w:vAlign w:val="center"/>
            <w:hideMark/>
          </w:tcPr>
          <w:p w14:paraId="49118743"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1298 ±849.9</w:t>
            </w:r>
          </w:p>
        </w:tc>
        <w:tc>
          <w:tcPr>
            <w:tcW w:w="2977" w:type="dxa"/>
            <w:tcBorders>
              <w:top w:val="single" w:sz="4" w:space="0" w:color="auto"/>
              <w:right w:val="single" w:sz="4" w:space="0" w:color="auto"/>
            </w:tcBorders>
            <w:noWrap/>
            <w:vAlign w:val="center"/>
            <w:hideMark/>
          </w:tcPr>
          <w:p w14:paraId="407EE1C4"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1405.8</w:t>
            </w:r>
          </w:p>
        </w:tc>
      </w:tr>
      <w:tr w:rsidR="003A5D81" w:rsidRPr="0091627A" w14:paraId="6A4B4235"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6E29438F"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4011C334"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00.8 ±9.3</w:t>
            </w:r>
          </w:p>
        </w:tc>
        <w:tc>
          <w:tcPr>
            <w:tcW w:w="2977" w:type="dxa"/>
            <w:tcBorders>
              <w:right w:val="single" w:sz="4" w:space="0" w:color="auto"/>
            </w:tcBorders>
            <w:noWrap/>
            <w:vAlign w:val="center"/>
            <w:hideMark/>
          </w:tcPr>
          <w:p w14:paraId="047A7E48"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09.1</w:t>
            </w:r>
          </w:p>
        </w:tc>
      </w:tr>
      <w:tr w:rsidR="003C3CED" w:rsidRPr="0091627A" w14:paraId="274CB7F2"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4" w:space="0" w:color="auto"/>
              <w:right w:val="single" w:sz="4" w:space="0" w:color="auto"/>
            </w:tcBorders>
            <w:noWrap/>
            <w:vAlign w:val="center"/>
            <w:hideMark/>
          </w:tcPr>
          <w:p w14:paraId="6437D1FB"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tcBorders>
            <w:noWrap/>
            <w:vAlign w:val="center"/>
            <w:hideMark/>
          </w:tcPr>
          <w:p w14:paraId="4C7F6525"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3094.4 ±1047.9</w:t>
            </w:r>
          </w:p>
        </w:tc>
        <w:tc>
          <w:tcPr>
            <w:tcW w:w="2977" w:type="dxa"/>
            <w:tcBorders>
              <w:right w:val="single" w:sz="4" w:space="0" w:color="auto"/>
            </w:tcBorders>
            <w:noWrap/>
            <w:vAlign w:val="center"/>
            <w:hideMark/>
          </w:tcPr>
          <w:p w14:paraId="4E5829E9"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3351.3</w:t>
            </w:r>
          </w:p>
        </w:tc>
      </w:tr>
      <w:tr w:rsidR="003C3CED" w:rsidRPr="0091627A" w14:paraId="4CC00021"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right w:val="nil"/>
            </w:tcBorders>
            <w:noWrap/>
            <w:vAlign w:val="center"/>
            <w:hideMark/>
          </w:tcPr>
          <w:p w14:paraId="453992C2" w14:textId="0DB67347" w:rsidR="0032641A" w:rsidRPr="0091627A" w:rsidRDefault="0EEA763E" w:rsidP="00D6790C">
            <w:pPr>
              <w:jc w:val="center"/>
              <w:rPr>
                <w:sz w:val="16"/>
                <w:szCs w:val="16"/>
              </w:rPr>
            </w:pPr>
            <w:r w:rsidRPr="695F3CBB">
              <w:rPr>
                <w:i w:val="0"/>
                <w:iCs w:val="0"/>
                <w:sz w:val="16"/>
                <w:szCs w:val="16"/>
              </w:rPr>
              <w:t>(</w:t>
            </w:r>
            <w:r w:rsidRPr="00F37184">
              <w:rPr>
                <w:sz w:val="16"/>
                <w:szCs w:val="16"/>
              </w:rPr>
              <w:t>R</w:t>
            </w:r>
            <w:r w:rsidRPr="695F3CBB">
              <w:rPr>
                <w:i w:val="0"/>
                <w:iCs w:val="0"/>
                <w:sz w:val="16"/>
                <w:szCs w:val="16"/>
              </w:rPr>
              <w:t>)-</w:t>
            </w:r>
            <w:r w:rsidR="00E10DFC">
              <w:rPr>
                <w:i w:val="0"/>
                <w:iCs w:val="0"/>
                <w:sz w:val="16"/>
                <w:szCs w:val="16"/>
              </w:rPr>
              <w:t>l</w:t>
            </w:r>
            <w:r w:rsidRPr="695F3CBB">
              <w:rPr>
                <w:i w:val="0"/>
                <w:iCs w:val="0"/>
                <w:sz w:val="16"/>
                <w:szCs w:val="16"/>
              </w:rPr>
              <w:t>inalool</w:t>
            </w:r>
          </w:p>
        </w:tc>
      </w:tr>
      <w:tr w:rsidR="003C3CED" w:rsidRPr="0091627A" w14:paraId="7415332A"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7CD1E227"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tcBorders>
            <w:noWrap/>
            <w:vAlign w:val="center"/>
            <w:hideMark/>
          </w:tcPr>
          <w:p w14:paraId="1ADDEF27"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2117.9 ±662.4</w:t>
            </w:r>
          </w:p>
        </w:tc>
        <w:tc>
          <w:tcPr>
            <w:tcW w:w="2977" w:type="dxa"/>
            <w:tcBorders>
              <w:right w:val="single" w:sz="4" w:space="0" w:color="auto"/>
            </w:tcBorders>
            <w:noWrap/>
            <w:vAlign w:val="center"/>
            <w:hideMark/>
          </w:tcPr>
          <w:p w14:paraId="4F2C5DBE"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2293.7</w:t>
            </w:r>
          </w:p>
        </w:tc>
      </w:tr>
      <w:tr w:rsidR="003A5D81" w:rsidRPr="0091627A" w14:paraId="0194E6A6"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6C58B6BC"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22673A77"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04.5 ±13.6</w:t>
            </w:r>
          </w:p>
        </w:tc>
        <w:tc>
          <w:tcPr>
            <w:tcW w:w="2977" w:type="dxa"/>
            <w:tcBorders>
              <w:right w:val="single" w:sz="4" w:space="0" w:color="auto"/>
            </w:tcBorders>
            <w:noWrap/>
            <w:vAlign w:val="center"/>
            <w:hideMark/>
          </w:tcPr>
          <w:p w14:paraId="6D3ABDEC"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13.2</w:t>
            </w:r>
          </w:p>
        </w:tc>
      </w:tr>
      <w:tr w:rsidR="00AB2770" w:rsidRPr="0091627A" w14:paraId="0FB6BCD1"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4" w:space="0" w:color="auto"/>
              <w:right w:val="single" w:sz="4" w:space="0" w:color="auto"/>
            </w:tcBorders>
            <w:noWrap/>
            <w:vAlign w:val="center"/>
            <w:hideMark/>
          </w:tcPr>
          <w:p w14:paraId="48610E99"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bottom w:val="single" w:sz="4" w:space="0" w:color="auto"/>
            </w:tcBorders>
            <w:noWrap/>
            <w:vAlign w:val="center"/>
            <w:hideMark/>
          </w:tcPr>
          <w:p w14:paraId="4E79E870"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1156 ±373.8</w:t>
            </w:r>
          </w:p>
        </w:tc>
        <w:tc>
          <w:tcPr>
            <w:tcW w:w="2977" w:type="dxa"/>
            <w:tcBorders>
              <w:right w:val="single" w:sz="4" w:space="0" w:color="auto"/>
            </w:tcBorders>
            <w:noWrap/>
            <w:vAlign w:val="center"/>
            <w:hideMark/>
          </w:tcPr>
          <w:p w14:paraId="35D6E25C"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1252.0</w:t>
            </w:r>
          </w:p>
        </w:tc>
      </w:tr>
      <w:tr w:rsidR="00BB4FB3" w:rsidRPr="0091627A" w14:paraId="04602224"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bottom w:val="single" w:sz="4" w:space="0" w:color="auto"/>
              <w:right w:val="nil"/>
            </w:tcBorders>
            <w:noWrap/>
            <w:vAlign w:val="center"/>
            <w:hideMark/>
          </w:tcPr>
          <w:p w14:paraId="707645C9" w14:textId="77777777" w:rsidR="0032641A" w:rsidRPr="0091627A" w:rsidRDefault="0032641A" w:rsidP="00D6790C">
            <w:pPr>
              <w:jc w:val="center"/>
              <w:rPr>
                <w:i w:val="0"/>
                <w:iCs w:val="0"/>
                <w:sz w:val="16"/>
                <w:szCs w:val="16"/>
              </w:rPr>
            </w:pPr>
            <w:r w:rsidRPr="0091627A">
              <w:rPr>
                <w:sz w:val="16"/>
                <w:szCs w:val="16"/>
              </w:rPr>
              <w:t xml:space="preserve">Bombus terrestris </w:t>
            </w:r>
            <w:r w:rsidRPr="0091627A">
              <w:rPr>
                <w:i w:val="0"/>
                <w:iCs w:val="0"/>
                <w:sz w:val="16"/>
                <w:szCs w:val="16"/>
              </w:rPr>
              <w:t>(bumble bee)</w:t>
            </w:r>
          </w:p>
        </w:tc>
      </w:tr>
      <w:tr w:rsidR="00BB4FB3" w:rsidRPr="0091627A" w14:paraId="64C89B0D"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bottom w:val="single" w:sz="4" w:space="0" w:color="auto"/>
              <w:right w:val="nil"/>
            </w:tcBorders>
            <w:noWrap/>
            <w:vAlign w:val="center"/>
            <w:hideMark/>
          </w:tcPr>
          <w:p w14:paraId="770A64C4" w14:textId="77777777" w:rsidR="0032641A" w:rsidRPr="0091627A" w:rsidRDefault="0032641A" w:rsidP="00D6790C">
            <w:pPr>
              <w:jc w:val="center"/>
              <w:rPr>
                <w:i w:val="0"/>
                <w:iCs w:val="0"/>
                <w:sz w:val="16"/>
                <w:szCs w:val="16"/>
              </w:rPr>
            </w:pPr>
            <w:proofErr w:type="spellStart"/>
            <w:r w:rsidRPr="0091627A">
              <w:rPr>
                <w:i w:val="0"/>
                <w:iCs w:val="0"/>
                <w:sz w:val="16"/>
                <w:szCs w:val="16"/>
              </w:rPr>
              <w:t>Citral</w:t>
            </w:r>
            <w:proofErr w:type="spellEnd"/>
          </w:p>
        </w:tc>
      </w:tr>
      <w:tr w:rsidR="003A5D81" w:rsidRPr="0091627A" w14:paraId="25CA93D4"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7EF138A1" w14:textId="77777777" w:rsidR="0032641A" w:rsidRPr="0091627A" w:rsidRDefault="0032641A" w:rsidP="00D6790C">
            <w:pPr>
              <w:jc w:val="center"/>
              <w:rPr>
                <w:sz w:val="16"/>
                <w:szCs w:val="16"/>
              </w:rPr>
            </w:pPr>
            <w:r w:rsidRPr="0091627A">
              <w:rPr>
                <w:sz w:val="16"/>
                <w:szCs w:val="16"/>
              </w:rPr>
              <w:t>8</w:t>
            </w:r>
          </w:p>
        </w:tc>
        <w:tc>
          <w:tcPr>
            <w:tcW w:w="2693" w:type="dxa"/>
            <w:tcBorders>
              <w:top w:val="single" w:sz="4" w:space="0" w:color="auto"/>
              <w:left w:val="single" w:sz="4" w:space="0" w:color="auto"/>
            </w:tcBorders>
            <w:noWrap/>
            <w:vAlign w:val="center"/>
            <w:hideMark/>
          </w:tcPr>
          <w:p w14:paraId="071682CF"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64.7 ±13.3</w:t>
            </w:r>
          </w:p>
        </w:tc>
        <w:tc>
          <w:tcPr>
            <w:tcW w:w="2977" w:type="dxa"/>
            <w:tcBorders>
              <w:top w:val="single" w:sz="4" w:space="0" w:color="auto"/>
              <w:right w:val="single" w:sz="4" w:space="0" w:color="auto"/>
            </w:tcBorders>
            <w:noWrap/>
            <w:vAlign w:val="center"/>
            <w:hideMark/>
          </w:tcPr>
          <w:p w14:paraId="05A4FEAB"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58.0</w:t>
            </w:r>
          </w:p>
        </w:tc>
      </w:tr>
      <w:tr w:rsidR="00AB2770" w:rsidRPr="0091627A" w14:paraId="57C77C32"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6795FE36"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0046416D"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46 ±3.2</w:t>
            </w:r>
          </w:p>
        </w:tc>
        <w:tc>
          <w:tcPr>
            <w:tcW w:w="2977" w:type="dxa"/>
            <w:tcBorders>
              <w:right w:val="single" w:sz="4" w:space="0" w:color="auto"/>
            </w:tcBorders>
            <w:noWrap/>
            <w:vAlign w:val="center"/>
            <w:hideMark/>
          </w:tcPr>
          <w:p w14:paraId="2248A3FA"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112.3</w:t>
            </w:r>
          </w:p>
        </w:tc>
      </w:tr>
      <w:tr w:rsidR="003A5D81" w:rsidRPr="0091627A" w14:paraId="368A7E25"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4" w:space="0" w:color="auto"/>
              <w:right w:val="single" w:sz="4" w:space="0" w:color="auto"/>
            </w:tcBorders>
            <w:noWrap/>
            <w:vAlign w:val="center"/>
            <w:hideMark/>
          </w:tcPr>
          <w:p w14:paraId="1AF4723E"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bottom w:val="single" w:sz="4" w:space="0" w:color="auto"/>
            </w:tcBorders>
            <w:noWrap/>
            <w:vAlign w:val="center"/>
            <w:hideMark/>
          </w:tcPr>
          <w:p w14:paraId="2ECF7377"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274.6 ±165.1</w:t>
            </w:r>
          </w:p>
        </w:tc>
        <w:tc>
          <w:tcPr>
            <w:tcW w:w="2977" w:type="dxa"/>
            <w:tcBorders>
              <w:bottom w:val="single" w:sz="4" w:space="0" w:color="auto"/>
              <w:right w:val="single" w:sz="4" w:space="0" w:color="auto"/>
            </w:tcBorders>
            <w:noWrap/>
            <w:vAlign w:val="center"/>
            <w:hideMark/>
          </w:tcPr>
          <w:p w14:paraId="678D65E2"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670.5</w:t>
            </w:r>
          </w:p>
        </w:tc>
      </w:tr>
      <w:tr w:rsidR="00BB4FB3" w:rsidRPr="0091627A" w14:paraId="40A0EE28"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bottom w:val="single" w:sz="4" w:space="0" w:color="auto"/>
              <w:right w:val="nil"/>
            </w:tcBorders>
            <w:noWrap/>
            <w:vAlign w:val="center"/>
            <w:hideMark/>
          </w:tcPr>
          <w:p w14:paraId="7A16329F" w14:textId="77777777" w:rsidR="0032641A" w:rsidRPr="0091627A" w:rsidRDefault="0032641A" w:rsidP="00D6790C">
            <w:pPr>
              <w:jc w:val="center"/>
              <w:rPr>
                <w:i w:val="0"/>
                <w:iCs w:val="0"/>
                <w:sz w:val="16"/>
                <w:szCs w:val="16"/>
              </w:rPr>
            </w:pPr>
            <w:r w:rsidRPr="0091627A">
              <w:rPr>
                <w:i w:val="0"/>
                <w:iCs w:val="0"/>
                <w:sz w:val="16"/>
                <w:szCs w:val="16"/>
              </w:rPr>
              <w:t>(</w:t>
            </w:r>
            <w:r w:rsidRPr="0091627A">
              <w:rPr>
                <w:sz w:val="16"/>
                <w:szCs w:val="16"/>
              </w:rPr>
              <w:t>E</w:t>
            </w:r>
            <w:r w:rsidRPr="0091627A">
              <w:rPr>
                <w:i w:val="0"/>
                <w:iCs w:val="0"/>
                <w:sz w:val="16"/>
                <w:szCs w:val="16"/>
              </w:rPr>
              <w:t>)-ocimene</w:t>
            </w:r>
          </w:p>
        </w:tc>
      </w:tr>
      <w:tr w:rsidR="003A5D81" w:rsidRPr="0091627A" w14:paraId="15C6433C"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78DD39B0" w14:textId="77777777" w:rsidR="0032641A" w:rsidRPr="0091627A" w:rsidRDefault="0032641A" w:rsidP="00D6790C">
            <w:pPr>
              <w:jc w:val="center"/>
              <w:rPr>
                <w:sz w:val="16"/>
                <w:szCs w:val="16"/>
              </w:rPr>
            </w:pPr>
            <w:r w:rsidRPr="0091627A">
              <w:rPr>
                <w:sz w:val="16"/>
                <w:szCs w:val="16"/>
              </w:rPr>
              <w:t>8</w:t>
            </w:r>
          </w:p>
        </w:tc>
        <w:tc>
          <w:tcPr>
            <w:tcW w:w="2693" w:type="dxa"/>
            <w:tcBorders>
              <w:top w:val="single" w:sz="4" w:space="0" w:color="auto"/>
              <w:left w:val="single" w:sz="4" w:space="0" w:color="auto"/>
            </w:tcBorders>
            <w:noWrap/>
            <w:vAlign w:val="center"/>
            <w:hideMark/>
          </w:tcPr>
          <w:p w14:paraId="59FB07E0"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39 ±10.6</w:t>
            </w:r>
          </w:p>
        </w:tc>
        <w:tc>
          <w:tcPr>
            <w:tcW w:w="2977" w:type="dxa"/>
            <w:tcBorders>
              <w:top w:val="single" w:sz="4" w:space="0" w:color="auto"/>
              <w:right w:val="single" w:sz="4" w:space="0" w:color="auto"/>
            </w:tcBorders>
            <w:noWrap/>
            <w:vAlign w:val="center"/>
            <w:hideMark/>
          </w:tcPr>
          <w:p w14:paraId="0E6A0ECB"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95.2</w:t>
            </w:r>
          </w:p>
        </w:tc>
      </w:tr>
      <w:tr w:rsidR="00AB2770" w:rsidRPr="0091627A" w14:paraId="19AD033D"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720E2531"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23B5C52F"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39 ±4.6</w:t>
            </w:r>
          </w:p>
        </w:tc>
        <w:tc>
          <w:tcPr>
            <w:tcW w:w="2977" w:type="dxa"/>
            <w:tcBorders>
              <w:right w:val="single" w:sz="4" w:space="0" w:color="auto"/>
            </w:tcBorders>
            <w:noWrap/>
            <w:vAlign w:val="center"/>
            <w:hideMark/>
          </w:tcPr>
          <w:p w14:paraId="0F5A63A2"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95.2</w:t>
            </w:r>
          </w:p>
        </w:tc>
      </w:tr>
      <w:tr w:rsidR="003A5D81" w:rsidRPr="0091627A" w14:paraId="10473178"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4" w:space="0" w:color="auto"/>
              <w:right w:val="single" w:sz="4" w:space="0" w:color="auto"/>
            </w:tcBorders>
            <w:noWrap/>
            <w:vAlign w:val="center"/>
            <w:hideMark/>
          </w:tcPr>
          <w:p w14:paraId="1D61F648"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bottom w:val="single" w:sz="4" w:space="0" w:color="auto"/>
            </w:tcBorders>
            <w:noWrap/>
            <w:vAlign w:val="center"/>
            <w:hideMark/>
          </w:tcPr>
          <w:p w14:paraId="5231E7B2"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44 ±38.3</w:t>
            </w:r>
          </w:p>
        </w:tc>
        <w:tc>
          <w:tcPr>
            <w:tcW w:w="2977" w:type="dxa"/>
            <w:tcBorders>
              <w:right w:val="single" w:sz="4" w:space="0" w:color="auto"/>
            </w:tcBorders>
            <w:noWrap/>
            <w:vAlign w:val="center"/>
            <w:hideMark/>
          </w:tcPr>
          <w:p w14:paraId="5F9272B3"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351.6</w:t>
            </w:r>
          </w:p>
        </w:tc>
      </w:tr>
      <w:tr w:rsidR="00BB4FB3" w:rsidRPr="0091627A" w14:paraId="6ACE3E5D"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bottom w:val="single" w:sz="4" w:space="0" w:color="auto"/>
              <w:right w:val="nil"/>
            </w:tcBorders>
            <w:noWrap/>
            <w:vAlign w:val="center"/>
            <w:hideMark/>
          </w:tcPr>
          <w:p w14:paraId="1641866A" w14:textId="2B71162E" w:rsidR="0032641A" w:rsidRPr="0091627A" w:rsidRDefault="0EEA763E" w:rsidP="00D6790C">
            <w:pPr>
              <w:jc w:val="center"/>
              <w:rPr>
                <w:i w:val="0"/>
                <w:iCs w:val="0"/>
                <w:sz w:val="16"/>
                <w:szCs w:val="16"/>
              </w:rPr>
            </w:pPr>
            <w:r w:rsidRPr="695F3CBB">
              <w:rPr>
                <w:i w:val="0"/>
                <w:iCs w:val="0"/>
                <w:sz w:val="16"/>
                <w:szCs w:val="16"/>
              </w:rPr>
              <w:t>(</w:t>
            </w:r>
            <w:r w:rsidRPr="00F37184">
              <w:rPr>
                <w:sz w:val="16"/>
                <w:szCs w:val="16"/>
              </w:rPr>
              <w:t>R</w:t>
            </w:r>
            <w:r w:rsidRPr="695F3CBB">
              <w:rPr>
                <w:i w:val="0"/>
                <w:iCs w:val="0"/>
                <w:sz w:val="16"/>
                <w:szCs w:val="16"/>
              </w:rPr>
              <w:t>)-</w:t>
            </w:r>
            <w:r w:rsidR="00E10DFC">
              <w:rPr>
                <w:i w:val="0"/>
                <w:iCs w:val="0"/>
                <w:sz w:val="16"/>
                <w:szCs w:val="16"/>
              </w:rPr>
              <w:t>l</w:t>
            </w:r>
            <w:r w:rsidRPr="695F3CBB">
              <w:rPr>
                <w:i w:val="0"/>
                <w:iCs w:val="0"/>
                <w:sz w:val="16"/>
                <w:szCs w:val="16"/>
              </w:rPr>
              <w:t>inalool</w:t>
            </w:r>
          </w:p>
        </w:tc>
      </w:tr>
      <w:tr w:rsidR="003A5D81" w:rsidRPr="0091627A" w14:paraId="6ABB84A5"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053B55EC" w14:textId="77777777" w:rsidR="0032641A" w:rsidRPr="0091627A" w:rsidRDefault="0032641A" w:rsidP="00D6790C">
            <w:pPr>
              <w:jc w:val="center"/>
              <w:rPr>
                <w:sz w:val="16"/>
                <w:szCs w:val="16"/>
              </w:rPr>
            </w:pPr>
            <w:r w:rsidRPr="0091627A">
              <w:rPr>
                <w:sz w:val="16"/>
                <w:szCs w:val="16"/>
              </w:rPr>
              <w:t>8</w:t>
            </w:r>
          </w:p>
        </w:tc>
        <w:tc>
          <w:tcPr>
            <w:tcW w:w="2693" w:type="dxa"/>
            <w:tcBorders>
              <w:top w:val="single" w:sz="4" w:space="0" w:color="auto"/>
              <w:left w:val="single" w:sz="4" w:space="0" w:color="auto"/>
            </w:tcBorders>
            <w:noWrap/>
            <w:vAlign w:val="center"/>
            <w:hideMark/>
          </w:tcPr>
          <w:p w14:paraId="505BF402"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01 ±31.7</w:t>
            </w:r>
          </w:p>
        </w:tc>
        <w:tc>
          <w:tcPr>
            <w:tcW w:w="2977" w:type="dxa"/>
            <w:tcBorders>
              <w:top w:val="single" w:sz="4" w:space="0" w:color="auto"/>
              <w:right w:val="single" w:sz="4" w:space="0" w:color="auto"/>
            </w:tcBorders>
            <w:noWrap/>
            <w:vAlign w:val="center"/>
            <w:hideMark/>
          </w:tcPr>
          <w:p w14:paraId="72ACD02F"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246.6</w:t>
            </w:r>
          </w:p>
        </w:tc>
      </w:tr>
      <w:tr w:rsidR="00AB2770" w:rsidRPr="0091627A" w14:paraId="24E5E36E"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36DCAB99"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4AAFD783"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45.6 ±4.8</w:t>
            </w:r>
          </w:p>
        </w:tc>
        <w:tc>
          <w:tcPr>
            <w:tcW w:w="2977" w:type="dxa"/>
            <w:tcBorders>
              <w:right w:val="single" w:sz="4" w:space="0" w:color="auto"/>
            </w:tcBorders>
            <w:noWrap/>
            <w:vAlign w:val="center"/>
            <w:hideMark/>
          </w:tcPr>
          <w:p w14:paraId="56EB88A4"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111.3</w:t>
            </w:r>
          </w:p>
        </w:tc>
      </w:tr>
      <w:tr w:rsidR="003A5D81" w:rsidRPr="0091627A" w14:paraId="7B32EA0D"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4" w:space="0" w:color="auto"/>
              <w:right w:val="single" w:sz="4" w:space="0" w:color="auto"/>
            </w:tcBorders>
            <w:noWrap/>
            <w:vAlign w:val="center"/>
            <w:hideMark/>
          </w:tcPr>
          <w:p w14:paraId="2252C35C"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bottom w:val="single" w:sz="4" w:space="0" w:color="auto"/>
            </w:tcBorders>
            <w:noWrap/>
            <w:vAlign w:val="center"/>
            <w:hideMark/>
          </w:tcPr>
          <w:p w14:paraId="5C1D7670"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91.4 ±27.2</w:t>
            </w:r>
          </w:p>
        </w:tc>
        <w:tc>
          <w:tcPr>
            <w:tcW w:w="2977" w:type="dxa"/>
            <w:tcBorders>
              <w:right w:val="single" w:sz="4" w:space="0" w:color="auto"/>
            </w:tcBorders>
            <w:noWrap/>
            <w:vAlign w:val="center"/>
            <w:hideMark/>
          </w:tcPr>
          <w:p w14:paraId="7155949B"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467.4</w:t>
            </w:r>
          </w:p>
        </w:tc>
      </w:tr>
      <w:tr w:rsidR="00BB4FB3" w:rsidRPr="0091627A" w14:paraId="1070EC66"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bottom w:val="single" w:sz="4" w:space="0" w:color="auto"/>
              <w:right w:val="nil"/>
            </w:tcBorders>
            <w:noWrap/>
            <w:vAlign w:val="center"/>
            <w:hideMark/>
          </w:tcPr>
          <w:p w14:paraId="6B49FCB7" w14:textId="77777777" w:rsidR="0032641A" w:rsidRPr="0091627A" w:rsidRDefault="0032641A" w:rsidP="00D6790C">
            <w:pPr>
              <w:jc w:val="center"/>
              <w:rPr>
                <w:i w:val="0"/>
                <w:iCs w:val="0"/>
                <w:sz w:val="16"/>
                <w:szCs w:val="16"/>
              </w:rPr>
            </w:pPr>
            <w:r w:rsidRPr="0091627A">
              <w:rPr>
                <w:sz w:val="16"/>
                <w:szCs w:val="16"/>
              </w:rPr>
              <w:t xml:space="preserve">Drosophila melanogaster </w:t>
            </w:r>
            <w:r w:rsidRPr="0091627A">
              <w:rPr>
                <w:i w:val="0"/>
                <w:iCs w:val="0"/>
                <w:sz w:val="16"/>
                <w:szCs w:val="16"/>
              </w:rPr>
              <w:t>(fruit fly)</w:t>
            </w:r>
          </w:p>
        </w:tc>
      </w:tr>
      <w:tr w:rsidR="00BB4FB3" w:rsidRPr="0091627A" w14:paraId="76990B13"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right w:val="nil"/>
            </w:tcBorders>
            <w:noWrap/>
            <w:vAlign w:val="center"/>
            <w:hideMark/>
          </w:tcPr>
          <w:p w14:paraId="5729B888" w14:textId="77777777" w:rsidR="0032641A" w:rsidRPr="0091627A" w:rsidRDefault="0032641A" w:rsidP="00D6790C">
            <w:pPr>
              <w:jc w:val="center"/>
              <w:rPr>
                <w:i w:val="0"/>
                <w:iCs w:val="0"/>
                <w:sz w:val="16"/>
                <w:szCs w:val="16"/>
              </w:rPr>
            </w:pPr>
            <w:r w:rsidRPr="0091627A">
              <w:rPr>
                <w:i w:val="0"/>
                <w:iCs w:val="0"/>
                <w:sz w:val="16"/>
                <w:szCs w:val="16"/>
              </w:rPr>
              <w:t>(</w:t>
            </w:r>
            <w:r w:rsidRPr="0091627A">
              <w:rPr>
                <w:sz w:val="16"/>
                <w:szCs w:val="16"/>
              </w:rPr>
              <w:t>E</w:t>
            </w:r>
            <w:r w:rsidRPr="0091627A">
              <w:rPr>
                <w:i w:val="0"/>
                <w:iCs w:val="0"/>
                <w:sz w:val="16"/>
                <w:szCs w:val="16"/>
              </w:rPr>
              <w:t>)-2-hexenal</w:t>
            </w:r>
          </w:p>
        </w:tc>
      </w:tr>
      <w:tr w:rsidR="00AB2770" w:rsidRPr="0091627A" w14:paraId="153614CE"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684AD7A7" w14:textId="77777777" w:rsidR="0032641A" w:rsidRPr="0091627A" w:rsidRDefault="0032641A" w:rsidP="00D6790C">
            <w:pPr>
              <w:jc w:val="center"/>
              <w:rPr>
                <w:sz w:val="16"/>
                <w:szCs w:val="16"/>
              </w:rPr>
            </w:pPr>
            <w:r w:rsidRPr="0091627A">
              <w:rPr>
                <w:sz w:val="16"/>
                <w:szCs w:val="16"/>
              </w:rPr>
              <w:t>8</w:t>
            </w:r>
          </w:p>
        </w:tc>
        <w:tc>
          <w:tcPr>
            <w:tcW w:w="2693" w:type="dxa"/>
            <w:tcBorders>
              <w:top w:val="single" w:sz="4" w:space="0" w:color="auto"/>
              <w:left w:val="single" w:sz="4" w:space="0" w:color="auto"/>
            </w:tcBorders>
            <w:noWrap/>
            <w:vAlign w:val="center"/>
            <w:hideMark/>
          </w:tcPr>
          <w:p w14:paraId="1A401655"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66.7 ±17.1</w:t>
            </w:r>
          </w:p>
        </w:tc>
        <w:tc>
          <w:tcPr>
            <w:tcW w:w="2977" w:type="dxa"/>
            <w:tcBorders>
              <w:top w:val="single" w:sz="4" w:space="0" w:color="auto"/>
              <w:right w:val="single" w:sz="4" w:space="0" w:color="auto"/>
            </w:tcBorders>
            <w:noWrap/>
            <w:vAlign w:val="center"/>
            <w:hideMark/>
          </w:tcPr>
          <w:p w14:paraId="27A58D9A"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62.5</w:t>
            </w:r>
          </w:p>
        </w:tc>
      </w:tr>
      <w:tr w:rsidR="003A5D81" w:rsidRPr="0091627A" w14:paraId="19FAEF3D"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56C8DDBA"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72EF1FEE"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95.4 ±22.1</w:t>
            </w:r>
          </w:p>
        </w:tc>
        <w:tc>
          <w:tcPr>
            <w:tcW w:w="2977" w:type="dxa"/>
            <w:tcBorders>
              <w:right w:val="single" w:sz="4" w:space="0" w:color="auto"/>
            </w:tcBorders>
            <w:noWrap/>
            <w:vAlign w:val="center"/>
            <w:hideMark/>
          </w:tcPr>
          <w:p w14:paraId="5AA8D4DC"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89.4</w:t>
            </w:r>
          </w:p>
        </w:tc>
      </w:tr>
      <w:tr w:rsidR="00AB2770" w:rsidRPr="0091627A" w14:paraId="719C515A"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4AB8BF8A"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tcBorders>
            <w:noWrap/>
            <w:vAlign w:val="center"/>
            <w:hideMark/>
          </w:tcPr>
          <w:p w14:paraId="2C98FCCE"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622.7 ±133</w:t>
            </w:r>
          </w:p>
        </w:tc>
        <w:tc>
          <w:tcPr>
            <w:tcW w:w="2977" w:type="dxa"/>
            <w:tcBorders>
              <w:right w:val="single" w:sz="4" w:space="0" w:color="auto"/>
            </w:tcBorders>
            <w:noWrap/>
            <w:vAlign w:val="center"/>
            <w:hideMark/>
          </w:tcPr>
          <w:p w14:paraId="0427455A"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583.5</w:t>
            </w:r>
          </w:p>
        </w:tc>
      </w:tr>
      <w:tr w:rsidR="00BB4FB3" w:rsidRPr="0091627A" w14:paraId="6CDE8CF4"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right w:val="nil"/>
            </w:tcBorders>
            <w:noWrap/>
            <w:vAlign w:val="center"/>
            <w:hideMark/>
          </w:tcPr>
          <w:p w14:paraId="14E9EABA" w14:textId="2C6C9CB5" w:rsidR="0032641A" w:rsidRPr="0091627A" w:rsidRDefault="0EEA763E" w:rsidP="00D6790C">
            <w:pPr>
              <w:jc w:val="center"/>
              <w:rPr>
                <w:sz w:val="16"/>
                <w:szCs w:val="16"/>
              </w:rPr>
            </w:pPr>
            <w:r w:rsidRPr="695F3CBB">
              <w:rPr>
                <w:i w:val="0"/>
                <w:iCs w:val="0"/>
                <w:sz w:val="16"/>
                <w:szCs w:val="16"/>
              </w:rPr>
              <w:t>(</w:t>
            </w:r>
            <w:r w:rsidRPr="00F37184">
              <w:rPr>
                <w:sz w:val="16"/>
                <w:szCs w:val="16"/>
              </w:rPr>
              <w:t>R</w:t>
            </w:r>
            <w:r w:rsidRPr="695F3CBB">
              <w:rPr>
                <w:i w:val="0"/>
                <w:iCs w:val="0"/>
                <w:sz w:val="16"/>
                <w:szCs w:val="16"/>
              </w:rPr>
              <w:t>)-</w:t>
            </w:r>
            <w:r w:rsidR="00E10DFC">
              <w:rPr>
                <w:i w:val="0"/>
                <w:iCs w:val="0"/>
                <w:sz w:val="16"/>
                <w:szCs w:val="16"/>
              </w:rPr>
              <w:t>l</w:t>
            </w:r>
            <w:r w:rsidRPr="695F3CBB">
              <w:rPr>
                <w:i w:val="0"/>
                <w:iCs w:val="0"/>
                <w:sz w:val="16"/>
                <w:szCs w:val="16"/>
              </w:rPr>
              <w:t>imonene</w:t>
            </w:r>
          </w:p>
        </w:tc>
      </w:tr>
      <w:tr w:rsidR="003C3CED" w:rsidRPr="0091627A" w14:paraId="6835C96C"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30D24D00"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tcBorders>
            <w:noWrap/>
            <w:vAlign w:val="center"/>
            <w:hideMark/>
          </w:tcPr>
          <w:p w14:paraId="0EE0C342"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313.3 ±84.6</w:t>
            </w:r>
          </w:p>
        </w:tc>
        <w:tc>
          <w:tcPr>
            <w:tcW w:w="2977" w:type="dxa"/>
            <w:tcBorders>
              <w:right w:val="single" w:sz="4" w:space="0" w:color="auto"/>
            </w:tcBorders>
            <w:noWrap/>
            <w:vAlign w:val="center"/>
            <w:hideMark/>
          </w:tcPr>
          <w:p w14:paraId="5FAF6EAD"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293.5</w:t>
            </w:r>
          </w:p>
        </w:tc>
      </w:tr>
      <w:tr w:rsidR="003A5D81" w:rsidRPr="0091627A" w14:paraId="27F00EFD"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727D279F"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4665F479"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05.4 ±20.3</w:t>
            </w:r>
          </w:p>
        </w:tc>
        <w:tc>
          <w:tcPr>
            <w:tcW w:w="2977" w:type="dxa"/>
            <w:tcBorders>
              <w:right w:val="single" w:sz="4" w:space="0" w:color="auto"/>
            </w:tcBorders>
            <w:noWrap/>
            <w:vAlign w:val="center"/>
            <w:hideMark/>
          </w:tcPr>
          <w:p w14:paraId="5060AD95"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98.8</w:t>
            </w:r>
          </w:p>
        </w:tc>
      </w:tr>
      <w:tr w:rsidR="00AB2770" w:rsidRPr="0091627A" w14:paraId="2E51CBA7"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4" w:space="0" w:color="auto"/>
              <w:right w:val="single" w:sz="4" w:space="0" w:color="auto"/>
            </w:tcBorders>
            <w:noWrap/>
            <w:vAlign w:val="center"/>
            <w:hideMark/>
          </w:tcPr>
          <w:p w14:paraId="3F7BBBEE"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bottom w:val="single" w:sz="4" w:space="0" w:color="auto"/>
            </w:tcBorders>
            <w:noWrap/>
            <w:vAlign w:val="center"/>
            <w:hideMark/>
          </w:tcPr>
          <w:p w14:paraId="08E55FE6"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2184.6 ±1087.9</w:t>
            </w:r>
          </w:p>
        </w:tc>
        <w:tc>
          <w:tcPr>
            <w:tcW w:w="2977" w:type="dxa"/>
            <w:tcBorders>
              <w:right w:val="single" w:sz="4" w:space="0" w:color="auto"/>
            </w:tcBorders>
            <w:noWrap/>
            <w:vAlign w:val="center"/>
            <w:hideMark/>
          </w:tcPr>
          <w:p w14:paraId="629CA423"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2046.9</w:t>
            </w:r>
          </w:p>
        </w:tc>
      </w:tr>
      <w:tr w:rsidR="00BB4FB3" w:rsidRPr="0091627A" w14:paraId="487186FE"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bottom w:val="single" w:sz="4" w:space="0" w:color="auto"/>
              <w:right w:val="nil"/>
            </w:tcBorders>
            <w:noWrap/>
            <w:vAlign w:val="center"/>
            <w:hideMark/>
          </w:tcPr>
          <w:p w14:paraId="12FE7F97" w14:textId="5DC495DB" w:rsidR="0032641A" w:rsidRPr="0091627A" w:rsidRDefault="0EEA763E" w:rsidP="00D6790C">
            <w:pPr>
              <w:jc w:val="center"/>
              <w:rPr>
                <w:sz w:val="16"/>
                <w:szCs w:val="16"/>
              </w:rPr>
            </w:pPr>
            <w:r w:rsidRPr="695F3CBB">
              <w:rPr>
                <w:i w:val="0"/>
                <w:iCs w:val="0"/>
                <w:sz w:val="16"/>
                <w:szCs w:val="16"/>
              </w:rPr>
              <w:t>(</w:t>
            </w:r>
            <w:r w:rsidRPr="00F37184">
              <w:rPr>
                <w:sz w:val="16"/>
                <w:szCs w:val="16"/>
              </w:rPr>
              <w:t>R</w:t>
            </w:r>
            <w:r w:rsidRPr="695F3CBB">
              <w:rPr>
                <w:i w:val="0"/>
                <w:iCs w:val="0"/>
                <w:sz w:val="16"/>
                <w:szCs w:val="16"/>
              </w:rPr>
              <w:t>)-</w:t>
            </w:r>
            <w:r w:rsidR="00E10DFC">
              <w:rPr>
                <w:i w:val="0"/>
                <w:iCs w:val="0"/>
                <w:sz w:val="16"/>
                <w:szCs w:val="16"/>
              </w:rPr>
              <w:t>l</w:t>
            </w:r>
            <w:r w:rsidRPr="695F3CBB">
              <w:rPr>
                <w:i w:val="0"/>
                <w:iCs w:val="0"/>
                <w:sz w:val="16"/>
                <w:szCs w:val="16"/>
              </w:rPr>
              <w:t>inalool</w:t>
            </w:r>
          </w:p>
        </w:tc>
      </w:tr>
      <w:tr w:rsidR="00AB2770" w:rsidRPr="0091627A" w14:paraId="6269C236"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46548E86" w14:textId="77777777" w:rsidR="0032641A" w:rsidRPr="0091627A" w:rsidRDefault="0032641A" w:rsidP="00D6790C">
            <w:pPr>
              <w:jc w:val="center"/>
              <w:rPr>
                <w:sz w:val="16"/>
                <w:szCs w:val="16"/>
              </w:rPr>
            </w:pPr>
            <w:r w:rsidRPr="0091627A">
              <w:rPr>
                <w:sz w:val="16"/>
                <w:szCs w:val="16"/>
              </w:rPr>
              <w:t>8</w:t>
            </w:r>
          </w:p>
        </w:tc>
        <w:tc>
          <w:tcPr>
            <w:tcW w:w="2693" w:type="dxa"/>
            <w:tcBorders>
              <w:top w:val="single" w:sz="4" w:space="0" w:color="auto"/>
              <w:left w:val="single" w:sz="4" w:space="0" w:color="auto"/>
            </w:tcBorders>
            <w:noWrap/>
            <w:vAlign w:val="center"/>
            <w:hideMark/>
          </w:tcPr>
          <w:p w14:paraId="34EC72C3"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83.6 ±22.4</w:t>
            </w:r>
          </w:p>
        </w:tc>
        <w:tc>
          <w:tcPr>
            <w:tcW w:w="2977" w:type="dxa"/>
            <w:tcBorders>
              <w:top w:val="single" w:sz="4" w:space="0" w:color="auto"/>
              <w:right w:val="single" w:sz="4" w:space="0" w:color="auto"/>
            </w:tcBorders>
            <w:noWrap/>
            <w:vAlign w:val="center"/>
            <w:hideMark/>
          </w:tcPr>
          <w:p w14:paraId="6DFB72A3"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78.4</w:t>
            </w:r>
          </w:p>
        </w:tc>
      </w:tr>
      <w:tr w:rsidR="003A5D81" w:rsidRPr="0091627A" w14:paraId="657B24A0"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0E4C7A25"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26F69FD4"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15.4 ±26.7</w:t>
            </w:r>
          </w:p>
        </w:tc>
        <w:tc>
          <w:tcPr>
            <w:tcW w:w="2977" w:type="dxa"/>
            <w:tcBorders>
              <w:right w:val="single" w:sz="4" w:space="0" w:color="auto"/>
            </w:tcBorders>
            <w:noWrap/>
            <w:vAlign w:val="center"/>
            <w:hideMark/>
          </w:tcPr>
          <w:p w14:paraId="5E5E5F4E"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08.1</w:t>
            </w:r>
          </w:p>
        </w:tc>
      </w:tr>
      <w:tr w:rsidR="00AB2770" w:rsidRPr="0091627A" w14:paraId="0ADE7DEF"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4" w:space="0" w:color="auto"/>
              <w:right w:val="single" w:sz="4" w:space="0" w:color="auto"/>
            </w:tcBorders>
            <w:noWrap/>
            <w:vAlign w:val="center"/>
            <w:hideMark/>
          </w:tcPr>
          <w:p w14:paraId="4039008A"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bottom w:val="single" w:sz="4" w:space="0" w:color="auto"/>
            </w:tcBorders>
            <w:noWrap/>
            <w:vAlign w:val="center"/>
            <w:hideMark/>
          </w:tcPr>
          <w:p w14:paraId="65D695FB"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331.3 ±27.8</w:t>
            </w:r>
          </w:p>
        </w:tc>
        <w:tc>
          <w:tcPr>
            <w:tcW w:w="2977" w:type="dxa"/>
            <w:tcBorders>
              <w:right w:val="single" w:sz="4" w:space="0" w:color="auto"/>
            </w:tcBorders>
            <w:noWrap/>
            <w:vAlign w:val="center"/>
            <w:hideMark/>
          </w:tcPr>
          <w:p w14:paraId="7444B4F1"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310.4</w:t>
            </w:r>
          </w:p>
        </w:tc>
      </w:tr>
      <w:tr w:rsidR="00BB4FB3" w:rsidRPr="0091627A" w14:paraId="404BD1FC"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bottom w:val="single" w:sz="4" w:space="0" w:color="auto"/>
              <w:right w:val="nil"/>
            </w:tcBorders>
            <w:noWrap/>
            <w:vAlign w:val="center"/>
            <w:hideMark/>
          </w:tcPr>
          <w:p w14:paraId="14920162" w14:textId="77777777" w:rsidR="0032641A" w:rsidRPr="0091627A" w:rsidRDefault="0032641A" w:rsidP="00D6790C">
            <w:pPr>
              <w:jc w:val="center"/>
              <w:rPr>
                <w:i w:val="0"/>
                <w:iCs w:val="0"/>
                <w:sz w:val="16"/>
                <w:szCs w:val="16"/>
              </w:rPr>
            </w:pPr>
            <w:proofErr w:type="spellStart"/>
            <w:r w:rsidRPr="0091627A">
              <w:rPr>
                <w:sz w:val="16"/>
                <w:szCs w:val="16"/>
              </w:rPr>
              <w:t>Aphidius</w:t>
            </w:r>
            <w:proofErr w:type="spellEnd"/>
            <w:r w:rsidRPr="0091627A">
              <w:rPr>
                <w:sz w:val="16"/>
                <w:szCs w:val="16"/>
              </w:rPr>
              <w:t xml:space="preserve"> </w:t>
            </w:r>
            <w:proofErr w:type="spellStart"/>
            <w:r w:rsidRPr="0091627A">
              <w:rPr>
                <w:sz w:val="16"/>
                <w:szCs w:val="16"/>
              </w:rPr>
              <w:t>ervi</w:t>
            </w:r>
            <w:proofErr w:type="spellEnd"/>
            <w:r w:rsidRPr="0091627A">
              <w:rPr>
                <w:sz w:val="16"/>
                <w:szCs w:val="16"/>
              </w:rPr>
              <w:t xml:space="preserve"> </w:t>
            </w:r>
            <w:r w:rsidRPr="0091627A">
              <w:rPr>
                <w:i w:val="0"/>
                <w:iCs w:val="0"/>
                <w:sz w:val="16"/>
                <w:szCs w:val="16"/>
              </w:rPr>
              <w:t>(</w:t>
            </w:r>
            <w:proofErr w:type="spellStart"/>
            <w:r w:rsidRPr="0091627A">
              <w:rPr>
                <w:i w:val="0"/>
                <w:iCs w:val="0"/>
                <w:sz w:val="16"/>
                <w:szCs w:val="16"/>
              </w:rPr>
              <w:t>parasitoid</w:t>
            </w:r>
            <w:proofErr w:type="spellEnd"/>
            <w:r w:rsidRPr="0091627A">
              <w:rPr>
                <w:i w:val="0"/>
                <w:iCs w:val="0"/>
                <w:sz w:val="16"/>
                <w:szCs w:val="16"/>
              </w:rPr>
              <w:t xml:space="preserve"> wasp)</w:t>
            </w:r>
          </w:p>
        </w:tc>
      </w:tr>
      <w:tr w:rsidR="00BB4FB3" w:rsidRPr="0091627A" w14:paraId="64C5FC72"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bottom w:val="single" w:sz="4" w:space="0" w:color="auto"/>
              <w:right w:val="nil"/>
            </w:tcBorders>
            <w:noWrap/>
            <w:vAlign w:val="center"/>
            <w:hideMark/>
          </w:tcPr>
          <w:p w14:paraId="37C39208" w14:textId="77777777" w:rsidR="0032641A" w:rsidRPr="0091627A" w:rsidRDefault="0032641A" w:rsidP="00D6790C">
            <w:pPr>
              <w:jc w:val="center"/>
              <w:rPr>
                <w:sz w:val="16"/>
                <w:szCs w:val="16"/>
              </w:rPr>
            </w:pPr>
            <w:r w:rsidRPr="0091627A">
              <w:rPr>
                <w:sz w:val="16"/>
                <w:szCs w:val="16"/>
              </w:rPr>
              <w:t>(E)-</w:t>
            </w:r>
            <w:r w:rsidRPr="0091627A">
              <w:rPr>
                <w:i w:val="0"/>
                <w:iCs w:val="0"/>
                <w:sz w:val="16"/>
                <w:szCs w:val="16"/>
              </w:rPr>
              <w:t>β</w:t>
            </w:r>
            <w:r w:rsidRPr="0091627A">
              <w:rPr>
                <w:sz w:val="16"/>
                <w:szCs w:val="16"/>
              </w:rPr>
              <w:t>-</w:t>
            </w:r>
            <w:proofErr w:type="spellStart"/>
            <w:r w:rsidRPr="0091627A">
              <w:rPr>
                <w:i w:val="0"/>
                <w:iCs w:val="0"/>
                <w:sz w:val="16"/>
                <w:szCs w:val="16"/>
              </w:rPr>
              <w:t>farnesene</w:t>
            </w:r>
            <w:proofErr w:type="spellEnd"/>
          </w:p>
        </w:tc>
      </w:tr>
      <w:tr w:rsidR="003A5D81" w:rsidRPr="0091627A" w14:paraId="220C6F1E"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1A727C74" w14:textId="77777777" w:rsidR="0032641A" w:rsidRPr="0091627A" w:rsidRDefault="0032641A" w:rsidP="00D6790C">
            <w:pPr>
              <w:jc w:val="center"/>
              <w:rPr>
                <w:sz w:val="16"/>
                <w:szCs w:val="16"/>
              </w:rPr>
            </w:pPr>
            <w:r w:rsidRPr="0091627A">
              <w:rPr>
                <w:sz w:val="16"/>
                <w:szCs w:val="16"/>
              </w:rPr>
              <w:t>8</w:t>
            </w:r>
          </w:p>
        </w:tc>
        <w:tc>
          <w:tcPr>
            <w:tcW w:w="2693" w:type="dxa"/>
            <w:tcBorders>
              <w:top w:val="single" w:sz="4" w:space="0" w:color="auto"/>
              <w:left w:val="single" w:sz="4" w:space="0" w:color="auto"/>
            </w:tcBorders>
            <w:noWrap/>
            <w:vAlign w:val="center"/>
            <w:hideMark/>
          </w:tcPr>
          <w:p w14:paraId="351D3C38"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20 ±3.9</w:t>
            </w:r>
          </w:p>
        </w:tc>
        <w:tc>
          <w:tcPr>
            <w:tcW w:w="2977" w:type="dxa"/>
            <w:tcBorders>
              <w:top w:val="single" w:sz="4" w:space="0" w:color="auto"/>
              <w:right w:val="single" w:sz="4" w:space="0" w:color="auto"/>
            </w:tcBorders>
            <w:noWrap/>
            <w:vAlign w:val="center"/>
            <w:hideMark/>
          </w:tcPr>
          <w:p w14:paraId="3D9BEE29"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21.3</w:t>
            </w:r>
          </w:p>
        </w:tc>
      </w:tr>
      <w:tr w:rsidR="00AB2770" w:rsidRPr="0091627A" w14:paraId="13D82783"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520F8BAB"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396DFAAF"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105.4 ±38</w:t>
            </w:r>
          </w:p>
        </w:tc>
        <w:tc>
          <w:tcPr>
            <w:tcW w:w="2977" w:type="dxa"/>
            <w:tcBorders>
              <w:right w:val="single" w:sz="4" w:space="0" w:color="auto"/>
            </w:tcBorders>
            <w:noWrap/>
            <w:vAlign w:val="center"/>
            <w:hideMark/>
          </w:tcPr>
          <w:p w14:paraId="4B36E410"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112.3</w:t>
            </w:r>
          </w:p>
        </w:tc>
      </w:tr>
      <w:tr w:rsidR="003A5D81" w:rsidRPr="0091627A" w14:paraId="10837BD3"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4" w:space="0" w:color="auto"/>
              <w:right w:val="single" w:sz="4" w:space="0" w:color="auto"/>
            </w:tcBorders>
            <w:noWrap/>
            <w:vAlign w:val="center"/>
            <w:hideMark/>
          </w:tcPr>
          <w:p w14:paraId="66707D11"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bottom w:val="single" w:sz="4" w:space="0" w:color="auto"/>
            </w:tcBorders>
            <w:noWrap/>
            <w:vAlign w:val="center"/>
            <w:hideMark/>
          </w:tcPr>
          <w:p w14:paraId="047AE306"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228 ±70.3</w:t>
            </w:r>
          </w:p>
        </w:tc>
        <w:tc>
          <w:tcPr>
            <w:tcW w:w="2977" w:type="dxa"/>
            <w:tcBorders>
              <w:right w:val="single" w:sz="4" w:space="0" w:color="auto"/>
            </w:tcBorders>
            <w:noWrap/>
            <w:vAlign w:val="center"/>
            <w:hideMark/>
          </w:tcPr>
          <w:p w14:paraId="79641B97"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242.9</w:t>
            </w:r>
          </w:p>
        </w:tc>
      </w:tr>
      <w:tr w:rsidR="00BB4FB3" w:rsidRPr="0091627A" w14:paraId="5E228C7C"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bottom w:val="single" w:sz="4" w:space="0" w:color="auto"/>
              <w:right w:val="nil"/>
            </w:tcBorders>
            <w:noWrap/>
            <w:vAlign w:val="center"/>
            <w:hideMark/>
          </w:tcPr>
          <w:p w14:paraId="1F320CD2" w14:textId="59B5E50C" w:rsidR="0032641A" w:rsidRPr="0091627A" w:rsidRDefault="0EEA763E" w:rsidP="00D6790C">
            <w:pPr>
              <w:jc w:val="center"/>
              <w:rPr>
                <w:sz w:val="16"/>
                <w:szCs w:val="16"/>
              </w:rPr>
            </w:pPr>
            <w:r w:rsidRPr="695F3CBB">
              <w:rPr>
                <w:i w:val="0"/>
                <w:iCs w:val="0"/>
                <w:sz w:val="16"/>
                <w:szCs w:val="16"/>
              </w:rPr>
              <w:t>(</w:t>
            </w:r>
            <w:r w:rsidRPr="00F37184">
              <w:rPr>
                <w:sz w:val="16"/>
                <w:szCs w:val="16"/>
              </w:rPr>
              <w:t>R</w:t>
            </w:r>
            <w:r w:rsidRPr="695F3CBB">
              <w:rPr>
                <w:i w:val="0"/>
                <w:iCs w:val="0"/>
                <w:sz w:val="16"/>
                <w:szCs w:val="16"/>
              </w:rPr>
              <w:t>)-</w:t>
            </w:r>
            <w:r w:rsidR="00E10DFC">
              <w:rPr>
                <w:i w:val="0"/>
                <w:iCs w:val="0"/>
                <w:sz w:val="16"/>
                <w:szCs w:val="16"/>
              </w:rPr>
              <w:t>l</w:t>
            </w:r>
            <w:r w:rsidRPr="695F3CBB">
              <w:rPr>
                <w:i w:val="0"/>
                <w:iCs w:val="0"/>
                <w:sz w:val="16"/>
                <w:szCs w:val="16"/>
              </w:rPr>
              <w:t>inalool</w:t>
            </w:r>
          </w:p>
        </w:tc>
      </w:tr>
      <w:tr w:rsidR="003A5D81" w:rsidRPr="0091627A" w14:paraId="3B3A0209"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6E7453BA" w14:textId="77777777" w:rsidR="0032641A" w:rsidRPr="0091627A" w:rsidRDefault="0032641A" w:rsidP="00D6790C">
            <w:pPr>
              <w:jc w:val="center"/>
              <w:rPr>
                <w:sz w:val="16"/>
                <w:szCs w:val="16"/>
              </w:rPr>
            </w:pPr>
            <w:r w:rsidRPr="0091627A">
              <w:rPr>
                <w:sz w:val="16"/>
                <w:szCs w:val="16"/>
              </w:rPr>
              <w:t>8</w:t>
            </w:r>
          </w:p>
        </w:tc>
        <w:tc>
          <w:tcPr>
            <w:tcW w:w="2693" w:type="dxa"/>
            <w:tcBorders>
              <w:top w:val="single" w:sz="4" w:space="0" w:color="auto"/>
              <w:left w:val="single" w:sz="4" w:space="0" w:color="auto"/>
            </w:tcBorders>
            <w:noWrap/>
            <w:vAlign w:val="center"/>
            <w:hideMark/>
          </w:tcPr>
          <w:p w14:paraId="7FBCE8DF"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51.8 ±17.7</w:t>
            </w:r>
          </w:p>
        </w:tc>
        <w:tc>
          <w:tcPr>
            <w:tcW w:w="2977" w:type="dxa"/>
            <w:tcBorders>
              <w:top w:val="single" w:sz="4" w:space="0" w:color="auto"/>
              <w:right w:val="single" w:sz="4" w:space="0" w:color="auto"/>
            </w:tcBorders>
            <w:noWrap/>
            <w:vAlign w:val="center"/>
            <w:hideMark/>
          </w:tcPr>
          <w:p w14:paraId="0D3EBF35"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55.1</w:t>
            </w:r>
          </w:p>
        </w:tc>
      </w:tr>
      <w:tr w:rsidR="00AB2770" w:rsidRPr="0091627A" w14:paraId="38F0EB53"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3B6CEC6F"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5CB73E02"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85.1 ±23.6</w:t>
            </w:r>
          </w:p>
        </w:tc>
        <w:tc>
          <w:tcPr>
            <w:tcW w:w="2977" w:type="dxa"/>
            <w:tcBorders>
              <w:right w:val="single" w:sz="4" w:space="0" w:color="auto"/>
            </w:tcBorders>
            <w:noWrap/>
            <w:vAlign w:val="center"/>
            <w:hideMark/>
          </w:tcPr>
          <w:p w14:paraId="7CD2AAD7"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90.7</w:t>
            </w:r>
          </w:p>
        </w:tc>
      </w:tr>
      <w:tr w:rsidR="003A5D81" w:rsidRPr="0091627A" w14:paraId="40CA8099"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4" w:space="0" w:color="auto"/>
              <w:right w:val="single" w:sz="4" w:space="0" w:color="auto"/>
            </w:tcBorders>
            <w:noWrap/>
            <w:vAlign w:val="center"/>
            <w:hideMark/>
          </w:tcPr>
          <w:p w14:paraId="0D809451"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bottom w:val="single" w:sz="4" w:space="0" w:color="auto"/>
            </w:tcBorders>
            <w:noWrap/>
            <w:vAlign w:val="center"/>
            <w:hideMark/>
          </w:tcPr>
          <w:p w14:paraId="18C68DA4"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327.3 ±104.5</w:t>
            </w:r>
          </w:p>
        </w:tc>
        <w:tc>
          <w:tcPr>
            <w:tcW w:w="2977" w:type="dxa"/>
            <w:tcBorders>
              <w:right w:val="single" w:sz="4" w:space="0" w:color="auto"/>
            </w:tcBorders>
            <w:noWrap/>
            <w:vAlign w:val="center"/>
            <w:hideMark/>
          </w:tcPr>
          <w:p w14:paraId="1434987C"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348.7</w:t>
            </w:r>
          </w:p>
        </w:tc>
      </w:tr>
      <w:tr w:rsidR="00BB4FB3" w:rsidRPr="0091627A" w14:paraId="25F6CDFA"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6771" w:type="dxa"/>
            <w:gridSpan w:val="3"/>
            <w:tcBorders>
              <w:top w:val="single" w:sz="4" w:space="0" w:color="auto"/>
              <w:bottom w:val="single" w:sz="4" w:space="0" w:color="auto"/>
              <w:right w:val="nil"/>
            </w:tcBorders>
            <w:noWrap/>
            <w:vAlign w:val="center"/>
            <w:hideMark/>
          </w:tcPr>
          <w:p w14:paraId="33B44639" w14:textId="200C9DB3" w:rsidR="0032641A" w:rsidRPr="0091627A" w:rsidRDefault="00B72248" w:rsidP="00D6790C">
            <w:pPr>
              <w:jc w:val="center"/>
              <w:rPr>
                <w:i w:val="0"/>
                <w:iCs w:val="0"/>
                <w:sz w:val="16"/>
                <w:szCs w:val="16"/>
              </w:rPr>
            </w:pPr>
            <w:r w:rsidRPr="002126E7">
              <w:rPr>
                <w:i w:val="0"/>
                <w:iCs w:val="0"/>
                <w:sz w:val="16"/>
                <w:szCs w:val="16"/>
              </w:rPr>
              <w:t>(</w:t>
            </w:r>
            <w:r w:rsidR="002126E7" w:rsidRPr="000173C9">
              <w:rPr>
                <w:i w:val="0"/>
                <w:iCs w:val="0"/>
                <w:sz w:val="16"/>
                <w:szCs w:val="16"/>
              </w:rPr>
              <w:t>4a</w:t>
            </w:r>
            <w:r w:rsidR="002126E7" w:rsidRPr="000173C9">
              <w:rPr>
                <w:sz w:val="16"/>
                <w:szCs w:val="16"/>
              </w:rPr>
              <w:t>S</w:t>
            </w:r>
            <w:r w:rsidR="002126E7" w:rsidRPr="000173C9">
              <w:rPr>
                <w:i w:val="0"/>
                <w:iCs w:val="0"/>
                <w:sz w:val="16"/>
                <w:szCs w:val="16"/>
              </w:rPr>
              <w:t>,7</w:t>
            </w:r>
            <w:r w:rsidR="002126E7" w:rsidRPr="000173C9">
              <w:rPr>
                <w:sz w:val="16"/>
                <w:szCs w:val="16"/>
              </w:rPr>
              <w:t>S</w:t>
            </w:r>
            <w:r w:rsidR="002126E7" w:rsidRPr="000173C9">
              <w:rPr>
                <w:i w:val="0"/>
                <w:iCs w:val="0"/>
                <w:sz w:val="16"/>
                <w:szCs w:val="16"/>
              </w:rPr>
              <w:t>,7a</w:t>
            </w:r>
            <w:r w:rsidR="002126E7" w:rsidRPr="000173C9">
              <w:rPr>
                <w:sz w:val="16"/>
                <w:szCs w:val="16"/>
              </w:rPr>
              <w:t>R</w:t>
            </w:r>
            <w:r w:rsidRPr="002126E7">
              <w:rPr>
                <w:i w:val="0"/>
                <w:iCs w:val="0"/>
                <w:sz w:val="16"/>
                <w:szCs w:val="16"/>
              </w:rPr>
              <w:t>)</w:t>
            </w:r>
            <w:r w:rsidRPr="002126E7">
              <w:rPr>
                <w:sz w:val="16"/>
                <w:szCs w:val="16"/>
              </w:rPr>
              <w:t>-</w:t>
            </w:r>
            <w:r w:rsidR="00E10DFC">
              <w:rPr>
                <w:i w:val="0"/>
                <w:iCs w:val="0"/>
                <w:sz w:val="16"/>
                <w:szCs w:val="16"/>
              </w:rPr>
              <w:t>n</w:t>
            </w:r>
            <w:r w:rsidR="0032641A" w:rsidRPr="0091627A">
              <w:rPr>
                <w:i w:val="0"/>
                <w:iCs w:val="0"/>
                <w:sz w:val="16"/>
                <w:szCs w:val="16"/>
              </w:rPr>
              <w:t>epetalactone</w:t>
            </w:r>
          </w:p>
        </w:tc>
      </w:tr>
      <w:tr w:rsidR="003A5D81" w:rsidRPr="0091627A" w14:paraId="10B9357D"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right w:val="single" w:sz="4" w:space="0" w:color="auto"/>
            </w:tcBorders>
            <w:noWrap/>
            <w:vAlign w:val="center"/>
            <w:hideMark/>
          </w:tcPr>
          <w:p w14:paraId="0848BE6C" w14:textId="77777777" w:rsidR="0032641A" w:rsidRPr="0091627A" w:rsidRDefault="0032641A" w:rsidP="00D6790C">
            <w:pPr>
              <w:jc w:val="center"/>
              <w:rPr>
                <w:sz w:val="16"/>
                <w:szCs w:val="16"/>
              </w:rPr>
            </w:pPr>
            <w:r w:rsidRPr="0091627A">
              <w:rPr>
                <w:sz w:val="16"/>
                <w:szCs w:val="16"/>
              </w:rPr>
              <w:t>8</w:t>
            </w:r>
          </w:p>
        </w:tc>
        <w:tc>
          <w:tcPr>
            <w:tcW w:w="2693" w:type="dxa"/>
            <w:tcBorders>
              <w:top w:val="single" w:sz="4" w:space="0" w:color="auto"/>
              <w:left w:val="single" w:sz="4" w:space="0" w:color="auto"/>
            </w:tcBorders>
            <w:noWrap/>
            <w:vAlign w:val="center"/>
            <w:hideMark/>
          </w:tcPr>
          <w:p w14:paraId="69BDFD77"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193.5 ±65.3</w:t>
            </w:r>
          </w:p>
        </w:tc>
        <w:tc>
          <w:tcPr>
            <w:tcW w:w="2977" w:type="dxa"/>
            <w:tcBorders>
              <w:top w:val="single" w:sz="4" w:space="0" w:color="auto"/>
              <w:right w:val="single" w:sz="4" w:space="0" w:color="auto"/>
            </w:tcBorders>
            <w:noWrap/>
            <w:vAlign w:val="center"/>
            <w:hideMark/>
          </w:tcPr>
          <w:p w14:paraId="38B19BF7"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206.2</w:t>
            </w:r>
          </w:p>
        </w:tc>
      </w:tr>
      <w:tr w:rsidR="00AB2770" w:rsidRPr="0091627A" w14:paraId="68748CCD" w14:textId="77777777" w:rsidTr="00D16619">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noWrap/>
            <w:vAlign w:val="center"/>
            <w:hideMark/>
          </w:tcPr>
          <w:p w14:paraId="2C45BF53" w14:textId="77777777" w:rsidR="0032641A" w:rsidRPr="0091627A" w:rsidRDefault="0032641A" w:rsidP="00D6790C">
            <w:pPr>
              <w:jc w:val="center"/>
              <w:rPr>
                <w:sz w:val="16"/>
                <w:szCs w:val="16"/>
              </w:rPr>
            </w:pPr>
            <w:r w:rsidRPr="0091627A">
              <w:rPr>
                <w:sz w:val="16"/>
                <w:szCs w:val="16"/>
              </w:rPr>
              <w:t>0</w:t>
            </w:r>
          </w:p>
        </w:tc>
        <w:tc>
          <w:tcPr>
            <w:tcW w:w="2693" w:type="dxa"/>
            <w:tcBorders>
              <w:left w:val="single" w:sz="4" w:space="0" w:color="auto"/>
            </w:tcBorders>
            <w:noWrap/>
            <w:vAlign w:val="center"/>
            <w:hideMark/>
          </w:tcPr>
          <w:p w14:paraId="0AC98E80"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81.2 ±12.1</w:t>
            </w:r>
          </w:p>
        </w:tc>
        <w:tc>
          <w:tcPr>
            <w:tcW w:w="2977" w:type="dxa"/>
            <w:tcBorders>
              <w:right w:val="single" w:sz="4" w:space="0" w:color="auto"/>
            </w:tcBorders>
            <w:noWrap/>
            <w:vAlign w:val="center"/>
            <w:hideMark/>
          </w:tcPr>
          <w:p w14:paraId="716C7294" w14:textId="77777777" w:rsidR="0032641A" w:rsidRPr="0091627A" w:rsidRDefault="0032641A" w:rsidP="00D679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627A">
              <w:rPr>
                <w:sz w:val="16"/>
                <w:szCs w:val="16"/>
              </w:rPr>
              <w:t>86.5</w:t>
            </w:r>
          </w:p>
        </w:tc>
      </w:tr>
      <w:tr w:rsidR="003A5D81" w:rsidRPr="0091627A" w14:paraId="36A46EAB" w14:textId="77777777" w:rsidTr="00D16619">
        <w:trPr>
          <w:trHeight w:val="57"/>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4" w:space="0" w:color="auto"/>
              <w:right w:val="single" w:sz="4" w:space="0" w:color="auto"/>
            </w:tcBorders>
            <w:noWrap/>
            <w:vAlign w:val="center"/>
            <w:hideMark/>
          </w:tcPr>
          <w:p w14:paraId="5A4A8A2F" w14:textId="77777777" w:rsidR="0032641A" w:rsidRPr="0091627A" w:rsidRDefault="0032641A" w:rsidP="00D6790C">
            <w:pPr>
              <w:jc w:val="center"/>
              <w:rPr>
                <w:sz w:val="16"/>
                <w:szCs w:val="16"/>
              </w:rPr>
            </w:pPr>
            <w:r w:rsidRPr="0091627A">
              <w:rPr>
                <w:sz w:val="16"/>
                <w:szCs w:val="16"/>
              </w:rPr>
              <w:t>-8</w:t>
            </w:r>
          </w:p>
        </w:tc>
        <w:tc>
          <w:tcPr>
            <w:tcW w:w="2693" w:type="dxa"/>
            <w:tcBorders>
              <w:left w:val="single" w:sz="4" w:space="0" w:color="auto"/>
              <w:bottom w:val="single" w:sz="4" w:space="0" w:color="auto"/>
            </w:tcBorders>
            <w:noWrap/>
            <w:vAlign w:val="center"/>
            <w:hideMark/>
          </w:tcPr>
          <w:p w14:paraId="78A4149F"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222.6 ±39.9</w:t>
            </w:r>
          </w:p>
        </w:tc>
        <w:tc>
          <w:tcPr>
            <w:tcW w:w="2977" w:type="dxa"/>
            <w:tcBorders>
              <w:right w:val="single" w:sz="4" w:space="0" w:color="auto"/>
            </w:tcBorders>
            <w:noWrap/>
            <w:vAlign w:val="center"/>
            <w:hideMark/>
          </w:tcPr>
          <w:p w14:paraId="49B81903" w14:textId="77777777" w:rsidR="0032641A" w:rsidRPr="0091627A" w:rsidRDefault="0032641A" w:rsidP="00D679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91627A">
              <w:rPr>
                <w:sz w:val="16"/>
                <w:szCs w:val="16"/>
              </w:rPr>
              <w:t>237.2</w:t>
            </w:r>
          </w:p>
        </w:tc>
      </w:tr>
    </w:tbl>
    <w:p w14:paraId="191761A3" w14:textId="77777777" w:rsidR="0032641A" w:rsidRDefault="0032641A" w:rsidP="00D6790C">
      <w:pPr>
        <w:spacing w:line="240" w:lineRule="auto"/>
        <w:jc w:val="both"/>
      </w:pPr>
    </w:p>
    <w:p w14:paraId="4007CD93" w14:textId="77777777" w:rsidR="0032641A" w:rsidRDefault="0032641A" w:rsidP="00D6790C">
      <w:pPr>
        <w:spacing w:line="240" w:lineRule="auto"/>
        <w:jc w:val="both"/>
      </w:pPr>
    </w:p>
    <w:p w14:paraId="200289CD" w14:textId="77777777" w:rsidR="0032641A" w:rsidRDefault="0032641A" w:rsidP="00D6790C">
      <w:pPr>
        <w:spacing w:line="240" w:lineRule="auto"/>
        <w:jc w:val="both"/>
      </w:pPr>
    </w:p>
    <w:p w14:paraId="25EA15B5" w14:textId="77777777" w:rsidR="0032641A" w:rsidRDefault="0032641A" w:rsidP="00D6790C">
      <w:pPr>
        <w:spacing w:line="240" w:lineRule="auto"/>
        <w:jc w:val="both"/>
      </w:pPr>
    </w:p>
    <w:p w14:paraId="1C7F03B1" w14:textId="35756390" w:rsidR="002B5FF6" w:rsidRPr="002B5FF6" w:rsidRDefault="00AE3BA0" w:rsidP="00D6790C">
      <w:pPr>
        <w:spacing w:line="240" w:lineRule="auto"/>
        <w:jc w:val="both"/>
      </w:pPr>
      <w:r>
        <w:rPr>
          <w:noProof/>
        </w:rPr>
        <w:lastRenderedPageBreak/>
        <mc:AlternateContent>
          <mc:Choice Requires="wpg">
            <w:drawing>
              <wp:anchor distT="0" distB="0" distL="114300" distR="114300" simplePos="0" relativeHeight="251658243" behindDoc="0" locked="0" layoutInCell="1" allowOverlap="1" wp14:anchorId="3DF5E470" wp14:editId="266D8C12">
                <wp:simplePos x="0" y="0"/>
                <wp:positionH relativeFrom="column">
                  <wp:posOffset>6350</wp:posOffset>
                </wp:positionH>
                <wp:positionV relativeFrom="paragraph">
                  <wp:posOffset>1978025</wp:posOffset>
                </wp:positionV>
                <wp:extent cx="5731510" cy="6615430"/>
                <wp:effectExtent l="0" t="0" r="2540" b="0"/>
                <wp:wrapTopAndBottom/>
                <wp:docPr id="1561315082" name="Group 3"/>
                <wp:cNvGraphicFramePr/>
                <a:graphic xmlns:a="http://schemas.openxmlformats.org/drawingml/2006/main">
                  <a:graphicData uri="http://schemas.microsoft.com/office/word/2010/wordprocessingGroup">
                    <wpg:wgp>
                      <wpg:cNvGrpSpPr/>
                      <wpg:grpSpPr>
                        <a:xfrm>
                          <a:off x="0" y="0"/>
                          <a:ext cx="5731510" cy="6615430"/>
                          <a:chOff x="0" y="0"/>
                          <a:chExt cx="5731510" cy="6615430"/>
                        </a:xfrm>
                      </wpg:grpSpPr>
                      <wps:wsp>
                        <wps:cNvPr id="1880231256" name="Text Box 1"/>
                        <wps:cNvSpPr txBox="1"/>
                        <wps:spPr>
                          <a:xfrm>
                            <a:off x="0" y="5372100"/>
                            <a:ext cx="5731510" cy="1243330"/>
                          </a:xfrm>
                          <a:prstGeom prst="rect">
                            <a:avLst/>
                          </a:prstGeom>
                          <a:solidFill>
                            <a:prstClr val="white"/>
                          </a:solidFill>
                          <a:ln>
                            <a:noFill/>
                          </a:ln>
                        </wps:spPr>
                        <wps:txbx>
                          <w:txbxContent>
                            <w:p w14:paraId="31E77E82" w14:textId="6E3827FE" w:rsidR="002B5FF6" w:rsidRPr="0032641A" w:rsidRDefault="002B5FF6" w:rsidP="0032641A">
                              <w:pPr>
                                <w:pStyle w:val="Caption"/>
                                <w:jc w:val="both"/>
                                <w:rPr>
                                  <w:i w:val="0"/>
                                  <w:iCs w:val="0"/>
                                  <w:noProof/>
                                  <w:color w:val="000000" w:themeColor="text1"/>
                                  <w:sz w:val="22"/>
                                  <w:szCs w:val="22"/>
                                </w:rPr>
                              </w:pPr>
                              <w:r w:rsidRPr="0032641A">
                                <w:rPr>
                                  <w:b/>
                                  <w:bCs/>
                                  <w:i w:val="0"/>
                                  <w:iCs w:val="0"/>
                                  <w:color w:val="000000" w:themeColor="text1"/>
                                </w:rPr>
                                <w:t xml:space="preserve">Figure </w:t>
                              </w:r>
                              <w:r>
                                <w:rPr>
                                  <w:b/>
                                  <w:bCs/>
                                  <w:i w:val="0"/>
                                  <w:iCs w:val="0"/>
                                  <w:color w:val="000000" w:themeColor="text1"/>
                                </w:rPr>
                                <w:t>7</w:t>
                              </w:r>
                              <w:r w:rsidRPr="0032641A">
                                <w:rPr>
                                  <w:i w:val="0"/>
                                  <w:iCs w:val="0"/>
                                  <w:color w:val="000000" w:themeColor="text1"/>
                                </w:rPr>
                                <w:t xml:space="preserve"> Relationship between electrophysiological (EAG) response and antennal surface area (µm</w:t>
                              </w:r>
                              <w:r w:rsidRPr="0032641A">
                                <w:rPr>
                                  <w:i w:val="0"/>
                                  <w:iCs w:val="0"/>
                                  <w:color w:val="000000" w:themeColor="text1"/>
                                  <w:vertAlign w:val="superscript"/>
                                </w:rPr>
                                <w:t>2</w:t>
                              </w:r>
                              <w:r w:rsidRPr="0032641A">
                                <w:rPr>
                                  <w:i w:val="0"/>
                                  <w:iCs w:val="0"/>
                                  <w:color w:val="000000" w:themeColor="text1"/>
                                </w:rPr>
                                <w:t>)</w:t>
                              </w:r>
                              <w:r w:rsidR="00245ABA">
                                <w:rPr>
                                  <w:i w:val="0"/>
                                  <w:iCs w:val="0"/>
                                  <w:color w:val="000000" w:themeColor="text1"/>
                                </w:rPr>
                                <w:t xml:space="preserve"> </w:t>
                              </w:r>
                              <w:r w:rsidRPr="0032641A">
                                <w:rPr>
                                  <w:i w:val="0"/>
                                  <w:iCs w:val="0"/>
                                  <w:color w:val="000000" w:themeColor="text1"/>
                                </w:rPr>
                                <w:t>(A)</w:t>
                              </w:r>
                              <w:r>
                                <w:rPr>
                                  <w:i w:val="0"/>
                                  <w:iCs w:val="0"/>
                                  <w:color w:val="000000" w:themeColor="text1"/>
                                </w:rPr>
                                <w:t>,</w:t>
                              </w:r>
                              <w:r w:rsidRPr="0032641A">
                                <w:rPr>
                                  <w:i w:val="0"/>
                                  <w:iCs w:val="0"/>
                                  <w:color w:val="000000" w:themeColor="text1"/>
                                </w:rPr>
                                <w:t xml:space="preserve"> </w:t>
                              </w:r>
                              <w:r>
                                <w:rPr>
                                  <w:i w:val="0"/>
                                  <w:iCs w:val="0"/>
                                  <w:color w:val="000000" w:themeColor="text1"/>
                                </w:rPr>
                                <w:t>or</w:t>
                              </w:r>
                              <w:r w:rsidRPr="0032641A">
                                <w:rPr>
                                  <w:i w:val="0"/>
                                  <w:iCs w:val="0"/>
                                  <w:color w:val="000000" w:themeColor="text1"/>
                                </w:rPr>
                                <w:t xml:space="preserve"> EAG response and charge density (C/m</w:t>
                              </w:r>
                              <w:r w:rsidRPr="0032641A">
                                <w:rPr>
                                  <w:i w:val="0"/>
                                  <w:iCs w:val="0"/>
                                  <w:color w:val="000000" w:themeColor="text1"/>
                                  <w:vertAlign w:val="superscript"/>
                                </w:rPr>
                                <w:t>2</w:t>
                              </w:r>
                              <w:r w:rsidRPr="0032641A">
                                <w:rPr>
                                  <w:i w:val="0"/>
                                  <w:iCs w:val="0"/>
                                  <w:color w:val="000000" w:themeColor="text1"/>
                                </w:rPr>
                                <w:t>)</w:t>
                              </w:r>
                              <w:r w:rsidR="00245ABA">
                                <w:rPr>
                                  <w:i w:val="0"/>
                                  <w:iCs w:val="0"/>
                                  <w:color w:val="000000" w:themeColor="text1"/>
                                </w:rPr>
                                <w:t xml:space="preserve"> </w:t>
                              </w:r>
                              <w:r w:rsidRPr="0032641A">
                                <w:rPr>
                                  <w:i w:val="0"/>
                                  <w:iCs w:val="0"/>
                                  <w:color w:val="000000" w:themeColor="text1"/>
                                </w:rPr>
                                <w:t>(B) from antenna</w:t>
                              </w:r>
                              <w:r>
                                <w:rPr>
                                  <w:i w:val="0"/>
                                  <w:iCs w:val="0"/>
                                  <w:color w:val="000000" w:themeColor="text1"/>
                                </w:rPr>
                                <w:t>e</w:t>
                              </w:r>
                              <w:r w:rsidRPr="0032641A">
                                <w:rPr>
                                  <w:i w:val="0"/>
                                  <w:iCs w:val="0"/>
                                  <w:color w:val="000000" w:themeColor="text1"/>
                                </w:rPr>
                                <w:t xml:space="preserve"> exposed to a range of voltages (V). Antennal surface area </w:t>
                              </w:r>
                              <w:r w:rsidR="00747A64">
                                <w:rPr>
                                  <w:i w:val="0"/>
                                  <w:iCs w:val="0"/>
                                  <w:color w:val="000000" w:themeColor="text1"/>
                                </w:rPr>
                                <w:t xml:space="preserve">was </w:t>
                              </w:r>
                              <w:r w:rsidRPr="0032641A">
                                <w:rPr>
                                  <w:i w:val="0"/>
                                  <w:iCs w:val="0"/>
                                  <w:color w:val="000000" w:themeColor="text1"/>
                                </w:rPr>
                                <w:t xml:space="preserve">calculated from </w:t>
                              </w:r>
                              <w:r>
                                <w:rPr>
                                  <w:i w:val="0"/>
                                  <w:iCs w:val="0"/>
                                  <w:color w:val="000000" w:themeColor="text1"/>
                                </w:rPr>
                                <w:t>stereo</w:t>
                              </w:r>
                              <w:r w:rsidRPr="0032641A">
                                <w:rPr>
                                  <w:i w:val="0"/>
                                  <w:iCs w:val="0"/>
                                  <w:color w:val="000000" w:themeColor="text1"/>
                                </w:rPr>
                                <w:t xml:space="preserve">microscopy images (n=3 antennae/species) and charge density calculated from charge measurement from figure 2. EAG responses were taken from </w:t>
                              </w:r>
                              <w:r w:rsidRPr="0032641A">
                                <w:rPr>
                                  <w:color w:val="000000" w:themeColor="text1"/>
                                </w:rPr>
                                <w:t>B. terrestris</w:t>
                              </w:r>
                              <w:r w:rsidRPr="0032641A">
                                <w:rPr>
                                  <w:i w:val="0"/>
                                  <w:iCs w:val="0"/>
                                  <w:color w:val="000000" w:themeColor="text1"/>
                                </w:rPr>
                                <w:t xml:space="preserve"> exposed to 1 µg </w:t>
                              </w:r>
                              <w:r w:rsidRPr="00747A64">
                                <w:rPr>
                                  <w:i w:val="0"/>
                                  <w:iCs w:val="0"/>
                                </w:rPr>
                                <w:t>(</w:t>
                              </w:r>
                              <w:r w:rsidRPr="00747A64">
                                <w:t>R</w:t>
                              </w:r>
                              <w:r w:rsidRPr="00747A64">
                                <w:rPr>
                                  <w:i w:val="0"/>
                                  <w:iCs w:val="0"/>
                                </w:rPr>
                                <w:t>)-</w:t>
                              </w:r>
                              <w:r w:rsidRPr="0032641A">
                                <w:rPr>
                                  <w:i w:val="0"/>
                                  <w:iCs w:val="0"/>
                                  <w:color w:val="000000" w:themeColor="text1"/>
                                </w:rPr>
                                <w:t xml:space="preserve">linalool, 100 ng </w:t>
                              </w:r>
                              <w:proofErr w:type="spellStart"/>
                              <w:r w:rsidRPr="0032641A">
                                <w:rPr>
                                  <w:i w:val="0"/>
                                  <w:iCs w:val="0"/>
                                  <w:color w:val="000000" w:themeColor="text1"/>
                                </w:rPr>
                                <w:t>citral</w:t>
                              </w:r>
                              <w:proofErr w:type="spellEnd"/>
                              <w:r w:rsidRPr="0032641A">
                                <w:rPr>
                                  <w:i w:val="0"/>
                                  <w:iCs w:val="0"/>
                                  <w:color w:val="000000" w:themeColor="text1"/>
                                </w:rPr>
                                <w:t xml:space="preserve"> and 10 ng (</w:t>
                              </w:r>
                              <w:r w:rsidRPr="00F55847">
                                <w:rPr>
                                  <w:color w:val="000000" w:themeColor="text1"/>
                                </w:rPr>
                                <w:t>E</w:t>
                              </w:r>
                              <w:r w:rsidRPr="0032641A">
                                <w:rPr>
                                  <w:i w:val="0"/>
                                  <w:iCs w:val="0"/>
                                  <w:color w:val="000000" w:themeColor="text1"/>
                                </w:rPr>
                                <w:t xml:space="preserve">)-ocimene (total n=21), </w:t>
                              </w:r>
                              <w:r w:rsidRPr="0032641A">
                                <w:rPr>
                                  <w:color w:val="000000" w:themeColor="text1"/>
                                </w:rPr>
                                <w:t xml:space="preserve">A. </w:t>
                              </w:r>
                              <w:proofErr w:type="spellStart"/>
                              <w:r w:rsidRPr="0032641A">
                                <w:rPr>
                                  <w:color w:val="000000" w:themeColor="text1"/>
                                </w:rPr>
                                <w:t>ervi</w:t>
                              </w:r>
                              <w:proofErr w:type="spellEnd"/>
                              <w:r w:rsidRPr="0032641A">
                                <w:rPr>
                                  <w:i w:val="0"/>
                                  <w:iCs w:val="0"/>
                                  <w:color w:val="000000" w:themeColor="text1"/>
                                </w:rPr>
                                <w:t xml:space="preserve"> exposed to 100 ng </w:t>
                              </w:r>
                              <w:r w:rsidRPr="003B7003">
                                <w:rPr>
                                  <w:i w:val="0"/>
                                  <w:iCs w:val="0"/>
                                </w:rPr>
                                <w:t>(</w:t>
                              </w:r>
                              <w:r w:rsidRPr="003B7003">
                                <w:t>R</w:t>
                              </w:r>
                              <w:r w:rsidRPr="003B7003">
                                <w:rPr>
                                  <w:i w:val="0"/>
                                  <w:iCs w:val="0"/>
                                </w:rPr>
                                <w:t>)-</w:t>
                              </w:r>
                              <w:r w:rsidRPr="0032641A">
                                <w:rPr>
                                  <w:i w:val="0"/>
                                  <w:iCs w:val="0"/>
                                  <w:color w:val="000000" w:themeColor="text1"/>
                                </w:rPr>
                                <w:t xml:space="preserve">linalool, 100 ng </w:t>
                              </w:r>
                              <w:r w:rsidR="00B72248">
                                <w:t>(</w:t>
                              </w:r>
                              <w:r w:rsidR="00B72248" w:rsidRPr="003B7003">
                                <w:rPr>
                                  <w:i w:val="0"/>
                                  <w:iCs w:val="0"/>
                                </w:rPr>
                                <w:t>4a</w:t>
                              </w:r>
                              <w:r w:rsidR="00B72248" w:rsidRPr="00A933D2">
                                <w:t>S,</w:t>
                              </w:r>
                              <w:r w:rsidR="00B72248" w:rsidRPr="003B7003">
                                <w:rPr>
                                  <w:i w:val="0"/>
                                  <w:iCs w:val="0"/>
                                </w:rPr>
                                <w:t>7</w:t>
                              </w:r>
                              <w:r w:rsidR="00B72248" w:rsidRPr="00A933D2">
                                <w:t>S,</w:t>
                              </w:r>
                              <w:r w:rsidR="00B72248" w:rsidRPr="003B7003">
                                <w:rPr>
                                  <w:i w:val="0"/>
                                  <w:iCs w:val="0"/>
                                </w:rPr>
                                <w:t>7a</w:t>
                              </w:r>
                              <w:r w:rsidR="00B72248" w:rsidRPr="00A933D2">
                                <w:t>R</w:t>
                              </w:r>
                              <w:r w:rsidR="00B72248">
                                <w:t>)-</w:t>
                              </w:r>
                              <w:r w:rsidRPr="0032641A">
                                <w:rPr>
                                  <w:i w:val="0"/>
                                  <w:iCs w:val="0"/>
                                  <w:color w:val="000000" w:themeColor="text1"/>
                                </w:rPr>
                                <w:t>nepetalactone and 1 µg (</w:t>
                              </w:r>
                              <w:r w:rsidRPr="00F55847">
                                <w:rPr>
                                  <w:color w:val="000000" w:themeColor="text1"/>
                                </w:rPr>
                                <w:t>E</w:t>
                              </w:r>
                              <w:r w:rsidRPr="0032641A">
                                <w:rPr>
                                  <w:i w:val="0"/>
                                  <w:iCs w:val="0"/>
                                  <w:color w:val="000000" w:themeColor="text1"/>
                                </w:rPr>
                                <w:t>)-β-</w:t>
                              </w:r>
                              <w:proofErr w:type="spellStart"/>
                              <w:r w:rsidRPr="0032641A">
                                <w:rPr>
                                  <w:i w:val="0"/>
                                  <w:iCs w:val="0"/>
                                  <w:color w:val="000000" w:themeColor="text1"/>
                                </w:rPr>
                                <w:t>farnesene</w:t>
                              </w:r>
                              <w:proofErr w:type="spellEnd"/>
                              <w:r w:rsidRPr="0032641A">
                                <w:rPr>
                                  <w:i w:val="0"/>
                                  <w:iCs w:val="0"/>
                                  <w:color w:val="000000" w:themeColor="text1"/>
                                </w:rPr>
                                <w:t xml:space="preserve"> (total n=24), </w:t>
                              </w:r>
                              <w:r w:rsidRPr="0032641A">
                                <w:rPr>
                                  <w:color w:val="000000" w:themeColor="text1"/>
                                </w:rPr>
                                <w:t>A. fabae</w:t>
                              </w:r>
                              <w:r w:rsidRPr="0032641A">
                                <w:rPr>
                                  <w:i w:val="0"/>
                                  <w:iCs w:val="0"/>
                                  <w:color w:val="000000" w:themeColor="text1"/>
                                </w:rPr>
                                <w:t xml:space="preserve"> exposed to 1 µg </w:t>
                              </w:r>
                              <w:r w:rsidRPr="003B7003">
                                <w:rPr>
                                  <w:i w:val="0"/>
                                  <w:iCs w:val="0"/>
                                </w:rPr>
                                <w:t>(</w:t>
                              </w:r>
                              <w:r w:rsidRPr="003B7003">
                                <w:t>R</w:t>
                              </w:r>
                              <w:r w:rsidRPr="003B7003">
                                <w:rPr>
                                  <w:i w:val="0"/>
                                  <w:iCs w:val="0"/>
                                </w:rPr>
                                <w:t>)-</w:t>
                              </w:r>
                              <w:r w:rsidRPr="0032641A">
                                <w:rPr>
                                  <w:i w:val="0"/>
                                  <w:iCs w:val="0"/>
                                  <w:color w:val="000000" w:themeColor="text1"/>
                                </w:rPr>
                                <w:t>linalool, 100 ng (</w:t>
                              </w:r>
                              <w:r w:rsidRPr="00F55847">
                                <w:rPr>
                                  <w:color w:val="000000" w:themeColor="text1"/>
                                </w:rPr>
                                <w:t>E</w:t>
                              </w:r>
                              <w:r w:rsidRPr="0032641A">
                                <w:rPr>
                                  <w:i w:val="0"/>
                                  <w:iCs w:val="0"/>
                                  <w:color w:val="000000" w:themeColor="text1"/>
                                </w:rPr>
                                <w:t>)-2-heptenal and 100 ng (</w:t>
                              </w:r>
                              <w:r w:rsidRPr="00F55847">
                                <w:rPr>
                                  <w:color w:val="000000" w:themeColor="text1"/>
                                </w:rPr>
                                <w:t>E</w:t>
                              </w:r>
                              <w:r w:rsidRPr="0032641A">
                                <w:rPr>
                                  <w:i w:val="0"/>
                                  <w:iCs w:val="0"/>
                                  <w:color w:val="000000" w:themeColor="text1"/>
                                </w:rPr>
                                <w:t>)-β-</w:t>
                              </w:r>
                              <w:proofErr w:type="spellStart"/>
                              <w:r w:rsidRPr="0032641A">
                                <w:rPr>
                                  <w:i w:val="0"/>
                                  <w:iCs w:val="0"/>
                                  <w:color w:val="000000" w:themeColor="text1"/>
                                </w:rPr>
                                <w:t>farnesene</w:t>
                              </w:r>
                              <w:proofErr w:type="spellEnd"/>
                              <w:r w:rsidRPr="0032641A">
                                <w:rPr>
                                  <w:i w:val="0"/>
                                  <w:iCs w:val="0"/>
                                  <w:color w:val="000000" w:themeColor="text1"/>
                                </w:rPr>
                                <w:t xml:space="preserve"> (total n=24) and </w:t>
                              </w:r>
                              <w:r w:rsidRPr="003B7003">
                                <w:rPr>
                                  <w:color w:val="000000" w:themeColor="text1"/>
                                </w:rPr>
                                <w:t>D. melanogaster</w:t>
                              </w:r>
                              <w:r w:rsidRPr="0032641A">
                                <w:rPr>
                                  <w:i w:val="0"/>
                                  <w:iCs w:val="0"/>
                                  <w:color w:val="000000" w:themeColor="text1"/>
                                </w:rPr>
                                <w:t xml:space="preserve"> exposed to 100 ng </w:t>
                              </w:r>
                              <w:r w:rsidRPr="003B7003">
                                <w:rPr>
                                  <w:i w:val="0"/>
                                  <w:iCs w:val="0"/>
                                </w:rPr>
                                <w:t>(</w:t>
                              </w:r>
                              <w:r w:rsidRPr="003B7003">
                                <w:t>R</w:t>
                              </w:r>
                              <w:r w:rsidRPr="003B7003">
                                <w:rPr>
                                  <w:i w:val="0"/>
                                  <w:iCs w:val="0"/>
                                </w:rPr>
                                <w:t>)-</w:t>
                              </w:r>
                              <w:r w:rsidRPr="0032641A">
                                <w:rPr>
                                  <w:i w:val="0"/>
                                  <w:iCs w:val="0"/>
                                  <w:color w:val="000000" w:themeColor="text1"/>
                                </w:rPr>
                                <w:t xml:space="preserve">linalool, 100 µg </w:t>
                              </w:r>
                              <w:r w:rsidRPr="003B7003">
                                <w:rPr>
                                  <w:i w:val="0"/>
                                  <w:iCs w:val="0"/>
                                </w:rPr>
                                <w:t>(</w:t>
                              </w:r>
                              <w:r w:rsidRPr="003B7003">
                                <w:t>R</w:t>
                              </w:r>
                              <w:r w:rsidRPr="003B7003">
                                <w:rPr>
                                  <w:i w:val="0"/>
                                  <w:iCs w:val="0"/>
                                </w:rPr>
                                <w:t>)-</w:t>
                              </w:r>
                              <w:r w:rsidRPr="0032641A">
                                <w:rPr>
                                  <w:i w:val="0"/>
                                  <w:iCs w:val="0"/>
                                  <w:color w:val="000000" w:themeColor="text1"/>
                                </w:rPr>
                                <w:t>limonene and 1 µg (</w:t>
                              </w:r>
                              <w:r w:rsidRPr="00F55847">
                                <w:rPr>
                                  <w:color w:val="000000" w:themeColor="text1"/>
                                </w:rPr>
                                <w:t>E</w:t>
                              </w:r>
                              <w:r w:rsidRPr="0032641A">
                                <w:rPr>
                                  <w:i w:val="0"/>
                                  <w:iCs w:val="0"/>
                                  <w:color w:val="000000" w:themeColor="text1"/>
                                </w:rPr>
                                <w:t>)-2-hexenal (total n=22). Significance compared to normalised EAG response interaction at 0</w:t>
                              </w:r>
                              <w:r>
                                <w:rPr>
                                  <w:i w:val="0"/>
                                  <w:iCs w:val="0"/>
                                  <w:color w:val="000000" w:themeColor="text1"/>
                                </w:rPr>
                                <w:t xml:space="preserve"> </w:t>
                              </w:r>
                              <w:r w:rsidRPr="0032641A">
                                <w:rPr>
                                  <w:i w:val="0"/>
                                  <w:iCs w:val="0"/>
                                  <w:color w:val="000000" w:themeColor="text1"/>
                                </w:rPr>
                                <w:t>V: *=P&lt;0.05</w:t>
                              </w:r>
                              <w:proofErr w:type="gramStart"/>
                              <w:r w:rsidRPr="0032641A">
                                <w:rPr>
                                  <w:i w:val="0"/>
                                  <w:iCs w:val="0"/>
                                  <w:color w:val="000000" w:themeColor="text1"/>
                                </w:rPr>
                                <w:t>, .</w:t>
                              </w:r>
                              <w:proofErr w:type="gramEnd"/>
                              <w:r w:rsidRPr="0032641A">
                                <w:rPr>
                                  <w:i w:val="0"/>
                                  <w:iCs w:val="0"/>
                                  <w:color w:val="000000" w:themeColor="text1"/>
                                </w:rPr>
                                <w:t>=P&lt;0.1, GL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01039735" name="Picture 2" descr="A screenshot of a graph&#10;&#10;AI-generated content may be incorrect."/>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638175" y="0"/>
                            <a:ext cx="4461510" cy="5368925"/>
                          </a:xfrm>
                          <a:prstGeom prst="rect">
                            <a:avLst/>
                          </a:prstGeom>
                          <a:noFill/>
                          <a:ln>
                            <a:noFill/>
                          </a:ln>
                        </pic:spPr>
                      </pic:pic>
                    </wpg:wgp>
                  </a:graphicData>
                </a:graphic>
              </wp:anchor>
            </w:drawing>
          </mc:Choice>
          <mc:Fallback>
            <w:pict>
              <v:group w14:anchorId="3DF5E470" id="_x0000_s1052" style="position:absolute;left:0;text-align:left;margin-left:.5pt;margin-top:155.75pt;width:451.3pt;height:520.9pt;z-index:251658243" coordsize="57315,661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">
                <v:shape id="Text Box 1" o:spid="_x0000_s1053" type="#_x0000_t202" style="position:absolute;top:53721;width:57315;height:12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" stroked="f">
                  <v:textbox style="mso-fit-shape-to-text:t" inset="0,0,0,0">
                    <w:txbxContent>
                      <w:p w14:paraId="31E77E82" w14:textId="6E3827FE" w:rsidR="002B5FF6" w:rsidRPr="0032641A" w:rsidRDefault="002B5FF6" w:rsidP="0032641A">
                        <w:pPr>
                          <w:pStyle w:val="Caption"/>
                          <w:jc w:val="both"/>
                          <w:rPr>
                            <w:i w:val="0"/>
                            <w:iCs w:val="0"/>
                            <w:noProof/>
                            <w:color w:val="000000" w:themeColor="text1"/>
                            <w:sz w:val="22"/>
                            <w:szCs w:val="22"/>
                          </w:rPr>
                        </w:pPr>
                        <w:r w:rsidRPr="0032641A">
                          <w:rPr>
                            <w:b/>
                            <w:bCs/>
                            <w:i w:val="0"/>
                            <w:iCs w:val="0"/>
                            <w:color w:val="000000" w:themeColor="text1"/>
                          </w:rPr>
                          <w:t xml:space="preserve">Figure </w:t>
                        </w:r>
                        <w:r>
                          <w:rPr>
                            <w:b/>
                            <w:bCs/>
                            <w:i w:val="0"/>
                            <w:iCs w:val="0"/>
                            <w:color w:val="000000" w:themeColor="text1"/>
                          </w:rPr>
                          <w:t>7</w:t>
                        </w:r>
                        <w:r w:rsidRPr="0032641A">
                          <w:rPr>
                            <w:i w:val="0"/>
                            <w:iCs w:val="0"/>
                            <w:color w:val="000000" w:themeColor="text1"/>
                          </w:rPr>
                          <w:t xml:space="preserve"> Relationship between electrophysiological (EAG) response and antennal surface area (µm</w:t>
                        </w:r>
                        <w:r w:rsidRPr="0032641A">
                          <w:rPr>
                            <w:i w:val="0"/>
                            <w:iCs w:val="0"/>
                            <w:color w:val="000000" w:themeColor="text1"/>
                            <w:vertAlign w:val="superscript"/>
                          </w:rPr>
                          <w:t>2</w:t>
                        </w:r>
                        <w:r w:rsidRPr="0032641A">
                          <w:rPr>
                            <w:i w:val="0"/>
                            <w:iCs w:val="0"/>
                            <w:color w:val="000000" w:themeColor="text1"/>
                          </w:rPr>
                          <w:t>)</w:t>
                        </w:r>
                        <w:r w:rsidR="00245ABA">
                          <w:rPr>
                            <w:i w:val="0"/>
                            <w:iCs w:val="0"/>
                            <w:color w:val="000000" w:themeColor="text1"/>
                          </w:rPr>
                          <w:t xml:space="preserve"> </w:t>
                        </w:r>
                        <w:r w:rsidRPr="0032641A">
                          <w:rPr>
                            <w:i w:val="0"/>
                            <w:iCs w:val="0"/>
                            <w:color w:val="000000" w:themeColor="text1"/>
                          </w:rPr>
                          <w:t>(A)</w:t>
                        </w:r>
                        <w:r>
                          <w:rPr>
                            <w:i w:val="0"/>
                            <w:iCs w:val="0"/>
                            <w:color w:val="000000" w:themeColor="text1"/>
                          </w:rPr>
                          <w:t>,</w:t>
                        </w:r>
                        <w:r w:rsidRPr="0032641A">
                          <w:rPr>
                            <w:i w:val="0"/>
                            <w:iCs w:val="0"/>
                            <w:color w:val="000000" w:themeColor="text1"/>
                          </w:rPr>
                          <w:t xml:space="preserve"> </w:t>
                        </w:r>
                        <w:r>
                          <w:rPr>
                            <w:i w:val="0"/>
                            <w:iCs w:val="0"/>
                            <w:color w:val="000000" w:themeColor="text1"/>
                          </w:rPr>
                          <w:t>or</w:t>
                        </w:r>
                        <w:r w:rsidRPr="0032641A">
                          <w:rPr>
                            <w:i w:val="0"/>
                            <w:iCs w:val="0"/>
                            <w:color w:val="000000" w:themeColor="text1"/>
                          </w:rPr>
                          <w:t xml:space="preserve"> EAG response and charge density (C/m</w:t>
                        </w:r>
                        <w:r w:rsidRPr="0032641A">
                          <w:rPr>
                            <w:i w:val="0"/>
                            <w:iCs w:val="0"/>
                            <w:color w:val="000000" w:themeColor="text1"/>
                            <w:vertAlign w:val="superscript"/>
                          </w:rPr>
                          <w:t>2</w:t>
                        </w:r>
                        <w:r w:rsidRPr="0032641A">
                          <w:rPr>
                            <w:i w:val="0"/>
                            <w:iCs w:val="0"/>
                            <w:color w:val="000000" w:themeColor="text1"/>
                          </w:rPr>
                          <w:t>)</w:t>
                        </w:r>
                        <w:r w:rsidR="00245ABA">
                          <w:rPr>
                            <w:i w:val="0"/>
                            <w:iCs w:val="0"/>
                            <w:color w:val="000000" w:themeColor="text1"/>
                          </w:rPr>
                          <w:t xml:space="preserve"> </w:t>
                        </w:r>
                        <w:r w:rsidRPr="0032641A">
                          <w:rPr>
                            <w:i w:val="0"/>
                            <w:iCs w:val="0"/>
                            <w:color w:val="000000" w:themeColor="text1"/>
                          </w:rPr>
                          <w:t>(B) from antenna</w:t>
                        </w:r>
                        <w:r>
                          <w:rPr>
                            <w:i w:val="0"/>
                            <w:iCs w:val="0"/>
                            <w:color w:val="000000" w:themeColor="text1"/>
                          </w:rPr>
                          <w:t>e</w:t>
                        </w:r>
                        <w:r w:rsidRPr="0032641A">
                          <w:rPr>
                            <w:i w:val="0"/>
                            <w:iCs w:val="0"/>
                            <w:color w:val="000000" w:themeColor="text1"/>
                          </w:rPr>
                          <w:t xml:space="preserve"> exposed to a range of voltages (V). Antennal surface area </w:t>
                        </w:r>
                        <w:r w:rsidR="00747A64">
                          <w:rPr>
                            <w:i w:val="0"/>
                            <w:iCs w:val="0"/>
                            <w:color w:val="000000" w:themeColor="text1"/>
                          </w:rPr>
                          <w:t xml:space="preserve">was </w:t>
                        </w:r>
                        <w:r w:rsidRPr="0032641A">
                          <w:rPr>
                            <w:i w:val="0"/>
                            <w:iCs w:val="0"/>
                            <w:color w:val="000000" w:themeColor="text1"/>
                          </w:rPr>
                          <w:t xml:space="preserve">calculated from </w:t>
                        </w:r>
                        <w:r>
                          <w:rPr>
                            <w:i w:val="0"/>
                            <w:iCs w:val="0"/>
                            <w:color w:val="000000" w:themeColor="text1"/>
                          </w:rPr>
                          <w:t>stereo</w:t>
                        </w:r>
                        <w:r w:rsidRPr="0032641A">
                          <w:rPr>
                            <w:i w:val="0"/>
                            <w:iCs w:val="0"/>
                            <w:color w:val="000000" w:themeColor="text1"/>
                          </w:rPr>
                          <w:t xml:space="preserve">microscopy images (n=3 antennae/species) and charge density calculated from charge measurement from figure 2. EAG responses were taken from </w:t>
                        </w:r>
                        <w:r w:rsidRPr="0032641A">
                          <w:rPr>
                            <w:color w:val="000000" w:themeColor="text1"/>
                          </w:rPr>
                          <w:t>B. terrestris</w:t>
                        </w:r>
                        <w:r w:rsidRPr="0032641A">
                          <w:rPr>
                            <w:i w:val="0"/>
                            <w:iCs w:val="0"/>
                            <w:color w:val="000000" w:themeColor="text1"/>
                          </w:rPr>
                          <w:t xml:space="preserve"> exposed to 1 µg </w:t>
                        </w:r>
                        <w:r w:rsidRPr="00747A64">
                          <w:rPr>
                            <w:i w:val="0"/>
                            <w:iCs w:val="0"/>
                          </w:rPr>
                          <w:t>(</w:t>
                        </w:r>
                        <w:r w:rsidRPr="00747A64">
                          <w:t>R</w:t>
                        </w:r>
                        <w:r w:rsidRPr="00747A64">
                          <w:rPr>
                            <w:i w:val="0"/>
                            <w:iCs w:val="0"/>
                          </w:rPr>
                          <w:t>)-</w:t>
                        </w:r>
                        <w:r w:rsidRPr="0032641A">
                          <w:rPr>
                            <w:i w:val="0"/>
                            <w:iCs w:val="0"/>
                            <w:color w:val="000000" w:themeColor="text1"/>
                          </w:rPr>
                          <w:t xml:space="preserve">linalool, 100 ng </w:t>
                        </w:r>
                        <w:proofErr w:type="spellStart"/>
                        <w:r w:rsidRPr="0032641A">
                          <w:rPr>
                            <w:i w:val="0"/>
                            <w:iCs w:val="0"/>
                            <w:color w:val="000000" w:themeColor="text1"/>
                          </w:rPr>
                          <w:t>citral</w:t>
                        </w:r>
                        <w:proofErr w:type="spellEnd"/>
                        <w:r w:rsidRPr="0032641A">
                          <w:rPr>
                            <w:i w:val="0"/>
                            <w:iCs w:val="0"/>
                            <w:color w:val="000000" w:themeColor="text1"/>
                          </w:rPr>
                          <w:t xml:space="preserve"> and 10 ng (</w:t>
                        </w:r>
                        <w:r w:rsidRPr="00F55847">
                          <w:rPr>
                            <w:color w:val="000000" w:themeColor="text1"/>
                          </w:rPr>
                          <w:t>E</w:t>
                        </w:r>
                        <w:r w:rsidRPr="0032641A">
                          <w:rPr>
                            <w:i w:val="0"/>
                            <w:iCs w:val="0"/>
                            <w:color w:val="000000" w:themeColor="text1"/>
                          </w:rPr>
                          <w:t xml:space="preserve">)-ocimene (total n=21), </w:t>
                        </w:r>
                        <w:r w:rsidRPr="0032641A">
                          <w:rPr>
                            <w:color w:val="000000" w:themeColor="text1"/>
                          </w:rPr>
                          <w:t xml:space="preserve">A. </w:t>
                        </w:r>
                        <w:proofErr w:type="spellStart"/>
                        <w:r w:rsidRPr="0032641A">
                          <w:rPr>
                            <w:color w:val="000000" w:themeColor="text1"/>
                          </w:rPr>
                          <w:t>ervi</w:t>
                        </w:r>
                        <w:proofErr w:type="spellEnd"/>
                        <w:r w:rsidRPr="0032641A">
                          <w:rPr>
                            <w:i w:val="0"/>
                            <w:iCs w:val="0"/>
                            <w:color w:val="000000" w:themeColor="text1"/>
                          </w:rPr>
                          <w:t xml:space="preserve"> exposed to 100 ng </w:t>
                        </w:r>
                        <w:r w:rsidRPr="003B7003">
                          <w:rPr>
                            <w:i w:val="0"/>
                            <w:iCs w:val="0"/>
                          </w:rPr>
                          <w:t>(</w:t>
                        </w:r>
                        <w:r w:rsidRPr="003B7003">
                          <w:t>R</w:t>
                        </w:r>
                        <w:r w:rsidRPr="003B7003">
                          <w:rPr>
                            <w:i w:val="0"/>
                            <w:iCs w:val="0"/>
                          </w:rPr>
                          <w:t>)-</w:t>
                        </w:r>
                        <w:r w:rsidRPr="0032641A">
                          <w:rPr>
                            <w:i w:val="0"/>
                            <w:iCs w:val="0"/>
                            <w:color w:val="000000" w:themeColor="text1"/>
                          </w:rPr>
                          <w:t xml:space="preserve">linalool, 100 ng </w:t>
                        </w:r>
                        <w:r w:rsidR="00B72248">
                          <w:t>(</w:t>
                        </w:r>
                        <w:r w:rsidR="00B72248" w:rsidRPr="003B7003">
                          <w:rPr>
                            <w:i w:val="0"/>
                            <w:iCs w:val="0"/>
                          </w:rPr>
                          <w:t>4a</w:t>
                        </w:r>
                        <w:r w:rsidR="00B72248" w:rsidRPr="00A933D2">
                          <w:t>S,</w:t>
                        </w:r>
                        <w:r w:rsidR="00B72248" w:rsidRPr="003B7003">
                          <w:rPr>
                            <w:i w:val="0"/>
                            <w:iCs w:val="0"/>
                          </w:rPr>
                          <w:t>7</w:t>
                        </w:r>
                        <w:r w:rsidR="00B72248" w:rsidRPr="00A933D2">
                          <w:t>S,</w:t>
                        </w:r>
                        <w:r w:rsidR="00B72248" w:rsidRPr="003B7003">
                          <w:rPr>
                            <w:i w:val="0"/>
                            <w:iCs w:val="0"/>
                          </w:rPr>
                          <w:t>7a</w:t>
                        </w:r>
                        <w:r w:rsidR="00B72248" w:rsidRPr="00A933D2">
                          <w:t>R</w:t>
                        </w:r>
                        <w:r w:rsidR="00B72248">
                          <w:t>)-</w:t>
                        </w:r>
                        <w:r w:rsidRPr="0032641A">
                          <w:rPr>
                            <w:i w:val="0"/>
                            <w:iCs w:val="0"/>
                            <w:color w:val="000000" w:themeColor="text1"/>
                          </w:rPr>
                          <w:t>nepetalactone and 1 µg (</w:t>
                        </w:r>
                        <w:r w:rsidRPr="00F55847">
                          <w:rPr>
                            <w:color w:val="000000" w:themeColor="text1"/>
                          </w:rPr>
                          <w:t>E</w:t>
                        </w:r>
                        <w:r w:rsidRPr="0032641A">
                          <w:rPr>
                            <w:i w:val="0"/>
                            <w:iCs w:val="0"/>
                            <w:color w:val="000000" w:themeColor="text1"/>
                          </w:rPr>
                          <w:t>)-β-</w:t>
                        </w:r>
                        <w:proofErr w:type="spellStart"/>
                        <w:r w:rsidRPr="0032641A">
                          <w:rPr>
                            <w:i w:val="0"/>
                            <w:iCs w:val="0"/>
                            <w:color w:val="000000" w:themeColor="text1"/>
                          </w:rPr>
                          <w:t>farnesene</w:t>
                        </w:r>
                        <w:proofErr w:type="spellEnd"/>
                        <w:r w:rsidRPr="0032641A">
                          <w:rPr>
                            <w:i w:val="0"/>
                            <w:iCs w:val="0"/>
                            <w:color w:val="000000" w:themeColor="text1"/>
                          </w:rPr>
                          <w:t xml:space="preserve"> (total n=24), </w:t>
                        </w:r>
                        <w:r w:rsidRPr="0032641A">
                          <w:rPr>
                            <w:color w:val="000000" w:themeColor="text1"/>
                          </w:rPr>
                          <w:t>A. fabae</w:t>
                        </w:r>
                        <w:r w:rsidRPr="0032641A">
                          <w:rPr>
                            <w:i w:val="0"/>
                            <w:iCs w:val="0"/>
                            <w:color w:val="000000" w:themeColor="text1"/>
                          </w:rPr>
                          <w:t xml:space="preserve"> exposed to 1 µg </w:t>
                        </w:r>
                        <w:r w:rsidRPr="003B7003">
                          <w:rPr>
                            <w:i w:val="0"/>
                            <w:iCs w:val="0"/>
                          </w:rPr>
                          <w:t>(</w:t>
                        </w:r>
                        <w:r w:rsidRPr="003B7003">
                          <w:t>R</w:t>
                        </w:r>
                        <w:r w:rsidRPr="003B7003">
                          <w:rPr>
                            <w:i w:val="0"/>
                            <w:iCs w:val="0"/>
                          </w:rPr>
                          <w:t>)-</w:t>
                        </w:r>
                        <w:r w:rsidRPr="0032641A">
                          <w:rPr>
                            <w:i w:val="0"/>
                            <w:iCs w:val="0"/>
                            <w:color w:val="000000" w:themeColor="text1"/>
                          </w:rPr>
                          <w:t>linalool, 100 ng (</w:t>
                        </w:r>
                        <w:r w:rsidRPr="00F55847">
                          <w:rPr>
                            <w:color w:val="000000" w:themeColor="text1"/>
                          </w:rPr>
                          <w:t>E</w:t>
                        </w:r>
                        <w:r w:rsidRPr="0032641A">
                          <w:rPr>
                            <w:i w:val="0"/>
                            <w:iCs w:val="0"/>
                            <w:color w:val="000000" w:themeColor="text1"/>
                          </w:rPr>
                          <w:t>)-2-heptenal and 100 ng (</w:t>
                        </w:r>
                        <w:r w:rsidRPr="00F55847">
                          <w:rPr>
                            <w:color w:val="000000" w:themeColor="text1"/>
                          </w:rPr>
                          <w:t>E</w:t>
                        </w:r>
                        <w:r w:rsidRPr="0032641A">
                          <w:rPr>
                            <w:i w:val="0"/>
                            <w:iCs w:val="0"/>
                            <w:color w:val="000000" w:themeColor="text1"/>
                          </w:rPr>
                          <w:t>)-β-</w:t>
                        </w:r>
                        <w:proofErr w:type="spellStart"/>
                        <w:r w:rsidRPr="0032641A">
                          <w:rPr>
                            <w:i w:val="0"/>
                            <w:iCs w:val="0"/>
                            <w:color w:val="000000" w:themeColor="text1"/>
                          </w:rPr>
                          <w:t>farnesene</w:t>
                        </w:r>
                        <w:proofErr w:type="spellEnd"/>
                        <w:r w:rsidRPr="0032641A">
                          <w:rPr>
                            <w:i w:val="0"/>
                            <w:iCs w:val="0"/>
                            <w:color w:val="000000" w:themeColor="text1"/>
                          </w:rPr>
                          <w:t xml:space="preserve"> (total n=24) and </w:t>
                        </w:r>
                        <w:r w:rsidRPr="003B7003">
                          <w:rPr>
                            <w:color w:val="000000" w:themeColor="text1"/>
                          </w:rPr>
                          <w:t>D. melanogaster</w:t>
                        </w:r>
                        <w:r w:rsidRPr="0032641A">
                          <w:rPr>
                            <w:i w:val="0"/>
                            <w:iCs w:val="0"/>
                            <w:color w:val="000000" w:themeColor="text1"/>
                          </w:rPr>
                          <w:t xml:space="preserve"> exposed to 100 ng </w:t>
                        </w:r>
                        <w:r w:rsidRPr="003B7003">
                          <w:rPr>
                            <w:i w:val="0"/>
                            <w:iCs w:val="0"/>
                          </w:rPr>
                          <w:t>(</w:t>
                        </w:r>
                        <w:r w:rsidRPr="003B7003">
                          <w:t>R</w:t>
                        </w:r>
                        <w:r w:rsidRPr="003B7003">
                          <w:rPr>
                            <w:i w:val="0"/>
                            <w:iCs w:val="0"/>
                          </w:rPr>
                          <w:t>)-</w:t>
                        </w:r>
                        <w:r w:rsidRPr="0032641A">
                          <w:rPr>
                            <w:i w:val="0"/>
                            <w:iCs w:val="0"/>
                            <w:color w:val="000000" w:themeColor="text1"/>
                          </w:rPr>
                          <w:t xml:space="preserve">linalool, 100 µg </w:t>
                        </w:r>
                        <w:r w:rsidRPr="003B7003">
                          <w:rPr>
                            <w:i w:val="0"/>
                            <w:iCs w:val="0"/>
                          </w:rPr>
                          <w:t>(</w:t>
                        </w:r>
                        <w:r w:rsidRPr="003B7003">
                          <w:t>R</w:t>
                        </w:r>
                        <w:r w:rsidRPr="003B7003">
                          <w:rPr>
                            <w:i w:val="0"/>
                            <w:iCs w:val="0"/>
                          </w:rPr>
                          <w:t>)-</w:t>
                        </w:r>
                        <w:r w:rsidRPr="0032641A">
                          <w:rPr>
                            <w:i w:val="0"/>
                            <w:iCs w:val="0"/>
                            <w:color w:val="000000" w:themeColor="text1"/>
                          </w:rPr>
                          <w:t>limonene and 1 µg (</w:t>
                        </w:r>
                        <w:r w:rsidRPr="00F55847">
                          <w:rPr>
                            <w:color w:val="000000" w:themeColor="text1"/>
                          </w:rPr>
                          <w:t>E</w:t>
                        </w:r>
                        <w:r w:rsidRPr="0032641A">
                          <w:rPr>
                            <w:i w:val="0"/>
                            <w:iCs w:val="0"/>
                            <w:color w:val="000000" w:themeColor="text1"/>
                          </w:rPr>
                          <w:t>)-2-hexenal (total n=22). Significance compared to normalised EAG response interaction at 0</w:t>
                        </w:r>
                        <w:r>
                          <w:rPr>
                            <w:i w:val="0"/>
                            <w:iCs w:val="0"/>
                            <w:color w:val="000000" w:themeColor="text1"/>
                          </w:rPr>
                          <w:t xml:space="preserve"> </w:t>
                        </w:r>
                        <w:r w:rsidRPr="0032641A">
                          <w:rPr>
                            <w:i w:val="0"/>
                            <w:iCs w:val="0"/>
                            <w:color w:val="000000" w:themeColor="text1"/>
                          </w:rPr>
                          <w:t>V: *=P&lt;0.05</w:t>
                        </w:r>
                        <w:proofErr w:type="gramStart"/>
                        <w:r w:rsidRPr="0032641A">
                          <w:rPr>
                            <w:i w:val="0"/>
                            <w:iCs w:val="0"/>
                            <w:color w:val="000000" w:themeColor="text1"/>
                          </w:rPr>
                          <w:t>, .</w:t>
                        </w:r>
                        <w:proofErr w:type="gramEnd"/>
                        <w:r w:rsidRPr="0032641A">
                          <w:rPr>
                            <w:i w:val="0"/>
                            <w:iCs w:val="0"/>
                            <w:color w:val="000000" w:themeColor="text1"/>
                          </w:rPr>
                          <w:t>=P&lt;0.1, GLM.</w:t>
                        </w:r>
                      </w:p>
                    </w:txbxContent>
                  </v:textbox>
                </v:shape>
                <v:shape id="Picture 2" o:spid="_x0000_s1054" type="#_x0000_t75" alt="A screenshot of a graph&#10;&#10;AI-generated content may be incorrect." style="position:absolute;left:6381;width:44615;height:53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">
                  <v:imagedata r:id="rId27" o:title="A screenshot of a graph&#10;&#10;AI-generated content may be incorrect"/>
                </v:shape>
                <w10:wrap type="topAndBottom"/>
              </v:group>
            </w:pict>
          </mc:Fallback>
        </mc:AlternateContent>
      </w:r>
      <w:r w:rsidR="24127635">
        <w:t xml:space="preserve">We finally </w:t>
      </w:r>
      <w:r w:rsidR="00B72248">
        <w:t>explored</w:t>
      </w:r>
      <w:r w:rsidR="24127635">
        <w:t xml:space="preserve"> the r</w:t>
      </w:r>
      <w:r w:rsidR="24127635" w:rsidRPr="00DB1C51">
        <w:t xml:space="preserve">elationship between EAG response, </w:t>
      </w:r>
      <w:r w:rsidR="24127635">
        <w:t xml:space="preserve">antennal </w:t>
      </w:r>
      <w:r w:rsidR="24127635" w:rsidRPr="00DB1C51">
        <w:t>surface area and</w:t>
      </w:r>
      <w:r w:rsidR="24127635">
        <w:t xml:space="preserve"> amount of</w:t>
      </w:r>
      <w:r w:rsidR="24127635" w:rsidRPr="00DB1C51">
        <w:t xml:space="preserve"> charge</w:t>
      </w:r>
      <w:r w:rsidR="24127635">
        <w:t xml:space="preserve"> (as a function of voltage bias)</w:t>
      </w:r>
      <w:r w:rsidR="24127635" w:rsidRPr="00DB1C51">
        <w:t xml:space="preserve">. </w:t>
      </w:r>
      <w:r w:rsidR="24127635">
        <w:t xml:space="preserve">There was a statistically significant interaction between EAG response, surface area and applied charge, </w:t>
      </w:r>
      <w:r w:rsidR="24127635" w:rsidRPr="00DB1C51">
        <w:t>EAG response</w:t>
      </w:r>
      <w:r w:rsidR="24127635">
        <w:t>s being</w:t>
      </w:r>
      <w:r w:rsidR="24127635" w:rsidRPr="00DB1C51">
        <w:t xml:space="preserve"> higher on antennae with </w:t>
      </w:r>
      <w:r w:rsidR="24127635">
        <w:t>small</w:t>
      </w:r>
      <w:r w:rsidR="24127635" w:rsidRPr="00DB1C51">
        <w:t>er surface area</w:t>
      </w:r>
      <w:r w:rsidR="24127635">
        <w:t xml:space="preserve">, in a descending order of </w:t>
      </w:r>
      <w:r w:rsidR="00CB4DF7" w:rsidRPr="00CB4DF7">
        <w:rPr>
          <w:i/>
          <w:iCs/>
        </w:rPr>
        <w:t>D. melanogaster</w:t>
      </w:r>
      <w:r w:rsidR="24127635" w:rsidRPr="00CB4DF7">
        <w:rPr>
          <w:i/>
          <w:iCs/>
        </w:rPr>
        <w:t xml:space="preserve">, </w:t>
      </w:r>
      <w:r w:rsidR="00CB4DF7" w:rsidRPr="00CB4DF7">
        <w:rPr>
          <w:i/>
          <w:iCs/>
        </w:rPr>
        <w:t>A. fabae</w:t>
      </w:r>
      <w:r w:rsidR="24127635" w:rsidRPr="00CB4DF7">
        <w:rPr>
          <w:i/>
          <w:iCs/>
        </w:rPr>
        <w:t xml:space="preserve">, </w:t>
      </w:r>
      <w:r w:rsidR="00CB4DF7" w:rsidRPr="00CB4DF7">
        <w:rPr>
          <w:i/>
          <w:iCs/>
        </w:rPr>
        <w:t xml:space="preserve">A. </w:t>
      </w:r>
      <w:proofErr w:type="spellStart"/>
      <w:r w:rsidR="00CB4DF7" w:rsidRPr="00CB4DF7">
        <w:rPr>
          <w:i/>
          <w:iCs/>
        </w:rPr>
        <w:t>ervi</w:t>
      </w:r>
      <w:proofErr w:type="spellEnd"/>
      <w:r w:rsidR="24127635">
        <w:t xml:space="preserve"> and </w:t>
      </w:r>
      <w:r w:rsidR="00CB4DF7" w:rsidRPr="00CB4DF7">
        <w:rPr>
          <w:i/>
          <w:iCs/>
        </w:rPr>
        <w:t>B. terrestris</w:t>
      </w:r>
      <w:r w:rsidR="24127635">
        <w:t xml:space="preserve"> (Fig</w:t>
      </w:r>
      <w:r w:rsidR="00EA6821">
        <w:t>ure</w:t>
      </w:r>
      <w:r w:rsidR="24127635">
        <w:t xml:space="preserve"> </w:t>
      </w:r>
      <w:r w:rsidR="00CB6F71">
        <w:t>7</w:t>
      </w:r>
      <w:r w:rsidR="24127635">
        <w:t>A)</w:t>
      </w:r>
      <w:r w:rsidR="24127635" w:rsidRPr="00DB1C51">
        <w:t>.</w:t>
      </w:r>
      <w:r w:rsidR="24127635">
        <w:t xml:space="preserve"> This interaction was voltage-dependent, -8 V and +8 V bias</w:t>
      </w:r>
      <w:r w:rsidR="005719F7">
        <w:t>es</w:t>
      </w:r>
      <w:r w:rsidR="24127635">
        <w:t xml:space="preserve"> showing the strongest influence. </w:t>
      </w:r>
      <w:r w:rsidR="32D8A901">
        <w:t>I</w:t>
      </w:r>
      <w:r w:rsidR="24127635">
        <w:t xml:space="preserve">n correlation analysis between antennal charge density, applied charge and EAG response, </w:t>
      </w:r>
      <w:r w:rsidR="76B462A4">
        <w:t>a</w:t>
      </w:r>
      <w:r w:rsidR="24127635">
        <w:t xml:space="preserve"> positive correlation between charge density and EAG response</w:t>
      </w:r>
      <w:r w:rsidR="6FC335E0">
        <w:t xml:space="preserve"> was observed</w:t>
      </w:r>
      <w:r w:rsidR="24127635">
        <w:t xml:space="preserve"> (Fig</w:t>
      </w:r>
      <w:r w:rsidR="005719F7">
        <w:t>ure</w:t>
      </w:r>
      <w:r w:rsidR="24127635">
        <w:t xml:space="preserve"> </w:t>
      </w:r>
      <w:r w:rsidR="00CB6F71">
        <w:t>7</w:t>
      </w:r>
      <w:r w:rsidR="24127635">
        <w:t>B)</w:t>
      </w:r>
      <w:r w:rsidR="6FC335E0">
        <w:t xml:space="preserve">, the </w:t>
      </w:r>
      <w:r w:rsidR="24127635">
        <w:t xml:space="preserve">-8 V treatment </w:t>
      </w:r>
      <w:r w:rsidR="0017216D">
        <w:t>show</w:t>
      </w:r>
      <w:r w:rsidR="24127635">
        <w:t xml:space="preserve">ing a significant difference compared to 0 V. Molecular dipole moment, on the other hand, </w:t>
      </w:r>
      <w:r w:rsidR="004C0008">
        <w:t>showed</w:t>
      </w:r>
      <w:r w:rsidR="24127635">
        <w:t xml:space="preserve"> no </w:t>
      </w:r>
      <w:r w:rsidR="004C0008">
        <w:t>interaction</w:t>
      </w:r>
      <w:r w:rsidR="007D44CC">
        <w:t xml:space="preserve"> with</w:t>
      </w:r>
      <w:r w:rsidR="24127635">
        <w:t xml:space="preserve"> EAG responses </w:t>
      </w:r>
      <w:r w:rsidR="00C2366A">
        <w:t xml:space="preserve">under </w:t>
      </w:r>
      <w:r w:rsidR="24127635">
        <w:t xml:space="preserve">electrical bias, except for </w:t>
      </w:r>
      <w:r w:rsidR="00245ABA" w:rsidRPr="00CB4DF7">
        <w:rPr>
          <w:i/>
          <w:iCs/>
        </w:rPr>
        <w:t>D. melanogaster</w:t>
      </w:r>
      <w:r w:rsidR="24127635">
        <w:t xml:space="preserve"> (</w:t>
      </w:r>
      <w:r w:rsidR="24127635" w:rsidRPr="003E78DE">
        <w:rPr>
          <w:color w:val="000000" w:themeColor="text1"/>
        </w:rPr>
        <w:t>Fig</w:t>
      </w:r>
      <w:r w:rsidR="00D478B3">
        <w:rPr>
          <w:color w:val="000000" w:themeColor="text1"/>
        </w:rPr>
        <w:t>ure</w:t>
      </w:r>
      <w:r w:rsidR="24127635" w:rsidRPr="003E78DE">
        <w:rPr>
          <w:color w:val="000000" w:themeColor="text1"/>
        </w:rPr>
        <w:t xml:space="preserve"> S</w:t>
      </w:r>
      <w:r w:rsidR="63809B2B" w:rsidRPr="003E78DE">
        <w:rPr>
          <w:color w:val="000000" w:themeColor="text1"/>
        </w:rPr>
        <w:t>7</w:t>
      </w:r>
      <w:r w:rsidR="24127635">
        <w:t>).</w:t>
      </w:r>
    </w:p>
    <w:p w14:paraId="7C27D601" w14:textId="5BC9AE31" w:rsidR="15E2323F" w:rsidRDefault="15E2323F" w:rsidP="00D6790C">
      <w:pPr>
        <w:spacing w:line="240" w:lineRule="auto"/>
        <w:jc w:val="both"/>
      </w:pPr>
    </w:p>
    <w:p w14:paraId="4DAAC693" w14:textId="35AE333A" w:rsidR="009D39F2" w:rsidRPr="00C47AE9" w:rsidRDefault="00DA234E" w:rsidP="62D4FF8B">
      <w:pPr>
        <w:spacing w:after="0" w:line="240" w:lineRule="auto"/>
        <w:jc w:val="both"/>
        <w:rPr>
          <w:rFonts w:eastAsiaTheme="minorEastAsia"/>
        </w:rPr>
      </w:pPr>
      <w:r>
        <w:lastRenderedPageBreak/>
        <w:t xml:space="preserve">To explain the mechanistic principles behind the experimental results, the transport and capture of VOC was modelled. </w:t>
      </w:r>
      <w:r w:rsidR="009E796B" w:rsidRPr="62D4FF8B">
        <w:rPr>
          <w:rFonts w:eastAsiaTheme="minorEastAsia"/>
        </w:rPr>
        <w:t>For a hairless antenn</w:t>
      </w:r>
      <w:r w:rsidR="000875B2" w:rsidRPr="62D4FF8B">
        <w:rPr>
          <w:rFonts w:eastAsiaTheme="minorEastAsia"/>
        </w:rPr>
        <w:t>a</w:t>
      </w:r>
      <w:r w:rsidR="009E796B" w:rsidRPr="62D4FF8B">
        <w:rPr>
          <w:rFonts w:eastAsiaTheme="minorEastAsia"/>
        </w:rPr>
        <w:t xml:space="preserve"> in longitudinal flow, a boundary layer form</w:t>
      </w:r>
      <w:r w:rsidR="00BF2D6E" w:rsidRPr="62D4FF8B">
        <w:rPr>
          <w:rFonts w:eastAsiaTheme="minorEastAsia"/>
        </w:rPr>
        <w:t>s</w:t>
      </w:r>
      <w:r w:rsidR="009E796B" w:rsidRPr="62D4FF8B">
        <w:rPr>
          <w:rFonts w:eastAsiaTheme="minorEastAsia"/>
        </w:rPr>
        <w:t xml:space="preserve"> with the fluid velocity increasing from zero close to the </w:t>
      </w:r>
      <w:r w:rsidR="000875B2" w:rsidRPr="62D4FF8B">
        <w:rPr>
          <w:rFonts w:eastAsiaTheme="minorEastAsia"/>
        </w:rPr>
        <w:t>antenna</w:t>
      </w:r>
      <w:r w:rsidR="009E796B" w:rsidRPr="62D4FF8B">
        <w:rPr>
          <w:rFonts w:eastAsiaTheme="minorEastAsia"/>
        </w:rPr>
        <w:t xml:space="preserve"> to the freestream value far from </w:t>
      </w:r>
      <w:r w:rsidR="000875B2" w:rsidRPr="62D4FF8B">
        <w:rPr>
          <w:rFonts w:eastAsiaTheme="minorEastAsia"/>
        </w:rPr>
        <w:t>it</w:t>
      </w:r>
      <w:r w:rsidR="009E796B" w:rsidRPr="62D4FF8B">
        <w:rPr>
          <w:rFonts w:eastAsiaTheme="minorEastAsia"/>
        </w:rPr>
        <w:t xml:space="preserve">. For </w:t>
      </w:r>
      <w:r w:rsidR="00D56DFA" w:rsidRPr="62D4FF8B">
        <w:rPr>
          <w:rFonts w:eastAsiaTheme="minorEastAsia"/>
        </w:rPr>
        <w:t>crossflow</w:t>
      </w:r>
      <w:r w:rsidR="009E796B" w:rsidRPr="62D4FF8B">
        <w:rPr>
          <w:rFonts w:eastAsiaTheme="minorEastAsia"/>
        </w:rPr>
        <w:t xml:space="preserve">, a larger wake is seen </w:t>
      </w:r>
      <w:r w:rsidR="503FAE38" w:rsidRPr="62D4FF8B">
        <w:rPr>
          <w:rFonts w:eastAsiaTheme="minorEastAsia"/>
        </w:rPr>
        <w:t xml:space="preserve">past </w:t>
      </w:r>
      <w:r w:rsidRPr="62D4FF8B">
        <w:t>￼</w:t>
      </w:r>
      <w:r w:rsidR="009E796B" w:rsidRPr="62D4FF8B">
        <w:rPr>
          <w:rFonts w:eastAsiaTheme="minorEastAsia"/>
        </w:rPr>
        <w:t>). When hairs are present, they further slow the flow close to the surface and introduce mild mixing between the hairs.</w:t>
      </w:r>
      <w:r w:rsidR="00BF2D6E" w:rsidRPr="62D4FF8B">
        <w:rPr>
          <w:rFonts w:eastAsiaTheme="minorEastAsia"/>
        </w:rPr>
        <w:t xml:space="preserve"> C</w:t>
      </w:r>
      <w:r w:rsidR="009E796B" w:rsidRPr="62D4FF8B">
        <w:rPr>
          <w:rFonts w:eastAsiaTheme="minorEastAsia"/>
        </w:rPr>
        <w:t xml:space="preserve">onsidering the capture rates given by (4) and only due to fluid dynamic effects, we find a higher capture rate over the hairless antenna in general (for longitudinal flow and crossflow) </w:t>
      </w:r>
      <w:r w:rsidR="00AB2116" w:rsidRPr="62D4FF8B">
        <w:rPr>
          <w:rFonts w:eastAsiaTheme="minorEastAsia"/>
        </w:rPr>
        <w:t>(</w:t>
      </w:r>
      <w:r w:rsidR="009E796B" w:rsidRPr="62D4FF8B">
        <w:rPr>
          <w:rFonts w:eastAsiaTheme="minorEastAsia"/>
        </w:rPr>
        <w:t>Table 2</w:t>
      </w:r>
      <w:r w:rsidR="00AB2116" w:rsidRPr="62D4FF8B">
        <w:rPr>
          <w:rFonts w:eastAsiaTheme="minorEastAsia"/>
        </w:rPr>
        <w:t>)</w:t>
      </w:r>
      <w:r w:rsidR="009E796B" w:rsidRPr="62D4FF8B">
        <w:rPr>
          <w:rFonts w:eastAsiaTheme="minorEastAsia"/>
        </w:rPr>
        <w:t xml:space="preserve">. </w:t>
      </w:r>
      <w:r w:rsidR="00BF2D6E" w:rsidRPr="62D4FF8B">
        <w:rPr>
          <w:rFonts w:eastAsiaTheme="minorEastAsia"/>
        </w:rPr>
        <w:t>T</w:t>
      </w:r>
      <w:r w:rsidR="009E796B" w:rsidRPr="62D4FF8B">
        <w:rPr>
          <w:rFonts w:eastAsiaTheme="minorEastAsia"/>
        </w:rPr>
        <w:t xml:space="preserve">his </w:t>
      </w:r>
      <w:r w:rsidR="00BF2D6E" w:rsidRPr="62D4FF8B">
        <w:rPr>
          <w:rFonts w:eastAsiaTheme="minorEastAsia"/>
        </w:rPr>
        <w:t>partly results from l</w:t>
      </w:r>
      <w:r w:rsidR="009E796B" w:rsidRPr="62D4FF8B">
        <w:rPr>
          <w:rFonts w:eastAsiaTheme="minorEastAsia"/>
        </w:rPr>
        <w:t>ocal fluid flow</w:t>
      </w:r>
      <w:r w:rsidR="00BF2D6E" w:rsidRPr="62D4FF8B">
        <w:rPr>
          <w:rFonts w:eastAsiaTheme="minorEastAsia"/>
        </w:rPr>
        <w:t>s</w:t>
      </w:r>
      <w:r w:rsidR="009E796B" w:rsidRPr="62D4FF8B">
        <w:rPr>
          <w:rFonts w:eastAsiaTheme="minorEastAsia"/>
        </w:rPr>
        <w:t xml:space="preserve"> replenish</w:t>
      </w:r>
      <w:r w:rsidR="00BF2D6E" w:rsidRPr="62D4FF8B">
        <w:rPr>
          <w:rFonts w:eastAsiaTheme="minorEastAsia"/>
        </w:rPr>
        <w:t>ing</w:t>
      </w:r>
      <w:r w:rsidR="009E796B" w:rsidRPr="62D4FF8B">
        <w:rPr>
          <w:rFonts w:eastAsiaTheme="minorEastAsia"/>
        </w:rPr>
        <w:t xml:space="preserve"> the depleted concentration around the antenna</w:t>
      </w:r>
      <w:r w:rsidR="00BF2D6E" w:rsidRPr="62D4FF8B">
        <w:rPr>
          <w:rFonts w:eastAsiaTheme="minorEastAsia"/>
        </w:rPr>
        <w:t xml:space="preserve"> and</w:t>
      </w:r>
      <w:r w:rsidR="009E796B" w:rsidRPr="62D4FF8B">
        <w:rPr>
          <w:rFonts w:eastAsiaTheme="minorEastAsia"/>
        </w:rPr>
        <w:t xml:space="preserve"> further confirmed by the general increase in capture with the oncoming flow rate.</w:t>
      </w:r>
      <w:r w:rsidR="009D39F2" w:rsidRPr="62D4FF8B">
        <w:rPr>
          <w:rFonts w:eastAsiaTheme="minorEastAsia"/>
        </w:rPr>
        <w:t xml:space="preserve"> Overall, higher capture rates are seen in the longitudinal flow case. This is expected since the fluid flow, and thus concentration of </w:t>
      </w:r>
      <w:r w:rsidR="0071713B" w:rsidRPr="62D4FF8B">
        <w:rPr>
          <w:rFonts w:eastAsiaTheme="minorEastAsia"/>
        </w:rPr>
        <w:t>VOC</w:t>
      </w:r>
      <w:r w:rsidR="009D39F2" w:rsidRPr="62D4FF8B">
        <w:rPr>
          <w:rFonts w:eastAsiaTheme="minorEastAsia"/>
        </w:rPr>
        <w:t>s, pass over a larger surface area and thus remain close to the antenna for more time, increasing the likelihood of capture.</w:t>
      </w:r>
    </w:p>
    <w:p w14:paraId="2A869CE4" w14:textId="39A00E93" w:rsidR="15E2323F" w:rsidRDefault="15E2323F" w:rsidP="00D6790C">
      <w:pPr>
        <w:spacing w:after="0" w:line="240" w:lineRule="auto"/>
        <w:jc w:val="both"/>
        <w:rPr>
          <w:rFonts w:eastAsiaTheme="minorEastAsia"/>
        </w:rPr>
      </w:pPr>
    </w:p>
    <w:p w14:paraId="78202D44" w14:textId="6FD95690" w:rsidR="4D10207B" w:rsidRDefault="4D10207B" w:rsidP="00D6790C">
      <w:pPr>
        <w:spacing w:after="0" w:line="240" w:lineRule="auto"/>
        <w:jc w:val="both"/>
        <w:rPr>
          <w:rFonts w:eastAsiaTheme="minorEastAsia"/>
          <w:color w:val="000000" w:themeColor="text1"/>
          <w:sz w:val="20"/>
          <w:szCs w:val="20"/>
        </w:rPr>
      </w:pPr>
      <w:r w:rsidRPr="009559EB">
        <w:rPr>
          <w:rFonts w:eastAsiaTheme="minorEastAsia"/>
          <w:b/>
          <w:bCs/>
          <w:color w:val="000000" w:themeColor="text1"/>
          <w:sz w:val="20"/>
          <w:szCs w:val="20"/>
        </w:rPr>
        <w:t xml:space="preserve">Table </w:t>
      </w:r>
      <w:r w:rsidR="004C37E2" w:rsidRPr="009559EB">
        <w:rPr>
          <w:rFonts w:eastAsiaTheme="minorEastAsia"/>
          <w:b/>
          <w:bCs/>
          <w:color w:val="000000" w:themeColor="text1"/>
          <w:sz w:val="20"/>
          <w:szCs w:val="20"/>
        </w:rPr>
        <w:t>2</w:t>
      </w:r>
      <w:r w:rsidRPr="009559EB">
        <w:rPr>
          <w:rFonts w:eastAsiaTheme="minorEastAsia"/>
          <w:b/>
          <w:bCs/>
          <w:color w:val="000000" w:themeColor="text1"/>
          <w:sz w:val="20"/>
          <w:szCs w:val="20"/>
        </w:rPr>
        <w:t>:</w:t>
      </w:r>
      <w:r w:rsidRPr="009559EB">
        <w:rPr>
          <w:rFonts w:eastAsiaTheme="minorEastAsia"/>
          <w:color w:val="000000" w:themeColor="text1"/>
          <w:sz w:val="20"/>
          <w:szCs w:val="20"/>
        </w:rPr>
        <w:t xml:space="preserve"> </w:t>
      </w:r>
      <w:r w:rsidR="00BC0CB7" w:rsidRPr="009559EB">
        <w:rPr>
          <w:rFonts w:eastAsiaTheme="minorEastAsia"/>
          <w:color w:val="000000" w:themeColor="text1"/>
          <w:sz w:val="20"/>
          <w:szCs w:val="20"/>
        </w:rPr>
        <w:t xml:space="preserve">Catch rates,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C</m:t>
            </m:r>
          </m:e>
          <m:sub>
            <m:r>
              <w:rPr>
                <w:rFonts w:ascii="Cambria Math" w:eastAsiaTheme="minorEastAsia" w:hAnsi="Cambria Math"/>
                <w:color w:val="000000" w:themeColor="text1"/>
                <w:sz w:val="20"/>
                <w:szCs w:val="20"/>
              </w:rPr>
              <m:t>a</m:t>
            </m:r>
          </m:sub>
        </m:sSub>
      </m:oMath>
      <w:r w:rsidR="00BC0CB7" w:rsidRPr="009559EB">
        <w:rPr>
          <w:rFonts w:eastAsiaTheme="minorEastAsia"/>
          <w:color w:val="000000" w:themeColor="text1"/>
          <w:sz w:val="20"/>
          <w:szCs w:val="20"/>
        </w:rPr>
        <w:t>, mol/s</w:t>
      </w:r>
      <w:r w:rsidR="00BC0CB7">
        <w:rPr>
          <w:rFonts w:eastAsiaTheme="minorEastAsia"/>
          <w:color w:val="000000" w:themeColor="text1"/>
          <w:sz w:val="20"/>
          <w:szCs w:val="20"/>
        </w:rPr>
        <w:t>/m</w:t>
      </w:r>
      <w:r w:rsidR="00BC0CB7" w:rsidRPr="00DE4BE0">
        <w:rPr>
          <w:rFonts w:eastAsiaTheme="minorEastAsia"/>
          <w:color w:val="000000" w:themeColor="text1"/>
          <w:sz w:val="20"/>
          <w:szCs w:val="20"/>
          <w:vertAlign w:val="superscript"/>
        </w:rPr>
        <w:t>2</w:t>
      </w:r>
      <w:r w:rsidR="00BC0CB7" w:rsidRPr="009559EB">
        <w:rPr>
          <w:rFonts w:eastAsiaTheme="minorEastAsia"/>
          <w:color w:val="000000" w:themeColor="text1"/>
          <w:sz w:val="20"/>
          <w:szCs w:val="20"/>
        </w:rPr>
        <w:t>, of an antenna with a dense hair coverage and no hairs for different flow speeds and morphology. There is a monotonic trend in catch rate with the effective charge of the volatiles</w:t>
      </w:r>
      <w:r w:rsidR="00BC0CB7">
        <w:rPr>
          <w:rFonts w:eastAsiaTheme="minorEastAsia"/>
          <w:color w:val="000000" w:themeColor="text1"/>
          <w:sz w:val="20"/>
          <w:szCs w:val="20"/>
        </w:rPr>
        <w:t>,</w:t>
      </w:r>
      <w:r w:rsidR="00BC0CB7" w:rsidRPr="009559EB">
        <w:rPr>
          <w:rFonts w:eastAsiaTheme="minorEastAsia"/>
          <w:color w:val="000000" w:themeColor="text1"/>
          <w:sz w:val="20"/>
          <w:szCs w:val="20"/>
        </w:rPr>
        <w:t xml:space="preserve"> which is consistent across flow speeds. However, when the charge number is at least 0.</w:t>
      </w:r>
      <w:r w:rsidR="00BC0CB7">
        <w:rPr>
          <w:rFonts w:eastAsiaTheme="minorEastAsia"/>
          <w:color w:val="000000" w:themeColor="text1"/>
          <w:sz w:val="20"/>
          <w:szCs w:val="20"/>
        </w:rPr>
        <w:t>1,</w:t>
      </w:r>
      <w:r w:rsidR="00BC0CB7" w:rsidRPr="009559EB">
        <w:rPr>
          <w:rFonts w:eastAsiaTheme="minorEastAsia"/>
          <w:color w:val="000000" w:themeColor="text1"/>
          <w:sz w:val="20"/>
          <w:szCs w:val="20"/>
        </w:rPr>
        <w:t xml:space="preserve"> the catch rate becomes invariant to the flow speed</w:t>
      </w:r>
      <w:r w:rsidR="00BC0CB7">
        <w:rPr>
          <w:rFonts w:eastAsiaTheme="minorEastAsia"/>
          <w:color w:val="000000" w:themeColor="text1"/>
          <w:sz w:val="20"/>
          <w:szCs w:val="20"/>
        </w:rPr>
        <w:t>,</w:t>
      </w:r>
      <w:r w:rsidR="00BC0CB7" w:rsidRPr="009559EB">
        <w:rPr>
          <w:rFonts w:eastAsiaTheme="minorEastAsia"/>
          <w:color w:val="000000" w:themeColor="text1"/>
          <w:sz w:val="20"/>
          <w:szCs w:val="20"/>
        </w:rPr>
        <w:t xml:space="preserve"> indicating that the electrostatic contribution to olfactory capture dominates transport forces due to the fluid flow.</w:t>
      </w:r>
    </w:p>
    <w:p w14:paraId="2A380CE4" w14:textId="77777777" w:rsidR="00C17C39" w:rsidRPr="009559EB" w:rsidRDefault="00C17C39" w:rsidP="00D6790C">
      <w:pPr>
        <w:spacing w:after="0" w:line="240" w:lineRule="auto"/>
        <w:jc w:val="both"/>
        <w:rPr>
          <w:rFonts w:eastAsiaTheme="minorEastAsia"/>
          <w:color w:val="000000" w:themeColor="text1"/>
          <w:sz w:val="20"/>
          <w:szCs w:val="20"/>
        </w:rPr>
      </w:pPr>
    </w:p>
    <w:tbl>
      <w:tblPr>
        <w:tblStyle w:val="ListTable7Colorful"/>
        <w:tblW w:w="0" w:type="auto"/>
        <w:tblLayout w:type="fixed"/>
        <w:tblLook w:val="04A0" w:firstRow="1" w:lastRow="0" w:firstColumn="1" w:lastColumn="0" w:noHBand="0" w:noVBand="1"/>
      </w:tblPr>
      <w:tblGrid>
        <w:gridCol w:w="1418"/>
        <w:gridCol w:w="1146"/>
        <w:gridCol w:w="1282"/>
        <w:gridCol w:w="1282"/>
        <w:gridCol w:w="1282"/>
        <w:gridCol w:w="1282"/>
        <w:gridCol w:w="1282"/>
      </w:tblGrid>
      <w:tr w:rsidR="00D63122" w14:paraId="2D00872E" w14:textId="77777777" w:rsidTr="00957292">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1418" w:type="dxa"/>
            <w:tcBorders>
              <w:bottom w:val="single" w:sz="4" w:space="0" w:color="auto"/>
            </w:tcBorders>
          </w:tcPr>
          <w:p w14:paraId="45A0BE26" w14:textId="77777777" w:rsidR="00D63122" w:rsidRPr="00C47AE9" w:rsidRDefault="00D63122" w:rsidP="00D6790C">
            <w:pPr>
              <w:jc w:val="center"/>
              <w:rPr>
                <w:rFonts w:eastAsiaTheme="minorEastAsia"/>
                <w:b/>
                <w:bCs/>
                <w:sz w:val="20"/>
                <w:szCs w:val="20"/>
              </w:rPr>
            </w:pPr>
          </w:p>
        </w:tc>
        <w:tc>
          <w:tcPr>
            <w:tcW w:w="2428" w:type="dxa"/>
            <w:gridSpan w:val="2"/>
            <w:tcBorders>
              <w:bottom w:val="single" w:sz="4" w:space="0" w:color="auto"/>
            </w:tcBorders>
          </w:tcPr>
          <w:p w14:paraId="42AB95D7" w14:textId="77777777" w:rsidR="00D63122" w:rsidRPr="00C47AE9" w:rsidRDefault="00D63122" w:rsidP="00D6790C">
            <w:pPr>
              <w:jc w:val="center"/>
              <w:cnfStyle w:val="100000000000" w:firstRow="1" w:lastRow="0" w:firstColumn="0" w:lastColumn="0" w:oddVBand="0" w:evenVBand="0" w:oddHBand="0" w:evenHBand="0" w:firstRowFirstColumn="0" w:firstRowLastColumn="0" w:lastRowFirstColumn="0" w:lastRowLastColumn="0"/>
              <w:rPr>
                <w:rFonts w:eastAsiaTheme="minorEastAsia"/>
                <w:b/>
                <w:bCs/>
                <w:sz w:val="20"/>
                <w:szCs w:val="20"/>
              </w:rPr>
            </w:pPr>
          </w:p>
        </w:tc>
        <w:tc>
          <w:tcPr>
            <w:tcW w:w="2564" w:type="dxa"/>
            <w:gridSpan w:val="2"/>
            <w:tcBorders>
              <w:left w:val="nil"/>
              <w:bottom w:val="single" w:sz="4" w:space="0" w:color="auto"/>
            </w:tcBorders>
          </w:tcPr>
          <w:p w14:paraId="4BA0315F" w14:textId="77777777" w:rsidR="00D63122" w:rsidRPr="00DE4BE0" w:rsidRDefault="00D63122" w:rsidP="00D6790C">
            <w:pPr>
              <w:jc w:val="center"/>
              <w:cnfStyle w:val="100000000000" w:firstRow="1" w:lastRow="0" w:firstColumn="0" w:lastColumn="0" w:oddVBand="0" w:evenVBand="0" w:oddHBand="0" w:evenHBand="0" w:firstRowFirstColumn="0" w:firstRowLastColumn="0" w:lastRowFirstColumn="0" w:lastRowLastColumn="0"/>
              <w:rPr>
                <w:rFonts w:eastAsiaTheme="minorEastAsia"/>
                <w:b/>
                <w:bCs/>
                <w:i w:val="0"/>
                <w:iCs w:val="0"/>
                <w:sz w:val="20"/>
                <w:szCs w:val="20"/>
              </w:rPr>
            </w:pPr>
            <w:r>
              <w:rPr>
                <w:rFonts w:eastAsiaTheme="minorEastAsia"/>
                <w:b/>
                <w:bCs/>
                <w:i w:val="0"/>
                <w:iCs w:val="0"/>
                <w:sz w:val="20"/>
                <w:szCs w:val="20"/>
              </w:rPr>
              <w:t>Longitudinal flow</w:t>
            </w:r>
          </w:p>
        </w:tc>
        <w:tc>
          <w:tcPr>
            <w:tcW w:w="2564" w:type="dxa"/>
            <w:gridSpan w:val="2"/>
            <w:tcBorders>
              <w:bottom w:val="single" w:sz="4" w:space="0" w:color="auto"/>
            </w:tcBorders>
          </w:tcPr>
          <w:p w14:paraId="5B92E24D" w14:textId="77777777" w:rsidR="00D63122" w:rsidRPr="00C47AE9" w:rsidRDefault="00D63122" w:rsidP="00D6790C">
            <w:pPr>
              <w:jc w:val="center"/>
              <w:cnfStyle w:val="100000000000" w:firstRow="1" w:lastRow="0" w:firstColumn="0" w:lastColumn="0" w:oddVBand="0" w:evenVBand="0" w:oddHBand="0" w:evenHBand="0" w:firstRowFirstColumn="0" w:firstRowLastColumn="0" w:lastRowFirstColumn="0" w:lastRowLastColumn="0"/>
              <w:rPr>
                <w:rFonts w:eastAsiaTheme="minorEastAsia"/>
                <w:b/>
                <w:bCs/>
                <w:sz w:val="20"/>
                <w:szCs w:val="20"/>
              </w:rPr>
            </w:pPr>
          </w:p>
        </w:tc>
      </w:tr>
      <w:tr w:rsidR="00D63122" w14:paraId="1083D9E0" w14:textId="77777777" w:rsidTr="0095729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tcPr>
          <w:p w14:paraId="084EB613" w14:textId="77777777" w:rsidR="00D63122" w:rsidRPr="00C47AE9" w:rsidRDefault="00D63122" w:rsidP="00D6790C">
            <w:pPr>
              <w:jc w:val="center"/>
              <w:rPr>
                <w:rFonts w:asciiTheme="minorHAnsi" w:eastAsiaTheme="minorEastAsia" w:hAnsiTheme="minorHAnsi" w:cstheme="minorBidi"/>
                <w:b/>
                <w:bCs/>
                <w:i w:val="0"/>
                <w:iCs w:val="0"/>
                <w:sz w:val="20"/>
                <w:szCs w:val="20"/>
              </w:rPr>
            </w:pPr>
            <w:r w:rsidRPr="00C47AE9">
              <w:rPr>
                <w:rFonts w:asciiTheme="minorHAnsi" w:eastAsiaTheme="minorEastAsia" w:hAnsiTheme="minorHAnsi" w:cstheme="minorBidi"/>
                <w:b/>
                <w:bCs/>
                <w:sz w:val="20"/>
                <w:szCs w:val="20"/>
              </w:rPr>
              <w:t>Charge Number</w:t>
            </w:r>
            <w:r w:rsidRPr="00206344">
              <w:rPr>
                <w:rFonts w:asciiTheme="minorHAnsi" w:eastAsiaTheme="minorEastAsia" w:hAnsiTheme="minorHAnsi" w:cstheme="minorBidi"/>
                <w:b/>
                <w:bCs/>
                <w:i w:val="0"/>
                <w:iCs w:val="0"/>
                <w:sz w:val="20"/>
                <w:szCs w:val="20"/>
              </w:rPr>
              <w:t xml:space="preserve"> (q)</w:t>
            </w:r>
          </w:p>
        </w:tc>
        <w:tc>
          <w:tcPr>
            <w:tcW w:w="2428" w:type="dxa"/>
            <w:gridSpan w:val="2"/>
            <w:tcBorders>
              <w:bottom w:val="single" w:sz="4" w:space="0" w:color="auto"/>
            </w:tcBorders>
          </w:tcPr>
          <w:p w14:paraId="4EAB9985" w14:textId="77777777" w:rsidR="00D63122" w:rsidRPr="00C47AE9"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b/>
                <w:bCs/>
                <w:i/>
                <w:iCs/>
                <w:sz w:val="20"/>
                <w:szCs w:val="20"/>
              </w:rPr>
            </w:pPr>
            <w:r w:rsidRPr="00C47AE9">
              <w:rPr>
                <w:rFonts w:eastAsiaTheme="minorEastAsia"/>
                <w:b/>
                <w:bCs/>
                <w:sz w:val="20"/>
                <w:szCs w:val="20"/>
              </w:rPr>
              <w:t>U = 0.001 m/s</w:t>
            </w:r>
          </w:p>
        </w:tc>
        <w:tc>
          <w:tcPr>
            <w:tcW w:w="2564" w:type="dxa"/>
            <w:gridSpan w:val="2"/>
            <w:tcBorders>
              <w:left w:val="nil"/>
              <w:bottom w:val="single" w:sz="4" w:space="0" w:color="auto"/>
            </w:tcBorders>
          </w:tcPr>
          <w:p w14:paraId="282D5A03" w14:textId="77777777" w:rsidR="00D63122" w:rsidRPr="00C47AE9"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b/>
                <w:bCs/>
                <w:i/>
                <w:iCs/>
                <w:sz w:val="20"/>
                <w:szCs w:val="20"/>
              </w:rPr>
            </w:pPr>
            <w:r w:rsidRPr="00C47AE9">
              <w:rPr>
                <w:rFonts w:eastAsiaTheme="minorEastAsia"/>
                <w:b/>
                <w:bCs/>
                <w:sz w:val="20"/>
                <w:szCs w:val="20"/>
              </w:rPr>
              <w:t>U = 0.01 m/s</w:t>
            </w:r>
          </w:p>
        </w:tc>
        <w:tc>
          <w:tcPr>
            <w:tcW w:w="2564" w:type="dxa"/>
            <w:gridSpan w:val="2"/>
            <w:tcBorders>
              <w:bottom w:val="single" w:sz="4" w:space="0" w:color="auto"/>
            </w:tcBorders>
          </w:tcPr>
          <w:p w14:paraId="6EE2DEA2" w14:textId="77777777" w:rsidR="00D63122" w:rsidRPr="00C47AE9"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b/>
                <w:bCs/>
                <w:i/>
                <w:iCs/>
                <w:sz w:val="20"/>
                <w:szCs w:val="20"/>
              </w:rPr>
            </w:pPr>
            <w:r w:rsidRPr="00C47AE9">
              <w:rPr>
                <w:rFonts w:eastAsiaTheme="minorEastAsia"/>
                <w:b/>
                <w:bCs/>
                <w:sz w:val="20"/>
                <w:szCs w:val="20"/>
              </w:rPr>
              <w:t>U = 0.1 m/s</w:t>
            </w:r>
          </w:p>
        </w:tc>
      </w:tr>
      <w:tr w:rsidR="00D63122" w14:paraId="2B0E8AFC" w14:textId="77777777" w:rsidTr="00DE4BE0">
        <w:trPr>
          <w:trHeight w:val="33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tcPr>
          <w:p w14:paraId="2D4A24F1" w14:textId="77777777" w:rsidR="00D63122" w:rsidRDefault="00D63122" w:rsidP="00D6790C"/>
        </w:tc>
        <w:tc>
          <w:tcPr>
            <w:tcW w:w="1146" w:type="dxa"/>
            <w:tcBorders>
              <w:top w:val="single" w:sz="4" w:space="0" w:color="auto"/>
              <w:left w:val="single" w:sz="4" w:space="0" w:color="auto"/>
              <w:bottom w:val="single" w:sz="4" w:space="0" w:color="auto"/>
              <w:right w:val="single" w:sz="4" w:space="0" w:color="auto"/>
            </w:tcBorders>
          </w:tcPr>
          <w:p w14:paraId="1077FEBB" w14:textId="77777777" w:rsidR="00D63122" w:rsidRPr="00C47AE9"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Dense</w:t>
            </w:r>
          </w:p>
        </w:tc>
        <w:tc>
          <w:tcPr>
            <w:tcW w:w="1282" w:type="dxa"/>
            <w:tcBorders>
              <w:top w:val="single" w:sz="4" w:space="0" w:color="auto"/>
              <w:left w:val="single" w:sz="4" w:space="0" w:color="auto"/>
              <w:bottom w:val="single" w:sz="4" w:space="0" w:color="auto"/>
              <w:right w:val="single" w:sz="4" w:space="0" w:color="auto"/>
            </w:tcBorders>
          </w:tcPr>
          <w:p w14:paraId="667402DB" w14:textId="77777777" w:rsidR="00D63122" w:rsidRPr="00C47AE9"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None</w:t>
            </w:r>
          </w:p>
        </w:tc>
        <w:tc>
          <w:tcPr>
            <w:tcW w:w="1282" w:type="dxa"/>
            <w:tcBorders>
              <w:top w:val="single" w:sz="4" w:space="0" w:color="auto"/>
              <w:left w:val="single" w:sz="4" w:space="0" w:color="auto"/>
              <w:bottom w:val="single" w:sz="4" w:space="0" w:color="auto"/>
              <w:right w:val="single" w:sz="4" w:space="0" w:color="auto"/>
            </w:tcBorders>
          </w:tcPr>
          <w:p w14:paraId="0B9E6ADF" w14:textId="77777777" w:rsidR="00D63122" w:rsidRPr="00C47AE9"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Dense</w:t>
            </w:r>
          </w:p>
        </w:tc>
        <w:tc>
          <w:tcPr>
            <w:tcW w:w="1282" w:type="dxa"/>
            <w:tcBorders>
              <w:top w:val="single" w:sz="4" w:space="0" w:color="auto"/>
              <w:left w:val="single" w:sz="4" w:space="0" w:color="auto"/>
              <w:bottom w:val="single" w:sz="4" w:space="0" w:color="auto"/>
              <w:right w:val="single" w:sz="4" w:space="0" w:color="auto"/>
            </w:tcBorders>
          </w:tcPr>
          <w:p w14:paraId="5776A249" w14:textId="77777777" w:rsidR="00D63122" w:rsidRPr="00C47AE9"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None</w:t>
            </w:r>
          </w:p>
        </w:tc>
        <w:tc>
          <w:tcPr>
            <w:tcW w:w="1282" w:type="dxa"/>
            <w:tcBorders>
              <w:top w:val="single" w:sz="4" w:space="0" w:color="auto"/>
              <w:left w:val="single" w:sz="4" w:space="0" w:color="auto"/>
              <w:bottom w:val="single" w:sz="4" w:space="0" w:color="auto"/>
              <w:right w:val="single" w:sz="4" w:space="0" w:color="auto"/>
            </w:tcBorders>
          </w:tcPr>
          <w:p w14:paraId="7D3CA9FA" w14:textId="77777777" w:rsidR="00D63122" w:rsidRPr="00C47AE9"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Dense</w:t>
            </w:r>
          </w:p>
        </w:tc>
        <w:tc>
          <w:tcPr>
            <w:tcW w:w="1282" w:type="dxa"/>
            <w:tcBorders>
              <w:top w:val="single" w:sz="4" w:space="0" w:color="auto"/>
              <w:left w:val="single" w:sz="4" w:space="0" w:color="auto"/>
              <w:bottom w:val="single" w:sz="4" w:space="0" w:color="auto"/>
              <w:right w:val="single" w:sz="4" w:space="0" w:color="auto"/>
            </w:tcBorders>
          </w:tcPr>
          <w:p w14:paraId="1B51C566" w14:textId="77777777" w:rsidR="00D63122" w:rsidRPr="00C47AE9"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None</w:t>
            </w:r>
          </w:p>
        </w:tc>
      </w:tr>
      <w:tr w:rsidR="00D63122" w14:paraId="235C845A" w14:textId="77777777" w:rsidTr="0095729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tcPr>
          <w:p w14:paraId="67F6B079" w14:textId="77777777" w:rsidR="00D63122" w:rsidRPr="00C47AE9" w:rsidRDefault="00D63122"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w:t>
            </w:r>
          </w:p>
        </w:tc>
        <w:tc>
          <w:tcPr>
            <w:tcW w:w="1146" w:type="dxa"/>
            <w:tcBorders>
              <w:top w:val="single" w:sz="4" w:space="0" w:color="auto"/>
              <w:right w:val="single" w:sz="4" w:space="0" w:color="auto"/>
            </w:tcBorders>
            <w:shd w:val="clear" w:color="auto" w:fill="D1D1D1" w:themeFill="background2" w:themeFillShade="E6"/>
          </w:tcPr>
          <w:p w14:paraId="7DDD045E"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3.11E-03</w:t>
            </w:r>
          </w:p>
        </w:tc>
        <w:tc>
          <w:tcPr>
            <w:tcW w:w="1282" w:type="dxa"/>
            <w:tcBorders>
              <w:top w:val="single" w:sz="4" w:space="0" w:color="auto"/>
              <w:left w:val="single" w:sz="4" w:space="0" w:color="auto"/>
              <w:right w:val="single" w:sz="4" w:space="0" w:color="auto"/>
            </w:tcBorders>
            <w:shd w:val="clear" w:color="auto" w:fill="D1D1D1" w:themeFill="background2" w:themeFillShade="E6"/>
          </w:tcPr>
          <w:p w14:paraId="22FD985D"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4.44E-03</w:t>
            </w:r>
          </w:p>
        </w:tc>
        <w:tc>
          <w:tcPr>
            <w:tcW w:w="1282" w:type="dxa"/>
            <w:tcBorders>
              <w:top w:val="single" w:sz="4" w:space="0" w:color="auto"/>
              <w:left w:val="single" w:sz="4" w:space="0" w:color="auto"/>
              <w:right w:val="single" w:sz="4" w:space="0" w:color="auto"/>
            </w:tcBorders>
            <w:shd w:val="clear" w:color="auto" w:fill="D1D1D1" w:themeFill="background2" w:themeFillShade="E6"/>
          </w:tcPr>
          <w:p w14:paraId="75CAF855"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4.55E-03</w:t>
            </w:r>
          </w:p>
        </w:tc>
        <w:tc>
          <w:tcPr>
            <w:tcW w:w="1282" w:type="dxa"/>
            <w:tcBorders>
              <w:top w:val="single" w:sz="4" w:space="0" w:color="auto"/>
              <w:left w:val="single" w:sz="4" w:space="0" w:color="auto"/>
              <w:right w:val="single" w:sz="4" w:space="0" w:color="auto"/>
            </w:tcBorders>
            <w:shd w:val="clear" w:color="auto" w:fill="D1D1D1" w:themeFill="background2" w:themeFillShade="E6"/>
          </w:tcPr>
          <w:p w14:paraId="06A5B8D6"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6.48E-03</w:t>
            </w:r>
          </w:p>
        </w:tc>
        <w:tc>
          <w:tcPr>
            <w:tcW w:w="1282" w:type="dxa"/>
            <w:tcBorders>
              <w:top w:val="single" w:sz="4" w:space="0" w:color="auto"/>
              <w:left w:val="single" w:sz="4" w:space="0" w:color="auto"/>
              <w:right w:val="single" w:sz="4" w:space="0" w:color="auto"/>
            </w:tcBorders>
            <w:shd w:val="clear" w:color="auto" w:fill="D1D1D1" w:themeFill="background2" w:themeFillShade="E6"/>
          </w:tcPr>
          <w:p w14:paraId="1EB0A935"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8.53E-03</w:t>
            </w:r>
          </w:p>
        </w:tc>
        <w:tc>
          <w:tcPr>
            <w:tcW w:w="1282" w:type="dxa"/>
            <w:tcBorders>
              <w:top w:val="single" w:sz="4" w:space="0" w:color="auto"/>
              <w:left w:val="single" w:sz="4" w:space="0" w:color="auto"/>
              <w:right w:val="single" w:sz="4" w:space="0" w:color="auto"/>
            </w:tcBorders>
            <w:shd w:val="clear" w:color="auto" w:fill="D1D1D1" w:themeFill="background2" w:themeFillShade="E6"/>
          </w:tcPr>
          <w:p w14:paraId="7A582A52"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21E-02</w:t>
            </w:r>
          </w:p>
        </w:tc>
      </w:tr>
      <w:tr w:rsidR="00D63122" w14:paraId="44B73CB6" w14:textId="77777777" w:rsidTr="00957292">
        <w:trPr>
          <w:trHeight w:val="315"/>
        </w:trPr>
        <w:tc>
          <w:tcPr>
            <w:cnfStyle w:val="001000000000" w:firstRow="0" w:lastRow="0" w:firstColumn="1" w:lastColumn="0" w:oddVBand="0" w:evenVBand="0" w:oddHBand="0" w:evenHBand="0" w:firstRowFirstColumn="0" w:firstRowLastColumn="0" w:lastRowFirstColumn="0" w:lastRowLastColumn="0"/>
            <w:tcW w:w="1418" w:type="dxa"/>
          </w:tcPr>
          <w:p w14:paraId="2F4E2E36" w14:textId="77777777" w:rsidR="00D63122" w:rsidRPr="00C47AE9" w:rsidRDefault="00D63122"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0</w:t>
            </w:r>
            <w:r>
              <w:rPr>
                <w:rFonts w:asciiTheme="minorHAnsi" w:eastAsiaTheme="minorEastAsia" w:hAnsiTheme="minorHAnsi" w:cstheme="minorBidi"/>
                <w:sz w:val="20"/>
                <w:szCs w:val="20"/>
              </w:rPr>
              <w:t>000</w:t>
            </w:r>
            <w:r w:rsidRPr="00C47AE9">
              <w:rPr>
                <w:rFonts w:asciiTheme="minorHAnsi" w:eastAsiaTheme="minorEastAsia" w:hAnsiTheme="minorHAnsi" w:cstheme="minorBidi"/>
                <w:sz w:val="20"/>
                <w:szCs w:val="20"/>
              </w:rPr>
              <w:t>1</w:t>
            </w:r>
          </w:p>
        </w:tc>
        <w:tc>
          <w:tcPr>
            <w:tcW w:w="1146" w:type="dxa"/>
            <w:tcBorders>
              <w:right w:val="single" w:sz="4" w:space="0" w:color="auto"/>
            </w:tcBorders>
          </w:tcPr>
          <w:p w14:paraId="654FAC53"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3.12E-03</w:t>
            </w:r>
          </w:p>
        </w:tc>
        <w:tc>
          <w:tcPr>
            <w:tcW w:w="1282" w:type="dxa"/>
            <w:tcBorders>
              <w:left w:val="single" w:sz="4" w:space="0" w:color="auto"/>
              <w:right w:val="single" w:sz="4" w:space="0" w:color="auto"/>
            </w:tcBorders>
          </w:tcPr>
          <w:p w14:paraId="3C92DCC5"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4.45E-03</w:t>
            </w:r>
          </w:p>
        </w:tc>
        <w:tc>
          <w:tcPr>
            <w:tcW w:w="1282" w:type="dxa"/>
            <w:tcBorders>
              <w:left w:val="single" w:sz="4" w:space="0" w:color="auto"/>
              <w:right w:val="single" w:sz="4" w:space="0" w:color="auto"/>
            </w:tcBorders>
          </w:tcPr>
          <w:p w14:paraId="692C4BA1"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4.55E-03</w:t>
            </w:r>
          </w:p>
        </w:tc>
        <w:tc>
          <w:tcPr>
            <w:tcW w:w="1282" w:type="dxa"/>
            <w:tcBorders>
              <w:left w:val="single" w:sz="4" w:space="0" w:color="auto"/>
              <w:right w:val="single" w:sz="4" w:space="0" w:color="auto"/>
            </w:tcBorders>
          </w:tcPr>
          <w:p w14:paraId="635E4610"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6.48E-03</w:t>
            </w:r>
          </w:p>
        </w:tc>
        <w:tc>
          <w:tcPr>
            <w:tcW w:w="1282" w:type="dxa"/>
            <w:tcBorders>
              <w:left w:val="single" w:sz="4" w:space="0" w:color="auto"/>
              <w:right w:val="single" w:sz="4" w:space="0" w:color="auto"/>
            </w:tcBorders>
          </w:tcPr>
          <w:p w14:paraId="32B2C734"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8.54E-03</w:t>
            </w:r>
          </w:p>
        </w:tc>
        <w:tc>
          <w:tcPr>
            <w:tcW w:w="1282" w:type="dxa"/>
            <w:tcBorders>
              <w:left w:val="single" w:sz="4" w:space="0" w:color="auto"/>
              <w:right w:val="single" w:sz="4" w:space="0" w:color="auto"/>
            </w:tcBorders>
          </w:tcPr>
          <w:p w14:paraId="0F90E53E"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1.22E-02</w:t>
            </w:r>
          </w:p>
        </w:tc>
      </w:tr>
      <w:tr w:rsidR="00D63122" w14:paraId="7CF06FCB" w14:textId="77777777" w:rsidTr="0095729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tcPr>
          <w:p w14:paraId="44A0ED01" w14:textId="77777777" w:rsidR="00D63122" w:rsidRPr="00C47AE9" w:rsidRDefault="00D63122"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0</w:t>
            </w:r>
            <w:r>
              <w:rPr>
                <w:rFonts w:asciiTheme="minorHAnsi" w:eastAsiaTheme="minorEastAsia" w:hAnsiTheme="minorHAnsi" w:cstheme="minorBidi"/>
                <w:sz w:val="20"/>
                <w:szCs w:val="20"/>
              </w:rPr>
              <w:t>001</w:t>
            </w:r>
          </w:p>
        </w:tc>
        <w:tc>
          <w:tcPr>
            <w:tcW w:w="1146" w:type="dxa"/>
            <w:tcBorders>
              <w:right w:val="single" w:sz="4" w:space="0" w:color="auto"/>
            </w:tcBorders>
            <w:shd w:val="clear" w:color="auto" w:fill="D1D1D1" w:themeFill="background2" w:themeFillShade="E6"/>
          </w:tcPr>
          <w:p w14:paraId="6CB125DD"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3.15E-03</w:t>
            </w:r>
          </w:p>
        </w:tc>
        <w:tc>
          <w:tcPr>
            <w:tcW w:w="1282" w:type="dxa"/>
            <w:tcBorders>
              <w:left w:val="single" w:sz="4" w:space="0" w:color="auto"/>
              <w:right w:val="single" w:sz="4" w:space="0" w:color="auto"/>
            </w:tcBorders>
            <w:shd w:val="clear" w:color="auto" w:fill="D1D1D1" w:themeFill="background2" w:themeFillShade="E6"/>
          </w:tcPr>
          <w:p w14:paraId="63067BB4"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4.50E-03</w:t>
            </w:r>
          </w:p>
        </w:tc>
        <w:tc>
          <w:tcPr>
            <w:tcW w:w="1282" w:type="dxa"/>
            <w:tcBorders>
              <w:left w:val="single" w:sz="4" w:space="0" w:color="auto"/>
              <w:right w:val="single" w:sz="4" w:space="0" w:color="auto"/>
            </w:tcBorders>
            <w:shd w:val="clear" w:color="auto" w:fill="D1D1D1" w:themeFill="background2" w:themeFillShade="E6"/>
          </w:tcPr>
          <w:p w14:paraId="0AC4A24D"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4.58E-03</w:t>
            </w:r>
          </w:p>
        </w:tc>
        <w:tc>
          <w:tcPr>
            <w:tcW w:w="1282" w:type="dxa"/>
            <w:tcBorders>
              <w:left w:val="single" w:sz="4" w:space="0" w:color="auto"/>
              <w:right w:val="single" w:sz="4" w:space="0" w:color="auto"/>
            </w:tcBorders>
            <w:shd w:val="clear" w:color="auto" w:fill="D1D1D1" w:themeFill="background2" w:themeFillShade="E6"/>
          </w:tcPr>
          <w:p w14:paraId="34932BC1"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6.53E-03</w:t>
            </w:r>
          </w:p>
        </w:tc>
        <w:tc>
          <w:tcPr>
            <w:tcW w:w="1282" w:type="dxa"/>
            <w:tcBorders>
              <w:left w:val="single" w:sz="4" w:space="0" w:color="auto"/>
              <w:right w:val="single" w:sz="4" w:space="0" w:color="auto"/>
            </w:tcBorders>
            <w:shd w:val="clear" w:color="auto" w:fill="D1D1D1" w:themeFill="background2" w:themeFillShade="E6"/>
          </w:tcPr>
          <w:p w14:paraId="0D026568"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8.57E-03</w:t>
            </w:r>
          </w:p>
        </w:tc>
        <w:tc>
          <w:tcPr>
            <w:tcW w:w="1282" w:type="dxa"/>
            <w:tcBorders>
              <w:left w:val="single" w:sz="4" w:space="0" w:color="auto"/>
              <w:right w:val="single" w:sz="4" w:space="0" w:color="auto"/>
            </w:tcBorders>
            <w:shd w:val="clear" w:color="auto" w:fill="D1D1D1" w:themeFill="background2" w:themeFillShade="E6"/>
          </w:tcPr>
          <w:p w14:paraId="2FF8F58A"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22E-02</w:t>
            </w:r>
          </w:p>
        </w:tc>
      </w:tr>
      <w:tr w:rsidR="00D63122" w14:paraId="39FC3577" w14:textId="77777777" w:rsidTr="00957292">
        <w:trPr>
          <w:trHeight w:val="315"/>
        </w:trPr>
        <w:tc>
          <w:tcPr>
            <w:cnfStyle w:val="001000000000" w:firstRow="0" w:lastRow="0" w:firstColumn="1" w:lastColumn="0" w:oddVBand="0" w:evenVBand="0" w:oddHBand="0" w:evenHBand="0" w:firstRowFirstColumn="0" w:firstRowLastColumn="0" w:lastRowFirstColumn="0" w:lastRowLastColumn="0"/>
            <w:tcW w:w="1418" w:type="dxa"/>
          </w:tcPr>
          <w:p w14:paraId="2EFDB595" w14:textId="77777777" w:rsidR="00D63122" w:rsidRPr="00C47AE9" w:rsidRDefault="00D63122"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0</w:t>
            </w:r>
            <w:r>
              <w:rPr>
                <w:rFonts w:asciiTheme="minorHAnsi" w:eastAsiaTheme="minorEastAsia" w:hAnsiTheme="minorHAnsi" w:cstheme="minorBidi"/>
                <w:sz w:val="20"/>
                <w:szCs w:val="20"/>
              </w:rPr>
              <w:t>01</w:t>
            </w:r>
          </w:p>
        </w:tc>
        <w:tc>
          <w:tcPr>
            <w:tcW w:w="1146" w:type="dxa"/>
            <w:tcBorders>
              <w:right w:val="single" w:sz="4" w:space="0" w:color="auto"/>
            </w:tcBorders>
          </w:tcPr>
          <w:p w14:paraId="562BF244"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3.50E-03</w:t>
            </w:r>
          </w:p>
        </w:tc>
        <w:tc>
          <w:tcPr>
            <w:tcW w:w="1282" w:type="dxa"/>
            <w:tcBorders>
              <w:left w:val="single" w:sz="4" w:space="0" w:color="auto"/>
              <w:right w:val="single" w:sz="4" w:space="0" w:color="auto"/>
            </w:tcBorders>
          </w:tcPr>
          <w:p w14:paraId="6EF9EC13"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5.03E-03</w:t>
            </w:r>
          </w:p>
        </w:tc>
        <w:tc>
          <w:tcPr>
            <w:tcW w:w="1282" w:type="dxa"/>
            <w:tcBorders>
              <w:left w:val="single" w:sz="4" w:space="0" w:color="auto"/>
              <w:right w:val="single" w:sz="4" w:space="0" w:color="auto"/>
            </w:tcBorders>
          </w:tcPr>
          <w:p w14:paraId="04E278C9"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4.94E-03</w:t>
            </w:r>
          </w:p>
        </w:tc>
        <w:tc>
          <w:tcPr>
            <w:tcW w:w="1282" w:type="dxa"/>
            <w:tcBorders>
              <w:left w:val="single" w:sz="4" w:space="0" w:color="auto"/>
              <w:right w:val="single" w:sz="4" w:space="0" w:color="auto"/>
            </w:tcBorders>
          </w:tcPr>
          <w:p w14:paraId="7F406F70"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7.07E-03</w:t>
            </w:r>
          </w:p>
        </w:tc>
        <w:tc>
          <w:tcPr>
            <w:tcW w:w="1282" w:type="dxa"/>
            <w:tcBorders>
              <w:left w:val="single" w:sz="4" w:space="0" w:color="auto"/>
              <w:right w:val="single" w:sz="4" w:space="0" w:color="auto"/>
            </w:tcBorders>
          </w:tcPr>
          <w:p w14:paraId="66001345"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8.93E-03</w:t>
            </w:r>
          </w:p>
        </w:tc>
        <w:tc>
          <w:tcPr>
            <w:tcW w:w="1282" w:type="dxa"/>
            <w:tcBorders>
              <w:left w:val="single" w:sz="4" w:space="0" w:color="auto"/>
              <w:right w:val="single" w:sz="4" w:space="0" w:color="auto"/>
            </w:tcBorders>
          </w:tcPr>
          <w:p w14:paraId="2BF03A60"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1.27E-02</w:t>
            </w:r>
          </w:p>
        </w:tc>
      </w:tr>
      <w:tr w:rsidR="00D63122" w14:paraId="3C772BA5" w14:textId="77777777" w:rsidTr="0095729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tcPr>
          <w:p w14:paraId="1B9BDFBD" w14:textId="77777777" w:rsidR="00D63122" w:rsidRPr="00C47AE9" w:rsidRDefault="00D63122"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w:t>
            </w:r>
            <w:r>
              <w:rPr>
                <w:rFonts w:asciiTheme="minorHAnsi" w:eastAsiaTheme="minorEastAsia" w:hAnsiTheme="minorHAnsi" w:cstheme="minorBidi"/>
                <w:sz w:val="20"/>
                <w:szCs w:val="20"/>
              </w:rPr>
              <w:t>0</w:t>
            </w:r>
            <w:r w:rsidRPr="00C47AE9">
              <w:rPr>
                <w:rFonts w:asciiTheme="minorHAnsi" w:eastAsiaTheme="minorEastAsia" w:hAnsiTheme="minorHAnsi" w:cstheme="minorBidi"/>
                <w:sz w:val="20"/>
                <w:szCs w:val="20"/>
              </w:rPr>
              <w:t>1</w:t>
            </w:r>
          </w:p>
        </w:tc>
        <w:tc>
          <w:tcPr>
            <w:tcW w:w="1146" w:type="dxa"/>
            <w:tcBorders>
              <w:right w:val="single" w:sz="4" w:space="0" w:color="auto"/>
            </w:tcBorders>
            <w:shd w:val="clear" w:color="auto" w:fill="D1D1D1" w:themeFill="background2" w:themeFillShade="E6"/>
          </w:tcPr>
          <w:p w14:paraId="45E31067"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8.17E-03</w:t>
            </w:r>
          </w:p>
        </w:tc>
        <w:tc>
          <w:tcPr>
            <w:tcW w:w="1282" w:type="dxa"/>
            <w:tcBorders>
              <w:left w:val="single" w:sz="4" w:space="0" w:color="auto"/>
              <w:right w:val="single" w:sz="4" w:space="0" w:color="auto"/>
            </w:tcBorders>
            <w:shd w:val="clear" w:color="auto" w:fill="D1D1D1" w:themeFill="background2" w:themeFillShade="E6"/>
          </w:tcPr>
          <w:p w14:paraId="32F928D8"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21E-02</w:t>
            </w:r>
          </w:p>
        </w:tc>
        <w:tc>
          <w:tcPr>
            <w:tcW w:w="1282" w:type="dxa"/>
            <w:tcBorders>
              <w:left w:val="single" w:sz="4" w:space="0" w:color="auto"/>
              <w:right w:val="single" w:sz="4" w:space="0" w:color="auto"/>
            </w:tcBorders>
            <w:shd w:val="clear" w:color="auto" w:fill="D1D1D1" w:themeFill="background2" w:themeFillShade="E6"/>
          </w:tcPr>
          <w:p w14:paraId="1BA0AFC0"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9.28E-03</w:t>
            </w:r>
          </w:p>
        </w:tc>
        <w:tc>
          <w:tcPr>
            <w:tcW w:w="1282" w:type="dxa"/>
            <w:tcBorders>
              <w:left w:val="single" w:sz="4" w:space="0" w:color="auto"/>
              <w:right w:val="single" w:sz="4" w:space="0" w:color="auto"/>
            </w:tcBorders>
            <w:shd w:val="clear" w:color="auto" w:fill="D1D1D1" w:themeFill="background2" w:themeFillShade="E6"/>
          </w:tcPr>
          <w:p w14:paraId="7E8324F3"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37E-02</w:t>
            </w:r>
          </w:p>
        </w:tc>
        <w:tc>
          <w:tcPr>
            <w:tcW w:w="1282" w:type="dxa"/>
            <w:tcBorders>
              <w:left w:val="single" w:sz="4" w:space="0" w:color="auto"/>
              <w:right w:val="single" w:sz="4" w:space="0" w:color="auto"/>
            </w:tcBorders>
            <w:shd w:val="clear" w:color="auto" w:fill="D1D1D1" w:themeFill="background2" w:themeFillShade="E6"/>
          </w:tcPr>
          <w:p w14:paraId="082D7411"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29E-02</w:t>
            </w:r>
          </w:p>
        </w:tc>
        <w:tc>
          <w:tcPr>
            <w:tcW w:w="1282" w:type="dxa"/>
            <w:tcBorders>
              <w:left w:val="single" w:sz="4" w:space="0" w:color="auto"/>
              <w:right w:val="single" w:sz="4" w:space="0" w:color="auto"/>
            </w:tcBorders>
            <w:shd w:val="clear" w:color="auto" w:fill="D1D1D1" w:themeFill="background2" w:themeFillShade="E6"/>
          </w:tcPr>
          <w:p w14:paraId="52CA7855"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89E-02</w:t>
            </w:r>
          </w:p>
        </w:tc>
      </w:tr>
      <w:tr w:rsidR="00D63122" w14:paraId="2381986F" w14:textId="77777777" w:rsidTr="00957292">
        <w:trPr>
          <w:trHeight w:val="315"/>
        </w:trPr>
        <w:tc>
          <w:tcPr>
            <w:cnfStyle w:val="001000000000" w:firstRow="0" w:lastRow="0" w:firstColumn="1" w:lastColumn="0" w:oddVBand="0" w:evenVBand="0" w:oddHBand="0" w:evenHBand="0" w:firstRowFirstColumn="0" w:firstRowLastColumn="0" w:lastRowFirstColumn="0" w:lastRowLastColumn="0"/>
            <w:tcW w:w="1418" w:type="dxa"/>
          </w:tcPr>
          <w:p w14:paraId="42D23FD1" w14:textId="77777777" w:rsidR="00D63122" w:rsidRPr="00C47AE9" w:rsidRDefault="00D63122"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w:t>
            </w:r>
            <w:r>
              <w:rPr>
                <w:rFonts w:asciiTheme="minorHAnsi" w:eastAsiaTheme="minorEastAsia" w:hAnsiTheme="minorHAnsi" w:cstheme="minorBidi"/>
                <w:sz w:val="20"/>
                <w:szCs w:val="20"/>
              </w:rPr>
              <w:t>1</w:t>
            </w:r>
          </w:p>
        </w:tc>
        <w:tc>
          <w:tcPr>
            <w:tcW w:w="1146" w:type="dxa"/>
            <w:tcBorders>
              <w:right w:val="single" w:sz="4" w:space="0" w:color="auto"/>
            </w:tcBorders>
          </w:tcPr>
          <w:p w14:paraId="16E71DD4"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7.25E-02</w:t>
            </w:r>
          </w:p>
        </w:tc>
        <w:tc>
          <w:tcPr>
            <w:tcW w:w="1282" w:type="dxa"/>
            <w:tcBorders>
              <w:left w:val="single" w:sz="4" w:space="0" w:color="auto"/>
              <w:right w:val="single" w:sz="4" w:space="0" w:color="auto"/>
            </w:tcBorders>
          </w:tcPr>
          <w:p w14:paraId="3B700CE2"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1.10E-01</w:t>
            </w:r>
          </w:p>
        </w:tc>
        <w:tc>
          <w:tcPr>
            <w:tcW w:w="1282" w:type="dxa"/>
            <w:tcBorders>
              <w:left w:val="single" w:sz="4" w:space="0" w:color="auto"/>
              <w:right w:val="single" w:sz="4" w:space="0" w:color="auto"/>
            </w:tcBorders>
          </w:tcPr>
          <w:p w14:paraId="54AAFCC9"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7.26E-02</w:t>
            </w:r>
          </w:p>
        </w:tc>
        <w:tc>
          <w:tcPr>
            <w:tcW w:w="1282" w:type="dxa"/>
            <w:tcBorders>
              <w:left w:val="single" w:sz="4" w:space="0" w:color="auto"/>
              <w:right w:val="single" w:sz="4" w:space="0" w:color="auto"/>
            </w:tcBorders>
          </w:tcPr>
          <w:p w14:paraId="3EB09E2F"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1.10E-01</w:t>
            </w:r>
          </w:p>
        </w:tc>
        <w:tc>
          <w:tcPr>
            <w:tcW w:w="1282" w:type="dxa"/>
            <w:tcBorders>
              <w:left w:val="single" w:sz="4" w:space="0" w:color="auto"/>
              <w:right w:val="single" w:sz="4" w:space="0" w:color="auto"/>
            </w:tcBorders>
          </w:tcPr>
          <w:p w14:paraId="18B151E2"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7.28E-02</w:t>
            </w:r>
          </w:p>
        </w:tc>
        <w:tc>
          <w:tcPr>
            <w:tcW w:w="1282" w:type="dxa"/>
            <w:tcBorders>
              <w:left w:val="single" w:sz="4" w:space="0" w:color="auto"/>
              <w:right w:val="single" w:sz="4" w:space="0" w:color="auto"/>
            </w:tcBorders>
          </w:tcPr>
          <w:p w14:paraId="659F18A6" w14:textId="77777777" w:rsidR="00D63122" w:rsidRPr="008B65DF" w:rsidRDefault="00D63122"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1.10E-01</w:t>
            </w:r>
          </w:p>
        </w:tc>
      </w:tr>
      <w:tr w:rsidR="00D63122" w14:paraId="460E7862" w14:textId="77777777" w:rsidTr="0095729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tcPr>
          <w:p w14:paraId="3DC1A507" w14:textId="77777777" w:rsidR="00D63122" w:rsidRPr="00C47AE9" w:rsidRDefault="00D63122"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1</w:t>
            </w:r>
          </w:p>
        </w:tc>
        <w:tc>
          <w:tcPr>
            <w:tcW w:w="1146" w:type="dxa"/>
            <w:tcBorders>
              <w:bottom w:val="single" w:sz="4" w:space="0" w:color="auto"/>
              <w:right w:val="single" w:sz="4" w:space="0" w:color="auto"/>
            </w:tcBorders>
            <w:shd w:val="clear" w:color="auto" w:fill="D1D1D1" w:themeFill="background2" w:themeFillShade="E6"/>
          </w:tcPr>
          <w:p w14:paraId="48E4DB0E"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7.25E-01</w:t>
            </w:r>
          </w:p>
        </w:tc>
        <w:tc>
          <w:tcPr>
            <w:tcW w:w="1282" w:type="dxa"/>
            <w:tcBorders>
              <w:left w:val="single" w:sz="4" w:space="0" w:color="auto"/>
              <w:bottom w:val="single" w:sz="4" w:space="0" w:color="auto"/>
              <w:right w:val="single" w:sz="4" w:space="0" w:color="auto"/>
            </w:tcBorders>
            <w:shd w:val="clear" w:color="auto" w:fill="D1D1D1" w:themeFill="background2" w:themeFillShade="E6"/>
          </w:tcPr>
          <w:p w14:paraId="0EB475F1"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10</w:t>
            </w:r>
          </w:p>
        </w:tc>
        <w:tc>
          <w:tcPr>
            <w:tcW w:w="1282" w:type="dxa"/>
            <w:tcBorders>
              <w:left w:val="single" w:sz="4" w:space="0" w:color="auto"/>
              <w:bottom w:val="single" w:sz="4" w:space="0" w:color="auto"/>
              <w:right w:val="single" w:sz="4" w:space="0" w:color="auto"/>
            </w:tcBorders>
            <w:shd w:val="clear" w:color="auto" w:fill="D1D1D1" w:themeFill="background2" w:themeFillShade="E6"/>
          </w:tcPr>
          <w:p w14:paraId="3C1D4776"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7.25E-01</w:t>
            </w:r>
          </w:p>
        </w:tc>
        <w:tc>
          <w:tcPr>
            <w:tcW w:w="1282" w:type="dxa"/>
            <w:tcBorders>
              <w:left w:val="single" w:sz="4" w:space="0" w:color="auto"/>
              <w:bottom w:val="single" w:sz="4" w:space="0" w:color="auto"/>
              <w:right w:val="single" w:sz="4" w:space="0" w:color="auto"/>
            </w:tcBorders>
            <w:shd w:val="clear" w:color="auto" w:fill="D1D1D1" w:themeFill="background2" w:themeFillShade="E6"/>
          </w:tcPr>
          <w:p w14:paraId="4A4B5A73"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10</w:t>
            </w:r>
          </w:p>
        </w:tc>
        <w:tc>
          <w:tcPr>
            <w:tcW w:w="1282" w:type="dxa"/>
            <w:tcBorders>
              <w:left w:val="single" w:sz="4" w:space="0" w:color="auto"/>
              <w:bottom w:val="single" w:sz="4" w:space="0" w:color="auto"/>
              <w:right w:val="single" w:sz="4" w:space="0" w:color="auto"/>
            </w:tcBorders>
            <w:shd w:val="clear" w:color="auto" w:fill="D1D1D1" w:themeFill="background2" w:themeFillShade="E6"/>
          </w:tcPr>
          <w:p w14:paraId="47D9CCC9"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7.25E-01</w:t>
            </w:r>
          </w:p>
        </w:tc>
        <w:tc>
          <w:tcPr>
            <w:tcW w:w="1282" w:type="dxa"/>
            <w:tcBorders>
              <w:left w:val="single" w:sz="4" w:space="0" w:color="auto"/>
              <w:bottom w:val="single" w:sz="4" w:space="0" w:color="auto"/>
              <w:right w:val="single" w:sz="4" w:space="0" w:color="auto"/>
            </w:tcBorders>
            <w:shd w:val="clear" w:color="auto" w:fill="D1D1D1" w:themeFill="background2" w:themeFillShade="E6"/>
          </w:tcPr>
          <w:p w14:paraId="09922127" w14:textId="77777777" w:rsidR="00D63122" w:rsidRPr="008B65DF" w:rsidRDefault="00D63122"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10</w:t>
            </w:r>
          </w:p>
        </w:tc>
      </w:tr>
    </w:tbl>
    <w:p w14:paraId="703CE76A" w14:textId="17C24D40" w:rsidR="15E2323F" w:rsidRPr="00C47AE9" w:rsidRDefault="15E2323F" w:rsidP="00D6790C">
      <w:pPr>
        <w:spacing w:after="0" w:line="240" w:lineRule="auto"/>
        <w:jc w:val="both"/>
        <w:rPr>
          <w:rFonts w:eastAsiaTheme="minorEastAsia"/>
          <w:i/>
          <w:iCs/>
          <w:color w:val="0E2841" w:themeColor="text2"/>
          <w:sz w:val="20"/>
          <w:szCs w:val="20"/>
        </w:rPr>
      </w:pPr>
    </w:p>
    <w:tbl>
      <w:tblPr>
        <w:tblStyle w:val="ListTable7Colorful"/>
        <w:tblW w:w="0" w:type="auto"/>
        <w:tblLayout w:type="fixed"/>
        <w:tblLook w:val="04A0" w:firstRow="1" w:lastRow="0" w:firstColumn="1" w:lastColumn="0" w:noHBand="0" w:noVBand="1"/>
      </w:tblPr>
      <w:tblGrid>
        <w:gridCol w:w="1418"/>
        <w:gridCol w:w="1146"/>
        <w:gridCol w:w="1282"/>
        <w:gridCol w:w="1282"/>
        <w:gridCol w:w="1282"/>
        <w:gridCol w:w="1282"/>
        <w:gridCol w:w="1282"/>
      </w:tblGrid>
      <w:tr w:rsidR="00783298" w14:paraId="2476F0FC" w14:textId="77777777" w:rsidTr="62D4FF8B">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1418" w:type="dxa"/>
            <w:tcBorders>
              <w:bottom w:val="single" w:sz="4" w:space="0" w:color="auto"/>
            </w:tcBorders>
          </w:tcPr>
          <w:p w14:paraId="3B422339" w14:textId="77777777" w:rsidR="00783298" w:rsidRPr="00C47AE9" w:rsidRDefault="00783298" w:rsidP="00D6790C">
            <w:pPr>
              <w:jc w:val="center"/>
              <w:rPr>
                <w:rFonts w:eastAsiaTheme="minorEastAsia"/>
                <w:b/>
                <w:bCs/>
                <w:sz w:val="20"/>
                <w:szCs w:val="20"/>
              </w:rPr>
            </w:pPr>
          </w:p>
        </w:tc>
        <w:tc>
          <w:tcPr>
            <w:tcW w:w="2428" w:type="dxa"/>
            <w:gridSpan w:val="2"/>
            <w:tcBorders>
              <w:bottom w:val="single" w:sz="4" w:space="0" w:color="auto"/>
            </w:tcBorders>
          </w:tcPr>
          <w:p w14:paraId="734E25CF" w14:textId="77777777" w:rsidR="00783298" w:rsidRPr="00C47AE9" w:rsidRDefault="00783298" w:rsidP="00D6790C">
            <w:pPr>
              <w:jc w:val="center"/>
              <w:cnfStyle w:val="100000000000" w:firstRow="1" w:lastRow="0" w:firstColumn="0" w:lastColumn="0" w:oddVBand="0" w:evenVBand="0" w:oddHBand="0" w:evenHBand="0" w:firstRowFirstColumn="0" w:firstRowLastColumn="0" w:lastRowFirstColumn="0" w:lastRowLastColumn="0"/>
              <w:rPr>
                <w:rFonts w:eastAsiaTheme="minorEastAsia"/>
                <w:b/>
                <w:bCs/>
                <w:sz w:val="20"/>
                <w:szCs w:val="20"/>
              </w:rPr>
            </w:pPr>
          </w:p>
        </w:tc>
        <w:tc>
          <w:tcPr>
            <w:tcW w:w="2564" w:type="dxa"/>
            <w:gridSpan w:val="2"/>
            <w:tcBorders>
              <w:left w:val="nil"/>
              <w:bottom w:val="single" w:sz="4" w:space="0" w:color="auto"/>
            </w:tcBorders>
          </w:tcPr>
          <w:p w14:paraId="180D69D1" w14:textId="5A893933" w:rsidR="00783298" w:rsidRPr="004E5DA5" w:rsidRDefault="179CE31D" w:rsidP="62D4FF8B">
            <w:pPr>
              <w:jc w:val="center"/>
              <w:cnfStyle w:val="100000000000" w:firstRow="1" w:lastRow="0" w:firstColumn="0" w:lastColumn="0" w:oddVBand="0" w:evenVBand="0" w:oddHBand="0" w:evenHBand="0" w:firstRowFirstColumn="0" w:firstRowLastColumn="0" w:lastRowFirstColumn="0" w:lastRowLastColumn="0"/>
              <w:rPr>
                <w:rFonts w:eastAsiaTheme="minorEastAsia"/>
                <w:b/>
                <w:bCs/>
                <w:i w:val="0"/>
                <w:iCs w:val="0"/>
                <w:sz w:val="20"/>
                <w:szCs w:val="20"/>
              </w:rPr>
            </w:pPr>
            <w:r w:rsidRPr="62D4FF8B">
              <w:rPr>
                <w:rFonts w:eastAsiaTheme="minorEastAsia"/>
                <w:b/>
                <w:bCs/>
                <w:i w:val="0"/>
                <w:iCs w:val="0"/>
                <w:sz w:val="20"/>
                <w:szCs w:val="20"/>
              </w:rPr>
              <w:t>Crossflow</w:t>
            </w:r>
          </w:p>
        </w:tc>
        <w:tc>
          <w:tcPr>
            <w:tcW w:w="2564" w:type="dxa"/>
            <w:gridSpan w:val="2"/>
            <w:tcBorders>
              <w:bottom w:val="single" w:sz="4" w:space="0" w:color="auto"/>
            </w:tcBorders>
          </w:tcPr>
          <w:p w14:paraId="55A134E4" w14:textId="77777777" w:rsidR="00783298" w:rsidRPr="00C47AE9" w:rsidRDefault="00783298" w:rsidP="00D6790C">
            <w:pPr>
              <w:jc w:val="center"/>
              <w:cnfStyle w:val="100000000000" w:firstRow="1" w:lastRow="0" w:firstColumn="0" w:lastColumn="0" w:oddVBand="0" w:evenVBand="0" w:oddHBand="0" w:evenHBand="0" w:firstRowFirstColumn="0" w:firstRowLastColumn="0" w:lastRowFirstColumn="0" w:lastRowLastColumn="0"/>
              <w:rPr>
                <w:rFonts w:eastAsiaTheme="minorEastAsia"/>
                <w:b/>
                <w:bCs/>
                <w:sz w:val="20"/>
                <w:szCs w:val="20"/>
              </w:rPr>
            </w:pPr>
          </w:p>
        </w:tc>
      </w:tr>
      <w:tr w:rsidR="00783298" w14:paraId="695232E3" w14:textId="77777777" w:rsidTr="62D4FF8B">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tcPr>
          <w:p w14:paraId="0207CB71" w14:textId="77777777" w:rsidR="00783298" w:rsidRPr="00C47AE9" w:rsidRDefault="00783298" w:rsidP="00D6790C">
            <w:pPr>
              <w:jc w:val="center"/>
              <w:rPr>
                <w:rFonts w:asciiTheme="minorHAnsi" w:eastAsiaTheme="minorEastAsia" w:hAnsiTheme="minorHAnsi" w:cstheme="minorBidi"/>
                <w:b/>
                <w:bCs/>
                <w:i w:val="0"/>
                <w:iCs w:val="0"/>
                <w:sz w:val="20"/>
                <w:szCs w:val="20"/>
              </w:rPr>
            </w:pPr>
            <w:r w:rsidRPr="00C47AE9">
              <w:rPr>
                <w:rFonts w:asciiTheme="minorHAnsi" w:eastAsiaTheme="minorEastAsia" w:hAnsiTheme="minorHAnsi" w:cstheme="minorBidi"/>
                <w:b/>
                <w:bCs/>
                <w:sz w:val="20"/>
                <w:szCs w:val="20"/>
              </w:rPr>
              <w:t>Charge Number</w:t>
            </w:r>
            <w:r w:rsidRPr="00206344">
              <w:rPr>
                <w:rFonts w:asciiTheme="minorHAnsi" w:eastAsiaTheme="minorEastAsia" w:hAnsiTheme="minorHAnsi" w:cstheme="minorBidi"/>
                <w:b/>
                <w:bCs/>
                <w:i w:val="0"/>
                <w:iCs w:val="0"/>
                <w:sz w:val="20"/>
                <w:szCs w:val="20"/>
              </w:rPr>
              <w:t xml:space="preserve"> (q)</w:t>
            </w:r>
          </w:p>
        </w:tc>
        <w:tc>
          <w:tcPr>
            <w:tcW w:w="2428" w:type="dxa"/>
            <w:gridSpan w:val="2"/>
            <w:tcBorders>
              <w:bottom w:val="single" w:sz="4" w:space="0" w:color="auto"/>
            </w:tcBorders>
          </w:tcPr>
          <w:p w14:paraId="00146401" w14:textId="77777777" w:rsidR="00783298" w:rsidRPr="00C47AE9"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b/>
                <w:bCs/>
                <w:i/>
                <w:iCs/>
                <w:sz w:val="20"/>
                <w:szCs w:val="20"/>
              </w:rPr>
            </w:pPr>
            <w:r w:rsidRPr="00C47AE9">
              <w:rPr>
                <w:rFonts w:eastAsiaTheme="minorEastAsia"/>
                <w:b/>
                <w:bCs/>
                <w:sz w:val="20"/>
                <w:szCs w:val="20"/>
              </w:rPr>
              <w:t>U = 0.001 m/s</w:t>
            </w:r>
          </w:p>
        </w:tc>
        <w:tc>
          <w:tcPr>
            <w:tcW w:w="2564" w:type="dxa"/>
            <w:gridSpan w:val="2"/>
            <w:tcBorders>
              <w:left w:val="nil"/>
              <w:bottom w:val="single" w:sz="4" w:space="0" w:color="auto"/>
            </w:tcBorders>
          </w:tcPr>
          <w:p w14:paraId="294D2573" w14:textId="77777777" w:rsidR="00783298" w:rsidRPr="00C47AE9"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b/>
                <w:bCs/>
                <w:i/>
                <w:iCs/>
                <w:sz w:val="20"/>
                <w:szCs w:val="20"/>
              </w:rPr>
            </w:pPr>
            <w:r w:rsidRPr="00C47AE9">
              <w:rPr>
                <w:rFonts w:eastAsiaTheme="minorEastAsia"/>
                <w:b/>
                <w:bCs/>
                <w:sz w:val="20"/>
                <w:szCs w:val="20"/>
              </w:rPr>
              <w:t>U = 0.01 m/s</w:t>
            </w:r>
          </w:p>
        </w:tc>
        <w:tc>
          <w:tcPr>
            <w:tcW w:w="2564" w:type="dxa"/>
            <w:gridSpan w:val="2"/>
            <w:tcBorders>
              <w:bottom w:val="single" w:sz="4" w:space="0" w:color="auto"/>
            </w:tcBorders>
          </w:tcPr>
          <w:p w14:paraId="0FA28843" w14:textId="77777777" w:rsidR="00783298" w:rsidRPr="00C47AE9"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b/>
                <w:bCs/>
                <w:i/>
                <w:iCs/>
                <w:sz w:val="20"/>
                <w:szCs w:val="20"/>
              </w:rPr>
            </w:pPr>
            <w:r w:rsidRPr="00C47AE9">
              <w:rPr>
                <w:rFonts w:eastAsiaTheme="minorEastAsia"/>
                <w:b/>
                <w:bCs/>
                <w:sz w:val="20"/>
                <w:szCs w:val="20"/>
              </w:rPr>
              <w:t>U = 0.1 m/s</w:t>
            </w:r>
          </w:p>
        </w:tc>
      </w:tr>
      <w:tr w:rsidR="00783298" w14:paraId="4822E8AA" w14:textId="77777777" w:rsidTr="62D4FF8B">
        <w:trPr>
          <w:trHeight w:val="33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tcPr>
          <w:p w14:paraId="11772E09" w14:textId="77777777" w:rsidR="00783298" w:rsidRDefault="00783298" w:rsidP="00D6790C"/>
        </w:tc>
        <w:tc>
          <w:tcPr>
            <w:tcW w:w="1146" w:type="dxa"/>
            <w:tcBorders>
              <w:top w:val="single" w:sz="4" w:space="0" w:color="auto"/>
              <w:left w:val="single" w:sz="4" w:space="0" w:color="auto"/>
              <w:bottom w:val="single" w:sz="4" w:space="0" w:color="auto"/>
              <w:right w:val="single" w:sz="4" w:space="0" w:color="auto"/>
            </w:tcBorders>
          </w:tcPr>
          <w:p w14:paraId="242DB8EF" w14:textId="77777777" w:rsidR="00783298" w:rsidRPr="00C47AE9"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Dense</w:t>
            </w:r>
          </w:p>
        </w:tc>
        <w:tc>
          <w:tcPr>
            <w:tcW w:w="1282" w:type="dxa"/>
            <w:tcBorders>
              <w:top w:val="single" w:sz="4" w:space="0" w:color="auto"/>
              <w:left w:val="single" w:sz="4" w:space="0" w:color="auto"/>
              <w:bottom w:val="single" w:sz="4" w:space="0" w:color="auto"/>
              <w:right w:val="single" w:sz="4" w:space="0" w:color="auto"/>
            </w:tcBorders>
          </w:tcPr>
          <w:p w14:paraId="091C5C01" w14:textId="77777777" w:rsidR="00783298" w:rsidRPr="00C47AE9"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None</w:t>
            </w:r>
          </w:p>
        </w:tc>
        <w:tc>
          <w:tcPr>
            <w:tcW w:w="1282" w:type="dxa"/>
            <w:tcBorders>
              <w:top w:val="single" w:sz="4" w:space="0" w:color="auto"/>
              <w:left w:val="single" w:sz="4" w:space="0" w:color="auto"/>
              <w:bottom w:val="single" w:sz="4" w:space="0" w:color="auto"/>
              <w:right w:val="single" w:sz="4" w:space="0" w:color="auto"/>
            </w:tcBorders>
          </w:tcPr>
          <w:p w14:paraId="2002482A" w14:textId="77777777" w:rsidR="00783298" w:rsidRPr="00C47AE9"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Dense</w:t>
            </w:r>
          </w:p>
        </w:tc>
        <w:tc>
          <w:tcPr>
            <w:tcW w:w="1282" w:type="dxa"/>
            <w:tcBorders>
              <w:top w:val="single" w:sz="4" w:space="0" w:color="auto"/>
              <w:left w:val="single" w:sz="4" w:space="0" w:color="auto"/>
              <w:bottom w:val="single" w:sz="4" w:space="0" w:color="auto"/>
              <w:right w:val="single" w:sz="4" w:space="0" w:color="auto"/>
            </w:tcBorders>
          </w:tcPr>
          <w:p w14:paraId="129736C5" w14:textId="77777777" w:rsidR="00783298" w:rsidRPr="00C47AE9"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None</w:t>
            </w:r>
          </w:p>
        </w:tc>
        <w:tc>
          <w:tcPr>
            <w:tcW w:w="1282" w:type="dxa"/>
            <w:tcBorders>
              <w:top w:val="single" w:sz="4" w:space="0" w:color="auto"/>
              <w:left w:val="single" w:sz="4" w:space="0" w:color="auto"/>
              <w:bottom w:val="single" w:sz="4" w:space="0" w:color="auto"/>
              <w:right w:val="single" w:sz="4" w:space="0" w:color="auto"/>
            </w:tcBorders>
          </w:tcPr>
          <w:p w14:paraId="4E1CF04B" w14:textId="77777777" w:rsidR="00783298" w:rsidRPr="00C47AE9"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Dense</w:t>
            </w:r>
          </w:p>
        </w:tc>
        <w:tc>
          <w:tcPr>
            <w:tcW w:w="1282" w:type="dxa"/>
            <w:tcBorders>
              <w:top w:val="single" w:sz="4" w:space="0" w:color="auto"/>
              <w:left w:val="single" w:sz="4" w:space="0" w:color="auto"/>
              <w:bottom w:val="single" w:sz="4" w:space="0" w:color="auto"/>
              <w:right w:val="single" w:sz="4" w:space="0" w:color="auto"/>
            </w:tcBorders>
          </w:tcPr>
          <w:p w14:paraId="473B4716" w14:textId="77777777" w:rsidR="00783298" w:rsidRPr="00C47AE9"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C47AE9">
              <w:rPr>
                <w:rFonts w:eastAsiaTheme="minorEastAsia"/>
                <w:sz w:val="20"/>
                <w:szCs w:val="20"/>
              </w:rPr>
              <w:t>None</w:t>
            </w:r>
          </w:p>
        </w:tc>
      </w:tr>
      <w:tr w:rsidR="00783298" w14:paraId="6CB71A6A" w14:textId="77777777" w:rsidTr="62D4FF8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tcPr>
          <w:p w14:paraId="7E449B25" w14:textId="77777777" w:rsidR="00783298" w:rsidRPr="00C47AE9" w:rsidRDefault="00783298"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w:t>
            </w:r>
          </w:p>
        </w:tc>
        <w:tc>
          <w:tcPr>
            <w:tcW w:w="1146" w:type="dxa"/>
            <w:tcBorders>
              <w:top w:val="single" w:sz="4" w:space="0" w:color="auto"/>
              <w:right w:val="single" w:sz="4" w:space="0" w:color="auto"/>
            </w:tcBorders>
            <w:shd w:val="clear" w:color="auto" w:fill="D1D1D1" w:themeFill="background2" w:themeFillShade="E6"/>
          </w:tcPr>
          <w:p w14:paraId="2900CF08"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38E-03</w:t>
            </w:r>
          </w:p>
        </w:tc>
        <w:tc>
          <w:tcPr>
            <w:tcW w:w="1282" w:type="dxa"/>
            <w:tcBorders>
              <w:top w:val="single" w:sz="4" w:space="0" w:color="auto"/>
              <w:left w:val="single" w:sz="4" w:space="0" w:color="auto"/>
              <w:right w:val="single" w:sz="4" w:space="0" w:color="auto"/>
            </w:tcBorders>
            <w:shd w:val="clear" w:color="auto" w:fill="D1D1D1" w:themeFill="background2" w:themeFillShade="E6"/>
          </w:tcPr>
          <w:p w14:paraId="1F1331A9"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2.21E-03</w:t>
            </w:r>
          </w:p>
        </w:tc>
        <w:tc>
          <w:tcPr>
            <w:tcW w:w="1282" w:type="dxa"/>
            <w:tcBorders>
              <w:top w:val="single" w:sz="4" w:space="0" w:color="auto"/>
              <w:left w:val="single" w:sz="4" w:space="0" w:color="auto"/>
              <w:right w:val="single" w:sz="4" w:space="0" w:color="auto"/>
            </w:tcBorders>
            <w:shd w:val="clear" w:color="auto" w:fill="D1D1D1" w:themeFill="background2" w:themeFillShade="E6"/>
          </w:tcPr>
          <w:p w14:paraId="3E64EC5F"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2.49E-03</w:t>
            </w:r>
          </w:p>
        </w:tc>
        <w:tc>
          <w:tcPr>
            <w:tcW w:w="1282" w:type="dxa"/>
            <w:tcBorders>
              <w:top w:val="single" w:sz="4" w:space="0" w:color="auto"/>
              <w:left w:val="single" w:sz="4" w:space="0" w:color="auto"/>
              <w:right w:val="single" w:sz="4" w:space="0" w:color="auto"/>
            </w:tcBorders>
            <w:shd w:val="clear" w:color="auto" w:fill="D1D1D1" w:themeFill="background2" w:themeFillShade="E6"/>
          </w:tcPr>
          <w:p w14:paraId="40CCD965"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3.98E-03</w:t>
            </w:r>
          </w:p>
        </w:tc>
        <w:tc>
          <w:tcPr>
            <w:tcW w:w="1282" w:type="dxa"/>
            <w:tcBorders>
              <w:top w:val="single" w:sz="4" w:space="0" w:color="auto"/>
              <w:left w:val="single" w:sz="4" w:space="0" w:color="auto"/>
              <w:right w:val="single" w:sz="4" w:space="0" w:color="auto"/>
            </w:tcBorders>
            <w:shd w:val="clear" w:color="auto" w:fill="D1D1D1" w:themeFill="background2" w:themeFillShade="E6"/>
          </w:tcPr>
          <w:p w14:paraId="0DBCCC37"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5.27E-03</w:t>
            </w:r>
          </w:p>
        </w:tc>
        <w:tc>
          <w:tcPr>
            <w:tcW w:w="1282" w:type="dxa"/>
            <w:tcBorders>
              <w:top w:val="single" w:sz="4" w:space="0" w:color="auto"/>
              <w:left w:val="single" w:sz="4" w:space="0" w:color="auto"/>
              <w:right w:val="single" w:sz="4" w:space="0" w:color="auto"/>
            </w:tcBorders>
            <w:shd w:val="clear" w:color="auto" w:fill="D1D1D1" w:themeFill="background2" w:themeFillShade="E6"/>
          </w:tcPr>
          <w:p w14:paraId="1EF30943"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8.52E-03</w:t>
            </w:r>
          </w:p>
        </w:tc>
      </w:tr>
      <w:tr w:rsidR="00783298" w14:paraId="53201810" w14:textId="77777777" w:rsidTr="62D4FF8B">
        <w:trPr>
          <w:trHeight w:val="315"/>
        </w:trPr>
        <w:tc>
          <w:tcPr>
            <w:cnfStyle w:val="001000000000" w:firstRow="0" w:lastRow="0" w:firstColumn="1" w:lastColumn="0" w:oddVBand="0" w:evenVBand="0" w:oddHBand="0" w:evenHBand="0" w:firstRowFirstColumn="0" w:firstRowLastColumn="0" w:lastRowFirstColumn="0" w:lastRowLastColumn="0"/>
            <w:tcW w:w="1418" w:type="dxa"/>
          </w:tcPr>
          <w:p w14:paraId="477D54DC" w14:textId="77777777" w:rsidR="00783298" w:rsidRPr="00C47AE9" w:rsidRDefault="00783298"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0</w:t>
            </w:r>
            <w:r>
              <w:rPr>
                <w:rFonts w:asciiTheme="minorHAnsi" w:eastAsiaTheme="minorEastAsia" w:hAnsiTheme="minorHAnsi" w:cstheme="minorBidi"/>
                <w:sz w:val="20"/>
                <w:szCs w:val="20"/>
              </w:rPr>
              <w:t>000</w:t>
            </w:r>
            <w:r w:rsidRPr="00C47AE9">
              <w:rPr>
                <w:rFonts w:asciiTheme="minorHAnsi" w:eastAsiaTheme="minorEastAsia" w:hAnsiTheme="minorHAnsi" w:cstheme="minorBidi"/>
                <w:sz w:val="20"/>
                <w:szCs w:val="20"/>
              </w:rPr>
              <w:t>1</w:t>
            </w:r>
          </w:p>
        </w:tc>
        <w:tc>
          <w:tcPr>
            <w:tcW w:w="1146" w:type="dxa"/>
            <w:tcBorders>
              <w:right w:val="single" w:sz="4" w:space="0" w:color="auto"/>
            </w:tcBorders>
          </w:tcPr>
          <w:p w14:paraId="2E2D5B9B"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1.38E-03</w:t>
            </w:r>
          </w:p>
        </w:tc>
        <w:tc>
          <w:tcPr>
            <w:tcW w:w="1282" w:type="dxa"/>
            <w:tcBorders>
              <w:left w:val="single" w:sz="4" w:space="0" w:color="auto"/>
              <w:right w:val="single" w:sz="4" w:space="0" w:color="auto"/>
            </w:tcBorders>
          </w:tcPr>
          <w:p w14:paraId="1D20216D"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2.21E-03</w:t>
            </w:r>
          </w:p>
        </w:tc>
        <w:tc>
          <w:tcPr>
            <w:tcW w:w="1282" w:type="dxa"/>
            <w:tcBorders>
              <w:left w:val="single" w:sz="4" w:space="0" w:color="auto"/>
              <w:right w:val="single" w:sz="4" w:space="0" w:color="auto"/>
            </w:tcBorders>
          </w:tcPr>
          <w:p w14:paraId="74AF1D73"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2.49E-03</w:t>
            </w:r>
          </w:p>
        </w:tc>
        <w:tc>
          <w:tcPr>
            <w:tcW w:w="1282" w:type="dxa"/>
            <w:tcBorders>
              <w:left w:val="single" w:sz="4" w:space="0" w:color="auto"/>
              <w:right w:val="single" w:sz="4" w:space="0" w:color="auto"/>
            </w:tcBorders>
          </w:tcPr>
          <w:p w14:paraId="7D09B039"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3.99E-03</w:t>
            </w:r>
          </w:p>
        </w:tc>
        <w:tc>
          <w:tcPr>
            <w:tcW w:w="1282" w:type="dxa"/>
            <w:tcBorders>
              <w:left w:val="single" w:sz="4" w:space="0" w:color="auto"/>
              <w:right w:val="single" w:sz="4" w:space="0" w:color="auto"/>
            </w:tcBorders>
          </w:tcPr>
          <w:p w14:paraId="77BA66D3"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5.27E-03</w:t>
            </w:r>
          </w:p>
        </w:tc>
        <w:tc>
          <w:tcPr>
            <w:tcW w:w="1282" w:type="dxa"/>
            <w:tcBorders>
              <w:left w:val="single" w:sz="4" w:space="0" w:color="auto"/>
              <w:right w:val="single" w:sz="4" w:space="0" w:color="auto"/>
            </w:tcBorders>
          </w:tcPr>
          <w:p w14:paraId="4507B10D"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8.53E-03</w:t>
            </w:r>
          </w:p>
        </w:tc>
      </w:tr>
      <w:tr w:rsidR="00783298" w14:paraId="369A6408" w14:textId="77777777" w:rsidTr="62D4FF8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tcPr>
          <w:p w14:paraId="1147FD93" w14:textId="77777777" w:rsidR="00783298" w:rsidRPr="00C47AE9" w:rsidRDefault="00783298"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0</w:t>
            </w:r>
            <w:r>
              <w:rPr>
                <w:rFonts w:asciiTheme="minorHAnsi" w:eastAsiaTheme="minorEastAsia" w:hAnsiTheme="minorHAnsi" w:cstheme="minorBidi"/>
                <w:sz w:val="20"/>
                <w:szCs w:val="20"/>
              </w:rPr>
              <w:t>001</w:t>
            </w:r>
          </w:p>
        </w:tc>
        <w:tc>
          <w:tcPr>
            <w:tcW w:w="1146" w:type="dxa"/>
            <w:tcBorders>
              <w:right w:val="single" w:sz="4" w:space="0" w:color="auto"/>
            </w:tcBorders>
            <w:shd w:val="clear" w:color="auto" w:fill="D1D1D1" w:themeFill="background2" w:themeFillShade="E6"/>
          </w:tcPr>
          <w:p w14:paraId="11D7A920"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40E-03</w:t>
            </w:r>
          </w:p>
        </w:tc>
        <w:tc>
          <w:tcPr>
            <w:tcW w:w="1282" w:type="dxa"/>
            <w:tcBorders>
              <w:left w:val="single" w:sz="4" w:space="0" w:color="auto"/>
              <w:right w:val="single" w:sz="4" w:space="0" w:color="auto"/>
            </w:tcBorders>
            <w:shd w:val="clear" w:color="auto" w:fill="D1D1D1" w:themeFill="background2" w:themeFillShade="E6"/>
          </w:tcPr>
          <w:p w14:paraId="197FF75C"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2.24E-03</w:t>
            </w:r>
          </w:p>
        </w:tc>
        <w:tc>
          <w:tcPr>
            <w:tcW w:w="1282" w:type="dxa"/>
            <w:tcBorders>
              <w:left w:val="single" w:sz="4" w:space="0" w:color="auto"/>
              <w:right w:val="single" w:sz="4" w:space="0" w:color="auto"/>
            </w:tcBorders>
            <w:shd w:val="clear" w:color="auto" w:fill="D1D1D1" w:themeFill="background2" w:themeFillShade="E6"/>
          </w:tcPr>
          <w:p w14:paraId="5D4149E1"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2.51E-03</w:t>
            </w:r>
          </w:p>
        </w:tc>
        <w:tc>
          <w:tcPr>
            <w:tcW w:w="1282" w:type="dxa"/>
            <w:tcBorders>
              <w:left w:val="single" w:sz="4" w:space="0" w:color="auto"/>
              <w:right w:val="single" w:sz="4" w:space="0" w:color="auto"/>
            </w:tcBorders>
            <w:shd w:val="clear" w:color="auto" w:fill="D1D1D1" w:themeFill="background2" w:themeFillShade="E6"/>
          </w:tcPr>
          <w:p w14:paraId="2CBC2531"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4.02E-03</w:t>
            </w:r>
          </w:p>
        </w:tc>
        <w:tc>
          <w:tcPr>
            <w:tcW w:w="1282" w:type="dxa"/>
            <w:tcBorders>
              <w:left w:val="single" w:sz="4" w:space="0" w:color="auto"/>
              <w:right w:val="single" w:sz="4" w:space="0" w:color="auto"/>
            </w:tcBorders>
            <w:shd w:val="clear" w:color="auto" w:fill="D1D1D1" w:themeFill="background2" w:themeFillShade="E6"/>
          </w:tcPr>
          <w:p w14:paraId="48EB8438"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5.29E-03</w:t>
            </w:r>
          </w:p>
        </w:tc>
        <w:tc>
          <w:tcPr>
            <w:tcW w:w="1282" w:type="dxa"/>
            <w:tcBorders>
              <w:left w:val="single" w:sz="4" w:space="0" w:color="auto"/>
              <w:right w:val="single" w:sz="4" w:space="0" w:color="auto"/>
            </w:tcBorders>
            <w:shd w:val="clear" w:color="auto" w:fill="D1D1D1" w:themeFill="background2" w:themeFillShade="E6"/>
          </w:tcPr>
          <w:p w14:paraId="0E3C33C2"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8.55E-03</w:t>
            </w:r>
          </w:p>
        </w:tc>
      </w:tr>
      <w:tr w:rsidR="00783298" w14:paraId="129B839D" w14:textId="77777777" w:rsidTr="62D4FF8B">
        <w:trPr>
          <w:trHeight w:val="315"/>
        </w:trPr>
        <w:tc>
          <w:tcPr>
            <w:cnfStyle w:val="001000000000" w:firstRow="0" w:lastRow="0" w:firstColumn="1" w:lastColumn="0" w:oddVBand="0" w:evenVBand="0" w:oddHBand="0" w:evenHBand="0" w:firstRowFirstColumn="0" w:firstRowLastColumn="0" w:lastRowFirstColumn="0" w:lastRowLastColumn="0"/>
            <w:tcW w:w="1418" w:type="dxa"/>
          </w:tcPr>
          <w:p w14:paraId="5BFC567B" w14:textId="77777777" w:rsidR="00783298" w:rsidRPr="00C47AE9" w:rsidRDefault="00783298"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0</w:t>
            </w:r>
            <w:r>
              <w:rPr>
                <w:rFonts w:asciiTheme="minorHAnsi" w:eastAsiaTheme="minorEastAsia" w:hAnsiTheme="minorHAnsi" w:cstheme="minorBidi"/>
                <w:sz w:val="20"/>
                <w:szCs w:val="20"/>
              </w:rPr>
              <w:t>01</w:t>
            </w:r>
          </w:p>
        </w:tc>
        <w:tc>
          <w:tcPr>
            <w:tcW w:w="1146" w:type="dxa"/>
            <w:tcBorders>
              <w:right w:val="single" w:sz="4" w:space="0" w:color="auto"/>
            </w:tcBorders>
          </w:tcPr>
          <w:p w14:paraId="7A8E82C6"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1.58E-03</w:t>
            </w:r>
          </w:p>
        </w:tc>
        <w:tc>
          <w:tcPr>
            <w:tcW w:w="1282" w:type="dxa"/>
            <w:tcBorders>
              <w:left w:val="single" w:sz="4" w:space="0" w:color="auto"/>
              <w:right w:val="single" w:sz="4" w:space="0" w:color="auto"/>
            </w:tcBorders>
          </w:tcPr>
          <w:p w14:paraId="483BDAD1"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2.54E-03</w:t>
            </w:r>
          </w:p>
        </w:tc>
        <w:tc>
          <w:tcPr>
            <w:tcW w:w="1282" w:type="dxa"/>
            <w:tcBorders>
              <w:left w:val="single" w:sz="4" w:space="0" w:color="auto"/>
              <w:right w:val="single" w:sz="4" w:space="0" w:color="auto"/>
            </w:tcBorders>
          </w:tcPr>
          <w:p w14:paraId="3B466B8D"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2.69E-03</w:t>
            </w:r>
          </w:p>
        </w:tc>
        <w:tc>
          <w:tcPr>
            <w:tcW w:w="1282" w:type="dxa"/>
            <w:tcBorders>
              <w:left w:val="single" w:sz="4" w:space="0" w:color="auto"/>
              <w:right w:val="single" w:sz="4" w:space="0" w:color="auto"/>
            </w:tcBorders>
          </w:tcPr>
          <w:p w14:paraId="1798E215"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4.31E-03</w:t>
            </w:r>
          </w:p>
        </w:tc>
        <w:tc>
          <w:tcPr>
            <w:tcW w:w="1282" w:type="dxa"/>
            <w:tcBorders>
              <w:left w:val="single" w:sz="4" w:space="0" w:color="auto"/>
              <w:right w:val="single" w:sz="4" w:space="0" w:color="auto"/>
            </w:tcBorders>
          </w:tcPr>
          <w:p w14:paraId="5F25FBA5"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5.46E-03</w:t>
            </w:r>
          </w:p>
        </w:tc>
        <w:tc>
          <w:tcPr>
            <w:tcW w:w="1282" w:type="dxa"/>
            <w:tcBorders>
              <w:left w:val="single" w:sz="4" w:space="0" w:color="auto"/>
              <w:right w:val="single" w:sz="4" w:space="0" w:color="auto"/>
            </w:tcBorders>
          </w:tcPr>
          <w:p w14:paraId="4F33D5BD"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8.84E-03</w:t>
            </w:r>
          </w:p>
        </w:tc>
      </w:tr>
      <w:tr w:rsidR="00783298" w14:paraId="51E35EE3" w14:textId="77777777" w:rsidTr="62D4FF8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8" w:type="dxa"/>
          </w:tcPr>
          <w:p w14:paraId="7314CA3D" w14:textId="77777777" w:rsidR="00783298" w:rsidRPr="00C47AE9" w:rsidRDefault="00783298"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w:t>
            </w:r>
            <w:r>
              <w:rPr>
                <w:rFonts w:asciiTheme="minorHAnsi" w:eastAsiaTheme="minorEastAsia" w:hAnsiTheme="minorHAnsi" w:cstheme="minorBidi"/>
                <w:sz w:val="20"/>
                <w:szCs w:val="20"/>
              </w:rPr>
              <w:t>0</w:t>
            </w:r>
            <w:r w:rsidRPr="00C47AE9">
              <w:rPr>
                <w:rFonts w:asciiTheme="minorHAnsi" w:eastAsiaTheme="minorEastAsia" w:hAnsiTheme="minorHAnsi" w:cstheme="minorBidi"/>
                <w:sz w:val="20"/>
                <w:szCs w:val="20"/>
              </w:rPr>
              <w:t>1</w:t>
            </w:r>
          </w:p>
        </w:tc>
        <w:tc>
          <w:tcPr>
            <w:tcW w:w="1146" w:type="dxa"/>
            <w:tcBorders>
              <w:right w:val="single" w:sz="4" w:space="0" w:color="auto"/>
            </w:tcBorders>
            <w:shd w:val="clear" w:color="auto" w:fill="D1D1D1" w:themeFill="background2" w:themeFillShade="E6"/>
          </w:tcPr>
          <w:p w14:paraId="7F9F8CCE"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4.08E-03</w:t>
            </w:r>
          </w:p>
        </w:tc>
        <w:tc>
          <w:tcPr>
            <w:tcW w:w="1282" w:type="dxa"/>
            <w:tcBorders>
              <w:left w:val="single" w:sz="4" w:space="0" w:color="auto"/>
              <w:right w:val="single" w:sz="4" w:space="0" w:color="auto"/>
            </w:tcBorders>
            <w:shd w:val="clear" w:color="auto" w:fill="D1D1D1" w:themeFill="background2" w:themeFillShade="E6"/>
          </w:tcPr>
          <w:p w14:paraId="26E9A469"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6.75E-03</w:t>
            </w:r>
          </w:p>
        </w:tc>
        <w:tc>
          <w:tcPr>
            <w:tcW w:w="1282" w:type="dxa"/>
            <w:tcBorders>
              <w:left w:val="single" w:sz="4" w:space="0" w:color="auto"/>
              <w:right w:val="single" w:sz="4" w:space="0" w:color="auto"/>
            </w:tcBorders>
            <w:shd w:val="clear" w:color="auto" w:fill="D1D1D1" w:themeFill="background2" w:themeFillShade="E6"/>
          </w:tcPr>
          <w:p w14:paraId="6C55276F"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4.87E-03</w:t>
            </w:r>
          </w:p>
        </w:tc>
        <w:tc>
          <w:tcPr>
            <w:tcW w:w="1282" w:type="dxa"/>
            <w:tcBorders>
              <w:left w:val="single" w:sz="4" w:space="0" w:color="auto"/>
              <w:right w:val="single" w:sz="4" w:space="0" w:color="auto"/>
            </w:tcBorders>
            <w:shd w:val="clear" w:color="auto" w:fill="D1D1D1" w:themeFill="background2" w:themeFillShade="E6"/>
          </w:tcPr>
          <w:p w14:paraId="19D6BE9E"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7.98E-03</w:t>
            </w:r>
          </w:p>
        </w:tc>
        <w:tc>
          <w:tcPr>
            <w:tcW w:w="1282" w:type="dxa"/>
            <w:tcBorders>
              <w:left w:val="single" w:sz="4" w:space="0" w:color="auto"/>
              <w:right w:val="single" w:sz="4" w:space="0" w:color="auto"/>
            </w:tcBorders>
            <w:shd w:val="clear" w:color="auto" w:fill="D1D1D1" w:themeFill="background2" w:themeFillShade="E6"/>
          </w:tcPr>
          <w:p w14:paraId="5E5B7F73"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7.35E-03</w:t>
            </w:r>
          </w:p>
        </w:tc>
        <w:tc>
          <w:tcPr>
            <w:tcW w:w="1282" w:type="dxa"/>
            <w:tcBorders>
              <w:left w:val="single" w:sz="4" w:space="0" w:color="auto"/>
              <w:right w:val="single" w:sz="4" w:space="0" w:color="auto"/>
            </w:tcBorders>
            <w:shd w:val="clear" w:color="auto" w:fill="D1D1D1" w:themeFill="background2" w:themeFillShade="E6"/>
          </w:tcPr>
          <w:p w14:paraId="773546A0"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1.20E-02</w:t>
            </w:r>
          </w:p>
        </w:tc>
      </w:tr>
      <w:tr w:rsidR="00783298" w14:paraId="0CA0D3A7" w14:textId="77777777" w:rsidTr="62D4FF8B">
        <w:trPr>
          <w:trHeight w:val="315"/>
        </w:trPr>
        <w:tc>
          <w:tcPr>
            <w:cnfStyle w:val="001000000000" w:firstRow="0" w:lastRow="0" w:firstColumn="1" w:lastColumn="0" w:oddVBand="0" w:evenVBand="0" w:oddHBand="0" w:evenHBand="0" w:firstRowFirstColumn="0" w:firstRowLastColumn="0" w:lastRowFirstColumn="0" w:lastRowLastColumn="0"/>
            <w:tcW w:w="1418" w:type="dxa"/>
          </w:tcPr>
          <w:p w14:paraId="1ABC008F" w14:textId="77777777" w:rsidR="00783298" w:rsidRPr="00C47AE9" w:rsidRDefault="00783298"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0.</w:t>
            </w:r>
            <w:r>
              <w:rPr>
                <w:rFonts w:asciiTheme="minorHAnsi" w:eastAsiaTheme="minorEastAsia" w:hAnsiTheme="minorHAnsi" w:cstheme="minorBidi"/>
                <w:sz w:val="20"/>
                <w:szCs w:val="20"/>
              </w:rPr>
              <w:t>1</w:t>
            </w:r>
          </w:p>
        </w:tc>
        <w:tc>
          <w:tcPr>
            <w:tcW w:w="1146" w:type="dxa"/>
            <w:tcBorders>
              <w:right w:val="single" w:sz="4" w:space="0" w:color="auto"/>
            </w:tcBorders>
          </w:tcPr>
          <w:p w14:paraId="396E3C7A"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3.81E-02</w:t>
            </w:r>
          </w:p>
        </w:tc>
        <w:tc>
          <w:tcPr>
            <w:tcW w:w="1282" w:type="dxa"/>
            <w:tcBorders>
              <w:left w:val="single" w:sz="4" w:space="0" w:color="auto"/>
              <w:right w:val="single" w:sz="4" w:space="0" w:color="auto"/>
            </w:tcBorders>
          </w:tcPr>
          <w:p w14:paraId="5512D595"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6.37E-02</w:t>
            </w:r>
          </w:p>
        </w:tc>
        <w:tc>
          <w:tcPr>
            <w:tcW w:w="1282" w:type="dxa"/>
            <w:tcBorders>
              <w:left w:val="single" w:sz="4" w:space="0" w:color="auto"/>
              <w:right w:val="single" w:sz="4" w:space="0" w:color="auto"/>
            </w:tcBorders>
          </w:tcPr>
          <w:p w14:paraId="4E9896FC"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3.82E-02</w:t>
            </w:r>
          </w:p>
        </w:tc>
        <w:tc>
          <w:tcPr>
            <w:tcW w:w="1282" w:type="dxa"/>
            <w:tcBorders>
              <w:left w:val="single" w:sz="4" w:space="0" w:color="auto"/>
              <w:right w:val="single" w:sz="4" w:space="0" w:color="auto"/>
            </w:tcBorders>
          </w:tcPr>
          <w:p w14:paraId="4EE523ED"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6.38E-02</w:t>
            </w:r>
          </w:p>
        </w:tc>
        <w:tc>
          <w:tcPr>
            <w:tcW w:w="1282" w:type="dxa"/>
            <w:tcBorders>
              <w:left w:val="single" w:sz="4" w:space="0" w:color="auto"/>
              <w:right w:val="single" w:sz="4" w:space="0" w:color="auto"/>
            </w:tcBorders>
          </w:tcPr>
          <w:p w14:paraId="47A027E5"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3.83E-02</w:t>
            </w:r>
          </w:p>
        </w:tc>
        <w:tc>
          <w:tcPr>
            <w:tcW w:w="1282" w:type="dxa"/>
            <w:tcBorders>
              <w:left w:val="single" w:sz="4" w:space="0" w:color="auto"/>
              <w:right w:val="single" w:sz="4" w:space="0" w:color="auto"/>
            </w:tcBorders>
          </w:tcPr>
          <w:p w14:paraId="66274C23" w14:textId="77777777" w:rsidR="00783298" w:rsidRPr="008B65DF" w:rsidRDefault="00783298" w:rsidP="00D6790C">
            <w:pPr>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DE4BE0">
              <w:rPr>
                <w:sz w:val="20"/>
                <w:szCs w:val="20"/>
              </w:rPr>
              <w:t>6.40E-02</w:t>
            </w:r>
          </w:p>
        </w:tc>
      </w:tr>
      <w:tr w:rsidR="00783298" w14:paraId="6249B246" w14:textId="77777777" w:rsidTr="62D4FF8B">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tcPr>
          <w:p w14:paraId="10E46797" w14:textId="77777777" w:rsidR="00783298" w:rsidRPr="00C47AE9" w:rsidRDefault="00783298" w:rsidP="00D6790C">
            <w:pPr>
              <w:jc w:val="center"/>
              <w:rPr>
                <w:rFonts w:asciiTheme="minorHAnsi" w:eastAsiaTheme="minorEastAsia" w:hAnsiTheme="minorHAnsi" w:cstheme="minorBidi"/>
                <w:i w:val="0"/>
                <w:iCs w:val="0"/>
                <w:sz w:val="20"/>
                <w:szCs w:val="20"/>
              </w:rPr>
            </w:pPr>
            <w:r w:rsidRPr="00C47AE9">
              <w:rPr>
                <w:rFonts w:asciiTheme="minorHAnsi" w:eastAsiaTheme="minorEastAsia" w:hAnsiTheme="minorHAnsi" w:cstheme="minorBidi"/>
                <w:sz w:val="20"/>
                <w:szCs w:val="20"/>
              </w:rPr>
              <w:t>1</w:t>
            </w:r>
          </w:p>
        </w:tc>
        <w:tc>
          <w:tcPr>
            <w:tcW w:w="1146" w:type="dxa"/>
            <w:tcBorders>
              <w:bottom w:val="single" w:sz="4" w:space="0" w:color="auto"/>
              <w:right w:val="single" w:sz="4" w:space="0" w:color="auto"/>
            </w:tcBorders>
            <w:shd w:val="clear" w:color="auto" w:fill="D1D1D1" w:themeFill="background2" w:themeFillShade="E6"/>
          </w:tcPr>
          <w:p w14:paraId="2566CEFE"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3.64E-01</w:t>
            </w:r>
          </w:p>
        </w:tc>
        <w:tc>
          <w:tcPr>
            <w:tcW w:w="1282" w:type="dxa"/>
            <w:tcBorders>
              <w:left w:val="single" w:sz="4" w:space="0" w:color="auto"/>
              <w:bottom w:val="single" w:sz="4" w:space="0" w:color="auto"/>
              <w:right w:val="single" w:sz="4" w:space="0" w:color="auto"/>
            </w:tcBorders>
            <w:shd w:val="clear" w:color="auto" w:fill="D1D1D1" w:themeFill="background2" w:themeFillShade="E6"/>
          </w:tcPr>
          <w:p w14:paraId="741FB685"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6.08E-01</w:t>
            </w:r>
          </w:p>
        </w:tc>
        <w:tc>
          <w:tcPr>
            <w:tcW w:w="1282" w:type="dxa"/>
            <w:tcBorders>
              <w:left w:val="single" w:sz="4" w:space="0" w:color="auto"/>
              <w:bottom w:val="single" w:sz="4" w:space="0" w:color="auto"/>
              <w:right w:val="single" w:sz="4" w:space="0" w:color="auto"/>
            </w:tcBorders>
            <w:shd w:val="clear" w:color="auto" w:fill="D1D1D1" w:themeFill="background2" w:themeFillShade="E6"/>
          </w:tcPr>
          <w:p w14:paraId="7FA9FAC2"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3.80E-01</w:t>
            </w:r>
          </w:p>
        </w:tc>
        <w:tc>
          <w:tcPr>
            <w:tcW w:w="1282" w:type="dxa"/>
            <w:tcBorders>
              <w:left w:val="single" w:sz="4" w:space="0" w:color="auto"/>
              <w:bottom w:val="single" w:sz="4" w:space="0" w:color="auto"/>
              <w:right w:val="single" w:sz="4" w:space="0" w:color="auto"/>
            </w:tcBorders>
            <w:shd w:val="clear" w:color="auto" w:fill="D1D1D1" w:themeFill="background2" w:themeFillShade="E6"/>
          </w:tcPr>
          <w:p w14:paraId="3705DACA"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6.35E-01</w:t>
            </w:r>
          </w:p>
        </w:tc>
        <w:tc>
          <w:tcPr>
            <w:tcW w:w="1282" w:type="dxa"/>
            <w:tcBorders>
              <w:left w:val="single" w:sz="4" w:space="0" w:color="auto"/>
              <w:bottom w:val="single" w:sz="4" w:space="0" w:color="auto"/>
              <w:right w:val="single" w:sz="4" w:space="0" w:color="auto"/>
            </w:tcBorders>
            <w:shd w:val="clear" w:color="auto" w:fill="D1D1D1" w:themeFill="background2" w:themeFillShade="E6"/>
          </w:tcPr>
          <w:p w14:paraId="76A74A07"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3.82E-01</w:t>
            </w:r>
          </w:p>
        </w:tc>
        <w:tc>
          <w:tcPr>
            <w:tcW w:w="1282" w:type="dxa"/>
            <w:tcBorders>
              <w:left w:val="single" w:sz="4" w:space="0" w:color="auto"/>
              <w:bottom w:val="single" w:sz="4" w:space="0" w:color="auto"/>
              <w:right w:val="single" w:sz="4" w:space="0" w:color="auto"/>
            </w:tcBorders>
            <w:shd w:val="clear" w:color="auto" w:fill="D1D1D1" w:themeFill="background2" w:themeFillShade="E6"/>
          </w:tcPr>
          <w:p w14:paraId="0ACFD5CC" w14:textId="77777777" w:rsidR="00783298" w:rsidRPr="008B65DF" w:rsidRDefault="00783298" w:rsidP="00D6790C">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DE4BE0">
              <w:rPr>
                <w:sz w:val="20"/>
                <w:szCs w:val="20"/>
              </w:rPr>
              <w:t>6.38E-01</w:t>
            </w:r>
          </w:p>
        </w:tc>
      </w:tr>
    </w:tbl>
    <w:p w14:paraId="77E1270D" w14:textId="77777777" w:rsidR="00783298" w:rsidRDefault="00783298" w:rsidP="00D6790C">
      <w:pPr>
        <w:spacing w:after="0" w:line="240" w:lineRule="auto"/>
        <w:jc w:val="both"/>
        <w:rPr>
          <w:rFonts w:eastAsiaTheme="minorEastAsia"/>
        </w:rPr>
      </w:pPr>
    </w:p>
    <w:p w14:paraId="0DD45372" w14:textId="5E451E93" w:rsidR="000A2CC6" w:rsidRDefault="00BF2D6E" w:rsidP="00D6790C">
      <w:pPr>
        <w:spacing w:after="0" w:line="240" w:lineRule="auto"/>
        <w:jc w:val="both"/>
        <w:rPr>
          <w:rFonts w:eastAsiaTheme="minorEastAsia"/>
          <w:lang w:val="en-US"/>
        </w:rPr>
      </w:pPr>
      <w:r>
        <w:rPr>
          <w:rFonts w:eastAsiaTheme="minorEastAsia"/>
        </w:rPr>
        <w:t>E</w:t>
      </w:r>
      <w:r w:rsidR="000A2CC6">
        <w:rPr>
          <w:rFonts w:eastAsiaTheme="minorEastAsia"/>
        </w:rPr>
        <w:t xml:space="preserve">lectrostatic forces and </w:t>
      </w:r>
      <w:r w:rsidR="000A2CC6" w:rsidRPr="00C47AE9">
        <w:rPr>
          <w:rFonts w:eastAsiaTheme="minorEastAsia"/>
        </w:rPr>
        <w:t>an effective charge</w:t>
      </w:r>
      <w:r w:rsidR="000A2CC6">
        <w:rPr>
          <w:rFonts w:eastAsiaTheme="minorEastAsia"/>
        </w:rPr>
        <w:t xml:space="preserve"> on the VOC</w:t>
      </w:r>
      <w:r>
        <w:rPr>
          <w:rFonts w:eastAsiaTheme="minorEastAsia"/>
        </w:rPr>
        <w:t xml:space="preserve"> </w:t>
      </w:r>
      <w:r w:rsidR="000A2CC6" w:rsidRPr="00C47AE9">
        <w:rPr>
          <w:rFonts w:eastAsiaTheme="minorEastAsia"/>
        </w:rPr>
        <w:t>increase the overall capture rate of the antenna</w:t>
      </w:r>
      <w:r>
        <w:rPr>
          <w:rFonts w:eastAsiaTheme="minorEastAsia"/>
        </w:rPr>
        <w:t xml:space="preserve"> for </w:t>
      </w:r>
      <w:r w:rsidRPr="00C47AE9">
        <w:rPr>
          <w:rFonts w:eastAsiaTheme="minorEastAsia"/>
        </w:rPr>
        <w:t>both hairless and densely haired antenna and for all flow speeds</w:t>
      </w:r>
      <w:r w:rsidR="000A2CC6" w:rsidRPr="00C47AE9">
        <w:rPr>
          <w:rFonts w:eastAsiaTheme="minorEastAsia"/>
        </w:rPr>
        <w:t xml:space="preserve"> </w:t>
      </w:r>
      <w:r w:rsidR="00C6267C">
        <w:rPr>
          <w:rFonts w:eastAsiaTheme="minorEastAsia"/>
        </w:rPr>
        <w:t>[</w:t>
      </w:r>
      <w:r w:rsidR="000A2CC6" w:rsidRPr="00C47AE9">
        <w:rPr>
          <w:rFonts w:eastAsiaTheme="minorEastAsia"/>
        </w:rPr>
        <w:t xml:space="preserve">Table </w:t>
      </w:r>
      <w:r w:rsidR="000A2CC6">
        <w:rPr>
          <w:rFonts w:eastAsiaTheme="minorEastAsia"/>
        </w:rPr>
        <w:t>2</w:t>
      </w:r>
      <w:r>
        <w:rPr>
          <w:rFonts w:eastAsiaTheme="minorEastAsia"/>
        </w:rPr>
        <w:t>,</w:t>
      </w:r>
      <w:r w:rsidR="000A2CC6" w:rsidRPr="00C47AE9">
        <w:rPr>
          <w:rFonts w:eastAsiaTheme="minorEastAsia"/>
        </w:rPr>
        <w:t xml:space="preserve"> Fig</w:t>
      </w:r>
      <w:r w:rsidR="000A2CC6">
        <w:rPr>
          <w:rFonts w:eastAsiaTheme="minorEastAsia"/>
        </w:rPr>
        <w:t>ure 8D (longitudinal) and 8H (crossflow)</w:t>
      </w:r>
      <w:r w:rsidR="00C6267C">
        <w:rPr>
          <w:rFonts w:eastAsiaTheme="minorEastAsia"/>
        </w:rPr>
        <w:t>]</w:t>
      </w:r>
      <w:r w:rsidR="000A2CC6">
        <w:rPr>
          <w:rFonts w:eastAsiaTheme="minorEastAsia"/>
        </w:rPr>
        <w:t xml:space="preserve">. </w:t>
      </w:r>
      <w:r w:rsidR="000A2CC6" w:rsidRPr="00C47AE9">
        <w:rPr>
          <w:rFonts w:eastAsiaTheme="minorEastAsia"/>
        </w:rPr>
        <w:t>T</w:t>
      </w:r>
      <w:r w:rsidR="000A2CC6" w:rsidRPr="00C47AE9">
        <w:rPr>
          <w:rFonts w:eastAsiaTheme="minorEastAsia"/>
          <w:lang w:val="en-US"/>
        </w:rPr>
        <w:t>he resulting electrical field over the densely haired antenna is the same across test cases</w:t>
      </w:r>
      <w:r w:rsidR="00AA4EB9">
        <w:rPr>
          <w:rFonts w:eastAsiaTheme="minorEastAsia"/>
          <w:lang w:val="en-US"/>
        </w:rPr>
        <w:t xml:space="preserve"> (</w:t>
      </w:r>
      <w:r w:rsidR="00AA4EB9" w:rsidRPr="00C47AE9">
        <w:rPr>
          <w:rFonts w:eastAsiaTheme="minorEastAsia"/>
          <w:lang w:val="en-US"/>
        </w:rPr>
        <w:t>Fig</w:t>
      </w:r>
      <w:r w:rsidR="00AA4EB9">
        <w:rPr>
          <w:rFonts w:eastAsiaTheme="minorEastAsia"/>
          <w:lang w:val="en-US"/>
        </w:rPr>
        <w:t>ure</w:t>
      </w:r>
      <w:r w:rsidR="00AA4EB9" w:rsidRPr="00C47AE9">
        <w:rPr>
          <w:rFonts w:eastAsiaTheme="minorEastAsia"/>
          <w:lang w:val="en-US"/>
        </w:rPr>
        <w:t xml:space="preserve"> </w:t>
      </w:r>
      <w:r w:rsidR="00AA4EB9">
        <w:rPr>
          <w:rFonts w:eastAsiaTheme="minorEastAsia"/>
          <w:lang w:val="en-US"/>
        </w:rPr>
        <w:t>8B-C and 8F-G)</w:t>
      </w:r>
      <w:r w:rsidR="000A2CC6" w:rsidRPr="00C47AE9">
        <w:rPr>
          <w:rFonts w:eastAsiaTheme="minorEastAsia"/>
          <w:lang w:val="en-US"/>
        </w:rPr>
        <w:t>. In Fig</w:t>
      </w:r>
      <w:r w:rsidR="000A2CC6">
        <w:rPr>
          <w:rFonts w:eastAsiaTheme="minorEastAsia"/>
          <w:lang w:val="en-US"/>
        </w:rPr>
        <w:t>ure</w:t>
      </w:r>
      <w:r w:rsidR="000A2CC6" w:rsidRPr="00C47AE9">
        <w:rPr>
          <w:rFonts w:eastAsiaTheme="minorEastAsia"/>
          <w:lang w:val="en-US"/>
        </w:rPr>
        <w:t xml:space="preserve"> </w:t>
      </w:r>
      <w:r w:rsidR="000A2CC6">
        <w:rPr>
          <w:rFonts w:eastAsiaTheme="minorEastAsia"/>
          <w:lang w:val="en-US"/>
        </w:rPr>
        <w:t>8B,</w:t>
      </w:r>
      <w:r w:rsidR="000A2CC6" w:rsidRPr="00C47AE9">
        <w:rPr>
          <w:rFonts w:eastAsiaTheme="minorEastAsia"/>
          <w:lang w:val="en-US"/>
        </w:rPr>
        <w:t xml:space="preserve"> the electrical potential var</w:t>
      </w:r>
      <w:r>
        <w:rPr>
          <w:rFonts w:eastAsiaTheme="minorEastAsia"/>
          <w:lang w:val="en-US"/>
        </w:rPr>
        <w:t>ies</w:t>
      </w:r>
      <w:r w:rsidR="000A2CC6" w:rsidRPr="00C47AE9">
        <w:rPr>
          <w:rFonts w:eastAsiaTheme="minorEastAsia"/>
          <w:lang w:val="en-US"/>
        </w:rPr>
        <w:t xml:space="preserve"> from </w:t>
      </w:r>
      <m:oMath>
        <m:r>
          <w:rPr>
            <w:rFonts w:ascii="Cambria Math" w:eastAsiaTheme="minorEastAsia" w:hAnsi="Cambria Math"/>
            <w:lang w:val="en-US"/>
          </w:rPr>
          <m:t>-8</m:t>
        </m:r>
      </m:oMath>
      <w:r w:rsidR="000A2CC6">
        <w:rPr>
          <w:rFonts w:eastAsiaTheme="minorEastAsia"/>
          <w:lang w:val="en-US"/>
        </w:rPr>
        <w:t xml:space="preserve"> </w:t>
      </w:r>
      <w:r w:rsidR="000A2CC6" w:rsidRPr="00C47AE9">
        <w:rPr>
          <w:rFonts w:eastAsiaTheme="minorEastAsia"/>
          <w:lang w:val="en-US"/>
        </w:rPr>
        <w:t xml:space="preserve">V on the surface to 0 in the far field. Locally, the </w:t>
      </w:r>
      <w:r>
        <w:rPr>
          <w:rFonts w:eastAsiaTheme="minorEastAsia"/>
          <w:lang w:val="en-US"/>
        </w:rPr>
        <w:t>e</w:t>
      </w:r>
      <w:r w:rsidR="000A2CC6" w:rsidRPr="00C47AE9">
        <w:rPr>
          <w:rFonts w:eastAsiaTheme="minorEastAsia"/>
          <w:lang w:val="en-US"/>
        </w:rPr>
        <w:t>lectrical field enhance</w:t>
      </w:r>
      <w:r>
        <w:rPr>
          <w:rFonts w:eastAsiaTheme="minorEastAsia"/>
          <w:lang w:val="en-US"/>
        </w:rPr>
        <w:t>s</w:t>
      </w:r>
      <w:r w:rsidR="000A2CC6" w:rsidRPr="00C47AE9">
        <w:rPr>
          <w:rFonts w:eastAsiaTheme="minorEastAsia"/>
          <w:lang w:val="en-US"/>
        </w:rPr>
        <w:t xml:space="preserve"> at the </w:t>
      </w:r>
      <w:r>
        <w:rPr>
          <w:rFonts w:eastAsiaTheme="minorEastAsia"/>
          <w:lang w:val="en-US"/>
        </w:rPr>
        <w:t xml:space="preserve">sharp </w:t>
      </w:r>
      <w:r w:rsidR="000A2CC6" w:rsidRPr="00C47AE9">
        <w:rPr>
          <w:rFonts w:eastAsiaTheme="minorEastAsia"/>
          <w:lang w:val="en-US"/>
        </w:rPr>
        <w:t>hair tips and in areas of curvature on the antenna, following (</w:t>
      </w:r>
      <w:r w:rsidR="000A2CC6">
        <w:rPr>
          <w:rFonts w:eastAsiaTheme="minorEastAsia"/>
          <w:lang w:val="en-US"/>
        </w:rPr>
        <w:t>2</w:t>
      </w:r>
      <w:r w:rsidR="009F2B70">
        <w:rPr>
          <w:rFonts w:eastAsiaTheme="minorEastAsia"/>
          <w:lang w:val="en-US"/>
        </w:rPr>
        <w:t>)</w:t>
      </w:r>
      <w:r w:rsidR="009F2B70" w:rsidRPr="009F2B70">
        <w:rPr>
          <w:rFonts w:eastAsiaTheme="minorEastAsia"/>
          <w:lang w:val="en-US"/>
        </w:rPr>
        <w:t xml:space="preserve"> </w:t>
      </w:r>
      <w:r w:rsidR="009F2B70">
        <w:rPr>
          <w:rFonts w:eastAsiaTheme="minorEastAsia"/>
          <w:lang w:val="en-US"/>
        </w:rPr>
        <w:t>(</w:t>
      </w:r>
      <w:r w:rsidR="009F2B70" w:rsidRPr="00C47AE9">
        <w:rPr>
          <w:rFonts w:eastAsiaTheme="minorEastAsia"/>
          <w:lang w:val="en-US"/>
        </w:rPr>
        <w:t>Fig</w:t>
      </w:r>
      <w:r w:rsidR="009F2B70">
        <w:rPr>
          <w:rFonts w:eastAsiaTheme="minorEastAsia"/>
          <w:lang w:val="en-US"/>
        </w:rPr>
        <w:t>ure</w:t>
      </w:r>
      <w:r w:rsidR="009F2B70" w:rsidRPr="00C47AE9">
        <w:rPr>
          <w:rFonts w:eastAsiaTheme="minorEastAsia"/>
          <w:lang w:val="en-US"/>
        </w:rPr>
        <w:t xml:space="preserve"> </w:t>
      </w:r>
      <w:r w:rsidR="009F2B70">
        <w:rPr>
          <w:rFonts w:eastAsiaTheme="minorEastAsia"/>
          <w:lang w:val="en-US"/>
        </w:rPr>
        <w:t>8C and 8G</w:t>
      </w:r>
      <w:r w:rsidR="000A2CC6" w:rsidRPr="00C47AE9">
        <w:rPr>
          <w:rFonts w:eastAsiaTheme="minorEastAsia"/>
          <w:lang w:val="en-US"/>
        </w:rPr>
        <w:t>).</w:t>
      </w:r>
    </w:p>
    <w:p w14:paraId="6F349F65" w14:textId="2ECDD4C6" w:rsidR="00195D31" w:rsidRDefault="00195D31" w:rsidP="00D6790C">
      <w:pPr>
        <w:spacing w:after="0" w:line="240" w:lineRule="auto"/>
        <w:jc w:val="both"/>
        <w:rPr>
          <w:rFonts w:eastAsiaTheme="minorEastAsia"/>
          <w:lang w:val="en-US"/>
        </w:rPr>
      </w:pPr>
    </w:p>
    <w:p w14:paraId="0228C7B5" w14:textId="06E4838B" w:rsidR="00F06E58" w:rsidRPr="00F06E58" w:rsidRDefault="00F06E58" w:rsidP="00D6790C">
      <w:pPr>
        <w:spacing w:after="0" w:line="240" w:lineRule="auto"/>
        <w:jc w:val="both"/>
        <w:rPr>
          <w:rFonts w:eastAsiaTheme="minorEastAsia"/>
        </w:rPr>
      </w:pPr>
      <w:r w:rsidRPr="00C47AE9">
        <w:rPr>
          <w:rFonts w:eastAsiaTheme="minorEastAsia"/>
        </w:rPr>
        <w:t>Fig</w:t>
      </w:r>
      <w:r>
        <w:rPr>
          <w:rFonts w:eastAsiaTheme="minorEastAsia"/>
        </w:rPr>
        <w:t>ure 8D and 8H</w:t>
      </w:r>
      <w:r w:rsidR="001825E4">
        <w:rPr>
          <w:rFonts w:eastAsiaTheme="minorEastAsia"/>
        </w:rPr>
        <w:t xml:space="preserve"> display</w:t>
      </w:r>
      <w:r w:rsidRPr="00C47AE9">
        <w:rPr>
          <w:rFonts w:eastAsiaTheme="minorEastAsia"/>
        </w:rPr>
        <w:t xml:space="preserve"> the relative capture rates </w:t>
      </w:r>
      <w:r w:rsidR="00ED2889">
        <w:rPr>
          <w:rFonts w:eastAsiaTheme="minorEastAsia"/>
        </w:rPr>
        <w:t>(</w:t>
      </w:r>
      <w:r w:rsidR="00BF2D6E">
        <w:rPr>
          <w:rFonts w:eastAsiaTheme="minorEastAsia"/>
        </w:rPr>
        <w:t xml:space="preserve">percentage change in </w:t>
      </w:r>
      <w:r w:rsidRPr="00C47AE9">
        <w:rPr>
          <w:rFonts w:eastAsiaTheme="minorEastAsia"/>
        </w:rPr>
        <w:t>capture rate relative to uncharged case</w:t>
      </w:r>
      <w:r w:rsidR="00BF2D6E">
        <w:rPr>
          <w:rFonts w:eastAsiaTheme="minorEastAsia"/>
        </w:rPr>
        <w:t>s</w:t>
      </w:r>
      <w:r w:rsidR="00ED2889">
        <w:rPr>
          <w:rFonts w:eastAsiaTheme="minorEastAsia"/>
        </w:rPr>
        <w:t>)</w:t>
      </w:r>
      <w:r w:rsidRPr="00C47AE9">
        <w:rPr>
          <w:rFonts w:eastAsiaTheme="minorEastAsia"/>
        </w:rPr>
        <w:t xml:space="preserve">. </w:t>
      </w:r>
      <w:r w:rsidR="00BF2D6E">
        <w:rPr>
          <w:rFonts w:eastAsiaTheme="minorEastAsia"/>
        </w:rPr>
        <w:t xml:space="preserve">The trends are irrespective of hairs being present. Hence, </w:t>
      </w:r>
      <w:r w:rsidRPr="00C47AE9">
        <w:rPr>
          <w:rFonts w:eastAsiaTheme="minorEastAsia"/>
        </w:rPr>
        <w:t xml:space="preserve">effective charges as small as 0.01 q serve to double or triple the overall capture rate. This is </w:t>
      </w:r>
      <w:r w:rsidR="00BF2D6E">
        <w:rPr>
          <w:rFonts w:eastAsiaTheme="minorEastAsia"/>
        </w:rPr>
        <w:t xml:space="preserve">in </w:t>
      </w:r>
      <w:r w:rsidR="00BF2D6E" w:rsidRPr="00C47AE9">
        <w:rPr>
          <w:rFonts w:eastAsiaTheme="minorEastAsia"/>
        </w:rPr>
        <w:t xml:space="preserve">good agreement </w:t>
      </w:r>
      <w:r w:rsidRPr="00C47AE9">
        <w:rPr>
          <w:rFonts w:eastAsiaTheme="minorEastAsia"/>
        </w:rPr>
        <w:t>with the experimental results for a -8</w:t>
      </w:r>
      <w:r>
        <w:rPr>
          <w:rFonts w:eastAsiaTheme="minorEastAsia"/>
        </w:rPr>
        <w:t xml:space="preserve"> </w:t>
      </w:r>
      <w:r w:rsidRPr="00C47AE9">
        <w:rPr>
          <w:rFonts w:eastAsiaTheme="minorEastAsia"/>
        </w:rPr>
        <w:t>V biased antenna</w:t>
      </w:r>
      <w:r w:rsidR="00BF2D6E">
        <w:rPr>
          <w:rFonts w:eastAsiaTheme="minorEastAsia"/>
        </w:rPr>
        <w:t xml:space="preserve"> and </w:t>
      </w:r>
      <w:r w:rsidRPr="00C47AE9">
        <w:rPr>
          <w:rFonts w:eastAsiaTheme="minorEastAsia"/>
        </w:rPr>
        <w:t xml:space="preserve">the </w:t>
      </w:r>
      <w:r w:rsidR="00BF2D6E">
        <w:rPr>
          <w:rFonts w:eastAsiaTheme="minorEastAsia"/>
        </w:rPr>
        <w:t>expected magnitude of electrostatic forces on polarised molecules close</w:t>
      </w:r>
      <w:r>
        <w:rPr>
          <w:rFonts w:eastAsiaTheme="minorEastAsia"/>
        </w:rPr>
        <w:t xml:space="preserve"> to the antenna</w:t>
      </w:r>
      <w:r w:rsidRPr="00C47AE9">
        <w:rPr>
          <w:rFonts w:eastAsiaTheme="minorEastAsia"/>
        </w:rPr>
        <w:t xml:space="preserve">. </w:t>
      </w:r>
      <w:r w:rsidR="00BF2D6E">
        <w:rPr>
          <w:rFonts w:eastAsiaTheme="minorEastAsia"/>
        </w:rPr>
        <w:t>C</w:t>
      </w:r>
      <w:r w:rsidRPr="00C47AE9">
        <w:rPr>
          <w:rFonts w:eastAsiaTheme="minorEastAsia"/>
        </w:rPr>
        <w:t>ompari</w:t>
      </w:r>
      <w:r w:rsidR="00BF2D6E">
        <w:rPr>
          <w:rFonts w:eastAsiaTheme="minorEastAsia"/>
        </w:rPr>
        <w:t>ng</w:t>
      </w:r>
      <w:r w:rsidRPr="00C47AE9">
        <w:rPr>
          <w:rFonts w:eastAsiaTheme="minorEastAsia"/>
        </w:rPr>
        <w:t xml:space="preserve"> </w:t>
      </w:r>
      <w:r w:rsidR="00BF2D6E">
        <w:rPr>
          <w:rFonts w:eastAsiaTheme="minorEastAsia"/>
        </w:rPr>
        <w:t>to</w:t>
      </w:r>
      <w:r w:rsidR="00BF2D6E" w:rsidRPr="00C47AE9">
        <w:rPr>
          <w:rFonts w:eastAsiaTheme="minorEastAsia"/>
        </w:rPr>
        <w:t xml:space="preserve"> </w:t>
      </w:r>
      <w:r w:rsidRPr="00C47AE9">
        <w:rPr>
          <w:rFonts w:eastAsiaTheme="minorEastAsia"/>
        </w:rPr>
        <w:t xml:space="preserve">the fluid flow </w:t>
      </w:r>
      <w:r w:rsidR="00BF2D6E">
        <w:rPr>
          <w:rFonts w:eastAsiaTheme="minorEastAsia"/>
        </w:rPr>
        <w:t>influe</w:t>
      </w:r>
      <w:r w:rsidR="009D39F2">
        <w:rPr>
          <w:rFonts w:eastAsiaTheme="minorEastAsia"/>
        </w:rPr>
        <w:t>n</w:t>
      </w:r>
      <w:r w:rsidR="00BF2D6E">
        <w:rPr>
          <w:rFonts w:eastAsiaTheme="minorEastAsia"/>
        </w:rPr>
        <w:t>ce</w:t>
      </w:r>
      <w:r w:rsidRPr="00C47AE9">
        <w:rPr>
          <w:rFonts w:eastAsiaTheme="minorEastAsia"/>
        </w:rPr>
        <w:t xml:space="preserve">, for </w:t>
      </w:r>
      <w:r w:rsidR="009D39F2">
        <w:rPr>
          <w:rFonts w:eastAsiaTheme="minorEastAsia"/>
        </w:rPr>
        <w:t xml:space="preserve">an </w:t>
      </w:r>
      <w:r w:rsidRPr="00C47AE9">
        <w:rPr>
          <w:rFonts w:eastAsiaTheme="minorEastAsia"/>
        </w:rPr>
        <w:t xml:space="preserve">effective charge </w:t>
      </w:r>
      <w:r>
        <w:rPr>
          <w:rFonts w:eastAsiaTheme="minorEastAsia"/>
        </w:rPr>
        <w:t>of at least</w:t>
      </w:r>
      <w:r w:rsidRPr="00C47AE9">
        <w:rPr>
          <w:rFonts w:eastAsiaTheme="minorEastAsia"/>
        </w:rPr>
        <w:t xml:space="preserve"> 0.</w:t>
      </w:r>
      <w:r>
        <w:rPr>
          <w:rFonts w:eastAsiaTheme="minorEastAsia"/>
        </w:rPr>
        <w:t>1</w:t>
      </w:r>
      <w:r w:rsidRPr="00C47AE9">
        <w:rPr>
          <w:rFonts w:eastAsiaTheme="minorEastAsia"/>
        </w:rPr>
        <w:t xml:space="preserve"> q</w:t>
      </w:r>
      <w:r>
        <w:rPr>
          <w:rFonts w:eastAsiaTheme="minorEastAsia"/>
        </w:rPr>
        <w:t>,</w:t>
      </w:r>
      <w:r w:rsidRPr="00C47AE9">
        <w:rPr>
          <w:rFonts w:eastAsiaTheme="minorEastAsia"/>
        </w:rPr>
        <w:t xml:space="preserve"> </w:t>
      </w:r>
      <w:r w:rsidR="009D39F2">
        <w:rPr>
          <w:rFonts w:eastAsiaTheme="minorEastAsia"/>
        </w:rPr>
        <w:t>there is</w:t>
      </w:r>
      <w:r w:rsidRPr="00C47AE9">
        <w:rPr>
          <w:rFonts w:eastAsiaTheme="minorEastAsia"/>
        </w:rPr>
        <w:t xml:space="preserve"> no variation in the catch results across flow speeds for either geometry. Thus, this study shows the </w:t>
      </w:r>
      <w:r w:rsidR="009D39F2">
        <w:rPr>
          <w:rFonts w:eastAsiaTheme="minorEastAsia"/>
        </w:rPr>
        <w:t xml:space="preserve">possibility for </w:t>
      </w:r>
      <w:r w:rsidRPr="00C47AE9">
        <w:rPr>
          <w:rFonts w:eastAsiaTheme="minorEastAsia"/>
        </w:rPr>
        <w:t>electrostatic</w:t>
      </w:r>
      <w:r w:rsidR="009D39F2">
        <w:rPr>
          <w:rFonts w:eastAsiaTheme="minorEastAsia"/>
        </w:rPr>
        <w:t xml:space="preserve"> forces to</w:t>
      </w:r>
      <w:r w:rsidRPr="00C47AE9">
        <w:rPr>
          <w:rFonts w:eastAsiaTheme="minorEastAsia"/>
        </w:rPr>
        <w:t xml:space="preserve"> dominate </w:t>
      </w:r>
      <w:r w:rsidR="009D39F2">
        <w:rPr>
          <w:rFonts w:eastAsiaTheme="minorEastAsia"/>
        </w:rPr>
        <w:t>and</w:t>
      </w:r>
      <w:r w:rsidRPr="00C47AE9">
        <w:rPr>
          <w:rFonts w:eastAsiaTheme="minorEastAsia"/>
        </w:rPr>
        <w:t xml:space="preserve"> attract more volatiles from the background dispersion to the antenna at a faster rate than the fluid flow delivers. This indicates an increased range and area of capture.</w:t>
      </w:r>
    </w:p>
    <w:p w14:paraId="61E34EC9" w14:textId="088DB2E6" w:rsidR="00037DBB" w:rsidRDefault="00195D31" w:rsidP="00D6790C">
      <w:pPr>
        <w:spacing w:line="240" w:lineRule="auto"/>
        <w:rPr>
          <w:rFonts w:eastAsiaTheme="minorEastAsia"/>
          <w:lang w:val="en-US"/>
        </w:rPr>
      </w:pPr>
      <w:r>
        <w:rPr>
          <w:rFonts w:eastAsiaTheme="minorEastAsia"/>
          <w:lang w:val="en-US"/>
        </w:rPr>
        <w:br w:type="page"/>
      </w:r>
    </w:p>
    <w:p w14:paraId="4535FF36" w14:textId="5DF37F85" w:rsidR="00833928" w:rsidRPr="00F06E58" w:rsidRDefault="00147793" w:rsidP="00D6790C">
      <w:pPr>
        <w:spacing w:line="240" w:lineRule="auto"/>
        <w:rPr>
          <w:rFonts w:eastAsiaTheme="minorEastAsia"/>
          <w:lang w:val="en-US"/>
        </w:rPr>
      </w:pPr>
      <w:r>
        <w:rPr>
          <w:rFonts w:eastAsiaTheme="minorEastAsia"/>
          <w:noProof/>
          <w:lang w:val="en-US"/>
        </w:rPr>
        <w:lastRenderedPageBreak/>
        <mc:AlternateContent>
          <mc:Choice Requires="wpg">
            <w:drawing>
              <wp:anchor distT="0" distB="0" distL="114300" distR="114300" simplePos="0" relativeHeight="251658245" behindDoc="0" locked="0" layoutInCell="1" allowOverlap="1" wp14:anchorId="0BAD0AEC" wp14:editId="3DF6ADC6">
                <wp:simplePos x="0" y="0"/>
                <wp:positionH relativeFrom="column">
                  <wp:posOffset>103367</wp:posOffset>
                </wp:positionH>
                <wp:positionV relativeFrom="paragraph">
                  <wp:posOffset>0</wp:posOffset>
                </wp:positionV>
                <wp:extent cx="5731510" cy="8850603"/>
                <wp:effectExtent l="0" t="0" r="2540" b="8255"/>
                <wp:wrapTopAndBottom/>
                <wp:docPr id="1743720464" name="Group 2"/>
                <wp:cNvGraphicFramePr/>
                <a:graphic xmlns:a="http://schemas.openxmlformats.org/drawingml/2006/main">
                  <a:graphicData uri="http://schemas.microsoft.com/office/word/2010/wordprocessingGroup">
                    <wpg:wgp>
                      <wpg:cNvGrpSpPr/>
                      <wpg:grpSpPr>
                        <a:xfrm>
                          <a:off x="0" y="0"/>
                          <a:ext cx="5731510" cy="8850603"/>
                          <a:chOff x="0" y="0"/>
                          <a:chExt cx="5731510" cy="8850603"/>
                        </a:xfrm>
                      </wpg:grpSpPr>
                      <wps:wsp>
                        <wps:cNvPr id="1579712016" name="Text Box 1"/>
                        <wps:cNvSpPr txBox="1"/>
                        <wps:spPr>
                          <a:xfrm>
                            <a:off x="0" y="7601447"/>
                            <a:ext cx="5731510" cy="1249156"/>
                          </a:xfrm>
                          <a:prstGeom prst="rect">
                            <a:avLst/>
                          </a:prstGeom>
                          <a:solidFill>
                            <a:prstClr val="white"/>
                          </a:solidFill>
                          <a:ln>
                            <a:noFill/>
                          </a:ln>
                        </wps:spPr>
                        <wps:txbx>
                          <w:txbxContent>
                            <w:p w14:paraId="04606AE1" w14:textId="26C78F7E" w:rsidR="00811D59" w:rsidRPr="00811D59" w:rsidRDefault="003F6CD6" w:rsidP="00192844">
                              <w:pPr>
                                <w:pStyle w:val="Caption"/>
                                <w:jc w:val="both"/>
                                <w:rPr>
                                  <w:i w:val="0"/>
                                  <w:iCs w:val="0"/>
                                  <w:sz w:val="22"/>
                                  <w:szCs w:val="22"/>
                                </w:rPr>
                              </w:pPr>
                              <w:r w:rsidRPr="00811D59">
                                <w:rPr>
                                  <w:b/>
                                  <w:bCs/>
                                  <w:i w:val="0"/>
                                  <w:iCs w:val="0"/>
                                </w:rPr>
                                <w:t>Figure 8</w:t>
                              </w:r>
                              <w:r>
                                <w:rPr>
                                  <w:b/>
                                  <w:bCs/>
                                  <w:i w:val="0"/>
                                  <w:iCs w:val="0"/>
                                </w:rPr>
                                <w:t xml:space="preserve"> </w:t>
                              </w:r>
                              <w:r w:rsidRPr="00C01FC7">
                                <w:rPr>
                                  <w:rFonts w:eastAsiaTheme="minorEastAsia"/>
                                  <w:i w:val="0"/>
                                  <w:iCs w:val="0"/>
                                  <w:sz w:val="20"/>
                                  <w:szCs w:val="20"/>
                                </w:rPr>
                                <w:t xml:space="preserve">Fluid flow profile over an antenna for an incoming flow of </w:t>
                              </w:r>
                              <m:oMath>
                                <m:sSub>
                                  <m:sSubPr>
                                    <m:ctrlPr>
                                      <w:rPr>
                                        <w:rFonts w:ascii="Cambria Math" w:eastAsiaTheme="minorEastAsia" w:hAnsi="Cambria Math"/>
                                        <w:iCs w:val="0"/>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0</m:t>
                                    </m:r>
                                  </m:sub>
                                </m:sSub>
                              </m:oMath>
                              <w:r w:rsidRPr="00C01FC7">
                                <w:rPr>
                                  <w:rFonts w:eastAsiaTheme="minorEastAsia"/>
                                  <w:i w:val="0"/>
                                  <w:iCs w:val="0"/>
                                  <w:sz w:val="20"/>
                                  <w:szCs w:val="20"/>
                                </w:rPr>
                                <w:t xml:space="preserve"> = 0.1 m/s. A boundary layer form</w:t>
                              </w:r>
                              <w:r w:rsidR="00CD131F">
                                <w:rPr>
                                  <w:rFonts w:eastAsiaTheme="minorEastAsia"/>
                                  <w:i w:val="0"/>
                                  <w:iCs w:val="0"/>
                                  <w:sz w:val="20"/>
                                  <w:szCs w:val="20"/>
                                </w:rPr>
                                <w:t>s</w:t>
                              </w:r>
                              <w:r w:rsidRPr="00C01FC7">
                                <w:rPr>
                                  <w:rFonts w:eastAsiaTheme="minorEastAsia"/>
                                  <w:i w:val="0"/>
                                  <w:iCs w:val="0"/>
                                  <w:sz w:val="20"/>
                                  <w:szCs w:val="20"/>
                                </w:rPr>
                                <w:t xml:space="preserve"> with slower flow speeds close to the antenna surface (tending to 0 at the surface) and increasing to the freestream velocity further from the antenna</w:t>
                              </w:r>
                              <w:r>
                                <w:rPr>
                                  <w:rFonts w:eastAsiaTheme="minorEastAsia"/>
                                  <w:i w:val="0"/>
                                  <w:iCs w:val="0"/>
                                  <w:sz w:val="20"/>
                                  <w:szCs w:val="20"/>
                                </w:rPr>
                                <w:t xml:space="preserve"> (A, E)</w:t>
                              </w:r>
                              <w:r w:rsidRPr="00C01FC7">
                                <w:rPr>
                                  <w:rFonts w:eastAsiaTheme="minorEastAsia"/>
                                  <w:i w:val="0"/>
                                  <w:iCs w:val="0"/>
                                  <w:sz w:val="20"/>
                                  <w:szCs w:val="20"/>
                                </w:rPr>
                                <w:t>.</w:t>
                              </w:r>
                              <w:r>
                                <w:rPr>
                                  <w:rFonts w:eastAsiaTheme="minorEastAsia"/>
                                  <w:i w:val="0"/>
                                  <w:iCs w:val="0"/>
                                  <w:sz w:val="20"/>
                                  <w:szCs w:val="20"/>
                                </w:rPr>
                                <w:t xml:space="preserve"> </w:t>
                              </w:r>
                              <w:r w:rsidRPr="00C01FC7">
                                <w:rPr>
                                  <w:rFonts w:eastAsiaTheme="minorEastAsia"/>
                                  <w:i w:val="0"/>
                                  <w:iCs w:val="0"/>
                                  <w:sz w:val="20"/>
                                  <w:szCs w:val="20"/>
                                </w:rPr>
                                <w:t>Images of the modelled electrical field generated by a biased antenna</w:t>
                              </w:r>
                              <w:r>
                                <w:rPr>
                                  <w:rFonts w:eastAsiaTheme="minorEastAsia"/>
                                  <w:i w:val="0"/>
                                  <w:iCs w:val="0"/>
                                  <w:sz w:val="20"/>
                                  <w:szCs w:val="20"/>
                                </w:rPr>
                                <w:t xml:space="preserve"> showing</w:t>
                              </w:r>
                              <w:r w:rsidRPr="00C01FC7">
                                <w:rPr>
                                  <w:rFonts w:eastAsiaTheme="minorEastAsia"/>
                                  <w:i w:val="0"/>
                                  <w:iCs w:val="0"/>
                                  <w:sz w:val="20"/>
                                  <w:szCs w:val="20"/>
                                </w:rPr>
                                <w:t xml:space="preserve"> the electrical potential decay from -8</w:t>
                              </w:r>
                              <w:r>
                                <w:rPr>
                                  <w:rFonts w:eastAsiaTheme="minorEastAsia"/>
                                  <w:i w:val="0"/>
                                  <w:iCs w:val="0"/>
                                  <w:sz w:val="20"/>
                                  <w:szCs w:val="20"/>
                                </w:rPr>
                                <w:t xml:space="preserve"> </w:t>
                              </w:r>
                              <w:r w:rsidRPr="00C01FC7">
                                <w:rPr>
                                  <w:rFonts w:eastAsiaTheme="minorEastAsia"/>
                                  <w:i w:val="0"/>
                                  <w:iCs w:val="0"/>
                                  <w:sz w:val="20"/>
                                  <w:szCs w:val="20"/>
                                </w:rPr>
                                <w:t>V to 0 over several antennal lengths/radii</w:t>
                              </w:r>
                              <w:r>
                                <w:rPr>
                                  <w:rFonts w:eastAsiaTheme="minorEastAsia"/>
                                  <w:i w:val="0"/>
                                  <w:iCs w:val="0"/>
                                  <w:sz w:val="20"/>
                                  <w:szCs w:val="20"/>
                                </w:rPr>
                                <w:t xml:space="preserve"> (B, F) and </w:t>
                              </w:r>
                              <w:r w:rsidRPr="00C01FC7">
                                <w:rPr>
                                  <w:rFonts w:eastAsiaTheme="minorEastAsia"/>
                                  <w:i w:val="0"/>
                                  <w:iCs w:val="0"/>
                                  <w:sz w:val="20"/>
                                  <w:szCs w:val="20"/>
                                </w:rPr>
                                <w:t>the resulting electrical field, show</w:t>
                              </w:r>
                              <w:r>
                                <w:rPr>
                                  <w:rFonts w:eastAsiaTheme="minorEastAsia"/>
                                  <w:i w:val="0"/>
                                  <w:iCs w:val="0"/>
                                  <w:sz w:val="20"/>
                                  <w:szCs w:val="20"/>
                                </w:rPr>
                                <w:t>ing</w:t>
                              </w:r>
                              <w:r w:rsidRPr="00C01FC7">
                                <w:rPr>
                                  <w:rFonts w:eastAsiaTheme="minorEastAsia"/>
                                  <w:i w:val="0"/>
                                  <w:iCs w:val="0"/>
                                  <w:sz w:val="20"/>
                                  <w:szCs w:val="20"/>
                                </w:rPr>
                                <w:t xml:space="preserve"> enhancement at the hair tips and over the curved tip of the antenna</w:t>
                              </w:r>
                              <w:r>
                                <w:rPr>
                                  <w:rFonts w:eastAsiaTheme="minorEastAsia"/>
                                  <w:i w:val="0"/>
                                  <w:iCs w:val="0"/>
                                  <w:sz w:val="20"/>
                                  <w:szCs w:val="20"/>
                                </w:rPr>
                                <w:t>,</w:t>
                              </w:r>
                              <w:r w:rsidRPr="00C01FC7">
                                <w:rPr>
                                  <w:rFonts w:eastAsiaTheme="minorEastAsia"/>
                                  <w:i w:val="0"/>
                                  <w:iCs w:val="0"/>
                                  <w:sz w:val="20"/>
                                  <w:szCs w:val="20"/>
                                </w:rPr>
                                <w:t xml:space="preserve"> where two dimensions of curvature are present</w:t>
                              </w:r>
                              <w:r>
                                <w:rPr>
                                  <w:rFonts w:eastAsiaTheme="minorEastAsia"/>
                                  <w:i w:val="0"/>
                                  <w:iCs w:val="0"/>
                                  <w:sz w:val="20"/>
                                  <w:szCs w:val="20"/>
                                </w:rPr>
                                <w:t xml:space="preserve"> (C, G)</w:t>
                              </w:r>
                              <w:r w:rsidRPr="00C01FC7">
                                <w:rPr>
                                  <w:rFonts w:eastAsiaTheme="minorEastAsia"/>
                                  <w:i w:val="0"/>
                                  <w:iCs w:val="0"/>
                                  <w:sz w:val="20"/>
                                  <w:szCs w:val="20"/>
                                </w:rPr>
                                <w:t>.</w:t>
                              </w:r>
                              <w:r>
                                <w:rPr>
                                  <w:rFonts w:eastAsiaTheme="minorEastAsia"/>
                                  <w:i w:val="0"/>
                                  <w:iCs w:val="0"/>
                                  <w:sz w:val="20"/>
                                  <w:szCs w:val="20"/>
                                </w:rPr>
                                <w:t xml:space="preserve"> </w:t>
                              </w:r>
                              <w:r w:rsidRPr="00C01FC7">
                                <w:rPr>
                                  <w:rFonts w:eastAsiaTheme="minorEastAsia"/>
                                  <w:i w:val="0"/>
                                  <w:iCs w:val="0"/>
                                  <w:sz w:val="20"/>
                                  <w:szCs w:val="20"/>
                                </w:rPr>
                                <w:t>Relative catch efficiency of an antenna for different flow speeds and</w:t>
                              </w:r>
                              <w:r>
                                <w:rPr>
                                  <w:rFonts w:eastAsiaTheme="minorEastAsia"/>
                                  <w:i w:val="0"/>
                                  <w:iCs w:val="0"/>
                                  <w:sz w:val="20"/>
                                  <w:szCs w:val="20"/>
                                </w:rPr>
                                <w:t xml:space="preserve"> no/dense sensilla</w:t>
                              </w:r>
                              <w:r w:rsidRPr="00C01FC7">
                                <w:rPr>
                                  <w:rFonts w:eastAsiaTheme="minorEastAsia"/>
                                  <w:i w:val="0"/>
                                  <w:iCs w:val="0"/>
                                  <w:sz w:val="20"/>
                                  <w:szCs w:val="20"/>
                                </w:rPr>
                                <w:t xml:space="preserve"> antenna </w:t>
                              </w:r>
                              <w:r>
                                <w:rPr>
                                  <w:rFonts w:eastAsiaTheme="minorEastAsia"/>
                                  <w:i w:val="0"/>
                                  <w:iCs w:val="0"/>
                                  <w:sz w:val="20"/>
                                  <w:szCs w:val="20"/>
                                </w:rPr>
                                <w:t>(D, H)</w:t>
                              </w:r>
                              <w:r w:rsidRPr="00C01FC7">
                                <w:rPr>
                                  <w:rFonts w:eastAsiaTheme="minorEastAsia"/>
                                  <w:i w:val="0"/>
                                  <w:iCs w:val="0"/>
                                  <w:sz w:val="20"/>
                                  <w:szCs w:val="20"/>
                                </w:rPr>
                                <w:t xml:space="preserve">. </w:t>
                              </w:r>
                              <w:r>
                                <w:rPr>
                                  <w:rFonts w:eastAsiaTheme="minorEastAsia"/>
                                  <w:i w:val="0"/>
                                  <w:iCs w:val="0"/>
                                  <w:sz w:val="20"/>
                                  <w:szCs w:val="20"/>
                                </w:rPr>
                                <w:t xml:space="preserve">Parallel, top; </w:t>
                              </w:r>
                              <w:r w:rsidR="0028784C">
                                <w:rPr>
                                  <w:rFonts w:eastAsiaTheme="minorEastAsia"/>
                                  <w:i w:val="0"/>
                                  <w:iCs w:val="0"/>
                                  <w:sz w:val="20"/>
                                  <w:szCs w:val="20"/>
                                </w:rPr>
                                <w:t>p</w:t>
                              </w:r>
                              <w:r>
                                <w:rPr>
                                  <w:rFonts w:eastAsiaTheme="minorEastAsia"/>
                                  <w:i w:val="0"/>
                                  <w:iCs w:val="0"/>
                                  <w:sz w:val="20"/>
                                  <w:szCs w:val="20"/>
                                </w:rPr>
                                <w:t>erpendicular,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717749095" name="Group 2"/>
                        <wpg:cNvGrpSpPr/>
                        <wpg:grpSpPr>
                          <a:xfrm>
                            <a:off x="143123" y="0"/>
                            <a:ext cx="5436235" cy="7562850"/>
                            <a:chOff x="0" y="0"/>
                            <a:chExt cx="5805171" cy="8536940"/>
                          </a:xfrm>
                        </wpg:grpSpPr>
                        <wpg:grpSp>
                          <wpg:cNvPr id="864274427" name="Group 7"/>
                          <wpg:cNvGrpSpPr/>
                          <wpg:grpSpPr>
                            <a:xfrm>
                              <a:off x="0" y="0"/>
                              <a:ext cx="5805171" cy="4304030"/>
                              <a:chOff x="0" y="0"/>
                              <a:chExt cx="5731510" cy="4211955"/>
                            </a:xfrm>
                          </wpg:grpSpPr>
                          <pic:pic xmlns:pic="http://schemas.openxmlformats.org/drawingml/2006/picture">
                            <pic:nvPicPr>
                              <pic:cNvPr id="1892234540" name="Picture 7" descr="A collage of images of a graph&#10;&#10;AI-generated content may be incorrect."/>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211955"/>
                              </a:xfrm>
                              <a:prstGeom prst="rect">
                                <a:avLst/>
                              </a:prstGeom>
                              <a:noFill/>
                              <a:ln>
                                <a:noFill/>
                              </a:ln>
                            </pic:spPr>
                          </pic:pic>
                          <wpg:graphicFrame>
                            <wpg:cNvPr id="281919872" name="Chart 1">
                              <a:extLst>
                                <a:ext uri="{FF2B5EF4-FFF2-40B4-BE49-F238E27FC236}">
                                  <a16:creationId xmlns:a16="http://schemas.microsoft.com/office/drawing/2014/main" id="{CA5B0BC2-CA02-40C6-93FE-E973A34D31D9}"/>
                                </a:ext>
                              </a:extLst>
                            </wpg:cNvPr>
                            <wpg:cNvFrPr/>
                            <wpg:xfrm>
                              <a:off x="3105509" y="2216989"/>
                              <a:ext cx="2574924" cy="1932305"/>
                            </wpg:xfrm>
                            <a:graphic>
                              <a:graphicData uri="http://schemas.openxmlformats.org/drawingml/2006/chart">
                                <c:chart xmlns:c="http://schemas.openxmlformats.org/drawingml/2006/chart" xmlns:r="http://schemas.openxmlformats.org/officeDocument/2006/relationships" r:id="rId29"/>
                              </a:graphicData>
                            </a:graphic>
                          </wpg:graphicFrame>
                        </wpg:grpSp>
                        <pic:pic xmlns:pic="http://schemas.openxmlformats.org/drawingml/2006/picture">
                          <pic:nvPicPr>
                            <pic:cNvPr id="1528208007" name="Picture 1" descr="A collage of images of circles and graphs&#10;&#10;AI-generated content may be incorrect."/>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4286250"/>
                              <a:ext cx="5731510" cy="4250690"/>
                            </a:xfrm>
                            <a:prstGeom prst="rect">
                              <a:avLst/>
                            </a:prstGeom>
                          </pic:spPr>
                        </pic:pic>
                      </wpg:grpSp>
                    </wpg:wgp>
                  </a:graphicData>
                </a:graphic>
              </wp:anchor>
            </w:drawing>
          </mc:Choice>
          <mc:Fallback>
            <w:pict>
              <v:group w14:anchorId="0BAD0AEC" id="Group 2" o:spid="_x0000_s1055" style="position:absolute;margin-left:8.15pt;margin-top:0;width:451.3pt;height:696.9pt;z-index:251658245" coordsize="57315,88506"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">
                <v:shape id="Text Box 1" o:spid="_x0000_s1056" type="#_x0000_t202" style="position:absolute;top:76014;width:57315;height:12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" stroked="f">
                  <v:textbox inset="0,0,0,0">
                    <w:txbxContent>
                      <w:p w14:paraId="04606AE1" w14:textId="26C78F7E" w:rsidR="00811D59" w:rsidRPr="00811D59" w:rsidRDefault="003F6CD6" w:rsidP="00192844">
                        <w:pPr>
                          <w:pStyle w:val="Caption"/>
                          <w:jc w:val="both"/>
                          <w:rPr>
                            <w:i w:val="0"/>
                            <w:iCs w:val="0"/>
                            <w:sz w:val="22"/>
                            <w:szCs w:val="22"/>
                          </w:rPr>
                        </w:pPr>
                        <w:r w:rsidRPr="00811D59">
                          <w:rPr>
                            <w:b/>
                            <w:bCs/>
                            <w:i w:val="0"/>
                            <w:iCs w:val="0"/>
                          </w:rPr>
                          <w:t>Figure 8</w:t>
                        </w:r>
                        <w:r>
                          <w:rPr>
                            <w:b/>
                            <w:bCs/>
                            <w:i w:val="0"/>
                            <w:iCs w:val="0"/>
                          </w:rPr>
                          <w:t xml:space="preserve"> </w:t>
                        </w:r>
                        <w:r w:rsidRPr="00C01FC7">
                          <w:rPr>
                            <w:rFonts w:eastAsiaTheme="minorEastAsia"/>
                            <w:i w:val="0"/>
                            <w:iCs w:val="0"/>
                            <w:sz w:val="20"/>
                            <w:szCs w:val="20"/>
                          </w:rPr>
                          <w:t xml:space="preserve">Fluid flow profile over an antenna for an incoming flow of </w:t>
                        </w:r>
                        <m:oMath>
                          <m:sSub>
                            <m:sSubPr>
                              <m:ctrlPr>
                                <w:rPr>
                                  <w:rFonts w:ascii="Cambria Math" w:eastAsiaTheme="minorEastAsia" w:hAnsi="Cambria Math"/>
                                  <w:iCs w:val="0"/>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0</m:t>
                              </m:r>
                            </m:sub>
                          </m:sSub>
                        </m:oMath>
                        <w:r w:rsidRPr="00C01FC7">
                          <w:rPr>
                            <w:rFonts w:eastAsiaTheme="minorEastAsia"/>
                            <w:i w:val="0"/>
                            <w:iCs w:val="0"/>
                            <w:sz w:val="20"/>
                            <w:szCs w:val="20"/>
                          </w:rPr>
                          <w:t xml:space="preserve"> = 0.1 m/s. A boundary layer form</w:t>
                        </w:r>
                        <w:r w:rsidR="00CD131F">
                          <w:rPr>
                            <w:rFonts w:eastAsiaTheme="minorEastAsia"/>
                            <w:i w:val="0"/>
                            <w:iCs w:val="0"/>
                            <w:sz w:val="20"/>
                            <w:szCs w:val="20"/>
                          </w:rPr>
                          <w:t>s</w:t>
                        </w:r>
                        <w:r w:rsidRPr="00C01FC7">
                          <w:rPr>
                            <w:rFonts w:eastAsiaTheme="minorEastAsia"/>
                            <w:i w:val="0"/>
                            <w:iCs w:val="0"/>
                            <w:sz w:val="20"/>
                            <w:szCs w:val="20"/>
                          </w:rPr>
                          <w:t xml:space="preserve"> with slower flow speeds close to the antenna surface (tending to 0 at the surface) and increasing to the freestream velocity further from the antenna</w:t>
                        </w:r>
                        <w:r>
                          <w:rPr>
                            <w:rFonts w:eastAsiaTheme="minorEastAsia"/>
                            <w:i w:val="0"/>
                            <w:iCs w:val="0"/>
                            <w:sz w:val="20"/>
                            <w:szCs w:val="20"/>
                          </w:rPr>
                          <w:t xml:space="preserve"> (A, E)</w:t>
                        </w:r>
                        <w:r w:rsidRPr="00C01FC7">
                          <w:rPr>
                            <w:rFonts w:eastAsiaTheme="minorEastAsia"/>
                            <w:i w:val="0"/>
                            <w:iCs w:val="0"/>
                            <w:sz w:val="20"/>
                            <w:szCs w:val="20"/>
                          </w:rPr>
                          <w:t>.</w:t>
                        </w:r>
                        <w:r>
                          <w:rPr>
                            <w:rFonts w:eastAsiaTheme="minorEastAsia"/>
                            <w:i w:val="0"/>
                            <w:iCs w:val="0"/>
                            <w:sz w:val="20"/>
                            <w:szCs w:val="20"/>
                          </w:rPr>
                          <w:t xml:space="preserve"> </w:t>
                        </w:r>
                        <w:r w:rsidRPr="00C01FC7">
                          <w:rPr>
                            <w:rFonts w:eastAsiaTheme="minorEastAsia"/>
                            <w:i w:val="0"/>
                            <w:iCs w:val="0"/>
                            <w:sz w:val="20"/>
                            <w:szCs w:val="20"/>
                          </w:rPr>
                          <w:t>Images of the modelled electrical field generated by a biased antenna</w:t>
                        </w:r>
                        <w:r>
                          <w:rPr>
                            <w:rFonts w:eastAsiaTheme="minorEastAsia"/>
                            <w:i w:val="0"/>
                            <w:iCs w:val="0"/>
                            <w:sz w:val="20"/>
                            <w:szCs w:val="20"/>
                          </w:rPr>
                          <w:t xml:space="preserve"> showing</w:t>
                        </w:r>
                        <w:r w:rsidRPr="00C01FC7">
                          <w:rPr>
                            <w:rFonts w:eastAsiaTheme="minorEastAsia"/>
                            <w:i w:val="0"/>
                            <w:iCs w:val="0"/>
                            <w:sz w:val="20"/>
                            <w:szCs w:val="20"/>
                          </w:rPr>
                          <w:t xml:space="preserve"> the electrical potential decay from -8</w:t>
                        </w:r>
                        <w:r>
                          <w:rPr>
                            <w:rFonts w:eastAsiaTheme="minorEastAsia"/>
                            <w:i w:val="0"/>
                            <w:iCs w:val="0"/>
                            <w:sz w:val="20"/>
                            <w:szCs w:val="20"/>
                          </w:rPr>
                          <w:t xml:space="preserve"> </w:t>
                        </w:r>
                        <w:r w:rsidRPr="00C01FC7">
                          <w:rPr>
                            <w:rFonts w:eastAsiaTheme="minorEastAsia"/>
                            <w:i w:val="0"/>
                            <w:iCs w:val="0"/>
                            <w:sz w:val="20"/>
                            <w:szCs w:val="20"/>
                          </w:rPr>
                          <w:t>V to 0 over several antennal lengths/radii</w:t>
                        </w:r>
                        <w:r>
                          <w:rPr>
                            <w:rFonts w:eastAsiaTheme="minorEastAsia"/>
                            <w:i w:val="0"/>
                            <w:iCs w:val="0"/>
                            <w:sz w:val="20"/>
                            <w:szCs w:val="20"/>
                          </w:rPr>
                          <w:t xml:space="preserve"> (B, F) and </w:t>
                        </w:r>
                        <w:r w:rsidRPr="00C01FC7">
                          <w:rPr>
                            <w:rFonts w:eastAsiaTheme="minorEastAsia"/>
                            <w:i w:val="0"/>
                            <w:iCs w:val="0"/>
                            <w:sz w:val="20"/>
                            <w:szCs w:val="20"/>
                          </w:rPr>
                          <w:t>the resulting electrical field, show</w:t>
                        </w:r>
                        <w:r>
                          <w:rPr>
                            <w:rFonts w:eastAsiaTheme="minorEastAsia"/>
                            <w:i w:val="0"/>
                            <w:iCs w:val="0"/>
                            <w:sz w:val="20"/>
                            <w:szCs w:val="20"/>
                          </w:rPr>
                          <w:t>ing</w:t>
                        </w:r>
                        <w:r w:rsidRPr="00C01FC7">
                          <w:rPr>
                            <w:rFonts w:eastAsiaTheme="minorEastAsia"/>
                            <w:i w:val="0"/>
                            <w:iCs w:val="0"/>
                            <w:sz w:val="20"/>
                            <w:szCs w:val="20"/>
                          </w:rPr>
                          <w:t xml:space="preserve"> enhancement at the hair tips and over the curved tip of the antenna</w:t>
                        </w:r>
                        <w:r>
                          <w:rPr>
                            <w:rFonts w:eastAsiaTheme="minorEastAsia"/>
                            <w:i w:val="0"/>
                            <w:iCs w:val="0"/>
                            <w:sz w:val="20"/>
                            <w:szCs w:val="20"/>
                          </w:rPr>
                          <w:t>,</w:t>
                        </w:r>
                        <w:r w:rsidRPr="00C01FC7">
                          <w:rPr>
                            <w:rFonts w:eastAsiaTheme="minorEastAsia"/>
                            <w:i w:val="0"/>
                            <w:iCs w:val="0"/>
                            <w:sz w:val="20"/>
                            <w:szCs w:val="20"/>
                          </w:rPr>
                          <w:t xml:space="preserve"> where two dimensions of curvature are present</w:t>
                        </w:r>
                        <w:r>
                          <w:rPr>
                            <w:rFonts w:eastAsiaTheme="minorEastAsia"/>
                            <w:i w:val="0"/>
                            <w:iCs w:val="0"/>
                            <w:sz w:val="20"/>
                            <w:szCs w:val="20"/>
                          </w:rPr>
                          <w:t xml:space="preserve"> (C, G)</w:t>
                        </w:r>
                        <w:r w:rsidRPr="00C01FC7">
                          <w:rPr>
                            <w:rFonts w:eastAsiaTheme="minorEastAsia"/>
                            <w:i w:val="0"/>
                            <w:iCs w:val="0"/>
                            <w:sz w:val="20"/>
                            <w:szCs w:val="20"/>
                          </w:rPr>
                          <w:t>.</w:t>
                        </w:r>
                        <w:r>
                          <w:rPr>
                            <w:rFonts w:eastAsiaTheme="minorEastAsia"/>
                            <w:i w:val="0"/>
                            <w:iCs w:val="0"/>
                            <w:sz w:val="20"/>
                            <w:szCs w:val="20"/>
                          </w:rPr>
                          <w:t xml:space="preserve"> </w:t>
                        </w:r>
                        <w:r w:rsidRPr="00C01FC7">
                          <w:rPr>
                            <w:rFonts w:eastAsiaTheme="minorEastAsia"/>
                            <w:i w:val="0"/>
                            <w:iCs w:val="0"/>
                            <w:sz w:val="20"/>
                            <w:szCs w:val="20"/>
                          </w:rPr>
                          <w:t>Relative catch efficiency of an antenna for different flow speeds and</w:t>
                        </w:r>
                        <w:r>
                          <w:rPr>
                            <w:rFonts w:eastAsiaTheme="minorEastAsia"/>
                            <w:i w:val="0"/>
                            <w:iCs w:val="0"/>
                            <w:sz w:val="20"/>
                            <w:szCs w:val="20"/>
                          </w:rPr>
                          <w:t xml:space="preserve"> no/dense sensilla</w:t>
                        </w:r>
                        <w:r w:rsidRPr="00C01FC7">
                          <w:rPr>
                            <w:rFonts w:eastAsiaTheme="minorEastAsia"/>
                            <w:i w:val="0"/>
                            <w:iCs w:val="0"/>
                            <w:sz w:val="20"/>
                            <w:szCs w:val="20"/>
                          </w:rPr>
                          <w:t xml:space="preserve"> antenna </w:t>
                        </w:r>
                        <w:r>
                          <w:rPr>
                            <w:rFonts w:eastAsiaTheme="minorEastAsia"/>
                            <w:i w:val="0"/>
                            <w:iCs w:val="0"/>
                            <w:sz w:val="20"/>
                            <w:szCs w:val="20"/>
                          </w:rPr>
                          <w:t>(D, H)</w:t>
                        </w:r>
                        <w:r w:rsidRPr="00C01FC7">
                          <w:rPr>
                            <w:rFonts w:eastAsiaTheme="minorEastAsia"/>
                            <w:i w:val="0"/>
                            <w:iCs w:val="0"/>
                            <w:sz w:val="20"/>
                            <w:szCs w:val="20"/>
                          </w:rPr>
                          <w:t xml:space="preserve">. </w:t>
                        </w:r>
                        <w:r>
                          <w:rPr>
                            <w:rFonts w:eastAsiaTheme="minorEastAsia"/>
                            <w:i w:val="0"/>
                            <w:iCs w:val="0"/>
                            <w:sz w:val="20"/>
                            <w:szCs w:val="20"/>
                          </w:rPr>
                          <w:t xml:space="preserve">Parallel, top; </w:t>
                        </w:r>
                        <w:r w:rsidR="0028784C">
                          <w:rPr>
                            <w:rFonts w:eastAsiaTheme="minorEastAsia"/>
                            <w:i w:val="0"/>
                            <w:iCs w:val="0"/>
                            <w:sz w:val="20"/>
                            <w:szCs w:val="20"/>
                          </w:rPr>
                          <w:t>p</w:t>
                        </w:r>
                        <w:r>
                          <w:rPr>
                            <w:rFonts w:eastAsiaTheme="minorEastAsia"/>
                            <w:i w:val="0"/>
                            <w:iCs w:val="0"/>
                            <w:sz w:val="20"/>
                            <w:szCs w:val="20"/>
                          </w:rPr>
                          <w:t>erpendicular, bottom.</w:t>
                        </w:r>
                      </w:p>
                    </w:txbxContent>
                  </v:textbox>
                </v:shape>
                <v:group id="_x0000_s1057" style="position:absolute;left:1431;width:54362;height:75628" coordsize="58051,8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">
                  <v:group id="_x0000_s1058" style="position:absolute;width:58051;height:43040" coordsize="57315,42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">
                    <v:shape id="Picture 7" o:spid="_x0000_s1059" type="#_x0000_t75" alt="A collage of images of a graph&#10;&#10;AI-generated content may be incorrect." style="position:absolute;width:57315;height:42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">
                      <v:imagedata r:id="rId31" o:title="A collage of images of a graph&#10;&#10;AI-generated content may be incorrect"/>
                    </v:shape>
                    <v:shape id="Chart 1" o:spid="_x0000_s1060" type="#_x0000_t75" style="position:absolute;left:31012;top:22087;width:25837;height:1946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">
                      <v:imagedata r:id="rId32" o:title=""/>
                      <o:lock v:ext="edit" aspectratio="f"/>
                    </v:shape>
                  </v:group>
                  <v:shape id="Picture 1" o:spid="_x0000_s1061" type="#_x0000_t75" alt="A collage of images of circles and graphs&#10;&#10;AI-generated content may be incorrect." style="position:absolute;top:42862;width:57315;height:425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">
                    <v:imagedata r:id="rId33" o:title="A collage of images of circles and graphs&#10;&#10;AI-generated content may be incorrect"/>
                  </v:shape>
                </v:group>
                <w10:wrap type="topAndBottom"/>
              </v:group>
            </w:pict>
          </mc:Fallback>
        </mc:AlternateContent>
      </w:r>
    </w:p>
    <w:p w14:paraId="261BEB39" w14:textId="4DF95D0B" w:rsidR="0032641A" w:rsidRDefault="0032641A" w:rsidP="00D6790C">
      <w:pPr>
        <w:spacing w:line="240" w:lineRule="auto"/>
        <w:jc w:val="both"/>
        <w:rPr>
          <w:b/>
          <w:bCs/>
        </w:rPr>
      </w:pPr>
      <w:r>
        <w:rPr>
          <w:b/>
          <w:bCs/>
        </w:rPr>
        <w:lastRenderedPageBreak/>
        <w:t>Discussion</w:t>
      </w:r>
    </w:p>
    <w:p w14:paraId="301EA189" w14:textId="11D9B68E" w:rsidR="00CA47D3" w:rsidRDefault="00CA47D3" w:rsidP="00D6790C">
      <w:pPr>
        <w:spacing w:line="240" w:lineRule="auto"/>
        <w:jc w:val="both"/>
      </w:pPr>
      <w:r>
        <w:t xml:space="preserve">In this study we aimed to determine whether electrostatics plays a role in insect olfaction, particularly in facilitating the capture of volatiles from the atmosphere through the boundary layer </w:t>
      </w:r>
      <w:r w:rsidR="5234BEC0">
        <w:t>on</w:t>
      </w:r>
      <w:r>
        <w:t>to the sensill</w:t>
      </w:r>
      <w:r w:rsidR="0B208DF7">
        <w:t>um cuticle</w:t>
      </w:r>
      <w:r>
        <w:t xml:space="preserve">. Our results have shown variability in the ability of insect antennae to </w:t>
      </w:r>
      <w:r w:rsidR="022D2705">
        <w:t>acquire</w:t>
      </w:r>
      <w:r>
        <w:t xml:space="preserve"> and retain net</w:t>
      </w:r>
      <w:r w:rsidR="1580B81C">
        <w:t xml:space="preserve"> </w:t>
      </w:r>
      <w:r>
        <w:t xml:space="preserve">charge across the species tested. Application of charge onto the antennal surface increases its adsorption of, and </w:t>
      </w:r>
      <w:r w:rsidR="52054D18">
        <w:t xml:space="preserve">electrophysiological (EAG) </w:t>
      </w:r>
      <w:r>
        <w:t xml:space="preserve">response to, </w:t>
      </w:r>
      <w:r w:rsidR="000D2E19">
        <w:t>VOCs</w:t>
      </w:r>
      <w:r>
        <w:t>.</w:t>
      </w:r>
    </w:p>
    <w:p w14:paraId="6CC4E4C9" w14:textId="1FFD7D2B" w:rsidR="003A5D81" w:rsidRDefault="00093FFA" w:rsidP="00D6790C">
      <w:pPr>
        <w:spacing w:line="240" w:lineRule="auto"/>
        <w:jc w:val="both"/>
      </w:pPr>
      <w:r>
        <w:t xml:space="preserve">In </w:t>
      </w:r>
      <w:r w:rsidRPr="0A2A821B">
        <w:rPr>
          <w:i/>
          <w:iCs/>
        </w:rPr>
        <w:t xml:space="preserve">A. </w:t>
      </w:r>
      <w:proofErr w:type="spellStart"/>
      <w:r w:rsidRPr="0A2A821B">
        <w:rPr>
          <w:i/>
          <w:iCs/>
        </w:rPr>
        <w:t>ervi</w:t>
      </w:r>
      <w:proofErr w:type="spellEnd"/>
      <w:r>
        <w:t xml:space="preserve">, application of </w:t>
      </w:r>
      <w:r w:rsidR="78CDBBF6">
        <w:t>the</w:t>
      </w:r>
      <w:r>
        <w:t xml:space="preserve"> -8</w:t>
      </w:r>
      <w:r w:rsidR="005F4534">
        <w:t xml:space="preserve"> </w:t>
      </w:r>
      <w:r>
        <w:t>V bias increase</w:t>
      </w:r>
      <w:r w:rsidR="00CE502E">
        <w:t>d</w:t>
      </w:r>
      <w:r>
        <w:t xml:space="preserve"> the adsorption of both </w:t>
      </w:r>
      <w:r w:rsidR="003F40D5">
        <w:t>(</w:t>
      </w:r>
      <w:r w:rsidR="00A44679">
        <w:t>4a</w:t>
      </w:r>
      <w:r w:rsidR="00A44679" w:rsidRPr="006A52D5">
        <w:rPr>
          <w:i/>
          <w:iCs/>
        </w:rPr>
        <w:t>S</w:t>
      </w:r>
      <w:r w:rsidR="00A44679">
        <w:t>,7</w:t>
      </w:r>
      <w:r w:rsidR="00A44679" w:rsidRPr="006A52D5">
        <w:rPr>
          <w:i/>
          <w:iCs/>
        </w:rPr>
        <w:t>S</w:t>
      </w:r>
      <w:r w:rsidR="00A44679">
        <w:t>,7a</w:t>
      </w:r>
      <w:r w:rsidR="00A44679" w:rsidRPr="006A52D5">
        <w:rPr>
          <w:i/>
          <w:iCs/>
        </w:rPr>
        <w:t>R</w:t>
      </w:r>
      <w:r w:rsidR="003F40D5">
        <w:t>)-</w:t>
      </w:r>
      <w:r>
        <w:t xml:space="preserve">nepetalactone and </w:t>
      </w:r>
      <w:r w:rsidR="005F4534">
        <w:t>(</w:t>
      </w:r>
      <w:r w:rsidR="005F4534" w:rsidRPr="0A2A821B">
        <w:rPr>
          <w:i/>
          <w:iCs/>
        </w:rPr>
        <w:t>R</w:t>
      </w:r>
      <w:r w:rsidR="005F4534">
        <w:t>)-</w:t>
      </w:r>
      <w:r>
        <w:t xml:space="preserve">linalool, compared to </w:t>
      </w:r>
      <w:r w:rsidR="004B632A">
        <w:t xml:space="preserve">the </w:t>
      </w:r>
      <w:r>
        <w:t>0</w:t>
      </w:r>
      <w:r w:rsidR="005F4534">
        <w:t xml:space="preserve"> </w:t>
      </w:r>
      <w:r>
        <w:t xml:space="preserve">V bias. This trend </w:t>
      </w:r>
      <w:r w:rsidR="00CE502E">
        <w:t>wa</w:t>
      </w:r>
      <w:r>
        <w:t>s also observed upon +8</w:t>
      </w:r>
      <w:r w:rsidR="00D50393">
        <w:t xml:space="preserve"> </w:t>
      </w:r>
      <w:r>
        <w:t xml:space="preserve">V bias </w:t>
      </w:r>
      <w:r w:rsidR="21970BF0">
        <w:t>for</w:t>
      </w:r>
      <w:r>
        <w:t xml:space="preserve"> </w:t>
      </w:r>
      <w:r w:rsidR="001C3B44">
        <w:t>(</w:t>
      </w:r>
      <w:r w:rsidR="001C3B44" w:rsidRPr="0A2A821B">
        <w:rPr>
          <w:i/>
          <w:iCs/>
        </w:rPr>
        <w:t>R</w:t>
      </w:r>
      <w:r w:rsidR="001C3B44">
        <w:t>)-linalool</w:t>
      </w:r>
      <w:r>
        <w:t xml:space="preserve">, however to a weaker and non-significant extent. This is opposed to </w:t>
      </w:r>
      <w:r w:rsidR="67BC7618">
        <w:t>(</w:t>
      </w:r>
      <w:r w:rsidRPr="002126E7">
        <w:rPr>
          <w:i/>
          <w:iCs/>
        </w:rPr>
        <w:t>E</w:t>
      </w:r>
      <w:r w:rsidR="67BC7618">
        <w:t>)-β-</w:t>
      </w:r>
      <w:proofErr w:type="spellStart"/>
      <w:r w:rsidR="67BC7618">
        <w:t>farnesene</w:t>
      </w:r>
      <w:proofErr w:type="spellEnd"/>
      <w:r w:rsidR="00D50393">
        <w:t>,</w:t>
      </w:r>
      <w:r>
        <w:t xml:space="preserve"> in which </w:t>
      </w:r>
      <w:r w:rsidR="00E91192">
        <w:t xml:space="preserve">there was </w:t>
      </w:r>
      <w:r>
        <w:t xml:space="preserve">no </w:t>
      </w:r>
      <w:r w:rsidR="000D4812">
        <w:t>signifi</w:t>
      </w:r>
      <w:r w:rsidR="007D6A89">
        <w:t xml:space="preserve">cant </w:t>
      </w:r>
      <w:r>
        <w:t>difference in volatile adsorption across both a positive and negative 8</w:t>
      </w:r>
      <w:r w:rsidR="00D50393">
        <w:t xml:space="preserve"> </w:t>
      </w:r>
      <w:r>
        <w:t>V bias, compared to 0</w:t>
      </w:r>
      <w:r w:rsidR="00D50393">
        <w:t xml:space="preserve"> </w:t>
      </w:r>
      <w:r>
        <w:t>V</w:t>
      </w:r>
      <w:r w:rsidR="007D6A89">
        <w:t>, although at +8</w:t>
      </w:r>
      <w:r w:rsidR="5E35A71C">
        <w:t xml:space="preserve"> </w:t>
      </w:r>
      <w:r w:rsidR="007D6A89">
        <w:t>V</w:t>
      </w:r>
      <w:r w:rsidR="1F3912AE">
        <w:t>,</w:t>
      </w:r>
      <w:r w:rsidR="007D6A89">
        <w:t xml:space="preserve"> a reduction is observed</w:t>
      </w:r>
      <w:r>
        <w:t>. V</w:t>
      </w:r>
      <w:r w:rsidR="00CE5F5A">
        <w:t>OC</w:t>
      </w:r>
      <w:r>
        <w:t>s with higher dipole moments</w:t>
      </w:r>
      <w:r w:rsidR="7C2C29CA">
        <w:t xml:space="preserve"> are</w:t>
      </w:r>
      <w:r>
        <w:t xml:space="preserve"> more strongly influenced by an electrostatically charged surface</w:t>
      </w:r>
      <w:r>
        <w:fldChar w:fldCharType="begin" w:fldLock="1"/>
      </w:r>
      <w:r w:rsidR="00C563AF">
        <w:instrText>ADDIN CSL_CITATION {"citationItems":[{"id":"ITEM-1","itemData":{"DOI":"10.1021/acssensors.8b00044","author":[{"dropping-particle":"","family":"Shimanovich","given":"Klimentiy","non-dropping-particle":"","parse-names":false,"suffix":""},{"dropping-particle":"","family":"Greenspan","given":"Hayit","non-dropping-particle":"","parse-names":false,"suffix":""},{"dropping-particle":"","family":"Rosenwaks","given":"Yossi","non-dropping-particle":"","parse-names":false,"suffix":""}],"container-title":"ACS sensors","id":"ITEM-1","issued":{"date-parts":[["2018"]]},"page":"709-715","title":"Electrostatic Selectivity of Volatile Organic Compounds Using Electrostatically Formed Nanowire Sensor","type":"article-journal","volume":"3"},"uris":["http://www.mendeley.com/documents/?uuid=7d5d6488-54c2-41aa-9a81-6be4c4e960dd"]}],"mendeley":{"formattedCitation":"&lt;sup&gt;&lt;sup&gt;22&lt;/sup&gt;&lt;/sup&gt;","plainTextFormattedCitation":"22","previouslyFormattedCitation":"&lt;sup&gt;&lt;sup&gt;21&lt;/sup&gt;&lt;/sup&gt;"},"properties":{"noteIndex":0},"schema":"https://github.com/citation-style-language/schema/raw/master/csl-citation.json"}</w:instrText>
      </w:r>
      <w:r>
        <w:fldChar w:fldCharType="separate"/>
      </w:r>
      <w:r w:rsidR="00C563AF" w:rsidRPr="00C563AF">
        <w:rPr>
          <w:noProof/>
          <w:vertAlign w:val="superscript"/>
        </w:rPr>
        <w:t>22</w:t>
      </w:r>
      <w:r>
        <w:fldChar w:fldCharType="end"/>
      </w:r>
      <w:r>
        <w:t xml:space="preserve">, </w:t>
      </w:r>
      <w:r w:rsidR="18DA70C8">
        <w:t>offering an explanation for</w:t>
      </w:r>
      <w:r>
        <w:t xml:space="preserve"> the increased adsorption of </w:t>
      </w:r>
      <w:r w:rsidR="003F40D5">
        <w:t>(</w:t>
      </w:r>
      <w:r w:rsidR="00AD77BB">
        <w:t>4a</w:t>
      </w:r>
      <w:r w:rsidR="00AD77BB" w:rsidRPr="006A52D5">
        <w:rPr>
          <w:i/>
          <w:iCs/>
        </w:rPr>
        <w:t>S</w:t>
      </w:r>
      <w:r w:rsidR="00AD77BB">
        <w:t>,7</w:t>
      </w:r>
      <w:r w:rsidR="00AD77BB" w:rsidRPr="006A52D5">
        <w:rPr>
          <w:i/>
          <w:iCs/>
        </w:rPr>
        <w:t>S</w:t>
      </w:r>
      <w:r w:rsidR="00AD77BB">
        <w:t>,7a</w:t>
      </w:r>
      <w:r w:rsidR="00AD77BB" w:rsidRPr="006A52D5">
        <w:rPr>
          <w:i/>
          <w:iCs/>
        </w:rPr>
        <w:t>R</w:t>
      </w:r>
      <w:r w:rsidR="003F40D5">
        <w:t>)-</w:t>
      </w:r>
      <w:r>
        <w:t xml:space="preserve">nepetalactone and </w:t>
      </w:r>
      <w:r w:rsidR="00CD5536">
        <w:t>(</w:t>
      </w:r>
      <w:r w:rsidR="00CD5536" w:rsidRPr="0A2A821B">
        <w:rPr>
          <w:i/>
          <w:iCs/>
        </w:rPr>
        <w:t>R</w:t>
      </w:r>
      <w:r w:rsidR="00CD5536">
        <w:t>)-</w:t>
      </w:r>
      <w:r>
        <w:t xml:space="preserve">linalool on electrically biased </w:t>
      </w:r>
      <w:r w:rsidRPr="0A2A821B">
        <w:rPr>
          <w:i/>
          <w:iCs/>
        </w:rPr>
        <w:t xml:space="preserve">A. </w:t>
      </w:r>
      <w:proofErr w:type="spellStart"/>
      <w:r w:rsidRPr="0A2A821B">
        <w:rPr>
          <w:i/>
          <w:iCs/>
        </w:rPr>
        <w:t>ervi</w:t>
      </w:r>
      <w:proofErr w:type="spellEnd"/>
      <w:r>
        <w:t xml:space="preserve"> antennae, compared to</w:t>
      </w:r>
      <w:r w:rsidR="34B1F40E">
        <w:t xml:space="preserve"> (</w:t>
      </w:r>
      <w:r w:rsidR="34B1F40E" w:rsidRPr="0A2A821B">
        <w:rPr>
          <w:i/>
          <w:iCs/>
        </w:rPr>
        <w:t>E</w:t>
      </w:r>
      <w:r w:rsidR="34B1F40E">
        <w:t>)-β-</w:t>
      </w:r>
      <w:proofErr w:type="spellStart"/>
      <w:r w:rsidR="34B1F40E">
        <w:t>farnesene</w:t>
      </w:r>
      <w:proofErr w:type="spellEnd"/>
      <w:r>
        <w:t xml:space="preserve">. </w:t>
      </w:r>
      <w:r w:rsidR="00530A65">
        <w:t>Also</w:t>
      </w:r>
      <w:r w:rsidR="00C515B4">
        <w:t>, t</w:t>
      </w:r>
      <w:r w:rsidR="43E0A05C">
        <w:t>he</w:t>
      </w:r>
      <w:r>
        <w:t xml:space="preserve"> -8</w:t>
      </w:r>
      <w:r w:rsidR="00D50393">
        <w:t xml:space="preserve"> </w:t>
      </w:r>
      <w:r>
        <w:t>V bias</w:t>
      </w:r>
      <w:r w:rsidR="001B4A95">
        <w:t>, and for (R)-linalool the +8 V bias,</w:t>
      </w:r>
      <w:r>
        <w:t xml:space="preserve"> endow</w:t>
      </w:r>
      <w:r w:rsidR="00D2574B">
        <w:t>s</w:t>
      </w:r>
      <w:r>
        <w:t xml:space="preserve"> a higher</w:t>
      </w:r>
      <w:r w:rsidR="00914460">
        <w:t xml:space="preserve"> magnitude o</w:t>
      </w:r>
      <w:r w:rsidR="00F76EAA">
        <w:t>f</w:t>
      </w:r>
      <w:r>
        <w:t xml:space="preserve"> net</w:t>
      </w:r>
      <w:r w:rsidR="00D50393">
        <w:t xml:space="preserve"> </w:t>
      </w:r>
      <w:r>
        <w:t>char</w:t>
      </w:r>
      <w:r w:rsidR="00944BC9">
        <w:t>g</w:t>
      </w:r>
      <w:r>
        <w:t>e</w:t>
      </w:r>
      <w:r w:rsidR="00F76EAA">
        <w:t xml:space="preserve"> </w:t>
      </w:r>
      <w:r w:rsidR="00776625">
        <w:t>than</w:t>
      </w:r>
      <w:r w:rsidR="00F76EAA">
        <w:t xml:space="preserve"> 0</w:t>
      </w:r>
      <w:r w:rsidR="00E1555E">
        <w:t xml:space="preserve"> </w:t>
      </w:r>
      <w:r w:rsidR="00F76EAA">
        <w:t>V</w:t>
      </w:r>
      <w:r w:rsidR="00CD5536">
        <w:t>,</w:t>
      </w:r>
      <w:r>
        <w:t xml:space="preserve"> </w:t>
      </w:r>
      <w:r w:rsidR="00D300E6">
        <w:t>which</w:t>
      </w:r>
      <w:r w:rsidR="00C03D70">
        <w:t xml:space="preserve"> are</w:t>
      </w:r>
      <w:r w:rsidR="513E7822">
        <w:t xml:space="preserve"> </w:t>
      </w:r>
      <w:r>
        <w:t xml:space="preserve">likely to have a stronger polarising effect and hence induce stronger adsorption. </w:t>
      </w:r>
      <w:r w:rsidR="00E44C80">
        <w:t>Furthermore,</w:t>
      </w:r>
      <w:r w:rsidR="008C66CF">
        <w:t xml:space="preserve"> the increased </w:t>
      </w:r>
      <w:r w:rsidR="2B7D5F20">
        <w:t xml:space="preserve">antennal </w:t>
      </w:r>
      <w:r w:rsidR="008C66CF">
        <w:t xml:space="preserve">accumulation of </w:t>
      </w:r>
      <w:r w:rsidR="003F40D5">
        <w:t>(</w:t>
      </w:r>
      <w:r w:rsidR="00AD77BB">
        <w:t>4a</w:t>
      </w:r>
      <w:r w:rsidR="00AD77BB" w:rsidRPr="006A52D5">
        <w:rPr>
          <w:i/>
          <w:iCs/>
        </w:rPr>
        <w:t>S</w:t>
      </w:r>
      <w:r w:rsidR="00AD77BB">
        <w:t>,7</w:t>
      </w:r>
      <w:r w:rsidR="00AD77BB" w:rsidRPr="006A52D5">
        <w:rPr>
          <w:i/>
          <w:iCs/>
        </w:rPr>
        <w:t>S</w:t>
      </w:r>
      <w:r w:rsidR="00AD77BB">
        <w:t>,7a</w:t>
      </w:r>
      <w:r w:rsidR="00AD77BB" w:rsidRPr="006A52D5">
        <w:rPr>
          <w:i/>
          <w:iCs/>
        </w:rPr>
        <w:t>R</w:t>
      </w:r>
      <w:r w:rsidR="003F40D5">
        <w:t>)-</w:t>
      </w:r>
      <w:r w:rsidR="008C66CF">
        <w:t>nepetalactone and (</w:t>
      </w:r>
      <w:r w:rsidR="008C66CF" w:rsidRPr="0A2A821B">
        <w:rPr>
          <w:i/>
          <w:iCs/>
        </w:rPr>
        <w:t>R</w:t>
      </w:r>
      <w:r w:rsidR="008C66CF">
        <w:t>)-linalool</w:t>
      </w:r>
      <w:r w:rsidR="00237582">
        <w:t xml:space="preserve"> </w:t>
      </w:r>
      <w:r w:rsidR="194C05E8">
        <w:t>at</w:t>
      </w:r>
      <w:r w:rsidR="7C9AB500">
        <w:t xml:space="preserve"> –</w:t>
      </w:r>
      <w:r w:rsidR="006D00DD">
        <w:t>8</w:t>
      </w:r>
      <w:r w:rsidR="7C9AB500">
        <w:t xml:space="preserve"> </w:t>
      </w:r>
      <w:r w:rsidR="006D00DD">
        <w:t>V bias</w:t>
      </w:r>
      <w:r w:rsidR="473B6490">
        <w:t xml:space="preserve"> correlate</w:t>
      </w:r>
      <w:r w:rsidR="22C7971F">
        <w:t>s</w:t>
      </w:r>
      <w:r w:rsidR="473B6490">
        <w:t xml:space="preserve"> with</w:t>
      </w:r>
      <w:r w:rsidR="003764F6">
        <w:t xml:space="preserve"> the increased </w:t>
      </w:r>
      <w:r w:rsidR="006D00DD">
        <w:t xml:space="preserve">EAG responses </w:t>
      </w:r>
      <w:r w:rsidR="5C1269E5">
        <w:t>elicit</w:t>
      </w:r>
      <w:r w:rsidR="003764F6">
        <w:t xml:space="preserve">ed </w:t>
      </w:r>
      <w:r w:rsidR="0785DE4F">
        <w:t>for</w:t>
      </w:r>
      <w:r w:rsidR="003764F6">
        <w:t xml:space="preserve"> both compounds </w:t>
      </w:r>
      <w:r w:rsidR="00926620">
        <w:t xml:space="preserve">in </w:t>
      </w:r>
      <w:r w:rsidR="00926620" w:rsidRPr="0A2A821B">
        <w:rPr>
          <w:i/>
          <w:iCs/>
        </w:rPr>
        <w:t xml:space="preserve">A. </w:t>
      </w:r>
      <w:proofErr w:type="spellStart"/>
      <w:r w:rsidR="00926620" w:rsidRPr="0A2A821B">
        <w:rPr>
          <w:i/>
          <w:iCs/>
        </w:rPr>
        <w:t>ervi</w:t>
      </w:r>
      <w:proofErr w:type="spellEnd"/>
      <w:r w:rsidR="00BB2589">
        <w:t>.</w:t>
      </w:r>
      <w:r w:rsidR="00A531A1">
        <w:t xml:space="preserve"> </w:t>
      </w:r>
      <w:r w:rsidR="6276D6AA">
        <w:t>The</w:t>
      </w:r>
      <w:r w:rsidR="386838C8">
        <w:t xml:space="preserve"> –</w:t>
      </w:r>
      <w:r w:rsidR="00B7074C">
        <w:t>8</w:t>
      </w:r>
      <w:r w:rsidR="386838C8">
        <w:t xml:space="preserve"> </w:t>
      </w:r>
      <w:r w:rsidR="00B7074C">
        <w:t xml:space="preserve">V bias </w:t>
      </w:r>
      <w:r w:rsidR="2F47A7E1">
        <w:t xml:space="preserve">also </w:t>
      </w:r>
      <w:r w:rsidR="40F50248">
        <w:t xml:space="preserve">somewhat </w:t>
      </w:r>
      <w:r w:rsidR="00B7074C">
        <w:t>increases the EAG response</w:t>
      </w:r>
      <w:r w:rsidR="00FA067A">
        <w:t xml:space="preserve"> </w:t>
      </w:r>
      <w:r w:rsidR="00B7074C">
        <w:t>to</w:t>
      </w:r>
      <w:r w:rsidR="227A2BC7">
        <w:t xml:space="preserve"> (</w:t>
      </w:r>
      <w:r w:rsidR="227A2BC7" w:rsidRPr="0A2A821B">
        <w:rPr>
          <w:i/>
          <w:iCs/>
        </w:rPr>
        <w:t>E</w:t>
      </w:r>
      <w:r w:rsidR="227A2BC7">
        <w:t>)-β-</w:t>
      </w:r>
      <w:proofErr w:type="spellStart"/>
      <w:r w:rsidR="227A2BC7">
        <w:t>farnesene</w:t>
      </w:r>
      <w:proofErr w:type="spellEnd"/>
      <w:r w:rsidR="00E813CB">
        <w:t xml:space="preserve">, indicating that </w:t>
      </w:r>
      <w:r w:rsidR="00F723F0">
        <w:t xml:space="preserve">either </w:t>
      </w:r>
      <w:r w:rsidR="7A1F9D28">
        <w:t xml:space="preserve">even </w:t>
      </w:r>
      <w:r w:rsidR="00F723F0">
        <w:t xml:space="preserve">minor changes in </w:t>
      </w:r>
      <w:r w:rsidR="5A270BE2">
        <w:t>its</w:t>
      </w:r>
      <w:r w:rsidR="00F723F0">
        <w:t xml:space="preserve"> </w:t>
      </w:r>
      <w:r w:rsidR="5FC98088">
        <w:t xml:space="preserve">level of </w:t>
      </w:r>
      <w:r w:rsidR="00F723F0">
        <w:t xml:space="preserve">accumulation induce stronger </w:t>
      </w:r>
      <w:r w:rsidR="2596DD5F">
        <w:t>electro</w:t>
      </w:r>
      <w:r w:rsidR="00F723F0">
        <w:t>physiological responses</w:t>
      </w:r>
      <w:r w:rsidR="3D1179CB">
        <w:t>,</w:t>
      </w:r>
      <w:r w:rsidR="00F723F0">
        <w:t xml:space="preserve"> or that other mechanisms </w:t>
      </w:r>
      <w:r w:rsidR="0B894278">
        <w:t xml:space="preserve">are </w:t>
      </w:r>
      <w:r w:rsidR="00F723F0">
        <w:t>also in</w:t>
      </w:r>
      <w:r w:rsidR="6E00BF09">
        <w:t>volved</w:t>
      </w:r>
      <w:r w:rsidR="00A85437">
        <w:t>. Under +8</w:t>
      </w:r>
      <w:r w:rsidR="081B8DB3">
        <w:t xml:space="preserve"> </w:t>
      </w:r>
      <w:r w:rsidR="00A85437">
        <w:t>V bias</w:t>
      </w:r>
      <w:r w:rsidR="44540790">
        <w:t>,</w:t>
      </w:r>
      <w:r w:rsidR="0037370E">
        <w:t xml:space="preserve"> </w:t>
      </w:r>
      <w:r w:rsidR="720AD8DA">
        <w:t>the three compounds</w:t>
      </w:r>
      <w:r w:rsidR="001A48A5">
        <w:t xml:space="preserve"> showed no significant change in accumulation </w:t>
      </w:r>
      <w:r w:rsidR="44B6604C">
        <w:t>compared to 0 V</w:t>
      </w:r>
      <w:r w:rsidR="2946B9F0">
        <w:t>;</w:t>
      </w:r>
      <w:r w:rsidR="35CEBBF3">
        <w:t xml:space="preserve"> (</w:t>
      </w:r>
      <w:r w:rsidR="35CEBBF3" w:rsidRPr="0A2A821B">
        <w:rPr>
          <w:i/>
          <w:iCs/>
        </w:rPr>
        <w:t>E</w:t>
      </w:r>
      <w:r w:rsidR="35CEBBF3">
        <w:t>)-β-</w:t>
      </w:r>
      <w:proofErr w:type="spellStart"/>
      <w:r w:rsidR="35CEBBF3">
        <w:t>farnesene</w:t>
      </w:r>
      <w:proofErr w:type="spellEnd"/>
      <w:r w:rsidR="009C5748">
        <w:t xml:space="preserve"> </w:t>
      </w:r>
      <w:r w:rsidR="5625BA25">
        <w:t xml:space="preserve">levels, </w:t>
      </w:r>
      <w:r w:rsidR="7ACC89AD">
        <w:t>however</w:t>
      </w:r>
      <w:r w:rsidR="0336B6F5">
        <w:t>,</w:t>
      </w:r>
      <w:r w:rsidR="7ACC89AD">
        <w:t xml:space="preserve"> </w:t>
      </w:r>
      <w:r w:rsidR="4047D7DF">
        <w:t>experienc</w:t>
      </w:r>
      <w:r w:rsidR="009C5748">
        <w:t xml:space="preserve">ed a </w:t>
      </w:r>
      <w:r w:rsidR="000C769D">
        <w:t xml:space="preserve">noticeable </w:t>
      </w:r>
      <w:r w:rsidR="44ACE979">
        <w:t>drop</w:t>
      </w:r>
      <w:r w:rsidR="000C769D">
        <w:t xml:space="preserve">. These </w:t>
      </w:r>
      <w:r w:rsidR="1D6D0A29">
        <w:t>corroborate</w:t>
      </w:r>
      <w:r w:rsidR="0050236A">
        <w:t xml:space="preserve"> EAG </w:t>
      </w:r>
      <w:r w:rsidR="37F4E976">
        <w:t>data</w:t>
      </w:r>
      <w:r w:rsidR="487CFA47">
        <w:t>,</w:t>
      </w:r>
      <w:r w:rsidR="0050236A">
        <w:t xml:space="preserve"> where </w:t>
      </w:r>
      <w:r w:rsidR="15B49390">
        <w:t xml:space="preserve">a significant reduction in EAG response </w:t>
      </w:r>
      <w:r w:rsidR="00D54060">
        <w:t xml:space="preserve">to </w:t>
      </w:r>
      <w:r w:rsidR="00D54060" w:rsidRPr="00530A65">
        <w:rPr>
          <w:rFonts w:ascii="Aptos" w:eastAsia="Aptos" w:hAnsi="Aptos" w:cs="Aptos"/>
          <w:color w:val="000000" w:themeColor="text1"/>
        </w:rPr>
        <w:t>(</w:t>
      </w:r>
      <w:r w:rsidR="00D54060" w:rsidRPr="00530A65">
        <w:rPr>
          <w:rFonts w:ascii="Aptos" w:eastAsia="Aptos" w:hAnsi="Aptos" w:cs="Aptos"/>
          <w:i/>
          <w:iCs/>
          <w:color w:val="000000" w:themeColor="text1"/>
        </w:rPr>
        <w:t>E</w:t>
      </w:r>
      <w:r w:rsidR="00D54060" w:rsidRPr="00530A65">
        <w:rPr>
          <w:rFonts w:ascii="Aptos" w:eastAsia="Aptos" w:hAnsi="Aptos" w:cs="Aptos"/>
          <w:color w:val="000000" w:themeColor="text1"/>
        </w:rPr>
        <w:t>)-β-</w:t>
      </w:r>
      <w:proofErr w:type="spellStart"/>
      <w:r w:rsidR="00D54060" w:rsidRPr="00530A65">
        <w:rPr>
          <w:rFonts w:ascii="Aptos" w:eastAsia="Aptos" w:hAnsi="Aptos" w:cs="Aptos"/>
          <w:color w:val="000000" w:themeColor="text1"/>
        </w:rPr>
        <w:t>farnesene</w:t>
      </w:r>
      <w:proofErr w:type="spellEnd"/>
      <w:r w:rsidR="00D54060">
        <w:t xml:space="preserve"> </w:t>
      </w:r>
      <w:r w:rsidR="15B49390">
        <w:t xml:space="preserve">is observed </w:t>
      </w:r>
      <w:r w:rsidR="0050236A">
        <w:t xml:space="preserve">under </w:t>
      </w:r>
      <w:r w:rsidR="23238138">
        <w:t>the</w:t>
      </w:r>
      <w:r w:rsidR="0050236A">
        <w:t xml:space="preserve"> +8</w:t>
      </w:r>
      <w:r w:rsidR="3FDF087A">
        <w:t xml:space="preserve"> </w:t>
      </w:r>
      <w:r w:rsidR="0050236A">
        <w:t>V bias</w:t>
      </w:r>
      <w:r w:rsidR="1A7D1C23">
        <w:t xml:space="preserve"> </w:t>
      </w:r>
      <w:r w:rsidR="1D9B4D53">
        <w:t>as compared to 0 V</w:t>
      </w:r>
      <w:r w:rsidR="0050236A">
        <w:t>, b</w:t>
      </w:r>
      <w:r w:rsidR="3470FE13">
        <w:t>ut not for</w:t>
      </w:r>
      <w:r w:rsidR="0050236A">
        <w:t xml:space="preserve"> </w:t>
      </w:r>
      <w:r w:rsidR="003F40D5">
        <w:t>(</w:t>
      </w:r>
      <w:r w:rsidR="001061A9">
        <w:t>4a</w:t>
      </w:r>
      <w:r w:rsidR="001061A9" w:rsidRPr="006A52D5">
        <w:rPr>
          <w:i/>
          <w:iCs/>
        </w:rPr>
        <w:t>S</w:t>
      </w:r>
      <w:r w:rsidR="001061A9">
        <w:t>,7</w:t>
      </w:r>
      <w:r w:rsidR="001061A9" w:rsidRPr="006A52D5">
        <w:rPr>
          <w:i/>
          <w:iCs/>
        </w:rPr>
        <w:t>S</w:t>
      </w:r>
      <w:r w:rsidR="001061A9">
        <w:t>,7a</w:t>
      </w:r>
      <w:r w:rsidR="001061A9" w:rsidRPr="006A52D5">
        <w:rPr>
          <w:i/>
          <w:iCs/>
        </w:rPr>
        <w:t>R</w:t>
      </w:r>
      <w:r w:rsidR="003F40D5">
        <w:t>)-</w:t>
      </w:r>
      <w:r w:rsidR="0050236A">
        <w:t>nepetalactone and (</w:t>
      </w:r>
      <w:r w:rsidR="0050236A" w:rsidRPr="0A2A821B">
        <w:rPr>
          <w:i/>
          <w:iCs/>
        </w:rPr>
        <w:t>R</w:t>
      </w:r>
      <w:r w:rsidR="0050236A">
        <w:t>)-linalool</w:t>
      </w:r>
      <w:r w:rsidR="00335708">
        <w:t xml:space="preserve">, highlighting an </w:t>
      </w:r>
      <w:r w:rsidR="5B9B6AE9">
        <w:t xml:space="preserve">electrophysiological </w:t>
      </w:r>
      <w:r w:rsidR="00335708">
        <w:t>asymmetry</w:t>
      </w:r>
      <w:r w:rsidR="3E2E73BE">
        <w:t xml:space="preserve"> between</w:t>
      </w:r>
      <w:r w:rsidR="00335708">
        <w:t xml:space="preserve"> </w:t>
      </w:r>
      <w:r w:rsidR="00D64770">
        <w:t xml:space="preserve">negative and positive </w:t>
      </w:r>
      <w:r w:rsidR="00351B54">
        <w:t>biases</w:t>
      </w:r>
      <w:r w:rsidR="00D64770">
        <w:t>.</w:t>
      </w:r>
      <w:r w:rsidR="001B294A">
        <w:t xml:space="preserve"> </w:t>
      </w:r>
      <w:r>
        <w:t xml:space="preserve">Interestingly, </w:t>
      </w:r>
      <w:r w:rsidR="007B6BB1">
        <w:t>(</w:t>
      </w:r>
      <w:r w:rsidR="007B6BB1" w:rsidRPr="0A2A821B">
        <w:rPr>
          <w:i/>
          <w:iCs/>
        </w:rPr>
        <w:t>R</w:t>
      </w:r>
      <w:r w:rsidR="007B6BB1">
        <w:t>)-</w:t>
      </w:r>
      <w:r>
        <w:t xml:space="preserve">linalool </w:t>
      </w:r>
      <w:r w:rsidR="5C626294">
        <w:t>shows</w:t>
      </w:r>
      <w:r>
        <w:t xml:space="preserve"> higher adsorption on </w:t>
      </w:r>
      <w:r w:rsidRPr="0A2A821B">
        <w:rPr>
          <w:i/>
          <w:iCs/>
        </w:rPr>
        <w:t xml:space="preserve">A. </w:t>
      </w:r>
      <w:proofErr w:type="spellStart"/>
      <w:r w:rsidRPr="0A2A821B">
        <w:rPr>
          <w:i/>
          <w:iCs/>
        </w:rPr>
        <w:t>ervi</w:t>
      </w:r>
      <w:proofErr w:type="spellEnd"/>
      <w:r>
        <w:t xml:space="preserve"> antennae </w:t>
      </w:r>
      <w:r w:rsidR="2C36CDD5">
        <w:t xml:space="preserve">than </w:t>
      </w:r>
      <w:r w:rsidR="003F40D5">
        <w:t>(</w:t>
      </w:r>
      <w:r w:rsidR="001061A9">
        <w:t>4a</w:t>
      </w:r>
      <w:r w:rsidR="001061A9" w:rsidRPr="006A52D5">
        <w:rPr>
          <w:i/>
          <w:iCs/>
        </w:rPr>
        <w:t>S</w:t>
      </w:r>
      <w:r w:rsidR="001061A9">
        <w:t>,7</w:t>
      </w:r>
      <w:r w:rsidR="001061A9" w:rsidRPr="006A52D5">
        <w:rPr>
          <w:i/>
          <w:iCs/>
        </w:rPr>
        <w:t>S</w:t>
      </w:r>
      <w:r w:rsidR="001061A9">
        <w:t>,7a</w:t>
      </w:r>
      <w:r w:rsidR="001061A9" w:rsidRPr="006A52D5">
        <w:rPr>
          <w:i/>
          <w:iCs/>
        </w:rPr>
        <w:t>R</w:t>
      </w:r>
      <w:r w:rsidR="003F40D5">
        <w:t>)-</w:t>
      </w:r>
      <w:r>
        <w:t>nepetalactone</w:t>
      </w:r>
      <w:r w:rsidR="0D32A887">
        <w:t xml:space="preserve"> at –8 V</w:t>
      </w:r>
      <w:r>
        <w:t xml:space="preserve">. Out of the three tested volatiles, </w:t>
      </w:r>
      <w:r w:rsidR="003F40D5">
        <w:t>(</w:t>
      </w:r>
      <w:r w:rsidR="001061A9">
        <w:t>4a</w:t>
      </w:r>
      <w:r w:rsidR="001061A9" w:rsidRPr="006A52D5">
        <w:rPr>
          <w:i/>
          <w:iCs/>
        </w:rPr>
        <w:t>S</w:t>
      </w:r>
      <w:r w:rsidR="001061A9">
        <w:t>,7</w:t>
      </w:r>
      <w:r w:rsidR="001061A9" w:rsidRPr="006A52D5">
        <w:rPr>
          <w:i/>
          <w:iCs/>
        </w:rPr>
        <w:t>S</w:t>
      </w:r>
      <w:r w:rsidR="001061A9">
        <w:t>,7a</w:t>
      </w:r>
      <w:r w:rsidR="001061A9" w:rsidRPr="006A52D5">
        <w:rPr>
          <w:i/>
          <w:iCs/>
        </w:rPr>
        <w:t>R</w:t>
      </w:r>
      <w:r w:rsidR="003F40D5">
        <w:t>)-</w:t>
      </w:r>
      <w:r>
        <w:t xml:space="preserve">nepetalactone has the highest dipole moment and therefore, following </w:t>
      </w:r>
      <w:r w:rsidR="7B1854AC">
        <w:t>our</w:t>
      </w:r>
      <w:r>
        <w:t xml:space="preserve"> initial hypothesis and previous literature</w:t>
      </w:r>
      <w:r>
        <w:fldChar w:fldCharType="begin" w:fldLock="1"/>
      </w:r>
      <w:r w:rsidR="00C563AF">
        <w:instrText>ADDIN CSL_CITATION {"citationItems":[{"id":"ITEM-1","itemData":{"DOI":"10.1021/acssensors.8b00044","author":[{"dropping-particle":"","family":"Shimanovich","given":"Klimentiy","non-dropping-particle":"","parse-names":false,"suffix":""},{"dropping-particle":"","family":"Greenspan","given":"Hayit","non-dropping-particle":"","parse-names":false,"suffix":""},{"dropping-particle":"","family":"Rosenwaks","given":"Yossi","non-dropping-particle":"","parse-names":false,"suffix":""}],"container-title":"ACS sensors","id":"ITEM-1","issued":{"date-parts":[["2018"]]},"page":"709-715","title":"Electrostatic Selectivity of Volatile Organic Compounds Using Electrostatically Formed Nanowire Sensor","type":"article-journal","volume":"3"},"uris":["http://www.mendeley.com/documents/?uuid=7d5d6488-54c2-41aa-9a81-6be4c4e960dd"]}],"mendeley":{"formattedCitation":"&lt;sup&gt;&lt;sup&gt;22&lt;/sup&gt;&lt;/sup&gt;","plainTextFormattedCitation":"22","previouslyFormattedCitation":"&lt;sup&gt;&lt;sup&gt;21&lt;/sup&gt;&lt;/sup&gt;"},"properties":{"noteIndex":0},"schema":"https://github.com/citation-style-language/schema/raw/master/csl-citation.json"}</w:instrText>
      </w:r>
      <w:r>
        <w:fldChar w:fldCharType="separate"/>
      </w:r>
      <w:r w:rsidR="00C563AF" w:rsidRPr="00C563AF">
        <w:rPr>
          <w:noProof/>
          <w:vertAlign w:val="superscript"/>
        </w:rPr>
        <w:t>22</w:t>
      </w:r>
      <w:r>
        <w:fldChar w:fldCharType="end"/>
      </w:r>
      <w:r>
        <w:t xml:space="preserve">, </w:t>
      </w:r>
      <w:r w:rsidR="7FDFF015">
        <w:t xml:space="preserve">it </w:t>
      </w:r>
      <w:r>
        <w:t xml:space="preserve">would be expected to be influenced </w:t>
      </w:r>
      <w:r w:rsidR="00335707">
        <w:t xml:space="preserve">to a </w:t>
      </w:r>
      <w:r>
        <w:t>greater</w:t>
      </w:r>
      <w:r w:rsidR="00335707">
        <w:t xml:space="preserve"> extent</w:t>
      </w:r>
      <w:r>
        <w:t xml:space="preserve"> </w:t>
      </w:r>
      <w:r w:rsidR="00335707">
        <w:t>by</w:t>
      </w:r>
      <w:r>
        <w:t xml:space="preserve"> electrical </w:t>
      </w:r>
      <w:r w:rsidR="00335707">
        <w:t>field</w:t>
      </w:r>
      <w:r>
        <w:t>s.</w:t>
      </w:r>
      <w:r w:rsidR="00434B2F">
        <w:t xml:space="preserve"> This indicates that perhaps a threshold is present </w:t>
      </w:r>
      <w:r w:rsidR="005F26D4">
        <w:t>to</w:t>
      </w:r>
      <w:r w:rsidR="00434B2F">
        <w:t xml:space="preserve"> which</w:t>
      </w:r>
      <w:r w:rsidR="005F26D4">
        <w:t xml:space="preserve"> the</w:t>
      </w:r>
      <w:r w:rsidR="00434B2F">
        <w:t xml:space="preserve"> dipole moment </w:t>
      </w:r>
      <w:r w:rsidR="005F26D4">
        <w:t xml:space="preserve">of a compound is influenced by an electrically charged surface </w:t>
      </w:r>
      <w:r w:rsidR="36FD8AC4">
        <w:t>that</w:t>
      </w:r>
      <w:r w:rsidR="005F26D4">
        <w:t xml:space="preserve"> </w:t>
      </w:r>
      <w:r w:rsidR="00DC63C3">
        <w:t xml:space="preserve">increases adsorption on that surface. </w:t>
      </w:r>
      <w:r w:rsidR="007B2065">
        <w:t>Considering</w:t>
      </w:r>
      <w:r w:rsidR="00C63AB8">
        <w:t xml:space="preserve"> the </w:t>
      </w:r>
      <w:r w:rsidR="638049D7">
        <w:t xml:space="preserve">humidified </w:t>
      </w:r>
      <w:r w:rsidR="00C63AB8">
        <w:t xml:space="preserve">air stream within the experimental setup, </w:t>
      </w:r>
      <w:r w:rsidR="73D84F77">
        <w:t xml:space="preserve">the polar water molecules may antagonistically interfere with </w:t>
      </w:r>
      <w:r w:rsidR="00D27808">
        <w:t xml:space="preserve">the </w:t>
      </w:r>
      <w:r w:rsidR="40511EB4">
        <w:t xml:space="preserve">test </w:t>
      </w:r>
      <w:r w:rsidR="00D27808">
        <w:t>compounds</w:t>
      </w:r>
      <w:r w:rsidR="00C63AB8">
        <w:t xml:space="preserve"> </w:t>
      </w:r>
      <w:r w:rsidR="00E06C67">
        <w:t>in the air</w:t>
      </w:r>
      <w:r w:rsidR="001061A9">
        <w:t xml:space="preserve"> </w:t>
      </w:r>
      <w:r w:rsidR="00E06C67">
        <w:t>stream</w:t>
      </w:r>
      <w:r w:rsidR="3133F95A">
        <w:t>,</w:t>
      </w:r>
      <w:r w:rsidR="00491E46">
        <w:t xml:space="preserve"> influenc</w:t>
      </w:r>
      <w:r w:rsidR="448B4270">
        <w:t>ing th</w:t>
      </w:r>
      <w:r w:rsidR="00491E46">
        <w:t xml:space="preserve">e </w:t>
      </w:r>
      <w:r w:rsidR="0F6DB351">
        <w:t xml:space="preserve">impact </w:t>
      </w:r>
      <w:r w:rsidR="00491E46">
        <w:t>of the charge</w:t>
      </w:r>
      <w:r w:rsidR="00D27808">
        <w:t>d</w:t>
      </w:r>
      <w:r w:rsidR="00491E46">
        <w:t xml:space="preserve"> antennal surface. As </w:t>
      </w:r>
      <w:r w:rsidR="003F40D5">
        <w:t>(</w:t>
      </w:r>
      <w:r w:rsidR="001061A9">
        <w:t>4a</w:t>
      </w:r>
      <w:r w:rsidR="001061A9" w:rsidRPr="006A52D5">
        <w:rPr>
          <w:i/>
          <w:iCs/>
        </w:rPr>
        <w:t>S</w:t>
      </w:r>
      <w:r w:rsidR="001061A9">
        <w:t>,7</w:t>
      </w:r>
      <w:r w:rsidR="001061A9" w:rsidRPr="006A52D5">
        <w:rPr>
          <w:i/>
          <w:iCs/>
        </w:rPr>
        <w:t>S</w:t>
      </w:r>
      <w:r w:rsidR="001061A9">
        <w:t>,7a</w:t>
      </w:r>
      <w:r w:rsidR="001061A9" w:rsidRPr="006A52D5">
        <w:rPr>
          <w:i/>
          <w:iCs/>
        </w:rPr>
        <w:t>R</w:t>
      </w:r>
      <w:r w:rsidR="003F40D5">
        <w:t>)-</w:t>
      </w:r>
      <w:r w:rsidR="00491E46">
        <w:t>nepetalactone</w:t>
      </w:r>
      <w:r w:rsidR="00D27808">
        <w:t xml:space="preserve"> has the highest dipole moment </w:t>
      </w:r>
      <w:r w:rsidR="5FB41E95">
        <w:t>of</w:t>
      </w:r>
      <w:r w:rsidR="00D27808">
        <w:t xml:space="preserve"> the three compounds, </w:t>
      </w:r>
      <w:r w:rsidR="00CE5F5A">
        <w:t>its</w:t>
      </w:r>
      <w:r w:rsidR="00720EA3">
        <w:t xml:space="preserve"> interaction with water molecules is expected to be greater than </w:t>
      </w:r>
      <w:r w:rsidR="2266243C">
        <w:t>that of</w:t>
      </w:r>
      <w:r w:rsidR="00720EA3">
        <w:t xml:space="preserve"> (</w:t>
      </w:r>
      <w:r w:rsidR="00720EA3" w:rsidRPr="0A2A821B">
        <w:rPr>
          <w:i/>
          <w:iCs/>
        </w:rPr>
        <w:t>R</w:t>
      </w:r>
      <w:r w:rsidR="00720EA3">
        <w:t>)-linalool</w:t>
      </w:r>
      <w:r w:rsidR="44165422">
        <w:t>. This</w:t>
      </w:r>
      <w:r w:rsidR="00720EA3">
        <w:t xml:space="preserve"> may partly explain </w:t>
      </w:r>
      <w:r w:rsidR="33A3BE4A">
        <w:t xml:space="preserve">why it is adsorbed onto the antennal surface less than </w:t>
      </w:r>
      <w:r w:rsidR="00664357">
        <w:t>(</w:t>
      </w:r>
      <w:r w:rsidR="00664357" w:rsidRPr="0A2A821B">
        <w:rPr>
          <w:i/>
          <w:iCs/>
        </w:rPr>
        <w:t>R</w:t>
      </w:r>
      <w:r w:rsidR="00664357">
        <w:t>)-linalool.</w:t>
      </w:r>
    </w:p>
    <w:p w14:paraId="488D9F59" w14:textId="585E4466" w:rsidR="00117075" w:rsidRDefault="00F95BA3" w:rsidP="00D6790C">
      <w:pPr>
        <w:spacing w:line="240" w:lineRule="auto"/>
        <w:jc w:val="both"/>
      </w:pPr>
      <w:r w:rsidRPr="00854E9F">
        <w:rPr>
          <w:lang w:val="en-US"/>
        </w:rPr>
        <w:t xml:space="preserve">Our results show that insect antennae used for EAG recordings are electrostatically charged and that their apparent bulk charge can be manipulated using both contact electrification as well as through non-contact exposure to plasma. </w:t>
      </w:r>
      <w:r w:rsidR="00117075">
        <w:t>A general asymmetry is observed in EAG responses towards negative electrical biases, with a higher positive bias (+10</w:t>
      </w:r>
      <w:r w:rsidR="00B465D5">
        <w:t>—</w:t>
      </w:r>
      <w:r w:rsidR="00117075">
        <w:t>12 V) required to induce a significant EAG response</w:t>
      </w:r>
      <w:r w:rsidR="004B5ADF">
        <w:t>.</w:t>
      </w:r>
      <w:r w:rsidR="00117075">
        <w:t xml:space="preserve"> This indicates that the insect antennal surface is more easily polarised positively (i.e. upon a negative electrical bias), which is also observed in the reduced volatile adsorption and lower net charge endowed on the antenna upon a +8 V bias, compared to -8 V. Upon neutralisation </w:t>
      </w:r>
      <w:r w:rsidR="00117075">
        <w:rPr>
          <w:i/>
          <w:iCs/>
        </w:rPr>
        <w:t xml:space="preserve">via </w:t>
      </w:r>
      <w:r w:rsidR="00117075">
        <w:t>plasma beam, EAG responses decrease</w:t>
      </w:r>
      <w:r w:rsidR="004A39A4">
        <w:t>, suggesting that</w:t>
      </w:r>
      <w:r w:rsidR="00117075">
        <w:t xml:space="preserve"> neutralisation reduces </w:t>
      </w:r>
      <w:r w:rsidR="001D7CB9">
        <w:t>antennal</w:t>
      </w:r>
      <w:r w:rsidR="00117075">
        <w:t xml:space="preserve"> charge. </w:t>
      </w:r>
      <w:r w:rsidR="0071106E">
        <w:t>H</w:t>
      </w:r>
      <w:r w:rsidR="00117075">
        <w:t>owever, the difference in net charge endowed upon electrostatic bias</w:t>
      </w:r>
      <w:r w:rsidR="00605E92">
        <w:t xml:space="preserve"> across the insect species</w:t>
      </w:r>
      <w:r w:rsidR="00117075">
        <w:t xml:space="preserve"> highlights that the interaction between volatile, permanent/induced dipole moment and antennal surface charge is more complex than anticipated, with other factors, such as antennal morphology, influencing interactions.</w:t>
      </w:r>
    </w:p>
    <w:p w14:paraId="6B66AE63" w14:textId="1CC54E6C" w:rsidR="00854E9F" w:rsidRPr="00854E9F" w:rsidRDefault="00854E9F" w:rsidP="00D6790C">
      <w:pPr>
        <w:spacing w:line="240" w:lineRule="auto"/>
        <w:jc w:val="both"/>
      </w:pPr>
      <w:r w:rsidRPr="00854E9F">
        <w:lastRenderedPageBreak/>
        <w:t>The charging behaviour varies between species, suggesting that antennal charge responses may reflect underlying differences in electrical properties. There are several potential mechanisms by which the electrode generates or modifies the antennal charge. These include: 1) dielectric polarisation,</w:t>
      </w:r>
      <w:r w:rsidR="00B3542E">
        <w:t xml:space="preserve"> where</w:t>
      </w:r>
      <w:r w:rsidRPr="00854E9F">
        <w:t xml:space="preserve"> internal and/or surface charges redistribute in line with an applied electric field; 2) </w:t>
      </w:r>
      <w:proofErr w:type="spellStart"/>
      <w:r w:rsidRPr="00854E9F">
        <w:t>tribolectrification</w:t>
      </w:r>
      <w:proofErr w:type="spellEnd"/>
      <w:r w:rsidRPr="00854E9F">
        <w:t xml:space="preserve"> through contact-induced electron transfer between the cuticle and electrode; 3) adsorption of ions, particularly following surface potential changes; and 4) direct conductive charge transfer between the cuticle and/or haemolymph and the electrode. While distinguishing these mechanisms experimentally was beyond the scope of this study, the species-specific differences in charging behaviour provide insight into the electrical characteristics of insect antennae. </w:t>
      </w:r>
    </w:p>
    <w:p w14:paraId="5D3D0905" w14:textId="36F352B5" w:rsidR="00854E9F" w:rsidRPr="00854E9F" w:rsidRDefault="00854E9F" w:rsidP="00D6790C">
      <w:pPr>
        <w:spacing w:line="240" w:lineRule="auto"/>
        <w:jc w:val="both"/>
      </w:pPr>
      <w:r w:rsidRPr="00854E9F">
        <w:t xml:space="preserve">Both </w:t>
      </w:r>
      <w:r w:rsidRPr="00854E9F">
        <w:rPr>
          <w:i/>
          <w:iCs/>
        </w:rPr>
        <w:t xml:space="preserve">B. terrestris </w:t>
      </w:r>
      <w:r w:rsidRPr="00854E9F">
        <w:t xml:space="preserve">and </w:t>
      </w:r>
      <w:r w:rsidRPr="00854E9F">
        <w:rPr>
          <w:i/>
          <w:iCs/>
        </w:rPr>
        <w:t xml:space="preserve">A. </w:t>
      </w:r>
      <w:proofErr w:type="spellStart"/>
      <w:r w:rsidRPr="00854E9F">
        <w:rPr>
          <w:i/>
          <w:iCs/>
        </w:rPr>
        <w:t>ervi</w:t>
      </w:r>
      <w:proofErr w:type="spellEnd"/>
      <w:r w:rsidRPr="00854E9F">
        <w:rPr>
          <w:i/>
          <w:iCs/>
        </w:rPr>
        <w:t xml:space="preserve"> </w:t>
      </w:r>
      <w:r w:rsidRPr="00854E9F">
        <w:t xml:space="preserve">antennae were exclusively negatively charged, yet </w:t>
      </w:r>
      <w:r w:rsidRPr="00854E9F">
        <w:rPr>
          <w:i/>
          <w:iCs/>
        </w:rPr>
        <w:t xml:space="preserve">A. fabae </w:t>
      </w:r>
      <w:r w:rsidRPr="00854E9F">
        <w:t xml:space="preserve">antennae were positive. Throughout all treatments, </w:t>
      </w:r>
      <w:r w:rsidRPr="00854E9F">
        <w:rPr>
          <w:i/>
          <w:iCs/>
        </w:rPr>
        <w:t xml:space="preserve">B. terrestris </w:t>
      </w:r>
      <w:r w:rsidRPr="00854E9F">
        <w:t>charge was around an order of magnitude higher than the other two species, likely due to their larger size and thus greater amount of electrostatic charge. These suggest that variation in physical and material properties of antennae between species may contribute to species-specific electrostatic behaviour. </w:t>
      </w:r>
    </w:p>
    <w:p w14:paraId="098FE4CE" w14:textId="6F02C029" w:rsidR="00854E9F" w:rsidRPr="00854E9F" w:rsidRDefault="00854E9F" w:rsidP="00D6790C">
      <w:pPr>
        <w:spacing w:line="240" w:lineRule="auto"/>
        <w:jc w:val="both"/>
      </w:pPr>
      <w:r>
        <w:t xml:space="preserve">The charging behaviour of antennae in response to plasma and voltage treatments further supports the notion </w:t>
      </w:r>
      <w:r w:rsidR="00E22307">
        <w:t xml:space="preserve">of </w:t>
      </w:r>
      <w:r>
        <w:t xml:space="preserve">differing electrical properties between species. For instance, when exposed to plasma, </w:t>
      </w:r>
      <w:r w:rsidR="00BE21C1">
        <w:t xml:space="preserve">the negative charge on </w:t>
      </w:r>
      <w:r>
        <w:t xml:space="preserve">both </w:t>
      </w:r>
      <w:r w:rsidRPr="743034A4">
        <w:rPr>
          <w:i/>
          <w:iCs/>
        </w:rPr>
        <w:t xml:space="preserve">B. terrestris </w:t>
      </w:r>
      <w:r>
        <w:t xml:space="preserve">and </w:t>
      </w:r>
      <w:r w:rsidRPr="743034A4">
        <w:rPr>
          <w:i/>
          <w:iCs/>
        </w:rPr>
        <w:t xml:space="preserve">A. fabae </w:t>
      </w:r>
      <w:r>
        <w:t>antennae was reduced compared to baseline measurements</w:t>
      </w:r>
      <w:r w:rsidR="001E6D70">
        <w:t>;</w:t>
      </w:r>
      <w:r>
        <w:t xml:space="preserve"> conversely, the magnitude of negative charge on </w:t>
      </w:r>
      <w:r w:rsidRPr="743034A4">
        <w:rPr>
          <w:i/>
          <w:iCs/>
        </w:rPr>
        <w:t xml:space="preserve">A. </w:t>
      </w:r>
      <w:proofErr w:type="spellStart"/>
      <w:r w:rsidRPr="743034A4">
        <w:rPr>
          <w:i/>
          <w:iCs/>
        </w:rPr>
        <w:t>ervi</w:t>
      </w:r>
      <w:proofErr w:type="spellEnd"/>
      <w:r>
        <w:t xml:space="preserve"> antennae increased on average. </w:t>
      </w:r>
      <w:r w:rsidRPr="743034A4">
        <w:rPr>
          <w:lang w:val="en-US"/>
        </w:rPr>
        <w:t xml:space="preserve">Exposure to plasma </w:t>
      </w:r>
      <w:r w:rsidR="42E3C01A" w:rsidRPr="743034A4">
        <w:rPr>
          <w:lang w:val="en-US"/>
        </w:rPr>
        <w:t>can</w:t>
      </w:r>
      <w:r w:rsidRPr="743034A4">
        <w:rPr>
          <w:lang w:val="en-US"/>
        </w:rPr>
        <w:t xml:space="preserve"> </w:t>
      </w:r>
      <w:proofErr w:type="spellStart"/>
      <w:r w:rsidRPr="743034A4">
        <w:rPr>
          <w:lang w:val="en-US"/>
        </w:rPr>
        <w:t>neutralise</w:t>
      </w:r>
      <w:proofErr w:type="spellEnd"/>
      <w:r w:rsidRPr="743034A4">
        <w:rPr>
          <w:lang w:val="en-US"/>
        </w:rPr>
        <w:t xml:space="preserve"> the bulk charge of materials, </w:t>
      </w:r>
      <w:r w:rsidR="005C74BF" w:rsidRPr="743034A4">
        <w:rPr>
          <w:lang w:val="en-US"/>
        </w:rPr>
        <w:t xml:space="preserve">because </w:t>
      </w:r>
      <w:r w:rsidRPr="743034A4">
        <w:rPr>
          <w:lang w:val="en-US"/>
        </w:rPr>
        <w:t xml:space="preserve">it can reduce charge magnitude by producing large quantities of both positive and negative </w:t>
      </w:r>
      <w:r w:rsidR="45F917F2" w:rsidRPr="743034A4">
        <w:rPr>
          <w:lang w:val="en-US"/>
        </w:rPr>
        <w:t>charge carriers</w:t>
      </w:r>
      <w:r w:rsidR="00D2148A" w:rsidRPr="743034A4">
        <w:rPr>
          <w:lang w:val="en-US"/>
        </w:rPr>
        <w:t>,</w:t>
      </w:r>
      <w:r w:rsidRPr="743034A4">
        <w:rPr>
          <w:lang w:val="en-US"/>
        </w:rPr>
        <w:t xml:space="preserve"> which adsorb to the material combining to result in a bulk charge approaching zero</w:t>
      </w:r>
      <w:r w:rsidR="00E52094" w:rsidRPr="00E52094">
        <w:rPr>
          <w:vertAlign w:val="superscript"/>
          <w:lang w:val="en-US"/>
        </w:rPr>
        <w:t>23</w:t>
      </w:r>
      <w:r w:rsidRPr="743034A4">
        <w:rPr>
          <w:lang w:val="en-US"/>
        </w:rPr>
        <w:t xml:space="preserve">. This suggests that </w:t>
      </w:r>
      <w:r w:rsidRPr="743034A4">
        <w:rPr>
          <w:i/>
          <w:iCs/>
          <w:lang w:val="en-US"/>
        </w:rPr>
        <w:t xml:space="preserve">A. </w:t>
      </w:r>
      <w:proofErr w:type="spellStart"/>
      <w:r w:rsidRPr="743034A4">
        <w:rPr>
          <w:i/>
          <w:iCs/>
          <w:lang w:val="en-US"/>
        </w:rPr>
        <w:t>ervi</w:t>
      </w:r>
      <w:proofErr w:type="spellEnd"/>
      <w:r w:rsidRPr="743034A4">
        <w:rPr>
          <w:i/>
          <w:iCs/>
          <w:lang w:val="en-US"/>
        </w:rPr>
        <w:t xml:space="preserve"> </w:t>
      </w:r>
      <w:r w:rsidRPr="743034A4">
        <w:rPr>
          <w:lang w:val="en-US"/>
        </w:rPr>
        <w:t xml:space="preserve">antennae show a different and possibly polarity-specific ion affinity or adsorption </w:t>
      </w:r>
      <w:proofErr w:type="spellStart"/>
      <w:r w:rsidRPr="743034A4">
        <w:rPr>
          <w:lang w:val="en-US"/>
        </w:rPr>
        <w:t>behaviour</w:t>
      </w:r>
      <w:proofErr w:type="spellEnd"/>
      <w:r w:rsidRPr="743034A4">
        <w:rPr>
          <w:lang w:val="en-US"/>
        </w:rPr>
        <w:t>. Interestingly, contact electrification with 0 V brought the charge of all species closer to zero. In fact, the antennal charge polarity of all three species switched to positive</w:t>
      </w:r>
      <w:r w:rsidR="004010FD" w:rsidRPr="743034A4">
        <w:rPr>
          <w:lang w:val="en-US"/>
        </w:rPr>
        <w:t xml:space="preserve"> on</w:t>
      </w:r>
      <w:r w:rsidR="00CA583B" w:rsidRPr="743034A4">
        <w:rPr>
          <w:lang w:val="en-US"/>
        </w:rPr>
        <w:t xml:space="preserve"> </w:t>
      </w:r>
      <w:r w:rsidR="004010FD" w:rsidRPr="743034A4">
        <w:rPr>
          <w:lang w:val="en-US"/>
        </w:rPr>
        <w:t>average</w:t>
      </w:r>
      <w:r w:rsidRPr="743034A4">
        <w:rPr>
          <w:lang w:val="en-US"/>
        </w:rPr>
        <w:t xml:space="preserve">, with only </w:t>
      </w:r>
      <w:r w:rsidRPr="743034A4">
        <w:rPr>
          <w:i/>
          <w:iCs/>
          <w:lang w:val="en-US"/>
        </w:rPr>
        <w:t xml:space="preserve">A. </w:t>
      </w:r>
      <w:proofErr w:type="spellStart"/>
      <w:r w:rsidRPr="743034A4">
        <w:rPr>
          <w:i/>
          <w:iCs/>
          <w:lang w:val="en-US"/>
        </w:rPr>
        <w:t>ervi</w:t>
      </w:r>
      <w:proofErr w:type="spellEnd"/>
      <w:r w:rsidRPr="743034A4">
        <w:rPr>
          <w:lang w:val="en-US"/>
        </w:rPr>
        <w:t xml:space="preserve"> antennae measuring negatively. This could suggest that there is a conductive pathway between the cuticle and the electrode</w:t>
      </w:r>
      <w:r w:rsidR="00CA583B" w:rsidRPr="743034A4">
        <w:rPr>
          <w:lang w:val="en-US"/>
        </w:rPr>
        <w:t>,</w:t>
      </w:r>
      <w:r w:rsidRPr="743034A4">
        <w:rPr>
          <w:lang w:val="en-US"/>
        </w:rPr>
        <w:t xml:space="preserve"> through which charge in the form of electrons is redistributed</w:t>
      </w:r>
      <w:r w:rsidR="00FA24D4" w:rsidRPr="743034A4">
        <w:rPr>
          <w:lang w:val="en-US"/>
        </w:rPr>
        <w:t>;</w:t>
      </w:r>
      <w:r w:rsidRPr="743034A4">
        <w:rPr>
          <w:lang w:val="en-US"/>
        </w:rPr>
        <w:t xml:space="preserve"> however, other mechanisms such as surface interaction effects, like triboelectric charging</w:t>
      </w:r>
      <w:r w:rsidR="00FA24D4" w:rsidRPr="743034A4">
        <w:rPr>
          <w:lang w:val="en-US"/>
        </w:rPr>
        <w:t>,</w:t>
      </w:r>
      <w:r w:rsidRPr="743034A4">
        <w:rPr>
          <w:lang w:val="en-US"/>
        </w:rPr>
        <w:t xml:space="preserve"> may also play roles in antennal charging </w:t>
      </w:r>
      <w:proofErr w:type="spellStart"/>
      <w:r w:rsidRPr="743034A4">
        <w:rPr>
          <w:lang w:val="en-US"/>
        </w:rPr>
        <w:t>behaviour</w:t>
      </w:r>
      <w:proofErr w:type="spellEnd"/>
      <w:r w:rsidRPr="743034A4">
        <w:rPr>
          <w:lang w:val="en-US"/>
        </w:rPr>
        <w:t xml:space="preserve">. Irrespective of the mechanism, it seems that there are clear species-specific charging </w:t>
      </w:r>
      <w:proofErr w:type="spellStart"/>
      <w:r w:rsidRPr="743034A4">
        <w:rPr>
          <w:lang w:val="en-US"/>
        </w:rPr>
        <w:t>behaviours</w:t>
      </w:r>
      <w:proofErr w:type="spellEnd"/>
      <w:r w:rsidRPr="743034A4">
        <w:rPr>
          <w:lang w:val="en-US"/>
        </w:rPr>
        <w:t xml:space="preserve"> in response to both contact and non-contact electrification, likely to be the result of differences in antennal electric properties.</w:t>
      </w:r>
      <w:r>
        <w:t> </w:t>
      </w:r>
    </w:p>
    <w:p w14:paraId="70495A19" w14:textId="142A5C6B" w:rsidR="00854E9F" w:rsidRPr="00854E9F" w:rsidRDefault="00854E9F" w:rsidP="00D6790C">
      <w:pPr>
        <w:spacing w:line="240" w:lineRule="auto"/>
        <w:jc w:val="both"/>
      </w:pPr>
      <w:r w:rsidRPr="743034A4">
        <w:rPr>
          <w:lang w:val="en-US"/>
        </w:rPr>
        <w:t xml:space="preserve">The most striking difference in antennal charging is seen in response to the ±8 VDC treatments. Both </w:t>
      </w:r>
      <w:r w:rsidRPr="743034A4">
        <w:rPr>
          <w:i/>
          <w:iCs/>
          <w:lang w:val="en-US"/>
        </w:rPr>
        <w:t xml:space="preserve">B. terrestris </w:t>
      </w:r>
      <w:r w:rsidRPr="743034A4">
        <w:rPr>
          <w:lang w:val="en-US"/>
        </w:rPr>
        <w:t xml:space="preserve">and </w:t>
      </w:r>
      <w:r w:rsidRPr="743034A4">
        <w:rPr>
          <w:i/>
          <w:iCs/>
          <w:lang w:val="en-US"/>
        </w:rPr>
        <w:t xml:space="preserve">A. </w:t>
      </w:r>
      <w:proofErr w:type="spellStart"/>
      <w:r w:rsidRPr="743034A4">
        <w:rPr>
          <w:i/>
          <w:iCs/>
          <w:lang w:val="en-US"/>
        </w:rPr>
        <w:t>ervi</w:t>
      </w:r>
      <w:proofErr w:type="spellEnd"/>
      <w:r w:rsidRPr="743034A4">
        <w:rPr>
          <w:lang w:val="en-US"/>
        </w:rPr>
        <w:t xml:space="preserve"> antennae mirror the polarity of the treatment potential. A positive electrode potential results in a negatively charged antenna and vice versa. Such a response suggests that the antennae of these species electrostatically </w:t>
      </w:r>
      <w:proofErr w:type="spellStart"/>
      <w:r w:rsidRPr="743034A4">
        <w:rPr>
          <w:lang w:val="en-US"/>
        </w:rPr>
        <w:t>polarise</w:t>
      </w:r>
      <w:proofErr w:type="spellEnd"/>
      <w:r w:rsidRPr="743034A4">
        <w:rPr>
          <w:lang w:val="en-US"/>
        </w:rPr>
        <w:t xml:space="preserve"> with respect to the potential of the electrode and its incident electric field. External and/or internal polar molecules or charge carrie</w:t>
      </w:r>
      <w:r w:rsidR="00FA24D4" w:rsidRPr="743034A4">
        <w:rPr>
          <w:lang w:val="en-US"/>
        </w:rPr>
        <w:t>r</w:t>
      </w:r>
      <w:r w:rsidRPr="743034A4">
        <w:rPr>
          <w:lang w:val="en-US"/>
        </w:rPr>
        <w:t>s orient or move in relation to the electric field lines produced by the electrode. Removing the source of the electric field will cause the displaced charges to reorient</w:t>
      </w:r>
      <w:r w:rsidR="006767C1" w:rsidRPr="743034A4">
        <w:rPr>
          <w:lang w:val="en-US"/>
        </w:rPr>
        <w:t>;</w:t>
      </w:r>
      <w:r w:rsidRPr="743034A4">
        <w:rPr>
          <w:lang w:val="en-US"/>
        </w:rPr>
        <w:t xml:space="preserve"> however, in non-conductive materials this is not an instant process, resulting in the apparent charge of the material persisting for </w:t>
      </w:r>
      <w:r w:rsidR="7D2308F0" w:rsidRPr="743034A4">
        <w:rPr>
          <w:lang w:val="en-US"/>
        </w:rPr>
        <w:t>a time</w:t>
      </w:r>
      <w:r w:rsidR="00456119" w:rsidRPr="00456119">
        <w:rPr>
          <w:vertAlign w:val="superscript"/>
          <w:lang w:val="en-US"/>
        </w:rPr>
        <w:t>24</w:t>
      </w:r>
      <w:r w:rsidRPr="743034A4">
        <w:rPr>
          <w:lang w:val="en-US"/>
        </w:rPr>
        <w:t>. Following removal of the electrode, we measure</w:t>
      </w:r>
      <w:r w:rsidR="006767C1" w:rsidRPr="743034A4">
        <w:rPr>
          <w:lang w:val="en-US"/>
        </w:rPr>
        <w:t>d</w:t>
      </w:r>
      <w:r w:rsidRPr="743034A4">
        <w:rPr>
          <w:lang w:val="en-US"/>
        </w:rPr>
        <w:t xml:space="preserve"> the charge quickly enough to capture these </w:t>
      </w:r>
      <w:proofErr w:type="spellStart"/>
      <w:r w:rsidRPr="743034A4">
        <w:rPr>
          <w:lang w:val="en-US"/>
        </w:rPr>
        <w:t>polarisation</w:t>
      </w:r>
      <w:proofErr w:type="spellEnd"/>
      <w:r w:rsidRPr="743034A4">
        <w:rPr>
          <w:lang w:val="en-US"/>
        </w:rPr>
        <w:t xml:space="preserve"> effects within a few seconds, suggesting the antennae possess some dielectric properties. </w:t>
      </w:r>
      <w:r>
        <w:t> </w:t>
      </w:r>
    </w:p>
    <w:p w14:paraId="491251D0" w14:textId="0F1F70E5" w:rsidR="00854E9F" w:rsidRPr="00854E9F" w:rsidRDefault="00854E9F" w:rsidP="00D6790C">
      <w:pPr>
        <w:spacing w:line="240" w:lineRule="auto"/>
        <w:jc w:val="both"/>
      </w:pPr>
      <w:r w:rsidRPr="743034A4">
        <w:rPr>
          <w:i/>
          <w:iCs/>
          <w:lang w:val="en-US"/>
        </w:rPr>
        <w:t xml:space="preserve">Aphis fabae </w:t>
      </w:r>
      <w:r w:rsidRPr="743034A4">
        <w:rPr>
          <w:lang w:val="en-US"/>
        </w:rPr>
        <w:t xml:space="preserve">antennae behaved differently, charging positively on average in response to both positive and negative DC potentials, likely indicating fundamentally different electric properties and thus modes of charging. It is possible that </w:t>
      </w:r>
      <w:r w:rsidRPr="743034A4">
        <w:rPr>
          <w:i/>
          <w:iCs/>
          <w:lang w:val="en-US"/>
        </w:rPr>
        <w:t xml:space="preserve">A. fabae </w:t>
      </w:r>
      <w:r w:rsidRPr="743034A4">
        <w:rPr>
          <w:lang w:val="en-US"/>
        </w:rPr>
        <w:t>antennae are more conductive than</w:t>
      </w:r>
      <w:r w:rsidR="000F74EA" w:rsidRPr="743034A4">
        <w:rPr>
          <w:lang w:val="en-US"/>
        </w:rPr>
        <w:t xml:space="preserve"> those of</w:t>
      </w:r>
      <w:r w:rsidRPr="743034A4">
        <w:rPr>
          <w:lang w:val="en-US"/>
        </w:rPr>
        <w:t xml:space="preserve"> </w:t>
      </w:r>
      <w:r w:rsidRPr="743034A4">
        <w:rPr>
          <w:i/>
          <w:iCs/>
          <w:lang w:val="en-US"/>
        </w:rPr>
        <w:t xml:space="preserve">B. terrestris </w:t>
      </w:r>
      <w:r w:rsidRPr="743034A4">
        <w:rPr>
          <w:lang w:val="en-US"/>
        </w:rPr>
        <w:t xml:space="preserve">and </w:t>
      </w:r>
      <w:r w:rsidRPr="743034A4">
        <w:rPr>
          <w:i/>
          <w:iCs/>
          <w:lang w:val="en-US"/>
        </w:rPr>
        <w:t xml:space="preserve">A. </w:t>
      </w:r>
      <w:proofErr w:type="spellStart"/>
      <w:r w:rsidRPr="743034A4">
        <w:rPr>
          <w:i/>
          <w:iCs/>
          <w:lang w:val="en-US"/>
        </w:rPr>
        <w:t>ervi</w:t>
      </w:r>
      <w:proofErr w:type="spellEnd"/>
      <w:r w:rsidRPr="743034A4">
        <w:rPr>
          <w:lang w:val="en-US"/>
        </w:rPr>
        <w:t xml:space="preserve">, resulting in the antenna </w:t>
      </w:r>
      <w:proofErr w:type="spellStart"/>
      <w:r w:rsidRPr="743034A4">
        <w:rPr>
          <w:lang w:val="en-US"/>
        </w:rPr>
        <w:t>equalising</w:t>
      </w:r>
      <w:proofErr w:type="spellEnd"/>
      <w:r w:rsidRPr="743034A4">
        <w:rPr>
          <w:lang w:val="en-US"/>
        </w:rPr>
        <w:t xml:space="preserve"> to the electrode’s potential upon contact. If the antenna w</w:t>
      </w:r>
      <w:r w:rsidR="47F6C0FB" w:rsidRPr="743034A4">
        <w:rPr>
          <w:lang w:val="en-US"/>
        </w:rPr>
        <w:t>ere</w:t>
      </w:r>
      <w:r w:rsidRPr="743034A4">
        <w:rPr>
          <w:lang w:val="en-US"/>
        </w:rPr>
        <w:t xml:space="preserve"> a perfect conductor, it would be expected to have a charge close to zero once the electrode is removed</w:t>
      </w:r>
      <w:r w:rsidR="00AC094C" w:rsidRPr="743034A4">
        <w:rPr>
          <w:lang w:val="en-US"/>
        </w:rPr>
        <w:t>,</w:t>
      </w:r>
      <w:r w:rsidRPr="743034A4">
        <w:rPr>
          <w:lang w:val="en-US"/>
        </w:rPr>
        <w:t xml:space="preserve"> as charge </w:t>
      </w:r>
      <w:r w:rsidR="63C43471" w:rsidRPr="743034A4">
        <w:rPr>
          <w:lang w:val="en-US"/>
        </w:rPr>
        <w:t xml:space="preserve">almost </w:t>
      </w:r>
      <w:r w:rsidRPr="743034A4">
        <w:rPr>
          <w:lang w:val="en-US"/>
        </w:rPr>
        <w:t>instantly redistributes</w:t>
      </w:r>
      <w:r w:rsidR="00320A5D" w:rsidRPr="00320A5D">
        <w:rPr>
          <w:vertAlign w:val="superscript"/>
          <w:lang w:val="en-US"/>
        </w:rPr>
        <w:t>25</w:t>
      </w:r>
      <w:r w:rsidRPr="743034A4">
        <w:rPr>
          <w:b/>
          <w:bCs/>
          <w:lang w:val="en-US"/>
        </w:rPr>
        <w:t>.</w:t>
      </w:r>
      <w:r w:rsidRPr="743034A4">
        <w:rPr>
          <w:lang w:val="en-US"/>
        </w:rPr>
        <w:t xml:space="preserve"> However, the </w:t>
      </w:r>
      <w:r w:rsidRPr="743034A4">
        <w:rPr>
          <w:lang w:val="en-US"/>
        </w:rPr>
        <w:lastRenderedPageBreak/>
        <w:t>measured residual positive charge, regardless of electrode polarity, suggests that the antenna loses electrons following contact with the electrode. Such results may hint at a combination of conductive and triboelectric charging. It is important to note that studying the electrical properties of insect cuticle is challenging</w:t>
      </w:r>
      <w:r w:rsidR="00167E9D" w:rsidRPr="743034A4">
        <w:rPr>
          <w:lang w:val="en-US"/>
        </w:rPr>
        <w:t>.</w:t>
      </w:r>
      <w:r w:rsidRPr="743034A4">
        <w:rPr>
          <w:lang w:val="en-US"/>
        </w:rPr>
        <w:t xml:space="preserve"> </w:t>
      </w:r>
      <w:r w:rsidR="00167E9D" w:rsidRPr="743034A4">
        <w:rPr>
          <w:lang w:val="en-US"/>
        </w:rPr>
        <w:t>I</w:t>
      </w:r>
      <w:r w:rsidRPr="743034A4">
        <w:rPr>
          <w:lang w:val="en-US"/>
        </w:rPr>
        <w:t>t act</w:t>
      </w:r>
      <w:r w:rsidR="00055847" w:rsidRPr="743034A4">
        <w:rPr>
          <w:lang w:val="en-US"/>
        </w:rPr>
        <w:t>s</w:t>
      </w:r>
      <w:r w:rsidRPr="743034A4">
        <w:rPr>
          <w:lang w:val="en-US"/>
        </w:rPr>
        <w:t xml:space="preserve"> like a dielectric in some species, a semi-conductor in others and may seemingly show conductive properties in </w:t>
      </w:r>
      <w:r w:rsidRPr="743034A4">
        <w:rPr>
          <w:i/>
          <w:iCs/>
          <w:lang w:val="en-US"/>
        </w:rPr>
        <w:t xml:space="preserve">A. fabae </w:t>
      </w:r>
      <w:r w:rsidRPr="743034A4">
        <w:rPr>
          <w:lang w:val="en-US"/>
        </w:rPr>
        <w:t>for instance. The mechanisms of charging discussed here are speculative and non-exhaustive. This study did not set out to directly investigate these phenomena; nevertheless, it would certainly be a useful area of future research.</w:t>
      </w:r>
      <w:r>
        <w:t> </w:t>
      </w:r>
    </w:p>
    <w:p w14:paraId="6C27A083" w14:textId="6778E76F" w:rsidR="00384B20" w:rsidRDefault="00384B20" w:rsidP="00D6790C">
      <w:pPr>
        <w:spacing w:line="240" w:lineRule="auto"/>
        <w:jc w:val="both"/>
      </w:pPr>
      <w:r w:rsidRPr="09449512">
        <w:rPr>
          <w:lang w:val="en-US"/>
        </w:rPr>
        <w:t>Insect antennae are morphologically very diverse</w:t>
      </w:r>
      <w:r w:rsidR="00284B1C" w:rsidRPr="00284B1C">
        <w:rPr>
          <w:vertAlign w:val="superscript"/>
          <w:lang w:val="en-US"/>
        </w:rPr>
        <w:t>26</w:t>
      </w:r>
      <w:r w:rsidRPr="09449512">
        <w:rPr>
          <w:lang w:val="en-US"/>
        </w:rPr>
        <w:t>, housing a range of different sensill</w:t>
      </w:r>
      <w:r w:rsidR="00470F9F" w:rsidRPr="09449512">
        <w:rPr>
          <w:lang w:val="en-US"/>
        </w:rPr>
        <w:t>um</w:t>
      </w:r>
      <w:r w:rsidRPr="09449512">
        <w:rPr>
          <w:lang w:val="en-US"/>
        </w:rPr>
        <w:t xml:space="preserve"> types with different densities and distributions. This is evident across the four species investigated</w:t>
      </w:r>
      <w:r w:rsidRPr="09449512">
        <w:rPr>
          <w:lang w:val="en-US"/>
        </w:rPr>
        <w:fldChar w:fldCharType="begin" w:fldLock="1"/>
      </w:r>
      <w:r w:rsidRPr="09449512">
        <w:rPr>
          <w:lang w:val="en-US"/>
        </w:rPr>
        <w:instrText>ADDIN CSL_CITATION {"citationItems":[{"id":"ITEM-1","itemData":{"DOI":"10.14411/eje.2002.057","author":[{"dropping-particle":"","family":"Battaglia","given":"Donatella","non-dropping-particle":"","parse-names":false,"suffix":""},{"dropping-particle":"","family":"Isidoro","given":"Nunzio","non-dropping-particle":"","parse-names":false,"suffix":""},{"dropping-particle":"","family":"Romani","given":"Roberto","non-dropping-particle":"","parse-names":false,"suffix":""},{"dropping-particle":"","family":"Bin","given":"Ferdinando","non-dropping-particle":"","parse-names":false,"suffix":""},{"dropping-particle":"","family":"Pennachio","given":"Francesco","non-dropping-particle":"","parse-names":false,"suffix":""}],"container-title":"european Journal of Entomology","id":"ITEM-1","issue":"0971","issued":{"date-parts":[["2002"]]},"page":"451-456","title":"Mating behaviour of Aphidius ervi (Hymenoptera: Braconidae): The role of antennae","type":"article-journal","volume":"39"},"uris":["http://www.mendeley.com/documents/?uuid=6a864b82-2646-4024-9b28-744a5aca5653"]},{"id":"ITEM-2","itemData":{"DOI":"10.1016/j.jcz.2022.12.006","author":[{"dropping-particle":"","family":"Huang","given":"Xi","non-dropping-particle":"","parse-names":false,"suffix":""},{"dropping-particle":"","family":"Xu","given":"Xi-lian","non-dropping-particle":"","parse-names":false,"suffix":""},{"dropping-particle":"","family":"Li","given":"Ru-xu","non-dropping-particle":"","parse-names":false,"suffix":""},{"dropping-particle":"","family":"Wang","given":"Su","non-dropping-particle":"","parse-names":false,"suffix":""},{"dropping-particle":"","family":"Tian","given":"Li-xia","non-dropping-particle":"","parse-names":false,"suffix":""}],"container-title":"Zoologischer Anzeiger","id":"ITEM-2","issued":{"date-parts":[["2023"]]},"page":"239-247","title":"Ultrastructure and distribution of antennal sensilla of Bombus terrestris ( Hymenoptera : Apidae )","type":"article-journal","volume":"302"},"uris":["http://www.mendeley.com/documents/?uuid=df119f6c-5433-4945-8ec1-ec19c0a917ba"]},{"id":"ITEM-3","itemData":{"DOI":"10.1093/genetics/iyae129","abstract":"DOI: 10.1093/genetics/iyae129; GENETICS, 228, 2, 2024-09-06.; Abstract: Scanning electron microscopy is the method of choice to visualize the surface structures of animals, fungi, plants, or inorganic objects at the highest resolution and often with impressive appeal. Numerous scanning electron microscope (SEM) images exist of Drosophila melanogaster, one of the most important model organisms in genetics and developmental biology, which have been taken partly for esthetics and often to solve scientific questions. Our work presents a collection of images comprising many prominent anatomical details of D. melanogaster in excellent quality to create a research and teaching resource for all Drosophilists.","author":[{"dropping-particle":"","family":"Jürgens","given":"Kai J","non-dropping-particle":"","parse-names":false,"suffix":""},{"dropping-particle":"","family":"Drechsler","given":"Maik","non-dropping-particle":"","parse-names":false,"suffix":""},{"dropping-particle":"","family":"Paululat","given":"Achim","non-dropping-particle":"","parse-names":false,"suffix":""}],"container-title":"Genetics","id":"ITEM-3","issue":"2","issued":{"date-parts":[["2024"]]},"page":"1-61","publisher":"Oxford University Press","title":"An anatomical atlas of Drosophila melanogaster — the wild-type","type":"article-journal","volume":"228"},"uris":["http://www.mendeley.com/documents/?uuid=28cd6f6e-5a29-4b17-aa26-4d6b7dbc96f2"]}],"mendeley":{"formattedCitation":"&lt;sup&gt;&lt;sup&gt;24&lt;/sup&gt;–&lt;sup&gt;26&lt;/sup&gt;&lt;/sup&gt;","plainTextFormattedCitation":"24–26","previouslyFormattedCitation":"&lt;sup&gt;&lt;sup&gt;23&lt;/sup&gt;–&lt;sup&gt;25&lt;/sup&gt;&lt;/sup&gt;"},"properties":{"noteIndex":0},"schema":"https://github.com/citation-style-language/schema/raw/master/csl-citation.json"}</w:instrText>
      </w:r>
      <w:r w:rsidRPr="09449512">
        <w:rPr>
          <w:lang w:val="en-US"/>
        </w:rPr>
        <w:fldChar w:fldCharType="separate"/>
      </w:r>
      <w:r w:rsidR="00C563AF" w:rsidRPr="09449512">
        <w:rPr>
          <w:noProof/>
          <w:vertAlign w:val="superscript"/>
          <w:lang w:val="en-US"/>
        </w:rPr>
        <w:t>2</w:t>
      </w:r>
      <w:r w:rsidR="00B07383">
        <w:rPr>
          <w:noProof/>
          <w:vertAlign w:val="superscript"/>
          <w:lang w:val="en-US"/>
        </w:rPr>
        <w:t>7</w:t>
      </w:r>
      <w:r w:rsidR="00C563AF" w:rsidRPr="09449512">
        <w:rPr>
          <w:noProof/>
          <w:vertAlign w:val="superscript"/>
          <w:lang w:val="en-US"/>
        </w:rPr>
        <w:t>–2</w:t>
      </w:r>
      <w:r w:rsidRPr="09449512">
        <w:rPr>
          <w:lang w:val="en-US"/>
        </w:rPr>
        <w:fldChar w:fldCharType="end"/>
      </w:r>
      <w:r w:rsidR="00B07383" w:rsidRPr="00B07383">
        <w:rPr>
          <w:vertAlign w:val="superscript"/>
          <w:lang w:val="en-US"/>
        </w:rPr>
        <w:t>9</w:t>
      </w:r>
      <w:r w:rsidRPr="09449512">
        <w:rPr>
          <w:lang w:val="en-US"/>
        </w:rPr>
        <w:t xml:space="preserve">, with marked differences arising even between species of the same order (Hymenoptera: </w:t>
      </w:r>
      <w:r w:rsidRPr="09449512">
        <w:rPr>
          <w:i/>
          <w:iCs/>
          <w:lang w:val="en-US"/>
        </w:rPr>
        <w:t>B. terrestris</w:t>
      </w:r>
      <w:r w:rsidRPr="09449512">
        <w:rPr>
          <w:lang w:val="en-US"/>
        </w:rPr>
        <w:t xml:space="preserve">, </w:t>
      </w:r>
      <w:r w:rsidRPr="09449512">
        <w:rPr>
          <w:i/>
          <w:iCs/>
          <w:lang w:val="en-US"/>
        </w:rPr>
        <w:t xml:space="preserve">A. </w:t>
      </w:r>
      <w:proofErr w:type="spellStart"/>
      <w:r w:rsidRPr="09449512">
        <w:rPr>
          <w:i/>
          <w:iCs/>
          <w:lang w:val="en-US"/>
        </w:rPr>
        <w:t>ervi</w:t>
      </w:r>
      <w:proofErr w:type="spellEnd"/>
      <w:r w:rsidRPr="09449512">
        <w:rPr>
          <w:lang w:val="en-US"/>
        </w:rPr>
        <w:t>)</w:t>
      </w:r>
      <w:r w:rsidRPr="09449512">
        <w:rPr>
          <w:lang w:val="en-US"/>
        </w:rPr>
        <w:fldChar w:fldCharType="begin" w:fldLock="1"/>
      </w:r>
      <w:r w:rsidRPr="09449512">
        <w:rPr>
          <w:lang w:val="en-US"/>
        </w:rPr>
        <w:instrText>ADDIN CSL_CITATION {"citationItems":[{"id":"ITEM-1","itemData":{"DOI":"10.14411/eje.2002.057","author":[{"dropping-particle":"","family":"Battaglia","given":"Donatella","non-dropping-particle":"","parse-names":false,"suffix":""},{"dropping-particle":"","family":"Isidoro","given":"Nunzio","non-dropping-particle":"","parse-names":false,"suffix":""},{"dropping-particle":"","family":"Romani","given":"Roberto","non-dropping-particle":"","parse-names":false,"suffix":""},{"dropping-particle":"","family":"Bin","given":"Ferdinando","non-dropping-particle":"","parse-names":false,"suffix":""},{"dropping-particle":"","family":"Pennachio","given":"Francesco","non-dropping-particle":"","parse-names":false,"suffix":""}],"container-title":"european Journal of Entomology","id":"ITEM-1","issue":"0971","issued":{"date-parts":[["2002"]]},"page":"451-456","title":"Mating behaviour of Aphidius ervi (Hymenoptera: Braconidae): The role of antennae","type":"article-journal","volume":"39"},"uris":["http://www.mendeley.com/documents/?uuid=6a864b82-2646-4024-9b28-744a5aca5653"]},{"id":"ITEM-2","itemData":{"DOI":"10.1016/j.jcz.2022.12.006","author":[{"dropping-particle":"","family":"Huang","given":"Xi","non-dropping-particle":"","parse-names":false,"suffix":""},{"dropping-particle":"","family":"Xu","given":"Xi-lian","non-dropping-particle":"","parse-names":false,"suffix":""},{"dropping-particle":"","family":"Li","given":"Ru-xu","non-dropping-particle":"","parse-names":false,"suffix":""},{"dropping-particle":"","family":"Wang","given":"Su","non-dropping-particle":"","parse-names":false,"suffix":""},{"dropping-particle":"","family":"Tian","given":"Li-xia","non-dropping-particle":"","parse-names":false,"suffix":""}],"container-title":"Zoologischer Anzeiger","id":"ITEM-2","issued":{"date-parts":[["2023"]]},"page":"239-247","title":"Ultrastructure and distribution of antennal sensilla of Bombus terrestris ( Hymenoptera : Apidae )","type":"article-journal","volume":"302"},"uris":["http://www.mendeley.com/documents/?uuid=df119f6c-5433-4945-8ec1-ec19c0a917ba"]}],"mendeley":{"formattedCitation":"&lt;sup&gt;&lt;sup&gt;24&lt;/sup&gt;,&lt;sup&gt;25&lt;/sup&gt;&lt;/sup&gt;","plainTextFormattedCitation":"24,25","previouslyFormattedCitation":"&lt;sup&gt;&lt;sup&gt;23&lt;/sup&gt;,&lt;sup&gt;24&lt;/sup&gt;&lt;/sup&gt;"},"properties":{"noteIndex":0},"schema":"https://github.com/citation-style-language/schema/raw/master/csl-citation.json"}</w:instrText>
      </w:r>
      <w:r w:rsidRPr="09449512">
        <w:rPr>
          <w:lang w:val="en-US"/>
        </w:rPr>
        <w:fldChar w:fldCharType="separate"/>
      </w:r>
      <w:r w:rsidR="00C563AF" w:rsidRPr="09449512">
        <w:rPr>
          <w:noProof/>
          <w:vertAlign w:val="superscript"/>
          <w:lang w:val="en-US"/>
        </w:rPr>
        <w:t>2</w:t>
      </w:r>
      <w:r w:rsidR="00B07383">
        <w:rPr>
          <w:noProof/>
          <w:vertAlign w:val="superscript"/>
          <w:lang w:val="en-US"/>
        </w:rPr>
        <w:t>7</w:t>
      </w:r>
      <w:r w:rsidR="00C563AF" w:rsidRPr="09449512">
        <w:rPr>
          <w:noProof/>
          <w:vertAlign w:val="superscript"/>
          <w:lang w:val="en-US"/>
        </w:rPr>
        <w:t>,2</w:t>
      </w:r>
      <w:r w:rsidRPr="09449512">
        <w:rPr>
          <w:lang w:val="en-US"/>
        </w:rPr>
        <w:fldChar w:fldCharType="end"/>
      </w:r>
      <w:r w:rsidR="00B07383" w:rsidRPr="00B07383">
        <w:rPr>
          <w:vertAlign w:val="superscript"/>
          <w:lang w:val="en-US"/>
        </w:rPr>
        <w:t>8</w:t>
      </w:r>
      <w:r w:rsidRPr="09449512">
        <w:rPr>
          <w:lang w:val="en-US"/>
        </w:rPr>
        <w:t>. Such topographical differences may influence the local electric field distribution of the antenna; for example, in male honeybees, antennal placode sensilla have been found to hold a different electrostatic charge to the surrounding cuticle</w:t>
      </w:r>
      <w:r w:rsidR="00B07383" w:rsidRPr="00B07383">
        <w:rPr>
          <w:vertAlign w:val="superscript"/>
          <w:lang w:val="en-US"/>
        </w:rPr>
        <w:t>30</w:t>
      </w:r>
      <w:r w:rsidRPr="09449512">
        <w:rPr>
          <w:lang w:val="en-US"/>
        </w:rPr>
        <w:t>. Other studies have also suggested that insect sensilla and cuticle carry electrostatic charges</w:t>
      </w:r>
      <w:r w:rsidRPr="09449512">
        <w:rPr>
          <w:lang w:val="en-US"/>
        </w:rPr>
        <w:fldChar w:fldCharType="begin" w:fldLock="1"/>
      </w:r>
      <w:r w:rsidRPr="09449512">
        <w:rPr>
          <w:lang w:val="en-US"/>
        </w:rPr>
        <w:instrText>ADDIN CSL_CITATION {"citationItems":[{"id":"ITEM-1","itemData":{"author":[{"dropping-particle":"","family":"Erickson Jr","given":"E. H.","non-dropping-particle":"","parse-names":false,"suffix":""}],"container-title":"Bioelectromagnetics","id":"ITEM-1","issue":"4","issued":{"date-parts":[["1982"]]},"page":"413-420","title":"Evidence for electrostatic enhancement of odor receptor function by worker honeybee antennae","type":"article-journal","volume":"3"},"uris":["http://www.mendeley.com/documents/?uuid=fefb1c61-1a87-4f64-abe7-930823aaa2dd"]},{"id":"ITEM-2","itemData":{"author":[{"dropping-particle":"","family":"Callahan","given":"P. S.","non-dropping-particle":"","parse-names":false,"suffix":""}],"container-title":"International Journal of Insect Morphology and Embryology","id":"ITEM-2","issue":"5","issued":{"date-parts":[["1975"]]},"page":"381-430","title":"Insect antennae with special reference to the mechanism of scent detection and the evolution of the sensilla.","type":"article-journal","volume":"4"},"uris":["http://www.mendeley.com/documents/?uuid=29926eb5-ad64-4d42-8050-14f47f807714"]}],"mendeley":{"formattedCitation":"&lt;sup&gt;&lt;sup&gt;28&lt;/sup&gt;,&lt;sup&gt;29&lt;/sup&gt;&lt;/sup&gt;","plainTextFormattedCitation":"28,29","previouslyFormattedCitation":"&lt;sup&gt;&lt;sup&gt;27&lt;/sup&gt;,&lt;sup&gt;28&lt;/sup&gt;&lt;/sup&gt;"},"properties":{"noteIndex":0},"schema":"https://github.com/citation-style-language/schema/raw/master/csl-citation.json"}</w:instrText>
      </w:r>
      <w:r w:rsidRPr="09449512">
        <w:rPr>
          <w:lang w:val="en-US"/>
        </w:rPr>
        <w:fldChar w:fldCharType="separate"/>
      </w:r>
      <w:r w:rsidR="00B07383">
        <w:rPr>
          <w:noProof/>
          <w:vertAlign w:val="superscript"/>
          <w:lang w:val="en-US"/>
        </w:rPr>
        <w:t>31</w:t>
      </w:r>
      <w:r w:rsidR="00C563AF" w:rsidRPr="09449512">
        <w:rPr>
          <w:noProof/>
          <w:vertAlign w:val="superscript"/>
          <w:lang w:val="en-US"/>
        </w:rPr>
        <w:t>,</w:t>
      </w:r>
      <w:r w:rsidR="00B07383">
        <w:rPr>
          <w:noProof/>
          <w:vertAlign w:val="superscript"/>
          <w:lang w:val="en-US"/>
        </w:rPr>
        <w:t>32</w:t>
      </w:r>
      <w:r w:rsidRPr="09449512">
        <w:rPr>
          <w:lang w:val="en-US"/>
        </w:rPr>
        <w:fldChar w:fldCharType="end"/>
      </w:r>
      <w:r w:rsidRPr="09449512">
        <w:rPr>
          <w:lang w:val="en-US"/>
        </w:rPr>
        <w:t>. Whilst, crucially, the local electrostatic properties of the antennal sensilla of the four species investigated herein are not known, it is possible to speculate that antennal surface morphological factors</w:t>
      </w:r>
      <w:r w:rsidR="00544006" w:rsidRPr="09449512">
        <w:rPr>
          <w:lang w:val="en-US"/>
        </w:rPr>
        <w:t>,</w:t>
      </w:r>
      <w:r w:rsidRPr="09449512">
        <w:rPr>
          <w:lang w:val="en-US"/>
        </w:rPr>
        <w:t xml:space="preserve"> such as sensill</w:t>
      </w:r>
      <w:r w:rsidR="00544006" w:rsidRPr="09449512">
        <w:rPr>
          <w:lang w:val="en-US"/>
        </w:rPr>
        <w:t>um</w:t>
      </w:r>
      <w:r w:rsidRPr="09449512">
        <w:rPr>
          <w:lang w:val="en-US"/>
        </w:rPr>
        <w:t xml:space="preserve"> density</w:t>
      </w:r>
      <w:r w:rsidR="00544006" w:rsidRPr="09449512">
        <w:rPr>
          <w:lang w:val="en-US"/>
        </w:rPr>
        <w:t>,</w:t>
      </w:r>
      <w:r w:rsidRPr="09449512">
        <w:rPr>
          <w:lang w:val="en-US"/>
        </w:rPr>
        <w:t xml:space="preserve"> may influence the bulk charge of the antenna under natural conditions, upon charge </w:t>
      </w:r>
      <w:proofErr w:type="spellStart"/>
      <w:r w:rsidRPr="09449512">
        <w:rPr>
          <w:lang w:val="en-US"/>
        </w:rPr>
        <w:t>neutralisation</w:t>
      </w:r>
      <w:proofErr w:type="spellEnd"/>
      <w:r w:rsidRPr="09449512">
        <w:rPr>
          <w:lang w:val="en-US"/>
        </w:rPr>
        <w:t xml:space="preserve"> or voltage bias application. Additionally, ultrastructural differences, such as cuticular thickness</w:t>
      </w:r>
      <w:r w:rsidR="008A2420" w:rsidRPr="09449512">
        <w:rPr>
          <w:lang w:val="en-US"/>
        </w:rPr>
        <w:t>,</w:t>
      </w:r>
      <w:r w:rsidRPr="09449512">
        <w:rPr>
          <w:lang w:val="en-US"/>
        </w:rPr>
        <w:t xml:space="preserve"> may play a role in the capacity of the antenna to acquire, maintain or dissipate charge. Chitin is a major component of the exoskeleton of insects, present also in the antennal cuticle</w:t>
      </w:r>
      <w:r w:rsidRPr="09449512">
        <w:rPr>
          <w:lang w:val="en-US"/>
        </w:rPr>
        <w:fldChar w:fldCharType="begin" w:fldLock="1"/>
      </w:r>
      <w:r w:rsidRPr="09449512">
        <w:rPr>
          <w:lang w:val="en-US"/>
        </w:rPr>
        <w:instrText>ADDIN CSL_CITATION {"citationItems":[{"id":"ITEM-1","itemData":{"author":[{"dropping-particle":"","family":"Wigglesworth","given":"V.","non-dropping-particle":"","parse-names":false,"suffix":""}],"container-title":"Biological Reviews","id":"ITEM-1","issue":"4","issued":{"date-parts":[["1948"]]},"page":"408-451","title":"The Insect cuticle","type":"article-journal","volume":"23"},"uris":["http://www.mendeley.com/documents/?uuid=6204bd4d-a135-42b1-8c1c-13b265f34d26"]},{"id":"ITEM-2","itemData":{"ISBN":"4981579322","author":[{"dropping-particle":"","family":"Steinbrecht","given":"R Alexander","non-dropping-particle":"","parse-names":false,"suffix":""},{"dropping-particle":"","family":"Stankiewicz","given":"B Artur","non-dropping-particle":"","parse-names":false,"suffix":""}],"container-title":"Journal of Insect Physiology","id":"ITEM-2","issued":{"date-parts":[["1999"]]},"page":"785-790","title":"Molecular composition of the wall of insect olfactory sensilla — the chitin question","type":"article-journal","volume":"45"},"uris":["http://www.mendeley.com/documents/?uuid=d0327393-9a47-40d9-878a-708c8b567839"]}],"mendeley":{"formattedCitation":"&lt;sup&gt;&lt;sup&gt;30&lt;/sup&gt;,&lt;sup&gt;31&lt;/sup&gt;&lt;/sup&gt;","plainTextFormattedCitation":"30,31","previouslyFormattedCitation":"&lt;sup&gt;&lt;sup&gt;29&lt;/sup&gt;,&lt;sup&gt;30&lt;/sup&gt;&lt;/sup&gt;"},"properties":{"noteIndex":0},"schema":"https://github.com/citation-style-language/schema/raw/master/csl-citation.json"}</w:instrText>
      </w:r>
      <w:r w:rsidRPr="09449512">
        <w:rPr>
          <w:lang w:val="en-US"/>
        </w:rPr>
        <w:fldChar w:fldCharType="separate"/>
      </w:r>
      <w:r w:rsidR="00C563AF" w:rsidRPr="09449512">
        <w:rPr>
          <w:noProof/>
          <w:vertAlign w:val="superscript"/>
          <w:lang w:val="en-US"/>
        </w:rPr>
        <w:t>3</w:t>
      </w:r>
      <w:r w:rsidR="00B07383">
        <w:rPr>
          <w:noProof/>
          <w:vertAlign w:val="superscript"/>
          <w:lang w:val="en-US"/>
        </w:rPr>
        <w:t>3</w:t>
      </w:r>
      <w:r w:rsidR="00C563AF" w:rsidRPr="09449512">
        <w:rPr>
          <w:noProof/>
          <w:vertAlign w:val="superscript"/>
          <w:lang w:val="en-US"/>
        </w:rPr>
        <w:t>,3</w:t>
      </w:r>
      <w:r w:rsidR="00B07383">
        <w:rPr>
          <w:noProof/>
          <w:vertAlign w:val="superscript"/>
          <w:lang w:val="en-US"/>
        </w:rPr>
        <w:t>4</w:t>
      </w:r>
      <w:r w:rsidRPr="09449512">
        <w:rPr>
          <w:lang w:val="en-US"/>
        </w:rPr>
        <w:fldChar w:fldCharType="end"/>
      </w:r>
      <w:r w:rsidRPr="09449512">
        <w:rPr>
          <w:lang w:val="en-US"/>
        </w:rPr>
        <w:t>. The triboelectric chargeability of chitin and its forms are documented</w:t>
      </w:r>
      <w:r w:rsidRPr="09449512">
        <w:rPr>
          <w:lang w:val="en-US"/>
        </w:rPr>
        <w:fldChar w:fldCharType="begin" w:fldLock="1"/>
      </w:r>
      <w:r w:rsidRPr="09449512">
        <w:rPr>
          <w:lang w:val="en-US"/>
        </w:rPr>
        <w:instrText>ADDIN CSL_CITATION {"citationItems":[{"id":"ITEM-1","itemData":{"DOI":"10.1016/j.nanoen.2025.110660","ISSN":"2211-2855","author":[{"dropping-particle":"","family":"Ma","given":"Chuangchi","non-dropping-particle":"","parse-names":false,"suffix":""},{"dropping-particle":"","family":"He","given":"Yunqing","non-dropping-particle":"","parse-names":false,"suffix":""},{"dropping-particle":"","family":"Zeng","given":"Luying","non-dropping-particle":"","parse-names":false,"suffix":""},{"dropping-particle":"","family":"Liu","given":"Mingxian","non-dropping-particle":"","parse-names":false,"suffix":""}],"container-title":"Nano Energy","id":"ITEM-1","issued":{"date-parts":[["2025"]]},"publisher":"Elsevier Ltd","title":"Nano Energy Surface modification of chitin nanocrystals using conducting polymer for triboelectric nanogenerator","type":"article-journal","volume":"135"},"uris":["http://www.mendeley.com/documents/?uuid=b71f3eb7-45c6-4806-8087-bd1fe6dd1593"]},{"id":"ITEM-2","itemData":{"DOI":"10.1016/j.carbpol.2022.119586","ISSN":"0144-8617","author":[{"dropping-particle":"","family":"Zhang","given":"Jipeng","non-dropping-particle":"","parse-names":false,"suffix":""},{"dropping-particle":"","family":"Hu","given":"Yang","non-dropping-particle":"","parse-names":false,"suffix":""},{"dropping-particle":"","family":"Lin","given":"Xinghuan","non-dropping-particle":"","parse-names":false,"suffix":""},{"dropping-particle":"","family":"Qian","given":"Xinyi","non-dropping-particle":"","parse-names":false,"suffix":""},{"dropping-particle":"","family":"Zhang","given":"Lina","non-dropping-particle":"","parse-names":false,"suffix":""},{"dropping-particle":"","family":"Zhou","given":"Jinping","non-dropping-particle":"","parse-names":false,"suffix":""},{"dropping-particle":"","family":"Lu","given":"Ang","non-dropping-particle":"","parse-names":false,"suffix":""}],"container-title":"Carbohydrate Polymers","id":"ITEM-2","issued":{"date-parts":[["2022"]]},"publisher":"Elsevier Ltd","title":"High-performance triboelectric nanogenerator based on chitin for mechanical-energy harvesting and self-powered sensing","type":"article-journal","volume":"291"},"uris":["http://www.mendeley.com/documents/?uuid=2b0450a1-c3df-497a-a3f5-e91d5e7066d3"]}],"mendeley":{"formattedCitation":"&lt;sup&gt;&lt;sup&gt;32&lt;/sup&gt;,&lt;sup&gt;33&lt;/sup&gt;&lt;/sup&gt;","plainTextFormattedCitation":"32,33","previouslyFormattedCitation":"&lt;sup&gt;&lt;sup&gt;31&lt;/sup&gt;,&lt;sup&gt;32&lt;/sup&gt;&lt;/sup&gt;"},"properties":{"noteIndex":0},"schema":"https://github.com/citation-style-language/schema/raw/master/csl-citation.json"}</w:instrText>
      </w:r>
      <w:r w:rsidRPr="09449512">
        <w:rPr>
          <w:lang w:val="en-US"/>
        </w:rPr>
        <w:fldChar w:fldCharType="separate"/>
      </w:r>
      <w:r w:rsidR="00C563AF" w:rsidRPr="09449512">
        <w:rPr>
          <w:noProof/>
          <w:vertAlign w:val="superscript"/>
          <w:lang w:val="en-US"/>
        </w:rPr>
        <w:t>3</w:t>
      </w:r>
      <w:r w:rsidR="00960CF1">
        <w:rPr>
          <w:noProof/>
          <w:vertAlign w:val="superscript"/>
          <w:lang w:val="en-US"/>
        </w:rPr>
        <w:t>5</w:t>
      </w:r>
      <w:r w:rsidR="00C563AF" w:rsidRPr="09449512">
        <w:rPr>
          <w:noProof/>
          <w:vertAlign w:val="superscript"/>
          <w:lang w:val="en-US"/>
        </w:rPr>
        <w:t>,3</w:t>
      </w:r>
      <w:r w:rsidR="00960CF1">
        <w:rPr>
          <w:noProof/>
          <w:vertAlign w:val="superscript"/>
          <w:lang w:val="en-US"/>
        </w:rPr>
        <w:t>6</w:t>
      </w:r>
      <w:r w:rsidRPr="09449512">
        <w:rPr>
          <w:lang w:val="en-US"/>
        </w:rPr>
        <w:fldChar w:fldCharType="end"/>
      </w:r>
      <w:r w:rsidR="00483A35" w:rsidRPr="09449512">
        <w:rPr>
          <w:lang w:val="en-US"/>
        </w:rPr>
        <w:t xml:space="preserve"> </w:t>
      </w:r>
      <w:r w:rsidRPr="09449512">
        <w:rPr>
          <w:lang w:val="en-US"/>
        </w:rPr>
        <w:t>and for this reason, forms of chitin are utilized as a dielectric material for triboelectric nanogenerators</w:t>
      </w:r>
      <w:r w:rsidR="00826FAE" w:rsidRPr="09449512">
        <w:rPr>
          <w:lang w:val="en-US"/>
        </w:rPr>
        <w:t>,</w:t>
      </w:r>
      <w:r w:rsidRPr="09449512">
        <w:rPr>
          <w:lang w:val="en-US"/>
        </w:rPr>
        <w:t xml:space="preserve"> which convert mechanical energy into electrical energy via triboelectrification</w:t>
      </w:r>
      <w:r w:rsidRPr="09449512">
        <w:rPr>
          <w:lang w:val="en-US"/>
        </w:rPr>
        <w:fldChar w:fldCharType="begin" w:fldLock="1"/>
      </w:r>
      <w:r w:rsidRPr="09449512">
        <w:rPr>
          <w:lang w:val="en-US"/>
        </w:rPr>
        <w:instrText>ADDIN CSL_CITATION {"citationItems":[{"id":"ITEM-1","itemData":{"DOI":"10.1016/j.nanoen.2025.110660","ISSN":"2211-2855","author":[{"dropping-particle":"","family":"Ma","given":"Chuangchi","non-dropping-particle":"","parse-names":false,"suffix":""},{"dropping-particle":"","family":"He","given":"Yunqing","non-dropping-particle":"","parse-names":false,"suffix":""},{"dropping-particle":"","family":"Zeng","given":"Luying","non-dropping-particle":"","parse-names":false,"suffix":""},{"dropping-particle":"","family":"Liu","given":"Mingxian","non-dropping-particle":"","parse-names":false,"suffix":""}],"container-title":"Nano Energy","id":"ITEM-1","issued":{"date-parts":[["2025"]]},"publisher":"Elsevier Ltd","title":"Nano Energy Surface modification of chitin nanocrystals using conducting polymer for triboelectric nanogenerator","type":"article-journal","volume":"135"},"uris":["http://www.mendeley.com/documents/?uuid=b71f3eb7-45c6-4806-8087-bd1fe6dd1593"]},{"id":"ITEM-2","itemData":{"DOI":"10.1016/j.carbpol.2022.119586","ISSN":"0144-8617","author":[{"dropping-particle":"","family":"Zhang","given":"Jipeng","non-dropping-particle":"","parse-names":false,"suffix":""},{"dropping-particle":"","family":"Hu","given":"Yang","non-dropping-particle":"","parse-names":false,"suffix":""},{"dropping-particle":"","family":"Lin","given":"Xinghuan","non-dropping-particle":"","parse-names":false,"suffix":""},{"dropping-particle":"","family":"Qian","given":"Xinyi","non-dropping-particle":"","parse-names":false,"suffix":""},{"dropping-particle":"","family":"Zhang","given":"Lina","non-dropping-particle":"","parse-names":false,"suffix":""},{"dropping-particle":"","family":"Zhou","given":"Jinping","non-dropping-particle":"","parse-names":false,"suffix":""},{"dropping-particle":"","family":"Lu","given":"Ang","non-dropping-particle":"","parse-names":false,"suffix":""}],"container-title":"Carbohydrate Polymers","id":"ITEM-2","issued":{"date-parts":[["2022"]]},"publisher":"Elsevier Ltd","title":"High-performance triboelectric nanogenerator based on chitin for mechanical-energy harvesting and self-powered sensing","type":"article-journal","volume":"291"},"uris":["http://www.mendeley.com/documents/?uuid=2b0450a1-c3df-497a-a3f5-e91d5e7066d3"]},{"id":"ITEM-3","itemData":{"author":[{"dropping-particle":"","family":"Petchnui","given":"Kattaliya","non-dropping-particle":"","parse-names":false,"suffix":""},{"dropping-particle":"","family":"Uwanno","given":"Teerayut","non-dropping-particle":"","parse-names":false,"suffix":""},{"dropping-particle":"","family":"Reilly","given":"Mayuree Phonyiem","non-dropping-particle":"","parse-names":false,"suffix":""},{"dropping-particle":"","family":"Pinming","given":"Chinathun","non-dropping-particle":"","parse-names":false,"suffix":""},{"dropping-particle":"","family":"Treetong","given":"Alongkot","non-dropping-particle":"","parse-names":false,"suffix":""},{"dropping-particle":"","family":"Yordsri","given":"Visittapong","non-dropping-particle":"","parse-names":false,"suffix":""},{"dropping-particle":"","family":"Moolsradoo","given":"Nutthanun","non-dropping-particle":"","parse-names":false,"suffix":""},{"dropping-particle":"","family":"Klamcheun","given":"Annop","non-dropping-particle":"","parse-names":false,"suffix":""},{"dropping-particle":"","family":"Wongwiriyapan","given":"Winadda","non-dropping-particle":"","parse-names":false,"suffix":""}],"container-title":"Materials","id":"ITEM-3","issued":{"date-parts":[["2024"]]},"title":"Preparation of Chitin Nanofibers and Natural Rubber Composites and Their Triboelectric Nanogenerator Applications","type":"article-journal"},"uris":["http://www.mendeley.com/documents/?uuid=38f5c1c9-5328-40d7-8b77-75d769480048"]}],"mendeley":{"formattedCitation":"&lt;sup&gt;&lt;sup&gt;32&lt;/sup&gt;–&lt;sup&gt;34&lt;/sup&gt;&lt;/sup&gt;","plainTextFormattedCitation":"32–34","previouslyFormattedCitation":"&lt;sup&gt;&lt;sup&gt;31&lt;/sup&gt;–&lt;sup&gt;33&lt;/sup&gt;&lt;/sup&gt;"},"properties":{"noteIndex":0},"schema":"https://github.com/citation-style-language/schema/raw/master/csl-citation.json"}</w:instrText>
      </w:r>
      <w:r w:rsidRPr="09449512">
        <w:rPr>
          <w:lang w:val="en-US"/>
        </w:rPr>
        <w:fldChar w:fldCharType="separate"/>
      </w:r>
      <w:r w:rsidR="00C563AF" w:rsidRPr="09449512">
        <w:rPr>
          <w:noProof/>
          <w:vertAlign w:val="superscript"/>
          <w:lang w:val="en-US"/>
        </w:rPr>
        <w:t>3</w:t>
      </w:r>
      <w:r w:rsidR="00960CF1">
        <w:rPr>
          <w:noProof/>
          <w:vertAlign w:val="superscript"/>
          <w:lang w:val="en-US"/>
        </w:rPr>
        <w:t>5</w:t>
      </w:r>
      <w:r w:rsidR="00C563AF" w:rsidRPr="09449512">
        <w:rPr>
          <w:noProof/>
          <w:vertAlign w:val="superscript"/>
          <w:lang w:val="en-US"/>
        </w:rPr>
        <w:t>–3</w:t>
      </w:r>
      <w:r w:rsidR="00960CF1">
        <w:rPr>
          <w:noProof/>
          <w:vertAlign w:val="superscript"/>
          <w:lang w:val="en-US"/>
        </w:rPr>
        <w:t>7</w:t>
      </w:r>
      <w:r w:rsidRPr="09449512">
        <w:rPr>
          <w:lang w:val="en-US"/>
        </w:rPr>
        <w:fldChar w:fldCharType="end"/>
      </w:r>
      <w:r w:rsidRPr="09449512">
        <w:rPr>
          <w:lang w:val="en-US"/>
        </w:rPr>
        <w:t>. Whilst in this study, antennal charges were manipulated by the application of DC voltage biases, variation in the electrical response of the antennae both between species and treatments (Fig. 3) may be partially attributable to ultrastructural factors</w:t>
      </w:r>
      <w:r w:rsidR="001A028E" w:rsidRPr="09449512">
        <w:rPr>
          <w:lang w:val="en-US"/>
        </w:rPr>
        <w:t>,</w:t>
      </w:r>
      <w:r w:rsidRPr="09449512">
        <w:rPr>
          <w:lang w:val="en-US"/>
        </w:rPr>
        <w:t xml:space="preserve"> such as the form and content of chitin present in the cuticle, its thickness and antennal aspect ratio. Since our results show that manipulation of the antennal charge state affects olfactory sensitivity, and morphology and ultrastructure may in turn modulate the charge properties of the antenna, exploring this interplay represents a valuable direction for research. </w:t>
      </w:r>
      <w:r>
        <w:t> </w:t>
      </w:r>
    </w:p>
    <w:p w14:paraId="3D72BA08" w14:textId="567AB9F6" w:rsidR="00763513" w:rsidRDefault="00763513" w:rsidP="00D6790C">
      <w:pPr>
        <w:spacing w:line="240" w:lineRule="auto"/>
        <w:jc w:val="both"/>
      </w:pPr>
      <w:r>
        <w:t>Insect cuticles also contain cuticular hydrocarbons and proteins</w:t>
      </w:r>
      <w:r w:rsidR="00205914">
        <w:t xml:space="preserve"> within the chitin matrix</w:t>
      </w:r>
      <w:r w:rsidR="00634FD0">
        <w:t>,</w:t>
      </w:r>
      <w:r w:rsidR="00493615">
        <w:t xml:space="preserve"> </w:t>
      </w:r>
      <w:r w:rsidR="008F4651">
        <w:t>whose</w:t>
      </w:r>
      <w:r>
        <w:t xml:space="preserve"> composition are </w:t>
      </w:r>
      <w:r w:rsidR="003F40D5">
        <w:t xml:space="preserve">typically </w:t>
      </w:r>
      <w:r>
        <w:t xml:space="preserve">unique across genera and </w:t>
      </w:r>
      <w:r w:rsidR="00A74C7C">
        <w:t>between species</w:t>
      </w:r>
      <w:r>
        <w:fldChar w:fldCharType="begin" w:fldLock="1"/>
      </w:r>
      <w:r w:rsidR="00C563AF">
        <w:instrText>ADDIN CSL_CITATION {"citationItems":[{"id":"ITEM-1","itemData":{"author":[{"dropping-particle":"","family":"Blomquist","given":"Gary J","non-dropping-particle":"","parse-names":false,"suffix":""},{"dropping-particle":"","family":"Ginzel","given":"Matthew D","non-dropping-particle":"","parse-names":false,"suffix":""}],"container-title":"Annual Review of Entomology","id":"ITEM-1","issued":{"date-parts":[["2021"]]},"page":"45-60","title":"Chemical Ecology , Biochemistry , and Molecular Biology of Insect Hydrocarbons","type":"article-journal","volume":"66"},"uris":["http://www.mendeley.com/documents/?uuid=76ada7c0-5889-4c3d-a7fa-9cdc85db326f"]},{"id":"ITEM-2","itemData":{"DOI":"10.1016/j.ibmb.2010.02.001","ISSN":"0965-1748","author":[{"dropping-particle":"","family":"Willis","given":"Judith H","non-dropping-particle":"","parse-names":false,"suffix":""}],"container-title":"Insect Biochemistry and Molecular Biology","id":"ITEM-2","issue":"3","issued":{"date-parts":[["2010"]]},"page":"189-204","publisher":"Elsevier Ltd","title":"Structural cuticular proteins from arthropods : Annotation , nomenclature , and sequence characteristics in the genomics era","type":"article-journal","volume":"40"},"uris":["http://www.mendeley.com/documents/?uuid=ba5813d3-606e-4230-a3e1-e45cde373b1b"]}],"mendeley":{"formattedCitation":"&lt;sup&gt;&lt;sup&gt;35&lt;/sup&gt;,&lt;sup&gt;36&lt;/sup&gt;&lt;/sup&gt;","plainTextFormattedCitation":"35,36","previouslyFormattedCitation":"&lt;sup&gt;&lt;sup&gt;34&lt;/sup&gt;,&lt;sup&gt;35&lt;/sup&gt;&lt;/sup&gt;"},"properties":{"noteIndex":0},"schema":"https://github.com/citation-style-language/schema/raw/master/csl-citation.json"}</w:instrText>
      </w:r>
      <w:r>
        <w:fldChar w:fldCharType="separate"/>
      </w:r>
      <w:r w:rsidR="00C563AF" w:rsidRPr="00C563AF">
        <w:rPr>
          <w:noProof/>
          <w:vertAlign w:val="superscript"/>
        </w:rPr>
        <w:t>3</w:t>
      </w:r>
      <w:r w:rsidR="00960CF1">
        <w:rPr>
          <w:noProof/>
          <w:vertAlign w:val="superscript"/>
        </w:rPr>
        <w:t>8</w:t>
      </w:r>
      <w:r w:rsidR="00C563AF" w:rsidRPr="00C563AF">
        <w:rPr>
          <w:noProof/>
          <w:vertAlign w:val="superscript"/>
        </w:rPr>
        <w:t>,3</w:t>
      </w:r>
      <w:r w:rsidR="00960CF1">
        <w:rPr>
          <w:noProof/>
          <w:vertAlign w:val="superscript"/>
        </w:rPr>
        <w:t>9</w:t>
      </w:r>
      <w:r>
        <w:fldChar w:fldCharType="end"/>
      </w:r>
      <w:r>
        <w:t xml:space="preserve">, </w:t>
      </w:r>
      <w:r w:rsidR="00F76C0C">
        <w:t>with</w:t>
      </w:r>
      <w:r>
        <w:t xml:space="preserve"> </w:t>
      </w:r>
      <w:r w:rsidR="003F40D5">
        <w:t xml:space="preserve">specific </w:t>
      </w:r>
      <w:r>
        <w:t xml:space="preserve">ecological functions such as contact sex pheromones in the case of cuticular hydrocarbons in </w:t>
      </w:r>
      <w:proofErr w:type="spellStart"/>
      <w:r>
        <w:t>parasitoid</w:t>
      </w:r>
      <w:proofErr w:type="spellEnd"/>
      <w:r>
        <w:t xml:space="preserve"> waps</w:t>
      </w:r>
      <w:r>
        <w:fldChar w:fldCharType="begin" w:fldLock="1"/>
      </w:r>
      <w:r w:rsidR="00C563AF">
        <w:instrText>ADDIN CSL_CITATION {"citationItems":[{"id":"ITEM-1","itemData":{"DOI":"10.1242/jeb.071217","ISSN":"00220949","PMID":"22723487","abstract":"The surface of insects is covered by a complex mixture of cuticular hydrocarbons (CHCs) to prevent desiccation. In many species these lipids also have communicative functions, but often it is unknown which components are crucial for the behavioural response. Furthermore, it is often ignored that polar lipids also occur on the insects' cuticle and might interact with CHCs. In the parasitic wasp Lariophagus distinguendus, CHCs function as a contact sex pheromone eliciting wing-fanning in males. Interestingly, not only females but also newly emerged males have the pheromone, resulting regularly in homosexual courtship. However, males deactivate the pheromone within the first two days after emergence. This deactivation is accompanied by the disappearance of 3-methylheptacosane (3-MeC27) and some minor components from the CHC profile of males. Here we show that 3-MeC27 is a key component of the contact sex pheromone which, however, triggers courtship behaviour only if an olfactory background of other cuticular lipids is present. Males responded to (S)-3-MeC27 enantioselectively when applied to filter paper but on three-dimensional dummies both enantiomers were behaviourally active, suggesting that physical stimuli also play a role in sexual communication of the wasps. Finally, we report that triacylglycerides (TAGs) are also essential components of the pheromone, and present evidence that TAGs actually occur on the cuticle of L. distinguendus. Our data provide novel insights into the semiochemical function of cuticular lipids by showing that the bioactivity of CHCs may be influenced by the stereochemistry and a synergetic interaction with long time ignored TAGs. © 2012. Published by The Company of Biologists Ltd.","author":[{"dropping-particle":"","family":"Kühbandner","given":"Stephan","non-dropping-particle":"","parse-names":false,"suffix":""},{"dropping-particle":"","family":"Sperling","given":"Sergej","non-dropping-particle":"","parse-names":false,"suffix":""},{"dropping-particle":"","family":"Mori","given":"Kenji","non-dropping-particle":"","parse-names":false,"suffix":""},{"dropping-particle":"","family":"Ruther","given":"Joachim","non-dropping-particle":"","parse-names":false,"suffix":""}],"container-title":"Journal of Experimental Biology","id":"ITEM-1","issue":"14","issued":{"date-parts":[["2012"]]},"page":"2471-2478","title":"Deciphering the signature of cuticular lipids with contact sex pheromone function in a parasitic wasp","type":"article-journal","volume":"215"},"uris":["http://www.mendeley.com/documents/?uuid=649063c0-d7ff-4a9e-924d-a9c04bd3df53"]},{"id":"ITEM-2","itemData":{"DOI":"10.1111/eea.12589","ISSN":"15707458","abstract":"To recognize one's mate is essential for all sexually reproducing animals. In insects, mate recognition is often based on chemical cues such as hydrocarbons which are distributed over the insect's cuticle. In the parasitoid wasp genus Nasonia (Hymenoptera: Pteromalidae), interspecific mating possibly occurs in microsympatry between Nasonia vitripennis Walker and Nasonia giraulti Darling despite post-zygotic isolation mechanisms preventing hybridization. Males of N. vitripennis are known to equally court con- and heterospecific females, which they recognize by means of cuticular hydrocarbons. A recent study surprisingly showed that this might not be the case in N. giraulti, leaving open how males of this species achieve the recognition of mating partners. In this study, we investigated chemical mate recognition in N. giraulti in more detail and compared observed behaviors with behaviors of N. vitripennis by conducting experiments with both species concurrently and under the same experimental conditions. We disentangled the role of female-derived non-polar cuticular lipids – i.e., cuticular hydrocarbons – and more polar cuticular lipids in the ability of males to recognize con- and heterospecific females. In addition, we tested whether females of the two species discriminate similarly between con- and heterospecific males. We demonstrate that, in contrast to N. vitripennis, males of N. giraulti prefer live conspecific females over heterospecific ones. Furthermore, in contrast to N. vitripennis, mate recognition in N. giraulti males is not based on cuticular hydrocarbons, but rather involves other chemical messengers, presumably more polar cuticular lipids. In both species, discrimination against heterospecific males decreases with female age.","author":[{"dropping-particle":"","family":"Mair","given":"Magdalena M.","non-dropping-particle":"","parse-names":false,"suffix":""},{"dropping-particle":"","family":"Kmezic","given":"Violeta","non-dropping-particle":"","parse-names":false,"suffix":""},{"dropping-particle":"","family":"Huber","given":"Stephanie","non-dropping-particle":"","parse-names":false,"suffix":""},{"dropping-particle":"","family":"Pannebakker","given":"Bart A.","non-dropping-particle":"","parse-names":false,"suffix":""},{"dropping-particle":"","family":"Ruther","given":"Joachim","non-dropping-particle":"","parse-names":false,"suffix":""}],"container-title":"Entomologia Experimentalis et Applicata","id":"ITEM-2","issue":"1","issued":{"date-parts":[["2017"]]},"page":"1-15","title":"The chemical basis of mate recognition in two parasitoid wasp species of the genus Nasonia","type":"article-journal","volume":"164"},"uris":["http://www.mendeley.com/documents/?uuid=7991aa7b-2806-4c7a-9ca8-9835fa45ef0e"]}],"mendeley":{"formattedCitation":"&lt;sup&gt;&lt;sup&gt;37&lt;/sup&gt;,&lt;sup&gt;38&lt;/sup&gt;&lt;/sup&gt;","plainTextFormattedCitation":"37,38","previouslyFormattedCitation":"&lt;sup&gt;&lt;sup&gt;36&lt;/sup&gt;,&lt;sup&gt;37&lt;/sup&gt;&lt;/sup&gt;"},"properties":{"noteIndex":0},"schema":"https://github.com/citation-style-language/schema/raw/master/csl-citation.json"}</w:instrText>
      </w:r>
      <w:r>
        <w:fldChar w:fldCharType="separate"/>
      </w:r>
      <w:r w:rsidR="00960CF1">
        <w:rPr>
          <w:noProof/>
          <w:vertAlign w:val="superscript"/>
        </w:rPr>
        <w:t>40</w:t>
      </w:r>
      <w:r w:rsidR="00C563AF" w:rsidRPr="00C563AF">
        <w:rPr>
          <w:noProof/>
          <w:vertAlign w:val="superscript"/>
        </w:rPr>
        <w:t>,</w:t>
      </w:r>
      <w:r w:rsidR="005D61C3">
        <w:rPr>
          <w:noProof/>
          <w:vertAlign w:val="superscript"/>
        </w:rPr>
        <w:t>41</w:t>
      </w:r>
      <w:r>
        <w:fldChar w:fldCharType="end"/>
      </w:r>
      <w:r>
        <w:t xml:space="preserve">. </w:t>
      </w:r>
      <w:r w:rsidR="003F0A39">
        <w:t xml:space="preserve"> </w:t>
      </w:r>
      <w:r>
        <w:t>In fact, chemical analysis of insect cuticular hydrocarbons have shown that composition across bumble bee (</w:t>
      </w:r>
      <w:r>
        <w:rPr>
          <w:i/>
          <w:iCs/>
        </w:rPr>
        <w:t>B. terrestris</w:t>
      </w:r>
      <w:r>
        <w:t>)</w:t>
      </w:r>
      <w:r>
        <w:fldChar w:fldCharType="begin" w:fldLock="1"/>
      </w:r>
      <w:r w:rsidR="00C563AF">
        <w:instrText>ADDIN CSL_CITATION {"citationItems":[{"id":"ITEM-1","itemData":{"DOI":"10.1007/s13592-015-0379-5","ISSN":"12979678","abstract":"In many social insects, fertility of the reproductive caste is communicated via cuticular chemistry. Changes in cuticular profiles have been correlated to ovarian development. However, an effect of insemination has been neglected in the majority of studies so far. In Bombus terrestris, we stimulated virgin queens to found colonies without being inseminated and compared their cuticular hydrocarbon profile (CHC) to other females in different insemination and breeding statuses. The analysis of the CHC profiles showed an effect of both insemination and ovarian development on the cuticular profile. Thus, insemination besides ovarian development might be received by workers in bumblebees as a potential cue for fertility.","author":[{"dropping-particle":"","family":"Jansen","given":"Jan","non-dropping-particle":"","parse-names":false,"suffix":""},{"dropping-particle":"","family":"Pokorny","given":"Tamara","non-dropping-particle":"","parse-names":false,"suffix":""},{"dropping-particle":"","family":"Schmitt","given":"Thomas","non-dropping-particle":"","parse-names":false,"suffix":""}],"container-title":"Apidologie","id":"ITEM-1","issue":"1","issued":{"date-parts":[["2016"]]},"page":"101-113","title":"Disentangling the effect of insemination and ovary development on the cuticular hydrocarbon profile in the bumblebee Bombus terrestris (Hymenoptera: Apidae)","type":"article-journal","volume":"47"},"uris":["http://www.mendeley.com/documents/?uuid=aaaa33a9-8d0d-470a-a458-ed4e09a2f788"]},{"id":"ITEM-2","itemData":{"DOI":"10.1016/j.ijbiomac.2006.07.010","ISSN":"01418130","PMID":"16949663","abstract":"Insect chitin possessing shell-like structure was prepared from the bumblebee corpses by a consequent treatment with 1 M HCl and 1 M NaOH. The bumblebee chitin was compared with crustacean (shrimp) chitin by using elemental analysis, Fourier-transform infrared (FT-IR) and solid-state 13C cross-polarization magic angle spinning nuclear magnetic resonance (CP/MAS)-NMR spectroscopy and confocal microscopy. Both chitins (bumblebee and shrimp) exhibited identical spectra, while the bumblebee chitin had a 5% lower degree of acetylation and was characterized by a fine membrane texture. © 2006 Elsevier B.V. All rights reserved.","author":[{"dropping-particle":"","family":"Majtán","given":"Juraj","non-dropping-particle":"","parse-names":false,"suffix":""},{"dropping-particle":"","family":"Bíliková","given":"Katarína","non-dropping-particle":"","parse-names":false,"suffix":""},{"dropping-particle":"","family":"Markovič","given":"Oskar","non-dropping-particle":"","parse-names":false,"suffix":""},{"dropping-particle":"","family":"Gróf","given":"Ján","non-dropping-particle":"","parse-names":false,"suffix":""},{"dropping-particle":"","family":"Kogan","given":"Grigorij","non-dropping-particle":"","parse-names":false,"suffix":""},{"dropping-particle":"","family":"Šimúth","given":"Jozef","non-dropping-particle":"","parse-names":false,"suffix":""}],"container-title":"International Journal of Biological Macromolecules","id":"ITEM-2","issue":"3","issued":{"date-parts":[["2007"]]},"page":"237-241","title":"Isolation and characterization of chitin from bumblebee (Bombus terrestris)","type":"article-journal","volume":"40"},"uris":["http://www.mendeley.com/documents/?uuid=8dbec13c-6fec-4da5-8226-44044b16a237"]}],"mendeley":{"formattedCitation":"&lt;sup&gt;&lt;sup&gt;39&lt;/sup&gt;,&lt;sup&gt;40&lt;/sup&gt;&lt;/sup&gt;","plainTextFormattedCitation":"39,40","previouslyFormattedCitation":"&lt;sup&gt;&lt;sup&gt;38&lt;/sup&gt;,&lt;sup&gt;39&lt;/sup&gt;&lt;/sup&gt;"},"properties":{"noteIndex":0},"schema":"https://github.com/citation-style-language/schema/raw/master/csl-citation.json"}</w:instrText>
      </w:r>
      <w:r>
        <w:fldChar w:fldCharType="separate"/>
      </w:r>
      <w:r w:rsidR="005D61C3">
        <w:rPr>
          <w:noProof/>
          <w:vertAlign w:val="superscript"/>
        </w:rPr>
        <w:t>42</w:t>
      </w:r>
      <w:r w:rsidR="00C563AF" w:rsidRPr="00C563AF">
        <w:rPr>
          <w:noProof/>
          <w:vertAlign w:val="superscript"/>
        </w:rPr>
        <w:t>,4</w:t>
      </w:r>
      <w:r w:rsidR="005D61C3">
        <w:rPr>
          <w:noProof/>
          <w:vertAlign w:val="superscript"/>
        </w:rPr>
        <w:t>3</w:t>
      </w:r>
      <w:r>
        <w:fldChar w:fldCharType="end"/>
      </w:r>
      <w:r>
        <w:t xml:space="preserve">, </w:t>
      </w:r>
      <w:proofErr w:type="spellStart"/>
      <w:r>
        <w:t>parasitoid</w:t>
      </w:r>
      <w:proofErr w:type="spellEnd"/>
      <w:r>
        <w:t xml:space="preserve"> wasps within the Braconidae family</w:t>
      </w:r>
      <w:r>
        <w:fldChar w:fldCharType="begin" w:fldLock="1"/>
      </w:r>
      <w:r w:rsidR="00C563AF">
        <w:instrText>ADDIN CSL_CITATION {"citationItems":[{"id":"ITEM-1","itemData":{"DOI":"10.1242/jeb.071217","ISSN":"00220949","PMID":"22723487","abstract":"The surface of insects is covered by a complex mixture of cuticular hydrocarbons (CHCs) to prevent desiccation. In many species these lipids also have communicative functions, but often it is unknown which components are crucial for the behavioural response. Furthermore, it is often ignored that polar lipids also occur on the insects' cuticle and might interact with CHCs. In the parasitic wasp Lariophagus distinguendus, CHCs function as a contact sex pheromone eliciting wing-fanning in males. Interestingly, not only females but also newly emerged males have the pheromone, resulting regularly in homosexual courtship. However, males deactivate the pheromone within the first two days after emergence. This deactivation is accompanied by the disappearance of 3-methylheptacosane (3-MeC27) and some minor components from the CHC profile of males. Here we show that 3-MeC27 is a key component of the contact sex pheromone which, however, triggers courtship behaviour only if an olfactory background of other cuticular lipids is present. Males responded to (S)-3-MeC27 enantioselectively when applied to filter paper but on three-dimensional dummies both enantiomers were behaviourally active, suggesting that physical stimuli also play a role in sexual communication of the wasps. Finally, we report that triacylglycerides (TAGs) are also essential components of the pheromone, and present evidence that TAGs actually occur on the cuticle of L. distinguendus. Our data provide novel insights into the semiochemical function of cuticular lipids by showing that the bioactivity of CHCs may be influenced by the stereochemistry and a synergetic interaction with long time ignored TAGs. © 2012. Published by The Company of Biologists Ltd.","author":[{"dropping-particle":"","family":"Kühbandner","given":"Stephan","non-dropping-particle":"","parse-names":false,"suffix":""},{"dropping-particle":"","family":"Sperling","given":"Sergej","non-dropping-particle":"","parse-names":false,"suffix":""},{"dropping-particle":"","family":"Mori","given":"Kenji","non-dropping-particle":"","parse-names":false,"suffix":""},{"dropping-particle":"","family":"Ruther","given":"Joachim","non-dropping-particle":"","parse-names":false,"suffix":""}],"container-title":"Journal of Experimental Biology","id":"ITEM-1","issue":"14","issued":{"date-parts":[["2012"]]},"page":"2471-2478","title":"Deciphering the signature of cuticular lipids with contact sex pheromone function in a parasitic wasp","type":"article-journal","volume":"215"},"uris":["http://www.mendeley.com/documents/?uuid=649063c0-d7ff-4a9e-924d-a9c04bd3df53"]},{"id":"ITEM-2","itemData":{"DOI":"10.1111/eea.12589","ISSN":"15707458","abstract":"To recognize one's mate is essential for all sexually reproducing animals. In insects, mate recognition is often based on chemical cues such as hydrocarbons which are distributed over the insect's cuticle. In the parasitoid wasp genus Nasonia (Hymenoptera: Pteromalidae), interspecific mating possibly occurs in microsympatry between Nasonia vitripennis Walker and Nasonia giraulti Darling despite post-zygotic isolation mechanisms preventing hybridization. Males of N. vitripennis are known to equally court con- and heterospecific females, which they recognize by means of cuticular hydrocarbons. A recent study surprisingly showed that this might not be the case in N. giraulti, leaving open how males of this species achieve the recognition of mating partners. In this study, we investigated chemical mate recognition in N. giraulti in more detail and compared observed behaviors with behaviors of N. vitripennis by conducting experiments with both species concurrently and under the same experimental conditions. We disentangled the role of female-derived non-polar cuticular lipids – i.e., cuticular hydrocarbons – and more polar cuticular lipids in the ability of males to recognize con- and heterospecific females. In addition, we tested whether females of the two species discriminate similarly between con- and heterospecific males. We demonstrate that, in contrast to N. vitripennis, males of N. giraulti prefer live conspecific females over heterospecific ones. Furthermore, in contrast to N. vitripennis, mate recognition in N. giraulti males is not based on cuticular hydrocarbons, but rather involves other chemical messengers, presumably more polar cuticular lipids. In both species, discrimination against heterospecific males decreases with female age.","author":[{"dropping-particle":"","family":"Mair","given":"Magdalena M.","non-dropping-particle":"","parse-names":false,"suffix":""},{"dropping-particle":"","family":"Kmezic","given":"Violeta","non-dropping-particle":"","parse-names":false,"suffix":""},{"dropping-particle":"","family":"Huber","given":"Stephanie","non-dropping-particle":"","parse-names":false,"suffix":""},{"dropping-particle":"","family":"Pannebakker","given":"Bart A.","non-dropping-particle":"","parse-names":false,"suffix":""},{"dropping-particle":"","family":"Ruther","given":"Joachim","non-dropping-particle":"","parse-names":false,"suffix":""}],"container-title":"Entomologia Experimentalis et Applicata","id":"ITEM-2","issue":"1","issued":{"date-parts":[["2017"]]},"page":"1-15","title":"The chemical basis of mate recognition in two parasitoid wasp species of the genus Nasonia","type":"article-journal","volume":"164"},"uris":["http://www.mendeley.com/documents/?uuid=7991aa7b-2806-4c7a-9ca8-9835fa45ef0e"]},{"id":"ITEM-3","itemData":{"DOI":"10.1007/BF00979653","author":[{"dropping-particle":"","family":"Liepert","given":"Caroline","non-dropping-particle":"","parse-names":false,"suffix":""},{"dropping-particle":"","family":"Dettner","given":"Konrad","non-dropping-particle":"","parse-names":false,"suffix":""}],"container-title":"Journal of Chemical Ecology","id":"ITEM-3","issued":{"date-parts":[["1993"]]},"page":"2143-2153","title":"Recognition of aphid parasitoids by honeydew-collecting ants: The role of cuticular lipids in a chemical mimicry system","type":"article-journal","volume":"19"},"uris":["http://www.mendeley.com/documents/?uuid=4112ed63-7fe1-4c4a-8697-64112aa78c75"]}],"mendeley":{"formattedCitation":"&lt;sup&gt;&lt;sup&gt;37&lt;/sup&gt;,&lt;sup&gt;38&lt;/sup&gt;,&lt;sup&gt;41&lt;/sup&gt;&lt;/sup&gt;","plainTextFormattedCitation":"37,38,41","previouslyFormattedCitation":"&lt;sup&gt;&lt;sup&gt;36&lt;/sup&gt;,&lt;sup&gt;37&lt;/sup&gt;,&lt;sup&gt;40&lt;/sup&gt;&lt;/sup&gt;"},"properties":{"noteIndex":0},"schema":"https://github.com/citation-style-language/schema/raw/master/csl-citation.json"}</w:instrText>
      </w:r>
      <w:r>
        <w:fldChar w:fldCharType="separate"/>
      </w:r>
      <w:r w:rsidR="005D61C3">
        <w:rPr>
          <w:noProof/>
          <w:vertAlign w:val="superscript"/>
        </w:rPr>
        <w:t>40</w:t>
      </w:r>
      <w:r w:rsidR="00C563AF" w:rsidRPr="00C563AF">
        <w:rPr>
          <w:noProof/>
          <w:vertAlign w:val="superscript"/>
        </w:rPr>
        <w:t>,</w:t>
      </w:r>
      <w:r w:rsidR="005D61C3">
        <w:rPr>
          <w:noProof/>
          <w:vertAlign w:val="superscript"/>
        </w:rPr>
        <w:t>41</w:t>
      </w:r>
      <w:r w:rsidR="00C563AF" w:rsidRPr="00C563AF">
        <w:rPr>
          <w:noProof/>
          <w:vertAlign w:val="superscript"/>
        </w:rPr>
        <w:t>,4</w:t>
      </w:r>
      <w:r w:rsidR="005D61C3">
        <w:rPr>
          <w:noProof/>
          <w:vertAlign w:val="superscript"/>
        </w:rPr>
        <w:t>4</w:t>
      </w:r>
      <w:r>
        <w:fldChar w:fldCharType="end"/>
      </w:r>
      <w:r>
        <w:t>, and aphids (</w:t>
      </w:r>
      <w:r>
        <w:rPr>
          <w:i/>
          <w:iCs/>
        </w:rPr>
        <w:t xml:space="preserve">Aphis gossypii </w:t>
      </w:r>
      <w:r>
        <w:t>Glover)</w:t>
      </w:r>
      <w:r>
        <w:fldChar w:fldCharType="begin" w:fldLock="1"/>
      </w:r>
      <w:r w:rsidR="00C563AF">
        <w:instrText>ADDIN CSL_CITATION {"citationItems":[{"id":"ITEM-1","itemData":{"DOI":"10.1007/s10886-025-01562-w","ISBN":"0123456789","ISSN":"15731561","PMID":"40343563","abstract":"Aphid-tending ants form mutualistic associations with aphids. During their interactions, aphids and ants use both tactile stimuli and chemical cues to communicate. Recent studies suggest that ants modify the cuticular hydrocarbons of mutualistic aphids they attend, but it is unclear which compounds are implicated in recognition. Thus, we investigated the chemical basis for the discrimination between attended and unattended aphids, Aphis gossypii Glover (Hemiptera: Aphididae), by the ant Tapinoma ibericum (Santschi, 1925) including cuticular hydrocarbons (CHCs and non-CHCs) compounds in the analysis. Chemical profiles of 14 colonies of A. gossypii attended by ants for three days were significantly different from those of unattended aphids. These results show that contact with T. ibericum rapidly induces modification of the cuticular profiles of the aphids on which they feed. Moreover, the compounds of unattended aphid A. gossypii also change over time but differ from those of attended aphids. The main compound of the ant cuticle (3,15-di-MeC27), which is highly abundant in attended aphids, was identified as a possible recognition marker, but without forgetting other identified compounds that may also play a predominant role in the ant-aphid mutualistic interactions. These promising compounds represent opportunities for pest control strategies using chemical manipulations.","author":[{"dropping-particle":"","family":"FORONDA","given":"JESÚS","non-dropping-particle":"","parse-names":false,"suffix":""},{"dropping-particle":"","family":"BERVILLE","given":"LAURENCE","non-dropping-particle":"","parse-names":false,"suffix":""},{"dropping-particle":"","family":"RODRÍGUEZ","given":"ESTEFANIA","non-dropping-particle":"","parse-names":false,"suffix":""},{"dropping-particle":"","family":"PEÑA","given":"ARÁNZAZU","non-dropping-particle":"","parse-names":false,"suffix":""},{"dropping-particle":"","family":"PERDEREAU","given":"ELFIE","non-dropping-particle":"","parse-names":false,"suffix":""},{"dropping-particle":"","family":"MONTORO","given":"MAR","non-dropping-particle":"","parse-names":false,"suffix":""},{"dropping-particle":"","family":"LUCAS","given":"CHRISTOPHE","non-dropping-particle":"","parse-names":false,"suffix":""},{"dropping-particle":"","family":"RUANO","given":"FRANCISCA","non-dropping-particle":"","parse-names":false,"suffix":""}],"container-title":"Journal of Chemical Ecology","id":"ITEM-1","issue":"3","issued":{"date-parts":[["2025"]]},"title":"Chemical Recognition Cues in Ant-Aphid Mutualism: Differentiating, Sharing, and Modifying Cuticular Components","type":"article-journal","volume":"51"},"uris":["http://www.mendeley.com/documents/?uuid=5d65f9e7-3025-49fa-af57-a64132e448ca"]}],"mendeley":{"formattedCitation":"&lt;sup&gt;&lt;sup&gt;42&lt;/sup&gt;&lt;/sup&gt;","plainTextFormattedCitation":"42","previouslyFormattedCitation":"&lt;sup&gt;&lt;sup&gt;41&lt;/sup&gt;&lt;/sup&gt;"},"properties":{"noteIndex":0},"schema":"https://github.com/citation-style-language/schema/raw/master/csl-citation.json"}</w:instrText>
      </w:r>
      <w:r>
        <w:fldChar w:fldCharType="separate"/>
      </w:r>
      <w:r w:rsidR="00C563AF" w:rsidRPr="00C563AF">
        <w:rPr>
          <w:noProof/>
          <w:vertAlign w:val="superscript"/>
        </w:rPr>
        <w:t>4</w:t>
      </w:r>
      <w:r w:rsidR="005D61C3">
        <w:rPr>
          <w:noProof/>
          <w:vertAlign w:val="superscript"/>
        </w:rPr>
        <w:t>5</w:t>
      </w:r>
      <w:r>
        <w:fldChar w:fldCharType="end"/>
      </w:r>
      <w:r>
        <w:t xml:space="preserve">, differ between each other. </w:t>
      </w:r>
      <w:r w:rsidR="00222A91">
        <w:t>This may act as another factor influencing the electrostatic characteristics of the cuticle across insects</w:t>
      </w:r>
      <w:r w:rsidR="00667D6B">
        <w:t>.</w:t>
      </w:r>
      <w:r>
        <w:t xml:space="preserve"> </w:t>
      </w:r>
      <w:r w:rsidR="00667D6B">
        <w:t>C</w:t>
      </w:r>
      <w:r w:rsidR="006B3C48">
        <w:t xml:space="preserve">uticular </w:t>
      </w:r>
      <w:r>
        <w:t xml:space="preserve">composition differences likely affect the polarizability of the cuticle due to the different functional groups present across these hydrocarbons </w:t>
      </w:r>
      <w:r w:rsidR="00CD192B">
        <w:t>and proteins</w:t>
      </w:r>
      <w:r w:rsidR="00976820">
        <w:t>,</w:t>
      </w:r>
      <w:r w:rsidR="00CD192B">
        <w:t xml:space="preserve"> </w:t>
      </w:r>
      <w:r>
        <w:t xml:space="preserve">creating dipole moments across the molecule and </w:t>
      </w:r>
      <w:r w:rsidR="000D450B">
        <w:t xml:space="preserve">on a wider scale </w:t>
      </w:r>
      <w:r>
        <w:t>across the insect cuticle</w:t>
      </w:r>
      <w:r w:rsidR="000D450B">
        <w:t>. This characteristic</w:t>
      </w:r>
      <w:r>
        <w:t xml:space="preserve"> may be analogous to the ordering of inorganic materials across a triboelectric series</w:t>
      </w:r>
      <w:r>
        <w:fldChar w:fldCharType="begin" w:fldLock="1"/>
      </w:r>
      <w:r w:rsidR="00C563AF">
        <w:instrText>ADDIN CSL_CITATION {"citationItems":[{"id":"ITEM-1","itemData":{"DOI":"10.1038/s41586-024-08530-6","ISBN":"4158602408","ISSN":"1476-4687","author":[{"dropping-particle":"","family":"Sobarzo","given":"Juan Carlos","non-dropping-particle":"","parse-names":false,"suffix":""},{"dropping-particle":"","family":"Pertl","given":"Felix","non-dropping-particle":"","parse-names":false,"suffix":""},{"dropping-particle":"","family":"Balazs","given":"Daniel M","non-dropping-particle":"","parse-names":false,"suffix":""},{"dropping-particle":"","family":"Costanzo","given":"Tommaso","non-dropping-particle":"","parse-names":false,"suffix":""},{"dropping-particle":"","family":"Sauer","given":"Markus","non-dropping-particle":"","parse-names":false,"suffix":""},{"dropping-particle":"","family":"Foelske","given":"Annette","non-dropping-particle":"","parse-names":false,"suffix":""},{"dropping-particle":"","family":"Ostermann","given":"Markus","non-dropping-particle":"","parse-names":false,"suffix":""},{"dropping-particle":"","family":"Pichler","given":"Christian M","non-dropping-particle":"","parse-names":false,"suffix":""},{"dropping-particle":"","family":"Wang","given":"Yongkang","non-dropping-particle":"","parse-names":false,"suffix":""},{"dropping-particle":"","family":"Nagata","given":"Yuki","non-dropping-particle":"","parse-names":false,"suffix":""},{"dropping-particle":"","family":"Bonn","given":"Mischa","non-dropping-particle":"","parse-names":false,"suffix":""},{"dropping-particle":"","family":"Waitukaitis","given":"Scott","non-dropping-particle":"","parse-names":false,"suffix":""}],"container-title":"Nature","id":"ITEM-1","issue":"August 2024","issued":{"date-parts":[["2025"]]},"publisher":"Springer US","title":"Spontaneous ordering of identical materials into a triboelectric series","type":"article-journal","volume":"638"},"uris":["http://www.mendeley.com/documents/?uuid=41d1e02f-6b99-4647-a8b3-e2a79f4bc30d"]}],"mendeley":{"formattedCitation":"&lt;sup&gt;&lt;sup&gt;43&lt;/sup&gt;&lt;/sup&gt;","plainTextFormattedCitation":"43","previouslyFormattedCitation":"&lt;sup&gt;&lt;sup&gt;42&lt;/sup&gt;&lt;/sup&gt;"},"properties":{"noteIndex":0},"schema":"https://github.com/citation-style-language/schema/raw/master/csl-citation.json"}</w:instrText>
      </w:r>
      <w:r>
        <w:fldChar w:fldCharType="separate"/>
      </w:r>
      <w:r w:rsidR="00C563AF" w:rsidRPr="00C563AF">
        <w:rPr>
          <w:noProof/>
          <w:vertAlign w:val="superscript"/>
        </w:rPr>
        <w:t>4</w:t>
      </w:r>
      <w:r w:rsidR="00DC70FB">
        <w:rPr>
          <w:noProof/>
          <w:vertAlign w:val="superscript"/>
        </w:rPr>
        <w:t>6</w:t>
      </w:r>
      <w:r>
        <w:fldChar w:fldCharType="end"/>
      </w:r>
      <w:r w:rsidR="00976820">
        <w:t>.</w:t>
      </w:r>
    </w:p>
    <w:p w14:paraId="1E4F8C9F" w14:textId="7C3C9036" w:rsidR="004F2897" w:rsidRDefault="004F2897" w:rsidP="00D6790C">
      <w:pPr>
        <w:spacing w:line="240" w:lineRule="auto"/>
        <w:jc w:val="both"/>
      </w:pPr>
      <w:r>
        <w:t xml:space="preserve">The modelling analysis revealed how antennal catch rates of </w:t>
      </w:r>
      <w:r w:rsidR="006E7C54">
        <w:t>VOC</w:t>
      </w:r>
      <w:r>
        <w:t xml:space="preserve">s increase with antennal charge. </w:t>
      </w:r>
      <w:r w:rsidR="00C93989">
        <w:t>C</w:t>
      </w:r>
      <w:r>
        <w:t>apture rates were predicted to at least double for lower charge numbers commensurate with the experimental results (e.g. charge numbers of 0.01q). Additionally, higher volatile capture on the antenna occurred with higher flow speeds for both uncharged and charged volatiles. Increased capture from a</w:t>
      </w:r>
      <w:r w:rsidRPr="003A096A">
        <w:t xml:space="preserve"> faster fluid flow</w:t>
      </w:r>
      <w:r>
        <w:t xml:space="preserve"> occurs due to</w:t>
      </w:r>
      <w:r w:rsidRPr="003A096A">
        <w:t xml:space="preserve"> more volatiles </w:t>
      </w:r>
      <w:r>
        <w:t>being brought closer</w:t>
      </w:r>
      <w:r w:rsidRPr="003A096A">
        <w:t xml:space="preserve"> to the antenna</w:t>
      </w:r>
      <w:r>
        <w:t>l</w:t>
      </w:r>
      <w:r w:rsidRPr="003A096A">
        <w:t xml:space="preserve"> surface acting to replenish the depleted concentrat</w:t>
      </w:r>
      <w:r>
        <w:t>ion</w:t>
      </w:r>
      <w:r w:rsidRPr="003A096A">
        <w:t xml:space="preserve"> around </w:t>
      </w:r>
      <w:r>
        <w:t xml:space="preserve">the </w:t>
      </w:r>
      <w:r w:rsidRPr="003A096A">
        <w:t>antenna</w:t>
      </w:r>
      <w:r>
        <w:t>. Interestingly, at charge numbers higher than 0.01 q, the volatile capture rate did not vary between low and high flow speeds.</w:t>
      </w:r>
      <w:r w:rsidRPr="007A2E60">
        <w:t xml:space="preserve"> </w:t>
      </w:r>
      <w:r>
        <w:t xml:space="preserve">Similarly, when the flow speed is at its lowest (0.001 m/s), the antenna </w:t>
      </w:r>
      <w:r>
        <w:lastRenderedPageBreak/>
        <w:t xml:space="preserve">has a mildly higher volatile catch rate. In each case, this could be due to electrostatics augmenting the delivery of volatiles by the fluid flow, increasing capture. This </w:t>
      </w:r>
      <w:r w:rsidR="00ED5886">
        <w:t>thus</w:t>
      </w:r>
      <w:r>
        <w:t xml:space="preserve"> indicates the potential for an electrostatic enhancement of olfactory capture, where the volatiles are charged to a threshold at which the electrostatic forces dominate the capture process (e.g. the electrostatics attracts volatiles faster than the fluid delivers, showing no variation in catch rate with flow speed). Notably, these values are closer to those of ionic charging, rather than a molecular dipole moment. In theory, the magnitude of electrostatic force for a polarised molecule will increase with its proximity to the object that generates the field. Thus, far from the antenna, the effective charge is very small</w:t>
      </w:r>
      <w:r w:rsidR="007F6B86">
        <w:t>;</w:t>
      </w:r>
      <w:r>
        <w:t xml:space="preserve"> however</w:t>
      </w:r>
      <w:r w:rsidR="007F6B86">
        <w:t>,</w:t>
      </w:r>
      <w:r>
        <w:t xml:space="preserve"> within a mm and closer, the forces continue to increase by several orders of magnitude. </w:t>
      </w:r>
    </w:p>
    <w:p w14:paraId="6CD26ABA" w14:textId="1D9B505A" w:rsidR="004F2897" w:rsidRDefault="004F2897" w:rsidP="00D6790C">
      <w:pPr>
        <w:spacing w:line="240" w:lineRule="auto"/>
        <w:jc w:val="both"/>
      </w:pPr>
      <w:r w:rsidRPr="00077FC0">
        <w:t>For a biased antenna modelled at a fixed surface potential of -8</w:t>
      </w:r>
      <w:r>
        <w:t xml:space="preserve"> </w:t>
      </w:r>
      <w:r w:rsidRPr="00077FC0">
        <w:t>V</w:t>
      </w:r>
      <w:r>
        <w:t>,</w:t>
      </w:r>
      <w:r w:rsidRPr="00077FC0">
        <w:t xml:space="preserve"> the electric field on the antenna is shown to concentrate on the sensilla and at the curvature of the antennal tip, the electric field gradually dissipating outwards across several antennal lengths. </w:t>
      </w:r>
      <w:r>
        <w:t>Notably, other physical interactions may also influence this response, and it thus requires further investigation. In studying both dense arrays of sensilla and no sensilla, we found that the overall volatile catch rate was marginally higher in the hairless case.</w:t>
      </w:r>
      <w:r w:rsidRPr="00320520">
        <w:t xml:space="preserve"> </w:t>
      </w:r>
      <w:r>
        <w:t xml:space="preserve">This, in part, is shown to be due to the hairs slowing the fluid flow around the antenna, </w:t>
      </w:r>
      <w:r w:rsidR="0097239A">
        <w:t xml:space="preserve">thereby </w:t>
      </w:r>
      <w:r>
        <w:t xml:space="preserve">reducing the local replenishment of the volatiles.  </w:t>
      </w:r>
    </w:p>
    <w:p w14:paraId="1B8C033F" w14:textId="75550FC9" w:rsidR="004F2897" w:rsidRDefault="004F2897" w:rsidP="00D6790C">
      <w:pPr>
        <w:spacing w:line="240" w:lineRule="auto"/>
        <w:jc w:val="both"/>
      </w:pPr>
      <w:r>
        <w:t xml:space="preserve">Overall, the modelling also opens several fundamental questions at the heart of physics and biology. In our model, we can only prescribe a fixed charge on the volatiles. If their effective charge is the result of polarisation and hence a dipole moment, their polarity and effective charge magnitude will vary during their trajectory. In this instance, we anticipate that volatiles would take the opposite sign to the background field and hence only attractive forces will occur. The precise physics of such a process requires further experimental validation to qualify this hypothesis. A further point of interest is the assumption of independence between the fluid regime and electrical field generation. Whilst valid for disperse and diffuse VOCs, the possible role of ions in the charging of an antenna in vivo and the possible triboelectric charging of an antenna in an air flow require investigation. Both mechanisms may serve to enhance </w:t>
      </w:r>
      <w:proofErr w:type="gramStart"/>
      <w:r>
        <w:t>or</w:t>
      </w:r>
      <w:proofErr w:type="gramEnd"/>
      <w:r>
        <w:t xml:space="preserve"> weaken the strength of its electrical field within different modes of flight. The latter consideration here is at the forefront of fundamental physics and is a profound question in the role of bioelectricity in the life of arthropods and other animals. </w:t>
      </w:r>
      <w:proofErr w:type="gramStart"/>
      <w:r>
        <w:t>In spite of</w:t>
      </w:r>
      <w:proofErr w:type="gramEnd"/>
      <w:r>
        <w:t xml:space="preserve"> the model’s limitations, the overall data suggest </w:t>
      </w:r>
      <w:r w:rsidRPr="00DB4A17">
        <w:rPr>
          <w:rFonts w:eastAsiaTheme="minorEastAsia"/>
        </w:rPr>
        <w:t>th</w:t>
      </w:r>
      <w:r>
        <w:rPr>
          <w:rFonts w:eastAsiaTheme="minorEastAsia"/>
        </w:rPr>
        <w:t>at</w:t>
      </w:r>
      <w:r w:rsidRPr="7AABB911">
        <w:rPr>
          <w:rFonts w:eastAsiaTheme="minorEastAsia"/>
        </w:rPr>
        <w:t xml:space="preserve"> </w:t>
      </w:r>
      <w:r w:rsidRPr="00DB4A17">
        <w:rPr>
          <w:rFonts w:eastAsiaTheme="minorEastAsia"/>
        </w:rPr>
        <w:t>electrostatics</w:t>
      </w:r>
      <w:r w:rsidRPr="6019EB82">
        <w:rPr>
          <w:rFonts w:eastAsiaTheme="minorEastAsia"/>
        </w:rPr>
        <w:t xml:space="preserve"> </w:t>
      </w:r>
      <w:r w:rsidRPr="7C81F6E4">
        <w:rPr>
          <w:rFonts w:eastAsiaTheme="minorEastAsia"/>
        </w:rPr>
        <w:t xml:space="preserve">can significantly enhance </w:t>
      </w:r>
      <w:r w:rsidRPr="29935A3B">
        <w:rPr>
          <w:rFonts w:eastAsiaTheme="minorEastAsia"/>
        </w:rPr>
        <w:t xml:space="preserve">olfactory capture </w:t>
      </w:r>
      <w:r>
        <w:rPr>
          <w:rFonts w:eastAsiaTheme="minorEastAsia"/>
        </w:rPr>
        <w:t xml:space="preserve">(for polarisable molecules) </w:t>
      </w:r>
      <w:r w:rsidRPr="29935A3B">
        <w:rPr>
          <w:rFonts w:eastAsiaTheme="minorEastAsia"/>
        </w:rPr>
        <w:t>and even</w:t>
      </w:r>
      <w:r w:rsidRPr="00DB4A17">
        <w:rPr>
          <w:rFonts w:eastAsiaTheme="minorEastAsia"/>
        </w:rPr>
        <w:t xml:space="preserve"> dominate </w:t>
      </w:r>
      <w:r w:rsidRPr="4D6049D3">
        <w:rPr>
          <w:rFonts w:eastAsiaTheme="minorEastAsia"/>
        </w:rPr>
        <w:t>potential</w:t>
      </w:r>
      <w:r>
        <w:rPr>
          <w:rFonts w:eastAsiaTheme="minorEastAsia"/>
        </w:rPr>
        <w:t xml:space="preserve"> fluid flow </w:t>
      </w:r>
      <w:r w:rsidRPr="4D6049D3">
        <w:rPr>
          <w:rFonts w:eastAsiaTheme="minorEastAsia"/>
        </w:rPr>
        <w:t xml:space="preserve">forces </w:t>
      </w:r>
      <w:r>
        <w:rPr>
          <w:rFonts w:eastAsiaTheme="minorEastAsia"/>
        </w:rPr>
        <w:t xml:space="preserve">(for ionically charged particles) </w:t>
      </w:r>
      <w:r>
        <w:t xml:space="preserve">by </w:t>
      </w:r>
      <w:r w:rsidRPr="00DB4A17">
        <w:rPr>
          <w:rFonts w:eastAsiaTheme="minorEastAsia"/>
        </w:rPr>
        <w:t>attracting more volatiles from the background dispersion to the antenna at a faster rate.</w:t>
      </w:r>
      <w:r>
        <w:rPr>
          <w:rFonts w:eastAsiaTheme="minorEastAsia"/>
        </w:rPr>
        <w:t xml:space="preserve"> These predications align with experimental data from this study, showing electrostatic bias on an antenna increases volatile capture and induces stronger EAG responses. This, at least in part, further strengthens the hypothesis that electrostatics influence insect olfaction and opens further unknown avenues surrounding the biophysical/electrical parameters which control this phenomenon.</w:t>
      </w:r>
    </w:p>
    <w:p w14:paraId="53CAC931" w14:textId="215C5731" w:rsidR="003121B9" w:rsidRDefault="3E955642" w:rsidP="62D4FF8B">
      <w:pPr>
        <w:spacing w:line="240" w:lineRule="auto"/>
        <w:jc w:val="both"/>
        <w:rPr>
          <w:rFonts w:ascii="Aptos" w:eastAsia="Aptos" w:hAnsi="Aptos" w:cs="Aptos"/>
        </w:rPr>
      </w:pPr>
      <w:r>
        <w:t>In conclusion, we have demonstrated that at ecologically relevant electrostatic charges, volatile adsorption increases on insect antennae and induce</w:t>
      </w:r>
      <w:r w:rsidR="27D24F1A">
        <w:t>s stronger</w:t>
      </w:r>
      <w:r>
        <w:t xml:space="preserve"> electrophysiological responses. Modelling analysis provides further evidence that electrostatics forces dominate volatile catch rates on antennae over fluid flow rates. This effect is shown to be influenced, in part, by the dipole moment of the volatile. </w:t>
      </w:r>
      <w:r w:rsidR="013877E9">
        <w:t>We show that t</w:t>
      </w:r>
      <w:r>
        <w:t>h</w:t>
      </w:r>
      <w:r w:rsidR="52F4C60A">
        <w:t>e</w:t>
      </w:r>
      <w:r>
        <w:t xml:space="preserve"> electrostatic </w:t>
      </w:r>
      <w:r w:rsidR="3FCD787B">
        <w:t>mechanism</w:t>
      </w:r>
      <w:r>
        <w:t xml:space="preserve"> is </w:t>
      </w:r>
      <w:r w:rsidR="7A825AA1">
        <w:t>likely</w:t>
      </w:r>
      <w:r>
        <w:t xml:space="preserve"> to be common across insect genera</w:t>
      </w:r>
      <w:r w:rsidR="006D3C21">
        <w:t>;</w:t>
      </w:r>
      <w:r>
        <w:t xml:space="preserve"> however</w:t>
      </w:r>
      <w:r w:rsidR="006D3C21">
        <w:t>,</w:t>
      </w:r>
      <w:r>
        <w:t xml:space="preserve"> its </w:t>
      </w:r>
      <w:r w:rsidR="6017BE2B">
        <w:t>prevalence</w:t>
      </w:r>
      <w:r>
        <w:t xml:space="preserve"> may be dependent on the ecology of the insect. Overall, we provide evidence that electrostatic</w:t>
      </w:r>
      <w:r w:rsidR="28D7B8E6">
        <w:t xml:space="preserve"> force</w:t>
      </w:r>
      <w:r>
        <w:t xml:space="preserve">s play a role in insect olfaction, challenging previous assumptions that passive diffusion and mechanical movement are solely responsible for this activity. </w:t>
      </w:r>
      <w:r w:rsidR="7D01347A">
        <w:t>To make our findings more relevant</w:t>
      </w:r>
      <w:r w:rsidR="3B6AB693">
        <w:t xml:space="preserve"> for natural settings</w:t>
      </w:r>
      <w:r w:rsidR="7D01347A">
        <w:t xml:space="preserve">, </w:t>
      </w:r>
      <w:r w:rsidR="24584BBC">
        <w:t>the effect of electrostatic forces in turbulent air f</w:t>
      </w:r>
      <w:r w:rsidR="6B68A0FB">
        <w:t>lows need to be characterised.</w:t>
      </w:r>
      <w:r w:rsidR="671FD0D8">
        <w:t xml:space="preserve"> VOCs </w:t>
      </w:r>
      <w:r w:rsidR="412B5040" w:rsidRPr="62D4FF8B">
        <w:rPr>
          <w:rFonts w:eastAsiaTheme="minorEastAsia"/>
        </w:rPr>
        <w:t xml:space="preserve">carried by turbulence </w:t>
      </w:r>
      <w:r w:rsidR="671FD0D8" w:rsidRPr="00755E8E">
        <w:rPr>
          <w:rFonts w:eastAsiaTheme="minorEastAsia"/>
        </w:rPr>
        <w:t xml:space="preserve">arrive </w:t>
      </w:r>
      <w:r w:rsidR="77AA25F0" w:rsidRPr="62D4FF8B">
        <w:rPr>
          <w:rFonts w:eastAsiaTheme="minorEastAsia"/>
        </w:rPr>
        <w:t xml:space="preserve">to the antenna </w:t>
      </w:r>
      <w:r w:rsidR="671FD0D8" w:rsidRPr="00755E8E">
        <w:rPr>
          <w:rFonts w:eastAsiaTheme="minorEastAsia"/>
        </w:rPr>
        <w:t>in packets</w:t>
      </w:r>
      <w:r w:rsidR="2F79E8A9" w:rsidRPr="62D4FF8B">
        <w:rPr>
          <w:rFonts w:eastAsiaTheme="minorEastAsia"/>
        </w:rPr>
        <w:t>, where</w:t>
      </w:r>
      <w:r w:rsidR="67B065D1" w:rsidRPr="62D4FF8B">
        <w:rPr>
          <w:rFonts w:ascii="Times New Roman" w:eastAsia="Times New Roman" w:hAnsi="Times New Roman" w:cs="Times New Roman"/>
          <w:sz w:val="24"/>
          <w:szCs w:val="24"/>
        </w:rPr>
        <w:t xml:space="preserve"> </w:t>
      </w:r>
      <w:r w:rsidR="67B065D1" w:rsidRPr="00755E8E">
        <w:rPr>
          <w:rFonts w:eastAsiaTheme="minorEastAsia"/>
        </w:rPr>
        <w:t xml:space="preserve">electrostatic forces must compete with turbulent forces (wind gusts) to </w:t>
      </w:r>
      <w:r w:rsidR="420306B1" w:rsidRPr="00755E8E">
        <w:rPr>
          <w:rFonts w:eastAsiaTheme="minorEastAsia"/>
        </w:rPr>
        <w:t>capture</w:t>
      </w:r>
      <w:r w:rsidR="2880781F" w:rsidRPr="00755E8E">
        <w:rPr>
          <w:rFonts w:eastAsiaTheme="minorEastAsia"/>
        </w:rPr>
        <w:t xml:space="preserve"> VOCs with </w:t>
      </w:r>
      <w:proofErr w:type="spellStart"/>
      <w:r w:rsidR="2880781F" w:rsidRPr="00755E8E">
        <w:rPr>
          <w:rFonts w:eastAsiaTheme="minorEastAsia"/>
        </w:rPr>
        <w:t>semiochemical</w:t>
      </w:r>
      <w:proofErr w:type="spellEnd"/>
      <w:r w:rsidR="2880781F" w:rsidRPr="00755E8E">
        <w:rPr>
          <w:rFonts w:eastAsiaTheme="minorEastAsia"/>
        </w:rPr>
        <w:t xml:space="preserve"> properties to trigger appropriate behavioural responses</w:t>
      </w:r>
      <w:r w:rsidR="67B065D1" w:rsidRPr="00755E8E">
        <w:rPr>
          <w:rFonts w:eastAsiaTheme="minorEastAsia"/>
        </w:rPr>
        <w:t>.</w:t>
      </w:r>
    </w:p>
    <w:p w14:paraId="3333E530" w14:textId="77777777" w:rsidR="0084145C" w:rsidRDefault="0084145C" w:rsidP="0084145C">
      <w:pPr>
        <w:jc w:val="both"/>
      </w:pPr>
    </w:p>
    <w:p w14:paraId="5BF60D36" w14:textId="01195DB5" w:rsidR="0032641A" w:rsidRDefault="00B75FD3" w:rsidP="009A082D">
      <w:pPr>
        <w:jc w:val="both"/>
      </w:pPr>
      <w:r>
        <w:rPr>
          <w:b/>
          <w:bCs/>
        </w:rPr>
        <w:t>References</w:t>
      </w:r>
    </w:p>
    <w:p w14:paraId="0C788EE7" w14:textId="515B2F66" w:rsidR="00C563AF" w:rsidRPr="00C563AF" w:rsidRDefault="00B75FD3" w:rsidP="00C563AF">
      <w:pPr>
        <w:widowControl w:val="0"/>
        <w:autoSpaceDE w:val="0"/>
        <w:autoSpaceDN w:val="0"/>
        <w:adjustRightInd w:val="0"/>
        <w:spacing w:line="240" w:lineRule="auto"/>
        <w:ind w:left="640" w:hanging="640"/>
        <w:rPr>
          <w:rFonts w:ascii="Aptos" w:hAnsi="Aptos" w:cs="Times New Roman"/>
          <w:noProof/>
          <w:kern w:val="0"/>
        </w:rPr>
      </w:pPr>
      <w:r>
        <w:fldChar w:fldCharType="begin" w:fldLock="1"/>
      </w:r>
      <w:r>
        <w:instrText xml:space="preserve">ADDIN Mendeley Bibliography CSL_BIBLIOGRAPHY </w:instrText>
      </w:r>
      <w:r>
        <w:fldChar w:fldCharType="separate"/>
      </w:r>
      <w:r w:rsidR="00C563AF" w:rsidRPr="00C563AF">
        <w:rPr>
          <w:rFonts w:ascii="Aptos" w:hAnsi="Aptos" w:cs="Times New Roman"/>
          <w:noProof/>
          <w:kern w:val="0"/>
        </w:rPr>
        <w:t>1.</w:t>
      </w:r>
      <w:r w:rsidR="00C563AF" w:rsidRPr="00C563AF">
        <w:rPr>
          <w:rFonts w:ascii="Aptos" w:hAnsi="Aptos" w:cs="Times New Roman"/>
          <w:noProof/>
          <w:kern w:val="0"/>
        </w:rPr>
        <w:tab/>
        <w:t xml:space="preserve">Leal WS. Odorant reception in insects: Roles of receptors, binding proteins, and degrading enzymes. Annu Rev Entomol. </w:t>
      </w:r>
      <w:r w:rsidR="00C563AF" w:rsidRPr="00C563AF">
        <w:rPr>
          <w:rFonts w:ascii="Aptos" w:hAnsi="Aptos" w:cs="Times New Roman"/>
          <w:b/>
          <w:bCs/>
          <w:noProof/>
          <w:kern w:val="0"/>
        </w:rPr>
        <w:t>58</w:t>
      </w:r>
      <w:r w:rsidR="00C563AF" w:rsidRPr="00C563AF">
        <w:rPr>
          <w:rFonts w:ascii="Aptos" w:hAnsi="Aptos" w:cs="Times New Roman"/>
          <w:noProof/>
          <w:kern w:val="0"/>
        </w:rPr>
        <w:t xml:space="preserve">:373–91 (2013). </w:t>
      </w:r>
    </w:p>
    <w:p w14:paraId="080EEF6A" w14:textId="77777777"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2.</w:t>
      </w:r>
      <w:r w:rsidRPr="00C563AF">
        <w:rPr>
          <w:rFonts w:ascii="Aptos" w:hAnsi="Aptos" w:cs="Times New Roman"/>
          <w:noProof/>
          <w:kern w:val="0"/>
        </w:rPr>
        <w:tab/>
        <w:t xml:space="preserve">Cardé RT. Navigation along Windborne Plumes of Pheromone and Resource-Linked Odors. Annu Rev Entomol. </w:t>
      </w:r>
      <w:r w:rsidRPr="00C563AF">
        <w:rPr>
          <w:rFonts w:ascii="Aptos" w:hAnsi="Aptos" w:cs="Times New Roman"/>
          <w:b/>
          <w:bCs/>
          <w:noProof/>
          <w:kern w:val="0"/>
        </w:rPr>
        <w:t>66</w:t>
      </w:r>
      <w:r w:rsidRPr="00C563AF">
        <w:rPr>
          <w:rFonts w:ascii="Aptos" w:hAnsi="Aptos" w:cs="Times New Roman"/>
          <w:noProof/>
          <w:kern w:val="0"/>
        </w:rPr>
        <w:t xml:space="preserve">:317–36 (2021). </w:t>
      </w:r>
    </w:p>
    <w:p w14:paraId="40037187" w14:textId="77777777"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3.</w:t>
      </w:r>
      <w:r w:rsidRPr="00C563AF">
        <w:rPr>
          <w:rFonts w:ascii="Aptos" w:hAnsi="Aptos" w:cs="Times New Roman"/>
          <w:noProof/>
          <w:kern w:val="0"/>
        </w:rPr>
        <w:tab/>
        <w:t xml:space="preserve">Kaissling K. The Sensitivity of the Insect Nose: The Example of Bombyx Mori. In: Gutiérrez A, MArco S, editors. Biologically Inspired Signal Processing for Chemical Sensing Studies in Computational Intelligence. 188th ed. Berlin: Springer; 2009. (2009). </w:t>
      </w:r>
    </w:p>
    <w:p w14:paraId="5F270E79" w14:textId="50F4E59B"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4.</w:t>
      </w:r>
      <w:r w:rsidRPr="00C563AF">
        <w:rPr>
          <w:rFonts w:ascii="Aptos" w:hAnsi="Aptos" w:cs="Times New Roman"/>
          <w:noProof/>
          <w:kern w:val="0"/>
        </w:rPr>
        <w:tab/>
        <w:t xml:space="preserve">Bushdid C, Magnasco MO, Vosshall LB, Keller A, Mixture M. Humans can discriminate more than 1 trillion olfactory stimuli. Science (80- ). </w:t>
      </w:r>
      <w:r w:rsidRPr="00C563AF">
        <w:rPr>
          <w:rFonts w:ascii="Aptos" w:hAnsi="Aptos" w:cs="Times New Roman"/>
          <w:b/>
          <w:bCs/>
          <w:noProof/>
          <w:kern w:val="0"/>
        </w:rPr>
        <w:t>343</w:t>
      </w:r>
      <w:r w:rsidRPr="00C563AF">
        <w:rPr>
          <w:rFonts w:ascii="Aptos" w:hAnsi="Aptos" w:cs="Times New Roman"/>
          <w:noProof/>
          <w:kern w:val="0"/>
        </w:rPr>
        <w:t xml:space="preserve">:1370–3 (2016). </w:t>
      </w:r>
    </w:p>
    <w:p w14:paraId="78632E44" w14:textId="2899E887"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5.</w:t>
      </w:r>
      <w:r w:rsidRPr="00C563AF">
        <w:rPr>
          <w:rFonts w:ascii="Aptos" w:hAnsi="Aptos" w:cs="Times New Roman"/>
          <w:noProof/>
          <w:kern w:val="0"/>
        </w:rPr>
        <w:tab/>
        <w:t xml:space="preserve">Kaissling KE. Olfactory perireceptor and receptor events in moths: A kinetic model revised. J Comp Physiol A Neuroethol Sensory, Neural, Behav Physiol. </w:t>
      </w:r>
      <w:r w:rsidRPr="00C563AF">
        <w:rPr>
          <w:rFonts w:ascii="Aptos" w:hAnsi="Aptos" w:cs="Times New Roman"/>
          <w:b/>
          <w:bCs/>
          <w:noProof/>
          <w:kern w:val="0"/>
        </w:rPr>
        <w:t>195</w:t>
      </w:r>
      <w:r w:rsidRPr="00C563AF">
        <w:rPr>
          <w:rFonts w:ascii="Aptos" w:hAnsi="Aptos" w:cs="Times New Roman"/>
          <w:noProof/>
          <w:kern w:val="0"/>
        </w:rPr>
        <w:t xml:space="preserve">:895–922 (2009). </w:t>
      </w:r>
    </w:p>
    <w:p w14:paraId="0FF2DFA4" w14:textId="77777777"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6.</w:t>
      </w:r>
      <w:r w:rsidRPr="00C563AF">
        <w:rPr>
          <w:rFonts w:ascii="Aptos" w:hAnsi="Aptos" w:cs="Times New Roman"/>
          <w:noProof/>
          <w:kern w:val="0"/>
        </w:rPr>
        <w:tab/>
        <w:t xml:space="preserve">Kanauija S, KE K. Interactions of pheromone with moth antennae: adsorption, desorption and transport. J Insect Physiol. </w:t>
      </w:r>
      <w:r w:rsidRPr="00C563AF">
        <w:rPr>
          <w:rFonts w:ascii="Aptos" w:hAnsi="Aptos" w:cs="Times New Roman"/>
          <w:b/>
          <w:bCs/>
          <w:noProof/>
          <w:kern w:val="0"/>
        </w:rPr>
        <w:t>31</w:t>
      </w:r>
      <w:r w:rsidRPr="00C563AF">
        <w:rPr>
          <w:rFonts w:ascii="Aptos" w:hAnsi="Aptos" w:cs="Times New Roman"/>
          <w:noProof/>
          <w:kern w:val="0"/>
        </w:rPr>
        <w:t xml:space="preserve">:71–81 (1985). </w:t>
      </w:r>
    </w:p>
    <w:p w14:paraId="737A50A5" w14:textId="11D8BA13"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7.</w:t>
      </w:r>
      <w:r w:rsidRPr="00C563AF">
        <w:rPr>
          <w:rFonts w:ascii="Aptos" w:hAnsi="Aptos" w:cs="Times New Roman"/>
          <w:noProof/>
          <w:kern w:val="0"/>
        </w:rPr>
        <w:tab/>
        <w:t xml:space="preserve">England SJ, Robert D. The ecology of electricity and electroreception. Biol Rev. </w:t>
      </w:r>
      <w:r w:rsidRPr="00C563AF">
        <w:rPr>
          <w:rFonts w:ascii="Aptos" w:hAnsi="Aptos" w:cs="Times New Roman"/>
          <w:b/>
          <w:bCs/>
          <w:noProof/>
          <w:kern w:val="0"/>
        </w:rPr>
        <w:t>97</w:t>
      </w:r>
      <w:r w:rsidRPr="00C563AF">
        <w:rPr>
          <w:rFonts w:ascii="Aptos" w:hAnsi="Aptos" w:cs="Times New Roman"/>
          <w:noProof/>
          <w:kern w:val="0"/>
        </w:rPr>
        <w:t xml:space="preserve">:383–413 (2022). </w:t>
      </w:r>
    </w:p>
    <w:p w14:paraId="3674C161" w14:textId="45196917"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8.</w:t>
      </w:r>
      <w:r w:rsidRPr="00C563AF">
        <w:rPr>
          <w:rFonts w:ascii="Aptos" w:hAnsi="Aptos" w:cs="Times New Roman"/>
          <w:noProof/>
          <w:kern w:val="0"/>
        </w:rPr>
        <w:tab/>
        <w:t xml:space="preserve">Izadi H, Stewart KME, Penlidis A. Role of contact electrification and electrostatic interactions in gecko adhesion. </w:t>
      </w:r>
      <w:r w:rsidRPr="00C563AF">
        <w:rPr>
          <w:rFonts w:ascii="Aptos" w:hAnsi="Aptos" w:cs="Times New Roman"/>
          <w:b/>
          <w:bCs/>
          <w:noProof/>
          <w:kern w:val="0"/>
        </w:rPr>
        <w:t>11</w:t>
      </w:r>
      <w:r w:rsidR="007B5CC2">
        <w:rPr>
          <w:rFonts w:ascii="Aptos" w:hAnsi="Aptos" w:cs="Times New Roman"/>
          <w:noProof/>
          <w:kern w:val="0"/>
        </w:rPr>
        <w:t>:</w:t>
      </w:r>
      <w:r w:rsidR="007B5CC2" w:rsidRPr="007B5CC2">
        <w:rPr>
          <w:rFonts w:ascii="Aptos" w:hAnsi="Aptos" w:cs="Times New Roman"/>
          <w:noProof/>
          <w:kern w:val="0"/>
        </w:rPr>
        <w:t>20140371</w:t>
      </w:r>
      <w:r w:rsidR="007B5CC2">
        <w:rPr>
          <w:rFonts w:ascii="Aptos" w:hAnsi="Aptos" w:cs="Times New Roman"/>
          <w:noProof/>
          <w:kern w:val="0"/>
        </w:rPr>
        <w:t xml:space="preserve"> (2014)</w:t>
      </w:r>
      <w:r w:rsidRPr="00C563AF">
        <w:rPr>
          <w:rFonts w:ascii="Aptos" w:hAnsi="Aptos" w:cs="Times New Roman"/>
          <w:noProof/>
          <w:kern w:val="0"/>
        </w:rPr>
        <w:t xml:space="preserve">. </w:t>
      </w:r>
    </w:p>
    <w:p w14:paraId="382B6E65" w14:textId="4EFE5108"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9.</w:t>
      </w:r>
      <w:r w:rsidRPr="00C563AF">
        <w:rPr>
          <w:rFonts w:ascii="Aptos" w:hAnsi="Aptos" w:cs="Times New Roman"/>
          <w:noProof/>
          <w:kern w:val="0"/>
        </w:rPr>
        <w:tab/>
        <w:t xml:space="preserve">Montgomery C, Vuts J, Woodcock CM, Withall DM, Birkett MA, Pickett JA, et al. Bumblebee electric charge stimulates floral volatile emissions in Petunia integrifolia but not in Antirrhinum majus. Sci Nat. </w:t>
      </w:r>
      <w:r w:rsidRPr="00C563AF">
        <w:rPr>
          <w:rFonts w:ascii="Aptos" w:hAnsi="Aptos" w:cs="Times New Roman"/>
          <w:b/>
          <w:bCs/>
          <w:noProof/>
          <w:kern w:val="0"/>
        </w:rPr>
        <w:t>108</w:t>
      </w:r>
      <w:r w:rsidR="008A406B">
        <w:rPr>
          <w:rFonts w:ascii="Aptos" w:hAnsi="Aptos" w:cs="Times New Roman"/>
          <w:noProof/>
          <w:kern w:val="0"/>
        </w:rPr>
        <w:t>:44</w:t>
      </w:r>
      <w:r w:rsidRPr="00C563AF">
        <w:rPr>
          <w:rFonts w:ascii="Aptos" w:hAnsi="Aptos" w:cs="Times New Roman"/>
          <w:noProof/>
          <w:kern w:val="0"/>
        </w:rPr>
        <w:t xml:space="preserve"> (2021). </w:t>
      </w:r>
    </w:p>
    <w:p w14:paraId="7536EF75" w14:textId="6ED8427D"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10.</w:t>
      </w:r>
      <w:r w:rsidRPr="00C563AF">
        <w:rPr>
          <w:rFonts w:ascii="Aptos" w:hAnsi="Aptos" w:cs="Times New Roman"/>
          <w:noProof/>
          <w:kern w:val="0"/>
        </w:rPr>
        <w:tab/>
        <w:t xml:space="preserve">Clarke D, Whitney H, Sutton G, Robert D. Detection and Learning of Floral Electric Fields by Bumblebees. Science (80- ). </w:t>
      </w:r>
      <w:r w:rsidRPr="00C563AF">
        <w:rPr>
          <w:rFonts w:ascii="Aptos" w:hAnsi="Aptos" w:cs="Times New Roman"/>
          <w:b/>
          <w:bCs/>
          <w:noProof/>
          <w:kern w:val="0"/>
        </w:rPr>
        <w:t>340</w:t>
      </w:r>
      <w:r w:rsidRPr="00C563AF">
        <w:rPr>
          <w:rFonts w:ascii="Aptos" w:hAnsi="Aptos" w:cs="Times New Roman"/>
          <w:noProof/>
          <w:kern w:val="0"/>
        </w:rPr>
        <w:t xml:space="preserve">:66–9 (2013). </w:t>
      </w:r>
    </w:p>
    <w:p w14:paraId="578D4261" w14:textId="0E927D84"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11.</w:t>
      </w:r>
      <w:r w:rsidRPr="00C563AF">
        <w:rPr>
          <w:rFonts w:ascii="Aptos" w:hAnsi="Aptos" w:cs="Times New Roman"/>
          <w:noProof/>
          <w:kern w:val="0"/>
        </w:rPr>
        <w:tab/>
        <w:t xml:space="preserve">Clarke D, Morley E, Robert D. The bee, the flower, and the electric field: electric ecology and aerial electroreception. J Comp Physiol A. </w:t>
      </w:r>
      <w:r w:rsidRPr="00C563AF">
        <w:rPr>
          <w:rFonts w:ascii="Aptos" w:hAnsi="Aptos" w:cs="Times New Roman"/>
          <w:b/>
          <w:bCs/>
          <w:noProof/>
          <w:kern w:val="0"/>
        </w:rPr>
        <w:t>203</w:t>
      </w:r>
      <w:r w:rsidRPr="00C563AF">
        <w:rPr>
          <w:rFonts w:ascii="Aptos" w:hAnsi="Aptos" w:cs="Times New Roman"/>
          <w:noProof/>
          <w:kern w:val="0"/>
        </w:rPr>
        <w:t xml:space="preserve">:737–48 (2017). </w:t>
      </w:r>
    </w:p>
    <w:p w14:paraId="61386C36" w14:textId="05EF2766"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12.</w:t>
      </w:r>
      <w:r w:rsidRPr="00C563AF">
        <w:rPr>
          <w:rFonts w:ascii="Aptos" w:hAnsi="Aptos" w:cs="Times New Roman"/>
          <w:noProof/>
          <w:kern w:val="0"/>
        </w:rPr>
        <w:tab/>
        <w:t xml:space="preserve">Erickson Jr. EH. Evidence for electrostatic enhancement of odor receptor function by worker honeybee antennae. Bioelectromagnetics. </w:t>
      </w:r>
      <w:r w:rsidRPr="00C563AF">
        <w:rPr>
          <w:rFonts w:ascii="Aptos" w:hAnsi="Aptos" w:cs="Times New Roman"/>
          <w:b/>
          <w:bCs/>
          <w:noProof/>
          <w:kern w:val="0"/>
        </w:rPr>
        <w:t>3</w:t>
      </w:r>
      <w:r w:rsidRPr="00C563AF">
        <w:rPr>
          <w:rFonts w:ascii="Aptos" w:hAnsi="Aptos" w:cs="Times New Roman"/>
          <w:noProof/>
          <w:kern w:val="0"/>
        </w:rPr>
        <w:t xml:space="preserve">:413–20 (1982). </w:t>
      </w:r>
    </w:p>
    <w:p w14:paraId="4C9C3FD0" w14:textId="2BE3FC30"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13.</w:t>
      </w:r>
      <w:r w:rsidRPr="00C563AF">
        <w:rPr>
          <w:rFonts w:ascii="Aptos" w:hAnsi="Aptos" w:cs="Times New Roman"/>
          <w:noProof/>
          <w:kern w:val="0"/>
        </w:rPr>
        <w:tab/>
        <w:t xml:space="preserve">Harrison RG, Robert D. A Faraday cup for charge measurements in biophysical and environmental fieldwork. J Electrostat. </w:t>
      </w:r>
      <w:r w:rsidRPr="00C563AF">
        <w:rPr>
          <w:rFonts w:ascii="Aptos" w:hAnsi="Aptos" w:cs="Times New Roman"/>
          <w:b/>
          <w:bCs/>
          <w:noProof/>
          <w:kern w:val="0"/>
        </w:rPr>
        <w:t>135</w:t>
      </w:r>
      <w:r w:rsidRPr="00C563AF">
        <w:rPr>
          <w:rFonts w:ascii="Aptos" w:hAnsi="Aptos" w:cs="Times New Roman"/>
          <w:noProof/>
          <w:kern w:val="0"/>
        </w:rPr>
        <w:t xml:space="preserve">:104062 (2025). </w:t>
      </w:r>
    </w:p>
    <w:p w14:paraId="2148F37E" w14:textId="6E932F1E"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14.</w:t>
      </w:r>
      <w:r w:rsidRPr="00C563AF">
        <w:rPr>
          <w:rFonts w:ascii="Aptos" w:hAnsi="Aptos" w:cs="Times New Roman"/>
          <w:noProof/>
          <w:kern w:val="0"/>
        </w:rPr>
        <w:tab/>
        <w:t xml:space="preserve">Team RC. R: A language and environment for statistical computing. [Internet]. Vienna, Austria: R Foundation for Statistical Computing (2023). </w:t>
      </w:r>
    </w:p>
    <w:p w14:paraId="06B1F5F4" w14:textId="09EEA09C"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15.</w:t>
      </w:r>
      <w:r w:rsidRPr="00C563AF">
        <w:rPr>
          <w:rFonts w:ascii="Aptos" w:hAnsi="Aptos" w:cs="Times New Roman"/>
          <w:noProof/>
          <w:kern w:val="0"/>
        </w:rPr>
        <w:tab/>
        <w:t xml:space="preserve">Arkoudis E, Stratakis M. Synthesis of Cordiaquinones B, C, J, and K on the Basis of a Bioinspired Approach and the Revision of the Relative Stereochemistry of Cordiaquinone C. J Org Chem. </w:t>
      </w:r>
      <w:r w:rsidRPr="00C563AF">
        <w:rPr>
          <w:rFonts w:ascii="Aptos" w:hAnsi="Aptos" w:cs="Times New Roman"/>
          <w:b/>
          <w:bCs/>
          <w:noProof/>
          <w:kern w:val="0"/>
        </w:rPr>
        <w:t>73</w:t>
      </w:r>
      <w:r w:rsidRPr="00C563AF">
        <w:rPr>
          <w:rFonts w:ascii="Aptos" w:hAnsi="Aptos" w:cs="Times New Roman"/>
          <w:noProof/>
          <w:kern w:val="0"/>
        </w:rPr>
        <w:t xml:space="preserve">:4484–90 (2008). </w:t>
      </w:r>
    </w:p>
    <w:p w14:paraId="7435488F" w14:textId="7B28A285"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16.</w:t>
      </w:r>
      <w:r w:rsidRPr="00C563AF">
        <w:rPr>
          <w:rFonts w:ascii="Aptos" w:hAnsi="Aptos" w:cs="Times New Roman"/>
          <w:noProof/>
          <w:kern w:val="0"/>
        </w:rPr>
        <w:tab/>
        <w:t xml:space="preserve">Koczor S, Szentkirályi F, Vuts J, Caulfield JC, Withall DM, Pickett JA, et al. Species- and context-dependent responses of green lacewings suggest a complex ecological role for methyl salicylate (Neuroptera: Chrysopidae). Sci Rep. </w:t>
      </w:r>
      <w:r w:rsidRPr="00C563AF">
        <w:rPr>
          <w:rFonts w:ascii="Aptos" w:hAnsi="Aptos" w:cs="Times New Roman"/>
          <w:b/>
          <w:bCs/>
          <w:noProof/>
          <w:kern w:val="0"/>
        </w:rPr>
        <w:t>15</w:t>
      </w:r>
      <w:r w:rsidRPr="00C563AF">
        <w:rPr>
          <w:rFonts w:ascii="Aptos" w:hAnsi="Aptos" w:cs="Times New Roman"/>
          <w:noProof/>
          <w:kern w:val="0"/>
        </w:rPr>
        <w:t xml:space="preserve">:1–9 (2025). </w:t>
      </w:r>
    </w:p>
    <w:p w14:paraId="3B2D9B9F" w14:textId="2DFBA664"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17.</w:t>
      </w:r>
      <w:r w:rsidRPr="00C563AF">
        <w:rPr>
          <w:rFonts w:ascii="Aptos" w:hAnsi="Aptos" w:cs="Times New Roman"/>
          <w:noProof/>
          <w:kern w:val="0"/>
        </w:rPr>
        <w:tab/>
        <w:t xml:space="preserve">Pickett JA. GC-MS in insect pheromone identification: three extreme case histories. Chromatogr Isol Insect Horm Pheromones (1990). </w:t>
      </w:r>
    </w:p>
    <w:p w14:paraId="5FB7FE66" w14:textId="394168BC"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lastRenderedPageBreak/>
        <w:t>18.</w:t>
      </w:r>
      <w:r w:rsidRPr="00C563AF">
        <w:rPr>
          <w:rFonts w:ascii="Aptos" w:hAnsi="Aptos" w:cs="Times New Roman"/>
          <w:noProof/>
          <w:kern w:val="0"/>
        </w:rPr>
        <w:tab/>
        <w:t xml:space="preserve">Wadhams LJ. The Use of Coupled Gas Chromatography: Electrophysiological Techniques in the Identification of Insect Pheromones. Chromatogr Isol Insect Horm Pheromones (1990). </w:t>
      </w:r>
    </w:p>
    <w:p w14:paraId="30A76E84" w14:textId="508C8118"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19.</w:t>
      </w:r>
      <w:r w:rsidRPr="00C563AF">
        <w:rPr>
          <w:rFonts w:ascii="Aptos" w:hAnsi="Aptos" w:cs="Times New Roman"/>
          <w:noProof/>
          <w:kern w:val="0"/>
        </w:rPr>
        <w:tab/>
        <w:t xml:space="preserve">Birkett MA, Chamberlain K, Khan ZR, Pickett JA, Toshova T, Wadhams LJ, et al. Electrophysiological responses of the lepidopterous stemborers Chilo partellus and Busseola fusca to volatiles from wild and cultivated host plants. J Chem Ecol. </w:t>
      </w:r>
      <w:r w:rsidRPr="00C563AF">
        <w:rPr>
          <w:rFonts w:ascii="Aptos" w:hAnsi="Aptos" w:cs="Times New Roman"/>
          <w:b/>
          <w:bCs/>
          <w:noProof/>
          <w:kern w:val="0"/>
        </w:rPr>
        <w:t>32</w:t>
      </w:r>
      <w:r w:rsidRPr="00C563AF">
        <w:rPr>
          <w:rFonts w:ascii="Aptos" w:hAnsi="Aptos" w:cs="Times New Roman"/>
          <w:noProof/>
          <w:kern w:val="0"/>
        </w:rPr>
        <w:t xml:space="preserve">:2475–87 (2006). </w:t>
      </w:r>
    </w:p>
    <w:p w14:paraId="2247812A" w14:textId="506A7A73"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20.</w:t>
      </w:r>
      <w:r w:rsidRPr="00C563AF">
        <w:rPr>
          <w:rFonts w:ascii="Aptos" w:hAnsi="Aptos" w:cs="Times New Roman"/>
          <w:noProof/>
          <w:kern w:val="0"/>
        </w:rPr>
        <w:tab/>
        <w:t xml:space="preserve">Hassemer MJ, Sant’Ana J, Borges M, Withall D, Pickett JA, De Oliveira MWM, et al. Revisiting the Male-Produced Aggregation Pheromone of the Lesser Mealworm, Alphitobius diaperinus (Coleoptera, Tenebrionidae): Identification of a Six-Component Pheromone from a Brazilian Population. J Agric Food Chem. </w:t>
      </w:r>
      <w:r w:rsidRPr="00C563AF">
        <w:rPr>
          <w:rFonts w:ascii="Aptos" w:hAnsi="Aptos" w:cs="Times New Roman"/>
          <w:b/>
          <w:bCs/>
          <w:noProof/>
          <w:kern w:val="0"/>
        </w:rPr>
        <w:t>64</w:t>
      </w:r>
      <w:r w:rsidRPr="00C563AF">
        <w:rPr>
          <w:rFonts w:ascii="Aptos" w:hAnsi="Aptos" w:cs="Times New Roman"/>
          <w:noProof/>
          <w:kern w:val="0"/>
        </w:rPr>
        <w:t xml:space="preserve">:6809–18 (2016). </w:t>
      </w:r>
    </w:p>
    <w:p w14:paraId="2C32FF7A" w14:textId="1A5A50A4"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21.</w:t>
      </w:r>
      <w:r w:rsidRPr="00C563AF">
        <w:rPr>
          <w:rFonts w:ascii="Aptos" w:hAnsi="Aptos" w:cs="Times New Roman"/>
          <w:noProof/>
          <w:kern w:val="0"/>
        </w:rPr>
        <w:tab/>
        <w:t xml:space="preserve">Claverie N, Buvat P, Casas J. Active Sensing in Bees Through Antennal Movements Is Independent of Odor Molecule. Integr Comp Biol. </w:t>
      </w:r>
      <w:r w:rsidRPr="00C563AF">
        <w:rPr>
          <w:rFonts w:ascii="Aptos" w:hAnsi="Aptos" w:cs="Times New Roman"/>
          <w:b/>
          <w:bCs/>
          <w:noProof/>
          <w:kern w:val="0"/>
        </w:rPr>
        <w:t>63</w:t>
      </w:r>
      <w:r w:rsidRPr="00C563AF">
        <w:rPr>
          <w:rFonts w:ascii="Aptos" w:hAnsi="Aptos" w:cs="Times New Roman"/>
          <w:noProof/>
          <w:kern w:val="0"/>
        </w:rPr>
        <w:t xml:space="preserve">:315–31 (2023). </w:t>
      </w:r>
    </w:p>
    <w:p w14:paraId="3B7FAF48" w14:textId="77777777" w:rsid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22.</w:t>
      </w:r>
      <w:r w:rsidRPr="00C563AF">
        <w:rPr>
          <w:rFonts w:ascii="Aptos" w:hAnsi="Aptos" w:cs="Times New Roman"/>
          <w:noProof/>
          <w:kern w:val="0"/>
        </w:rPr>
        <w:tab/>
        <w:t xml:space="preserve">Shimanovich K, Greenspan H, Rosenwaks Y. Electrostatic Selectivity of Volatile Organic Compounds Using Electrostatically Formed Nanowire Sensor. ACS sensors. </w:t>
      </w:r>
      <w:r w:rsidRPr="00C563AF">
        <w:rPr>
          <w:rFonts w:ascii="Aptos" w:hAnsi="Aptos" w:cs="Times New Roman"/>
          <w:b/>
          <w:bCs/>
          <w:noProof/>
          <w:kern w:val="0"/>
        </w:rPr>
        <w:t>3</w:t>
      </w:r>
      <w:r w:rsidRPr="00C563AF">
        <w:rPr>
          <w:rFonts w:ascii="Aptos" w:hAnsi="Aptos" w:cs="Times New Roman"/>
          <w:noProof/>
          <w:kern w:val="0"/>
        </w:rPr>
        <w:t xml:space="preserve">:709–15 (2018). </w:t>
      </w:r>
    </w:p>
    <w:p w14:paraId="70764B16" w14:textId="4AD15F6E" w:rsidR="00BA582F" w:rsidRDefault="009F13A0" w:rsidP="00C563AF">
      <w:pPr>
        <w:widowControl w:val="0"/>
        <w:autoSpaceDE w:val="0"/>
        <w:autoSpaceDN w:val="0"/>
        <w:adjustRightInd w:val="0"/>
        <w:spacing w:line="240" w:lineRule="auto"/>
        <w:ind w:left="640" w:hanging="640"/>
        <w:rPr>
          <w:rFonts w:ascii="Aptos" w:hAnsi="Aptos" w:cs="Times New Roman"/>
          <w:noProof/>
          <w:kern w:val="0"/>
        </w:rPr>
      </w:pPr>
      <w:r>
        <w:rPr>
          <w:rFonts w:ascii="Aptos" w:hAnsi="Aptos" w:cs="Times New Roman"/>
          <w:noProof/>
          <w:kern w:val="0"/>
        </w:rPr>
        <w:t>23.</w:t>
      </w:r>
      <w:r>
        <w:rPr>
          <w:rFonts w:ascii="Aptos" w:hAnsi="Aptos" w:cs="Times New Roman"/>
          <w:noProof/>
          <w:kern w:val="0"/>
        </w:rPr>
        <w:tab/>
      </w:r>
      <w:r w:rsidRPr="009F13A0">
        <w:rPr>
          <w:rFonts w:ascii="Aptos" w:hAnsi="Aptos" w:cs="Times New Roman"/>
          <w:noProof/>
          <w:kern w:val="0"/>
        </w:rPr>
        <w:t>Ikehata</w:t>
      </w:r>
      <w:r>
        <w:rPr>
          <w:rFonts w:ascii="Aptos" w:hAnsi="Aptos" w:cs="Times New Roman"/>
          <w:noProof/>
          <w:kern w:val="0"/>
        </w:rPr>
        <w:t xml:space="preserve"> T</w:t>
      </w:r>
      <w:r w:rsidR="00386649">
        <w:rPr>
          <w:rFonts w:ascii="Aptos" w:hAnsi="Aptos" w:cs="Times New Roman"/>
          <w:noProof/>
          <w:kern w:val="0"/>
        </w:rPr>
        <w:t>.</w:t>
      </w:r>
      <w:r>
        <w:rPr>
          <w:rFonts w:ascii="Aptos" w:hAnsi="Aptos" w:cs="Times New Roman"/>
          <w:noProof/>
          <w:kern w:val="0"/>
        </w:rPr>
        <w:t xml:space="preserve"> </w:t>
      </w:r>
      <w:r w:rsidRPr="009F13A0">
        <w:rPr>
          <w:rFonts w:ascii="Aptos" w:hAnsi="Aptos" w:cs="Times New Roman"/>
          <w:noProof/>
          <w:kern w:val="0"/>
        </w:rPr>
        <w:t>Static elimination in vacuum using plasma jet</w:t>
      </w:r>
      <w:r>
        <w:rPr>
          <w:rFonts w:ascii="Aptos" w:hAnsi="Aptos" w:cs="Times New Roman"/>
          <w:noProof/>
          <w:kern w:val="0"/>
        </w:rPr>
        <w:t>.</w:t>
      </w:r>
      <w:r w:rsidR="00E52094">
        <w:rPr>
          <w:rFonts w:ascii="Aptos" w:hAnsi="Aptos" w:cs="Times New Roman"/>
          <w:noProof/>
          <w:kern w:val="0"/>
        </w:rPr>
        <w:t xml:space="preserve"> Vacuum </w:t>
      </w:r>
      <w:r w:rsidR="00E52094" w:rsidRPr="00E52094">
        <w:rPr>
          <w:rFonts w:ascii="Aptos" w:hAnsi="Aptos" w:cs="Times New Roman"/>
          <w:b/>
          <w:bCs/>
          <w:noProof/>
          <w:kern w:val="0"/>
        </w:rPr>
        <w:t>166</w:t>
      </w:r>
      <w:r w:rsidR="00E52094">
        <w:rPr>
          <w:rFonts w:ascii="Aptos" w:hAnsi="Aptos" w:cs="Times New Roman"/>
          <w:noProof/>
          <w:kern w:val="0"/>
        </w:rPr>
        <w:t>:</w:t>
      </w:r>
      <w:r w:rsidR="00E52094" w:rsidRPr="00E52094">
        <w:rPr>
          <w:rFonts w:ascii="Aptos" w:hAnsi="Aptos" w:cs="Times New Roman"/>
          <w:noProof/>
          <w:kern w:val="0"/>
        </w:rPr>
        <w:t>184</w:t>
      </w:r>
      <w:r w:rsidR="00386649" w:rsidRPr="00C563AF">
        <w:rPr>
          <w:rFonts w:ascii="Aptos" w:hAnsi="Aptos" w:cs="Times New Roman"/>
          <w:noProof/>
          <w:kern w:val="0"/>
        </w:rPr>
        <w:t>–</w:t>
      </w:r>
      <w:r w:rsidR="00E52094" w:rsidRPr="00E52094">
        <w:rPr>
          <w:rFonts w:ascii="Aptos" w:hAnsi="Aptos" w:cs="Times New Roman"/>
          <w:noProof/>
          <w:kern w:val="0"/>
        </w:rPr>
        <w:t>190</w:t>
      </w:r>
      <w:r w:rsidR="00386649">
        <w:rPr>
          <w:rFonts w:ascii="Aptos" w:hAnsi="Aptos" w:cs="Times New Roman"/>
          <w:noProof/>
          <w:kern w:val="0"/>
        </w:rPr>
        <w:t xml:space="preserve"> </w:t>
      </w:r>
      <w:r w:rsidR="00386649">
        <w:rPr>
          <w:rFonts w:ascii="Aptos" w:hAnsi="Aptos" w:cs="Times New Roman"/>
          <w:noProof/>
          <w:kern w:val="0"/>
        </w:rPr>
        <w:t>(2019)</w:t>
      </w:r>
      <w:r w:rsidR="00386649">
        <w:rPr>
          <w:rFonts w:ascii="Aptos" w:hAnsi="Aptos" w:cs="Times New Roman"/>
          <w:noProof/>
          <w:kern w:val="0"/>
        </w:rPr>
        <w:t>.</w:t>
      </w:r>
    </w:p>
    <w:p w14:paraId="063F8235" w14:textId="4057E26E" w:rsidR="00E52094" w:rsidRDefault="00E52094" w:rsidP="00421F65">
      <w:pPr>
        <w:widowControl w:val="0"/>
        <w:autoSpaceDE w:val="0"/>
        <w:autoSpaceDN w:val="0"/>
        <w:adjustRightInd w:val="0"/>
        <w:spacing w:line="240" w:lineRule="auto"/>
        <w:ind w:left="640" w:hanging="640"/>
        <w:rPr>
          <w:rFonts w:ascii="Aptos" w:hAnsi="Aptos" w:cs="Times New Roman"/>
          <w:noProof/>
          <w:kern w:val="0"/>
        </w:rPr>
      </w:pPr>
      <w:r>
        <w:rPr>
          <w:rFonts w:ascii="Aptos" w:hAnsi="Aptos" w:cs="Times New Roman"/>
          <w:noProof/>
          <w:kern w:val="0"/>
        </w:rPr>
        <w:t>24.</w:t>
      </w:r>
      <w:r>
        <w:rPr>
          <w:rFonts w:ascii="Aptos" w:hAnsi="Aptos" w:cs="Times New Roman"/>
          <w:noProof/>
          <w:kern w:val="0"/>
        </w:rPr>
        <w:tab/>
      </w:r>
      <w:r w:rsidR="00242C98" w:rsidRPr="00242C98">
        <w:rPr>
          <w:rFonts w:ascii="Aptos" w:hAnsi="Aptos" w:cs="Times New Roman"/>
          <w:noProof/>
          <w:kern w:val="0"/>
        </w:rPr>
        <w:t xml:space="preserve">Jonscher </w:t>
      </w:r>
      <w:r w:rsidR="00242C98">
        <w:rPr>
          <w:rFonts w:ascii="Aptos" w:hAnsi="Aptos" w:cs="Times New Roman"/>
          <w:noProof/>
          <w:kern w:val="0"/>
        </w:rPr>
        <w:t>AK</w:t>
      </w:r>
      <w:r w:rsidR="00421F65">
        <w:rPr>
          <w:rFonts w:ascii="Aptos" w:hAnsi="Aptos" w:cs="Times New Roman"/>
          <w:noProof/>
          <w:kern w:val="0"/>
        </w:rPr>
        <w:t>.</w:t>
      </w:r>
      <w:r w:rsidR="00242C98">
        <w:rPr>
          <w:rFonts w:ascii="Aptos" w:hAnsi="Aptos" w:cs="Times New Roman"/>
          <w:noProof/>
          <w:kern w:val="0"/>
        </w:rPr>
        <w:t xml:space="preserve"> </w:t>
      </w:r>
      <w:r w:rsidR="00421F65" w:rsidRPr="00421F65">
        <w:rPr>
          <w:rFonts w:ascii="Aptos" w:hAnsi="Aptos" w:cs="Times New Roman"/>
          <w:noProof/>
          <w:kern w:val="0"/>
        </w:rPr>
        <w:t>Dielectric relaxation in solids</w:t>
      </w:r>
      <w:r w:rsidR="00421F65">
        <w:rPr>
          <w:rFonts w:ascii="Aptos" w:hAnsi="Aptos" w:cs="Times New Roman"/>
          <w:noProof/>
          <w:kern w:val="0"/>
        </w:rPr>
        <w:t xml:space="preserve">. </w:t>
      </w:r>
      <w:r w:rsidR="00242C98" w:rsidRPr="00421F65">
        <w:rPr>
          <w:rFonts w:ascii="Aptos" w:hAnsi="Aptos" w:cs="Times New Roman"/>
          <w:noProof/>
          <w:kern w:val="0"/>
        </w:rPr>
        <w:t>J Phys D: Appl Phys</w:t>
      </w:r>
      <w:r w:rsidR="00242C98" w:rsidRPr="00242C98">
        <w:rPr>
          <w:rFonts w:ascii="Aptos" w:hAnsi="Aptos" w:cs="Times New Roman"/>
          <w:i/>
          <w:iCs/>
          <w:noProof/>
          <w:kern w:val="0"/>
        </w:rPr>
        <w:t>.</w:t>
      </w:r>
      <w:r w:rsidR="00242C98" w:rsidRPr="00242C98">
        <w:rPr>
          <w:rFonts w:ascii="Aptos" w:hAnsi="Aptos" w:cs="Times New Roman"/>
          <w:noProof/>
          <w:kern w:val="0"/>
        </w:rPr>
        <w:t> </w:t>
      </w:r>
      <w:r w:rsidR="00242C98" w:rsidRPr="00242C98">
        <w:rPr>
          <w:rFonts w:ascii="Aptos" w:hAnsi="Aptos" w:cs="Times New Roman"/>
          <w:b/>
          <w:bCs/>
          <w:noProof/>
          <w:kern w:val="0"/>
        </w:rPr>
        <w:t>32</w:t>
      </w:r>
      <w:r w:rsidR="00386649">
        <w:rPr>
          <w:rFonts w:ascii="Aptos" w:hAnsi="Aptos" w:cs="Times New Roman"/>
          <w:noProof/>
          <w:kern w:val="0"/>
        </w:rPr>
        <w:t>:</w:t>
      </w:r>
      <w:r w:rsidR="00242C98" w:rsidRPr="00242C98">
        <w:rPr>
          <w:rFonts w:ascii="Aptos" w:hAnsi="Aptos" w:cs="Times New Roman"/>
          <w:noProof/>
          <w:kern w:val="0"/>
        </w:rPr>
        <w:t>R57</w:t>
      </w:r>
      <w:r w:rsidR="00421F65">
        <w:rPr>
          <w:rFonts w:ascii="Aptos" w:hAnsi="Aptos" w:cs="Times New Roman"/>
          <w:noProof/>
          <w:kern w:val="0"/>
        </w:rPr>
        <w:t xml:space="preserve"> </w:t>
      </w:r>
      <w:r w:rsidR="00421F65">
        <w:rPr>
          <w:rFonts w:ascii="Aptos" w:hAnsi="Aptos" w:cs="Times New Roman"/>
          <w:noProof/>
          <w:kern w:val="0"/>
        </w:rPr>
        <w:t>(</w:t>
      </w:r>
      <w:r w:rsidR="00421F65" w:rsidRPr="00242C98">
        <w:rPr>
          <w:rFonts w:ascii="Aptos" w:hAnsi="Aptos" w:cs="Times New Roman"/>
          <w:noProof/>
          <w:kern w:val="0"/>
        </w:rPr>
        <w:t>1999</w:t>
      </w:r>
      <w:r w:rsidR="00421F65">
        <w:rPr>
          <w:rFonts w:ascii="Aptos" w:hAnsi="Aptos" w:cs="Times New Roman"/>
          <w:noProof/>
          <w:kern w:val="0"/>
        </w:rPr>
        <w:t>)</w:t>
      </w:r>
      <w:r w:rsidR="00421F65">
        <w:rPr>
          <w:rFonts w:ascii="Aptos" w:hAnsi="Aptos" w:cs="Times New Roman"/>
          <w:noProof/>
          <w:kern w:val="0"/>
        </w:rPr>
        <w:t>.</w:t>
      </w:r>
    </w:p>
    <w:p w14:paraId="153F4945" w14:textId="062F1D3C" w:rsidR="00320A5D" w:rsidRPr="00C563AF" w:rsidRDefault="00320A5D" w:rsidP="00421F65">
      <w:pPr>
        <w:widowControl w:val="0"/>
        <w:autoSpaceDE w:val="0"/>
        <w:autoSpaceDN w:val="0"/>
        <w:adjustRightInd w:val="0"/>
        <w:spacing w:line="240" w:lineRule="auto"/>
        <w:ind w:left="640" w:hanging="640"/>
        <w:rPr>
          <w:rFonts w:ascii="Aptos" w:hAnsi="Aptos" w:cs="Times New Roman"/>
          <w:noProof/>
          <w:kern w:val="0"/>
        </w:rPr>
      </w:pPr>
      <w:r>
        <w:rPr>
          <w:rFonts w:ascii="Aptos" w:hAnsi="Aptos" w:cs="Times New Roman"/>
          <w:noProof/>
          <w:kern w:val="0"/>
        </w:rPr>
        <w:t>25.</w:t>
      </w:r>
      <w:r>
        <w:rPr>
          <w:rFonts w:ascii="Aptos" w:hAnsi="Aptos" w:cs="Times New Roman"/>
          <w:noProof/>
          <w:kern w:val="0"/>
        </w:rPr>
        <w:tab/>
      </w:r>
      <w:r w:rsidR="003E3ABF">
        <w:rPr>
          <w:rFonts w:ascii="Aptos" w:hAnsi="Aptos" w:cs="Times New Roman"/>
          <w:noProof/>
          <w:kern w:val="0"/>
        </w:rPr>
        <w:t xml:space="preserve">Griffiths DJ. </w:t>
      </w:r>
      <w:r w:rsidR="003E3ABF" w:rsidRPr="003E3ABF">
        <w:rPr>
          <w:rFonts w:ascii="Aptos" w:hAnsi="Aptos" w:cs="Times New Roman"/>
          <w:noProof/>
          <w:kern w:val="0"/>
        </w:rPr>
        <w:t>Introduction to electrodynamics</w:t>
      </w:r>
      <w:r w:rsidR="003E3ABF">
        <w:rPr>
          <w:rFonts w:ascii="Aptos" w:hAnsi="Aptos" w:cs="Times New Roman"/>
          <w:noProof/>
          <w:kern w:val="0"/>
        </w:rPr>
        <w:t xml:space="preserve">. </w:t>
      </w:r>
      <w:r w:rsidR="00E5213B" w:rsidRPr="00E5213B">
        <w:rPr>
          <w:rFonts w:ascii="Aptos" w:hAnsi="Aptos" w:cs="Times New Roman"/>
          <w:noProof/>
          <w:kern w:val="0"/>
        </w:rPr>
        <w:t>Cambridge University Press</w:t>
      </w:r>
      <w:r w:rsidR="00E5213B">
        <w:rPr>
          <w:rFonts w:ascii="Aptos" w:hAnsi="Aptos" w:cs="Times New Roman"/>
          <w:noProof/>
          <w:kern w:val="0"/>
        </w:rPr>
        <w:t xml:space="preserve"> (2023).</w:t>
      </w:r>
    </w:p>
    <w:p w14:paraId="2C742D55" w14:textId="7B79DD95"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2</w:t>
      </w:r>
      <w:r w:rsidR="00A50914">
        <w:rPr>
          <w:rFonts w:ascii="Aptos" w:hAnsi="Aptos" w:cs="Times New Roman"/>
          <w:noProof/>
          <w:kern w:val="0"/>
        </w:rPr>
        <w:t>6</w:t>
      </w:r>
      <w:r w:rsidRPr="00C563AF">
        <w:rPr>
          <w:rFonts w:ascii="Aptos" w:hAnsi="Aptos" w:cs="Times New Roman"/>
          <w:noProof/>
          <w:kern w:val="0"/>
        </w:rPr>
        <w:t>.</w:t>
      </w:r>
      <w:r w:rsidRPr="00C563AF">
        <w:rPr>
          <w:rFonts w:ascii="Aptos" w:hAnsi="Aptos" w:cs="Times New Roman"/>
          <w:noProof/>
          <w:kern w:val="0"/>
        </w:rPr>
        <w:tab/>
        <w:t>Elgar MA, Zhang D, Wang Q, Wittwer B, Thi H, Tamara L. Insect Antennal Morphology</w:t>
      </w:r>
      <w:r w:rsidRPr="00C563AF">
        <w:rPr>
          <w:rFonts w:ascii="Arial" w:hAnsi="Arial" w:cs="Arial"/>
          <w:noProof/>
          <w:kern w:val="0"/>
        </w:rPr>
        <w:t> </w:t>
      </w:r>
      <w:r w:rsidRPr="00C563AF">
        <w:rPr>
          <w:rFonts w:ascii="Aptos" w:hAnsi="Aptos" w:cs="Times New Roman"/>
          <w:noProof/>
          <w:kern w:val="0"/>
        </w:rPr>
        <w:t xml:space="preserve">: The Evolution of Diverse Solutions to Odorant Perception. Yale J Biol Med. </w:t>
      </w:r>
      <w:r w:rsidRPr="00C563AF">
        <w:rPr>
          <w:rFonts w:ascii="Aptos" w:hAnsi="Aptos" w:cs="Times New Roman"/>
          <w:b/>
          <w:bCs/>
          <w:noProof/>
          <w:kern w:val="0"/>
        </w:rPr>
        <w:t>91</w:t>
      </w:r>
      <w:r w:rsidRPr="00C563AF">
        <w:rPr>
          <w:rFonts w:ascii="Aptos" w:hAnsi="Aptos" w:cs="Times New Roman"/>
          <w:noProof/>
          <w:kern w:val="0"/>
        </w:rPr>
        <w:t xml:space="preserve">:457–69 (2018). </w:t>
      </w:r>
    </w:p>
    <w:p w14:paraId="7FFBD6FD" w14:textId="10DF5ABF"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2</w:t>
      </w:r>
      <w:r w:rsidR="00A50914">
        <w:rPr>
          <w:rFonts w:ascii="Aptos" w:hAnsi="Aptos" w:cs="Times New Roman"/>
          <w:noProof/>
          <w:kern w:val="0"/>
        </w:rPr>
        <w:t>7</w:t>
      </w:r>
      <w:r w:rsidRPr="00C563AF">
        <w:rPr>
          <w:rFonts w:ascii="Aptos" w:hAnsi="Aptos" w:cs="Times New Roman"/>
          <w:noProof/>
          <w:kern w:val="0"/>
        </w:rPr>
        <w:t>.</w:t>
      </w:r>
      <w:r w:rsidRPr="00C563AF">
        <w:rPr>
          <w:rFonts w:ascii="Aptos" w:hAnsi="Aptos" w:cs="Times New Roman"/>
          <w:noProof/>
          <w:kern w:val="0"/>
        </w:rPr>
        <w:tab/>
        <w:t xml:space="preserve">Battaglia D, Isidoro N, Romani R, Bin F, Pennachio F. Mating behaviour of Aphidius ervi (Hymenoptera: Braconidae): The role of antennae. Eur J Entomol. </w:t>
      </w:r>
      <w:r w:rsidRPr="00C563AF">
        <w:rPr>
          <w:rFonts w:ascii="Aptos" w:hAnsi="Aptos" w:cs="Times New Roman"/>
          <w:b/>
          <w:bCs/>
          <w:noProof/>
          <w:kern w:val="0"/>
        </w:rPr>
        <w:t>39</w:t>
      </w:r>
      <w:r w:rsidRPr="00C563AF">
        <w:rPr>
          <w:rFonts w:ascii="Aptos" w:hAnsi="Aptos" w:cs="Times New Roman"/>
          <w:noProof/>
          <w:kern w:val="0"/>
        </w:rPr>
        <w:t xml:space="preserve">:451–6 (2002). </w:t>
      </w:r>
    </w:p>
    <w:p w14:paraId="7B73A231" w14:textId="7CE4EAA8"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2</w:t>
      </w:r>
      <w:r w:rsidR="00A50914">
        <w:rPr>
          <w:rFonts w:ascii="Aptos" w:hAnsi="Aptos" w:cs="Times New Roman"/>
          <w:noProof/>
          <w:kern w:val="0"/>
        </w:rPr>
        <w:t>8</w:t>
      </w:r>
      <w:r w:rsidRPr="00C563AF">
        <w:rPr>
          <w:rFonts w:ascii="Aptos" w:hAnsi="Aptos" w:cs="Times New Roman"/>
          <w:noProof/>
          <w:kern w:val="0"/>
        </w:rPr>
        <w:t>.</w:t>
      </w:r>
      <w:r w:rsidRPr="00C563AF">
        <w:rPr>
          <w:rFonts w:ascii="Aptos" w:hAnsi="Aptos" w:cs="Times New Roman"/>
          <w:noProof/>
          <w:kern w:val="0"/>
        </w:rPr>
        <w:tab/>
        <w:t>Huang X, Xu X lian, Li R xu, Wang S, Tian L xia. Ultrastructure and distribution of antennal sensilla of Bombus terrestris ( Hymenoptera</w:t>
      </w:r>
      <w:r w:rsidRPr="00C563AF">
        <w:rPr>
          <w:rFonts w:ascii="Arial" w:hAnsi="Arial" w:cs="Arial"/>
          <w:noProof/>
          <w:kern w:val="0"/>
        </w:rPr>
        <w:t> </w:t>
      </w:r>
      <w:r w:rsidRPr="00C563AF">
        <w:rPr>
          <w:rFonts w:ascii="Aptos" w:hAnsi="Aptos" w:cs="Times New Roman"/>
          <w:noProof/>
          <w:kern w:val="0"/>
        </w:rPr>
        <w:t xml:space="preserve">: Apidae ). Zool Anz. </w:t>
      </w:r>
      <w:r w:rsidRPr="00C563AF">
        <w:rPr>
          <w:rFonts w:ascii="Aptos" w:hAnsi="Aptos" w:cs="Times New Roman"/>
          <w:b/>
          <w:bCs/>
          <w:noProof/>
          <w:kern w:val="0"/>
        </w:rPr>
        <w:t>302</w:t>
      </w:r>
      <w:r w:rsidRPr="00C563AF">
        <w:rPr>
          <w:rFonts w:ascii="Aptos" w:hAnsi="Aptos" w:cs="Times New Roman"/>
          <w:noProof/>
          <w:kern w:val="0"/>
        </w:rPr>
        <w:t xml:space="preserve">:239–47 (2023). </w:t>
      </w:r>
    </w:p>
    <w:p w14:paraId="1E221C6D" w14:textId="2F7F20E3"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2</w:t>
      </w:r>
      <w:r w:rsidR="00A50914">
        <w:rPr>
          <w:rFonts w:ascii="Aptos" w:hAnsi="Aptos" w:cs="Times New Roman"/>
          <w:noProof/>
          <w:kern w:val="0"/>
        </w:rPr>
        <w:t>9</w:t>
      </w:r>
      <w:r w:rsidRPr="00C563AF">
        <w:rPr>
          <w:rFonts w:ascii="Aptos" w:hAnsi="Aptos" w:cs="Times New Roman"/>
          <w:noProof/>
          <w:kern w:val="0"/>
        </w:rPr>
        <w:t>.</w:t>
      </w:r>
      <w:r w:rsidRPr="00C563AF">
        <w:rPr>
          <w:rFonts w:ascii="Aptos" w:hAnsi="Aptos" w:cs="Times New Roman"/>
          <w:noProof/>
          <w:kern w:val="0"/>
        </w:rPr>
        <w:tab/>
        <w:t xml:space="preserve">Jürgens KJ, Drechsler M, Paululat A. An anatomical atlas of Drosophila melanogaster — the wild-type. Genetics. </w:t>
      </w:r>
      <w:r w:rsidRPr="00C563AF">
        <w:rPr>
          <w:rFonts w:ascii="Aptos" w:hAnsi="Aptos" w:cs="Times New Roman"/>
          <w:b/>
          <w:bCs/>
          <w:noProof/>
          <w:kern w:val="0"/>
        </w:rPr>
        <w:t>228</w:t>
      </w:r>
      <w:r w:rsidRPr="00C563AF">
        <w:rPr>
          <w:rFonts w:ascii="Aptos" w:hAnsi="Aptos" w:cs="Times New Roman"/>
          <w:noProof/>
          <w:kern w:val="0"/>
        </w:rPr>
        <w:t xml:space="preserve">:1–61 (2024). </w:t>
      </w:r>
    </w:p>
    <w:p w14:paraId="1DA9475C" w14:textId="1BCA61DC" w:rsidR="00C563AF" w:rsidRPr="00C563AF" w:rsidRDefault="00A50914" w:rsidP="00C563AF">
      <w:pPr>
        <w:widowControl w:val="0"/>
        <w:autoSpaceDE w:val="0"/>
        <w:autoSpaceDN w:val="0"/>
        <w:adjustRightInd w:val="0"/>
        <w:spacing w:line="240" w:lineRule="auto"/>
        <w:ind w:left="640" w:hanging="640"/>
        <w:rPr>
          <w:rFonts w:ascii="Aptos" w:hAnsi="Aptos" w:cs="Times New Roman"/>
          <w:noProof/>
          <w:kern w:val="0"/>
        </w:rPr>
      </w:pPr>
      <w:r>
        <w:rPr>
          <w:rFonts w:ascii="Aptos" w:hAnsi="Aptos" w:cs="Times New Roman"/>
          <w:noProof/>
          <w:kern w:val="0"/>
        </w:rPr>
        <w:t>30</w:t>
      </w:r>
      <w:r w:rsidR="00C563AF" w:rsidRPr="00C563AF">
        <w:rPr>
          <w:rFonts w:ascii="Aptos" w:hAnsi="Aptos" w:cs="Times New Roman"/>
          <w:noProof/>
          <w:kern w:val="0"/>
        </w:rPr>
        <w:t>.</w:t>
      </w:r>
      <w:r w:rsidR="00C563AF" w:rsidRPr="00C563AF">
        <w:rPr>
          <w:rFonts w:ascii="Aptos" w:hAnsi="Aptos" w:cs="Times New Roman"/>
          <w:noProof/>
          <w:kern w:val="0"/>
        </w:rPr>
        <w:tab/>
        <w:t xml:space="preserve">Harris BH. </w:t>
      </w:r>
      <w:r w:rsidR="5045306E" w:rsidRPr="00C563AF">
        <w:rPr>
          <w:rFonts w:ascii="Aptos" w:hAnsi="Aptos" w:cs="Times New Roman"/>
          <w:noProof/>
          <w:kern w:val="0"/>
        </w:rPr>
        <w:t>I</w:t>
      </w:r>
      <w:r w:rsidR="00C563AF" w:rsidRPr="00C563AF">
        <w:rPr>
          <w:rFonts w:ascii="Aptos" w:hAnsi="Aptos" w:cs="Times New Roman"/>
          <w:noProof/>
          <w:kern w:val="0"/>
        </w:rPr>
        <w:t xml:space="preserve">nvestigating the structural and electrostatic properties of antennal placode sensilla in bees and their functional significance for olfaction and electroreception. University of Bristol. (2025). </w:t>
      </w:r>
    </w:p>
    <w:p w14:paraId="02234C06" w14:textId="2D9824A9" w:rsidR="00C563AF" w:rsidRPr="00C563AF" w:rsidRDefault="00A50914" w:rsidP="00C563AF">
      <w:pPr>
        <w:widowControl w:val="0"/>
        <w:autoSpaceDE w:val="0"/>
        <w:autoSpaceDN w:val="0"/>
        <w:adjustRightInd w:val="0"/>
        <w:spacing w:line="240" w:lineRule="auto"/>
        <w:ind w:left="640" w:hanging="640"/>
        <w:rPr>
          <w:rFonts w:ascii="Aptos" w:hAnsi="Aptos" w:cs="Times New Roman"/>
          <w:noProof/>
          <w:kern w:val="0"/>
        </w:rPr>
      </w:pPr>
      <w:r>
        <w:rPr>
          <w:rFonts w:ascii="Aptos" w:hAnsi="Aptos" w:cs="Times New Roman"/>
          <w:noProof/>
          <w:kern w:val="0"/>
        </w:rPr>
        <w:t>31</w:t>
      </w:r>
      <w:r w:rsidR="00C563AF" w:rsidRPr="00C563AF">
        <w:rPr>
          <w:rFonts w:ascii="Aptos" w:hAnsi="Aptos" w:cs="Times New Roman"/>
          <w:noProof/>
          <w:kern w:val="0"/>
        </w:rPr>
        <w:t>.</w:t>
      </w:r>
      <w:r w:rsidR="00C563AF" w:rsidRPr="00C563AF">
        <w:rPr>
          <w:rFonts w:ascii="Aptos" w:hAnsi="Aptos" w:cs="Times New Roman"/>
          <w:noProof/>
          <w:kern w:val="0"/>
        </w:rPr>
        <w:tab/>
        <w:t xml:space="preserve">Erickson Jr EH. Evidence for electrostatic enhancement of odor receptor function by worker honeybee antennae. Bioelectromagnetics. </w:t>
      </w:r>
      <w:r w:rsidR="00C563AF" w:rsidRPr="00C563AF">
        <w:rPr>
          <w:rFonts w:ascii="Aptos" w:hAnsi="Aptos" w:cs="Times New Roman"/>
          <w:b/>
          <w:bCs/>
          <w:noProof/>
          <w:kern w:val="0"/>
        </w:rPr>
        <w:t>3</w:t>
      </w:r>
      <w:r w:rsidR="00C563AF" w:rsidRPr="00C563AF">
        <w:rPr>
          <w:rFonts w:ascii="Aptos" w:hAnsi="Aptos" w:cs="Times New Roman"/>
          <w:noProof/>
          <w:kern w:val="0"/>
        </w:rPr>
        <w:t xml:space="preserve">:413–20 (1982). </w:t>
      </w:r>
    </w:p>
    <w:p w14:paraId="1F282D1E" w14:textId="17FA7CC7" w:rsidR="00C563AF" w:rsidRPr="00C563AF" w:rsidRDefault="00A50914" w:rsidP="00C563AF">
      <w:pPr>
        <w:widowControl w:val="0"/>
        <w:autoSpaceDE w:val="0"/>
        <w:autoSpaceDN w:val="0"/>
        <w:adjustRightInd w:val="0"/>
        <w:spacing w:line="240" w:lineRule="auto"/>
        <w:ind w:left="640" w:hanging="640"/>
        <w:rPr>
          <w:rFonts w:ascii="Aptos" w:hAnsi="Aptos" w:cs="Times New Roman"/>
          <w:noProof/>
          <w:kern w:val="0"/>
        </w:rPr>
      </w:pPr>
      <w:r>
        <w:rPr>
          <w:rFonts w:ascii="Aptos" w:hAnsi="Aptos" w:cs="Times New Roman"/>
          <w:noProof/>
          <w:kern w:val="0"/>
        </w:rPr>
        <w:t>32</w:t>
      </w:r>
      <w:r w:rsidR="00C563AF" w:rsidRPr="00C563AF">
        <w:rPr>
          <w:rFonts w:ascii="Aptos" w:hAnsi="Aptos" w:cs="Times New Roman"/>
          <w:noProof/>
          <w:kern w:val="0"/>
        </w:rPr>
        <w:t>.</w:t>
      </w:r>
      <w:r w:rsidR="00C563AF" w:rsidRPr="00C563AF">
        <w:rPr>
          <w:rFonts w:ascii="Aptos" w:hAnsi="Aptos" w:cs="Times New Roman"/>
          <w:noProof/>
          <w:kern w:val="0"/>
        </w:rPr>
        <w:tab/>
        <w:t xml:space="preserve">Callahan PS. Insect antennae with special reference to the mechanism of scent detection and the evolution of the sensilla. Int J Insect Morphol Embryol. </w:t>
      </w:r>
      <w:r w:rsidR="00C563AF" w:rsidRPr="00C563AF">
        <w:rPr>
          <w:rFonts w:ascii="Aptos" w:hAnsi="Aptos" w:cs="Times New Roman"/>
          <w:b/>
          <w:bCs/>
          <w:noProof/>
          <w:kern w:val="0"/>
        </w:rPr>
        <w:t>4</w:t>
      </w:r>
      <w:r w:rsidR="00C563AF" w:rsidRPr="00C563AF">
        <w:rPr>
          <w:rFonts w:ascii="Aptos" w:hAnsi="Aptos" w:cs="Times New Roman"/>
          <w:noProof/>
          <w:kern w:val="0"/>
        </w:rPr>
        <w:t xml:space="preserve">:381–430 (1975). </w:t>
      </w:r>
    </w:p>
    <w:p w14:paraId="63578E72" w14:textId="28331141" w:rsidR="00C563AF" w:rsidRPr="00833BB7" w:rsidRDefault="00C563AF" w:rsidP="00C563AF">
      <w:pPr>
        <w:widowControl w:val="0"/>
        <w:autoSpaceDE w:val="0"/>
        <w:autoSpaceDN w:val="0"/>
        <w:adjustRightInd w:val="0"/>
        <w:spacing w:line="240" w:lineRule="auto"/>
        <w:ind w:left="640" w:hanging="640"/>
        <w:rPr>
          <w:rFonts w:ascii="Aptos" w:hAnsi="Aptos" w:cs="Times New Roman"/>
          <w:noProof/>
          <w:kern w:val="0"/>
          <w:lang w:val="de-DE"/>
        </w:rPr>
      </w:pPr>
      <w:r w:rsidRPr="00C563AF">
        <w:rPr>
          <w:rFonts w:ascii="Aptos" w:hAnsi="Aptos" w:cs="Times New Roman"/>
          <w:noProof/>
          <w:kern w:val="0"/>
        </w:rPr>
        <w:t>3</w:t>
      </w:r>
      <w:r w:rsidR="00A50914">
        <w:rPr>
          <w:rFonts w:ascii="Aptos" w:hAnsi="Aptos" w:cs="Times New Roman"/>
          <w:noProof/>
          <w:kern w:val="0"/>
        </w:rPr>
        <w:t>3</w:t>
      </w:r>
      <w:r w:rsidRPr="00C563AF">
        <w:rPr>
          <w:rFonts w:ascii="Aptos" w:hAnsi="Aptos" w:cs="Times New Roman"/>
          <w:noProof/>
          <w:kern w:val="0"/>
        </w:rPr>
        <w:t>.</w:t>
      </w:r>
      <w:r w:rsidRPr="00C563AF">
        <w:rPr>
          <w:rFonts w:ascii="Aptos" w:hAnsi="Aptos" w:cs="Times New Roman"/>
          <w:noProof/>
          <w:kern w:val="0"/>
        </w:rPr>
        <w:tab/>
        <w:t xml:space="preserve">Wigglesworth V. The Insect cuticle. </w:t>
      </w:r>
      <w:r w:rsidRPr="00833BB7">
        <w:rPr>
          <w:rFonts w:ascii="Aptos" w:hAnsi="Aptos" w:cs="Times New Roman"/>
          <w:noProof/>
          <w:kern w:val="0"/>
          <w:lang w:val="de-DE"/>
        </w:rPr>
        <w:t xml:space="preserve">Biol Rev. </w:t>
      </w:r>
      <w:r w:rsidRPr="00833BB7">
        <w:rPr>
          <w:rFonts w:ascii="Aptos" w:hAnsi="Aptos" w:cs="Times New Roman"/>
          <w:b/>
          <w:bCs/>
          <w:noProof/>
          <w:kern w:val="0"/>
          <w:lang w:val="de-DE"/>
        </w:rPr>
        <w:t>23</w:t>
      </w:r>
      <w:r w:rsidRPr="00833BB7">
        <w:rPr>
          <w:rFonts w:ascii="Aptos" w:hAnsi="Aptos" w:cs="Times New Roman"/>
          <w:noProof/>
          <w:kern w:val="0"/>
          <w:lang w:val="de-DE"/>
        </w:rPr>
        <w:t xml:space="preserve">:408–51 (1948). </w:t>
      </w:r>
    </w:p>
    <w:p w14:paraId="3100A540" w14:textId="4CBC1444"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833BB7">
        <w:rPr>
          <w:rFonts w:ascii="Aptos" w:hAnsi="Aptos" w:cs="Times New Roman"/>
          <w:noProof/>
          <w:kern w:val="0"/>
          <w:lang w:val="de-DE"/>
        </w:rPr>
        <w:t>3</w:t>
      </w:r>
      <w:r w:rsidR="00A50914">
        <w:rPr>
          <w:rFonts w:ascii="Aptos" w:hAnsi="Aptos" w:cs="Times New Roman"/>
          <w:noProof/>
          <w:kern w:val="0"/>
          <w:lang w:val="de-DE"/>
        </w:rPr>
        <w:t>4</w:t>
      </w:r>
      <w:r w:rsidRPr="00833BB7">
        <w:rPr>
          <w:rFonts w:ascii="Aptos" w:hAnsi="Aptos" w:cs="Times New Roman"/>
          <w:noProof/>
          <w:kern w:val="0"/>
          <w:lang w:val="de-DE"/>
        </w:rPr>
        <w:t>.</w:t>
      </w:r>
      <w:r w:rsidRPr="00833BB7">
        <w:rPr>
          <w:rFonts w:ascii="Aptos" w:hAnsi="Aptos" w:cs="Times New Roman"/>
          <w:noProof/>
          <w:kern w:val="0"/>
          <w:lang w:val="de-DE"/>
        </w:rPr>
        <w:tab/>
        <w:t xml:space="preserve">Steinbrecht RA, Stankiewicz BA. </w:t>
      </w:r>
      <w:r w:rsidRPr="00C563AF">
        <w:rPr>
          <w:rFonts w:ascii="Aptos" w:hAnsi="Aptos" w:cs="Times New Roman"/>
          <w:noProof/>
          <w:kern w:val="0"/>
        </w:rPr>
        <w:t xml:space="preserve">Molecular composition of the wall of insect olfactory sensilla — the chitin question. J Insect Physiol. </w:t>
      </w:r>
      <w:r w:rsidRPr="00C563AF">
        <w:rPr>
          <w:rFonts w:ascii="Aptos" w:hAnsi="Aptos" w:cs="Times New Roman"/>
          <w:b/>
          <w:bCs/>
          <w:noProof/>
          <w:kern w:val="0"/>
        </w:rPr>
        <w:t>45</w:t>
      </w:r>
      <w:r w:rsidRPr="00C563AF">
        <w:rPr>
          <w:rFonts w:ascii="Aptos" w:hAnsi="Aptos" w:cs="Times New Roman"/>
          <w:noProof/>
          <w:kern w:val="0"/>
        </w:rPr>
        <w:t xml:space="preserve">:785–90 (1999). </w:t>
      </w:r>
    </w:p>
    <w:p w14:paraId="00D04911" w14:textId="31706171"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3</w:t>
      </w:r>
      <w:r w:rsidR="00A50914">
        <w:rPr>
          <w:rFonts w:ascii="Aptos" w:hAnsi="Aptos" w:cs="Times New Roman"/>
          <w:noProof/>
          <w:kern w:val="0"/>
        </w:rPr>
        <w:t>5</w:t>
      </w:r>
      <w:r w:rsidRPr="00C563AF">
        <w:rPr>
          <w:rFonts w:ascii="Aptos" w:hAnsi="Aptos" w:cs="Times New Roman"/>
          <w:noProof/>
          <w:kern w:val="0"/>
        </w:rPr>
        <w:t>.</w:t>
      </w:r>
      <w:r w:rsidRPr="00C563AF">
        <w:rPr>
          <w:rFonts w:ascii="Aptos" w:hAnsi="Aptos" w:cs="Times New Roman"/>
          <w:noProof/>
          <w:kern w:val="0"/>
        </w:rPr>
        <w:tab/>
        <w:t xml:space="preserve">Ma C, He Y, Zeng L, Liu M. Nano Energy Surface modification of chitin nanocrystals using conducting polymer for triboelectric nanogenerator. Nano Energy. </w:t>
      </w:r>
      <w:r w:rsidRPr="00C563AF">
        <w:rPr>
          <w:rFonts w:ascii="Aptos" w:hAnsi="Aptos" w:cs="Times New Roman"/>
          <w:b/>
          <w:bCs/>
          <w:noProof/>
          <w:kern w:val="0"/>
        </w:rPr>
        <w:t>135</w:t>
      </w:r>
      <w:r w:rsidR="008F67CB">
        <w:rPr>
          <w:rFonts w:ascii="Aptos" w:hAnsi="Aptos" w:cs="Times New Roman"/>
          <w:b/>
          <w:bCs/>
          <w:noProof/>
          <w:kern w:val="0"/>
        </w:rPr>
        <w:t>:</w:t>
      </w:r>
      <w:r w:rsidR="008F67CB" w:rsidRPr="008F67CB">
        <w:rPr>
          <w:rFonts w:ascii="Aptos" w:hAnsi="Aptos" w:cs="Times New Roman"/>
          <w:noProof/>
          <w:kern w:val="0"/>
        </w:rPr>
        <w:t>110660</w:t>
      </w:r>
      <w:r w:rsidRPr="00C563AF">
        <w:rPr>
          <w:rFonts w:ascii="Aptos" w:hAnsi="Aptos" w:cs="Times New Roman"/>
          <w:noProof/>
          <w:kern w:val="0"/>
        </w:rPr>
        <w:t xml:space="preserve"> (2025). </w:t>
      </w:r>
    </w:p>
    <w:p w14:paraId="518FC939" w14:textId="68ECBAB2"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lastRenderedPageBreak/>
        <w:t>3</w:t>
      </w:r>
      <w:r w:rsidR="00A50914">
        <w:rPr>
          <w:rFonts w:ascii="Aptos" w:hAnsi="Aptos" w:cs="Times New Roman"/>
          <w:noProof/>
          <w:kern w:val="0"/>
        </w:rPr>
        <w:t>6</w:t>
      </w:r>
      <w:r w:rsidRPr="00C563AF">
        <w:rPr>
          <w:rFonts w:ascii="Aptos" w:hAnsi="Aptos" w:cs="Times New Roman"/>
          <w:noProof/>
          <w:kern w:val="0"/>
        </w:rPr>
        <w:t>.</w:t>
      </w:r>
      <w:r w:rsidRPr="00C563AF">
        <w:rPr>
          <w:rFonts w:ascii="Aptos" w:hAnsi="Aptos" w:cs="Times New Roman"/>
          <w:noProof/>
          <w:kern w:val="0"/>
        </w:rPr>
        <w:tab/>
        <w:t xml:space="preserve">Zhang J, Hu Y, Lin X, Qian X, Zhang L, Zhou J, et al. High-performance triboelectric nanogenerator based on chitin for mechanical-energy harvesting and self-powered sensing. Carbohydr Polym. </w:t>
      </w:r>
      <w:r w:rsidRPr="00C563AF">
        <w:rPr>
          <w:rFonts w:ascii="Aptos" w:hAnsi="Aptos" w:cs="Times New Roman"/>
          <w:b/>
          <w:bCs/>
          <w:noProof/>
          <w:kern w:val="0"/>
        </w:rPr>
        <w:t>291</w:t>
      </w:r>
      <w:r w:rsidR="00BB192E">
        <w:rPr>
          <w:rFonts w:ascii="Aptos" w:hAnsi="Aptos" w:cs="Times New Roman"/>
          <w:b/>
          <w:bCs/>
          <w:noProof/>
          <w:kern w:val="0"/>
        </w:rPr>
        <w:t>:</w:t>
      </w:r>
      <w:r w:rsidR="00BB192E" w:rsidRPr="001A7E4B">
        <w:rPr>
          <w:rFonts w:ascii="Aptos" w:hAnsi="Aptos" w:cs="Times New Roman"/>
          <w:noProof/>
          <w:kern w:val="0"/>
        </w:rPr>
        <w:t>119586</w:t>
      </w:r>
      <w:r w:rsidRPr="00C563AF">
        <w:rPr>
          <w:rFonts w:ascii="Aptos" w:hAnsi="Aptos" w:cs="Times New Roman"/>
          <w:noProof/>
          <w:kern w:val="0"/>
        </w:rPr>
        <w:t xml:space="preserve"> (2022). </w:t>
      </w:r>
    </w:p>
    <w:p w14:paraId="14276475" w14:textId="4CC18924"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3</w:t>
      </w:r>
      <w:r w:rsidR="00A50914">
        <w:rPr>
          <w:rFonts w:ascii="Aptos" w:hAnsi="Aptos" w:cs="Times New Roman"/>
          <w:noProof/>
          <w:kern w:val="0"/>
        </w:rPr>
        <w:t>7</w:t>
      </w:r>
      <w:r w:rsidRPr="00C563AF">
        <w:rPr>
          <w:rFonts w:ascii="Aptos" w:hAnsi="Aptos" w:cs="Times New Roman"/>
          <w:noProof/>
          <w:kern w:val="0"/>
        </w:rPr>
        <w:t>.</w:t>
      </w:r>
      <w:r w:rsidRPr="00C563AF">
        <w:rPr>
          <w:rFonts w:ascii="Aptos" w:hAnsi="Aptos" w:cs="Times New Roman"/>
          <w:noProof/>
          <w:kern w:val="0"/>
        </w:rPr>
        <w:tab/>
        <w:t xml:space="preserve">Petchnui K, Uwanno T, Reilly MP, Pinming C, Treetong A, Yordsri V, et al. Preparation of Chitin Nanofibers and Natural Rubber Composites and Their Triboelectric Nanogenerator Applications. Materials </w:t>
      </w:r>
      <w:r w:rsidR="00F80AB1" w:rsidRPr="00F80AB1">
        <w:rPr>
          <w:rFonts w:ascii="Aptos" w:hAnsi="Aptos" w:cs="Times New Roman"/>
          <w:b/>
          <w:bCs/>
          <w:noProof/>
          <w:kern w:val="0"/>
        </w:rPr>
        <w:t>17</w:t>
      </w:r>
      <w:r w:rsidR="00F80AB1">
        <w:rPr>
          <w:rFonts w:ascii="Aptos" w:hAnsi="Aptos" w:cs="Times New Roman"/>
          <w:noProof/>
          <w:kern w:val="0"/>
        </w:rPr>
        <w:t>:738</w:t>
      </w:r>
      <w:r w:rsidRPr="00C563AF">
        <w:rPr>
          <w:rFonts w:ascii="Aptos" w:hAnsi="Aptos" w:cs="Times New Roman"/>
          <w:noProof/>
          <w:kern w:val="0"/>
        </w:rPr>
        <w:t xml:space="preserve"> (2024). </w:t>
      </w:r>
    </w:p>
    <w:p w14:paraId="464585CA" w14:textId="3DA30F7F"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3</w:t>
      </w:r>
      <w:r w:rsidR="00A50914">
        <w:rPr>
          <w:rFonts w:ascii="Aptos" w:hAnsi="Aptos" w:cs="Times New Roman"/>
          <w:noProof/>
          <w:kern w:val="0"/>
        </w:rPr>
        <w:t>8</w:t>
      </w:r>
      <w:r w:rsidRPr="00C563AF">
        <w:rPr>
          <w:rFonts w:ascii="Aptos" w:hAnsi="Aptos" w:cs="Times New Roman"/>
          <w:noProof/>
          <w:kern w:val="0"/>
        </w:rPr>
        <w:t>.</w:t>
      </w:r>
      <w:r w:rsidRPr="00C563AF">
        <w:rPr>
          <w:rFonts w:ascii="Aptos" w:hAnsi="Aptos" w:cs="Times New Roman"/>
          <w:noProof/>
          <w:kern w:val="0"/>
        </w:rPr>
        <w:tab/>
        <w:t xml:space="preserve">Blomquist GJ, Ginzel MD. Chemical Ecology , Biochemistry , and Molecular Biology of Insect Hydrocarbons. Annu Rev Entomol. </w:t>
      </w:r>
      <w:r w:rsidRPr="00C563AF">
        <w:rPr>
          <w:rFonts w:ascii="Aptos" w:hAnsi="Aptos" w:cs="Times New Roman"/>
          <w:b/>
          <w:bCs/>
          <w:noProof/>
          <w:kern w:val="0"/>
        </w:rPr>
        <w:t>66</w:t>
      </w:r>
      <w:r w:rsidRPr="00C563AF">
        <w:rPr>
          <w:rFonts w:ascii="Aptos" w:hAnsi="Aptos" w:cs="Times New Roman"/>
          <w:noProof/>
          <w:kern w:val="0"/>
        </w:rPr>
        <w:t xml:space="preserve">:45–60 (2021). </w:t>
      </w:r>
    </w:p>
    <w:p w14:paraId="742A7371" w14:textId="1063354D"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3</w:t>
      </w:r>
      <w:r w:rsidR="00A50914">
        <w:rPr>
          <w:rFonts w:ascii="Aptos" w:hAnsi="Aptos" w:cs="Times New Roman"/>
          <w:noProof/>
          <w:kern w:val="0"/>
        </w:rPr>
        <w:t>9</w:t>
      </w:r>
      <w:r w:rsidRPr="00C563AF">
        <w:rPr>
          <w:rFonts w:ascii="Aptos" w:hAnsi="Aptos" w:cs="Times New Roman"/>
          <w:noProof/>
          <w:kern w:val="0"/>
        </w:rPr>
        <w:t>.</w:t>
      </w:r>
      <w:r w:rsidRPr="00C563AF">
        <w:rPr>
          <w:rFonts w:ascii="Aptos" w:hAnsi="Aptos" w:cs="Times New Roman"/>
          <w:noProof/>
          <w:kern w:val="0"/>
        </w:rPr>
        <w:tab/>
        <w:t>Willis JH. Structural cuticular proteins from arthropods</w:t>
      </w:r>
      <w:r w:rsidRPr="00C563AF">
        <w:rPr>
          <w:rFonts w:ascii="Arial" w:hAnsi="Arial" w:cs="Arial"/>
          <w:noProof/>
          <w:kern w:val="0"/>
        </w:rPr>
        <w:t> </w:t>
      </w:r>
      <w:r w:rsidRPr="00C563AF">
        <w:rPr>
          <w:rFonts w:ascii="Aptos" w:hAnsi="Aptos" w:cs="Times New Roman"/>
          <w:noProof/>
          <w:kern w:val="0"/>
        </w:rPr>
        <w:t xml:space="preserve">: Annotation , nomenclature , and sequence characteristics in the genomics era. Insect Biochem Mol Biol. </w:t>
      </w:r>
      <w:r w:rsidRPr="00C563AF">
        <w:rPr>
          <w:rFonts w:ascii="Aptos" w:hAnsi="Aptos" w:cs="Times New Roman"/>
          <w:b/>
          <w:bCs/>
          <w:noProof/>
          <w:kern w:val="0"/>
        </w:rPr>
        <w:t>40</w:t>
      </w:r>
      <w:r w:rsidRPr="00C563AF">
        <w:rPr>
          <w:rFonts w:ascii="Aptos" w:hAnsi="Aptos" w:cs="Times New Roman"/>
          <w:noProof/>
          <w:kern w:val="0"/>
        </w:rPr>
        <w:t xml:space="preserve">:189–204 (2010). </w:t>
      </w:r>
    </w:p>
    <w:p w14:paraId="1B9BA6D2" w14:textId="36F56885" w:rsidR="00C563AF" w:rsidRPr="00C563AF" w:rsidRDefault="00A50914" w:rsidP="00C563AF">
      <w:pPr>
        <w:widowControl w:val="0"/>
        <w:autoSpaceDE w:val="0"/>
        <w:autoSpaceDN w:val="0"/>
        <w:adjustRightInd w:val="0"/>
        <w:spacing w:line="240" w:lineRule="auto"/>
        <w:ind w:left="640" w:hanging="640"/>
        <w:rPr>
          <w:rFonts w:ascii="Aptos" w:hAnsi="Aptos" w:cs="Times New Roman"/>
          <w:noProof/>
          <w:kern w:val="0"/>
        </w:rPr>
      </w:pPr>
      <w:r>
        <w:rPr>
          <w:rFonts w:ascii="Aptos" w:hAnsi="Aptos" w:cs="Times New Roman"/>
          <w:noProof/>
          <w:kern w:val="0"/>
        </w:rPr>
        <w:t>40</w:t>
      </w:r>
      <w:r w:rsidR="00C563AF" w:rsidRPr="00C563AF">
        <w:rPr>
          <w:rFonts w:ascii="Aptos" w:hAnsi="Aptos" w:cs="Times New Roman"/>
          <w:noProof/>
          <w:kern w:val="0"/>
        </w:rPr>
        <w:t>.</w:t>
      </w:r>
      <w:r w:rsidR="00C563AF" w:rsidRPr="00C563AF">
        <w:rPr>
          <w:rFonts w:ascii="Aptos" w:hAnsi="Aptos" w:cs="Times New Roman"/>
          <w:noProof/>
          <w:kern w:val="0"/>
        </w:rPr>
        <w:tab/>
        <w:t xml:space="preserve">Kühbandner S, Sperling S, Mori K, Ruther J. Deciphering the signature of cuticular lipids with contact sex pheromone function in a parasitic wasp. J Exp Biol. </w:t>
      </w:r>
      <w:r w:rsidR="00C563AF" w:rsidRPr="00C563AF">
        <w:rPr>
          <w:rFonts w:ascii="Aptos" w:hAnsi="Aptos" w:cs="Times New Roman"/>
          <w:b/>
          <w:bCs/>
          <w:noProof/>
          <w:kern w:val="0"/>
        </w:rPr>
        <w:t>215</w:t>
      </w:r>
      <w:r w:rsidR="00C563AF" w:rsidRPr="00C563AF">
        <w:rPr>
          <w:rFonts w:ascii="Aptos" w:hAnsi="Aptos" w:cs="Times New Roman"/>
          <w:noProof/>
          <w:kern w:val="0"/>
        </w:rPr>
        <w:t xml:space="preserve">:2471–8 (2012). </w:t>
      </w:r>
    </w:p>
    <w:p w14:paraId="3D5B8800" w14:textId="66579FC4" w:rsidR="00C563AF" w:rsidRPr="00C563AF" w:rsidRDefault="00A50914" w:rsidP="00C563AF">
      <w:pPr>
        <w:widowControl w:val="0"/>
        <w:autoSpaceDE w:val="0"/>
        <w:autoSpaceDN w:val="0"/>
        <w:adjustRightInd w:val="0"/>
        <w:spacing w:line="240" w:lineRule="auto"/>
        <w:ind w:left="640" w:hanging="640"/>
        <w:rPr>
          <w:rFonts w:ascii="Aptos" w:hAnsi="Aptos" w:cs="Times New Roman"/>
          <w:noProof/>
          <w:kern w:val="0"/>
        </w:rPr>
      </w:pPr>
      <w:r>
        <w:rPr>
          <w:rFonts w:ascii="Aptos" w:hAnsi="Aptos" w:cs="Times New Roman"/>
          <w:noProof/>
          <w:kern w:val="0"/>
        </w:rPr>
        <w:t>41</w:t>
      </w:r>
      <w:r w:rsidR="00C563AF" w:rsidRPr="00C563AF">
        <w:rPr>
          <w:rFonts w:ascii="Aptos" w:hAnsi="Aptos" w:cs="Times New Roman"/>
          <w:noProof/>
          <w:kern w:val="0"/>
        </w:rPr>
        <w:t>.</w:t>
      </w:r>
      <w:r w:rsidR="00C563AF" w:rsidRPr="00C563AF">
        <w:rPr>
          <w:rFonts w:ascii="Aptos" w:hAnsi="Aptos" w:cs="Times New Roman"/>
          <w:noProof/>
          <w:kern w:val="0"/>
        </w:rPr>
        <w:tab/>
        <w:t xml:space="preserve">Mair MM, Kmezic V, Huber S, Pannebakker BA, Ruther J. The chemical basis of mate recognition in two parasitoid wasp species of the genus Nasonia. Entomol Exp Appl. </w:t>
      </w:r>
      <w:r w:rsidR="00C563AF" w:rsidRPr="00C563AF">
        <w:rPr>
          <w:rFonts w:ascii="Aptos" w:hAnsi="Aptos" w:cs="Times New Roman"/>
          <w:b/>
          <w:bCs/>
          <w:noProof/>
          <w:kern w:val="0"/>
        </w:rPr>
        <w:t>164</w:t>
      </w:r>
      <w:r w:rsidR="00C563AF" w:rsidRPr="00C563AF">
        <w:rPr>
          <w:rFonts w:ascii="Aptos" w:hAnsi="Aptos" w:cs="Times New Roman"/>
          <w:noProof/>
          <w:kern w:val="0"/>
        </w:rPr>
        <w:t xml:space="preserve">:1–15 (2017). </w:t>
      </w:r>
    </w:p>
    <w:p w14:paraId="7B7D4D4D" w14:textId="79F6A898" w:rsidR="00C563AF" w:rsidRPr="00C563AF" w:rsidRDefault="00A50914" w:rsidP="00C563AF">
      <w:pPr>
        <w:widowControl w:val="0"/>
        <w:autoSpaceDE w:val="0"/>
        <w:autoSpaceDN w:val="0"/>
        <w:adjustRightInd w:val="0"/>
        <w:spacing w:line="240" w:lineRule="auto"/>
        <w:ind w:left="640" w:hanging="640"/>
        <w:rPr>
          <w:rFonts w:ascii="Aptos" w:hAnsi="Aptos" w:cs="Times New Roman"/>
          <w:noProof/>
          <w:kern w:val="0"/>
        </w:rPr>
      </w:pPr>
      <w:r>
        <w:rPr>
          <w:rFonts w:ascii="Aptos" w:hAnsi="Aptos" w:cs="Times New Roman"/>
          <w:noProof/>
          <w:kern w:val="0"/>
        </w:rPr>
        <w:t>42</w:t>
      </w:r>
      <w:r w:rsidR="00C563AF" w:rsidRPr="00C563AF">
        <w:rPr>
          <w:rFonts w:ascii="Aptos" w:hAnsi="Aptos" w:cs="Times New Roman"/>
          <w:noProof/>
          <w:kern w:val="0"/>
        </w:rPr>
        <w:t>.</w:t>
      </w:r>
      <w:r w:rsidR="00C563AF" w:rsidRPr="00C563AF">
        <w:rPr>
          <w:rFonts w:ascii="Aptos" w:hAnsi="Aptos" w:cs="Times New Roman"/>
          <w:noProof/>
          <w:kern w:val="0"/>
        </w:rPr>
        <w:tab/>
        <w:t xml:space="preserve">Jansen J, Pokorny T, Schmitt T. Disentangling the effect of insemination and ovary development on the cuticular hydrocarbon profile in the bumblebee Bombus terrestris (Hymenoptera: Apidae). Apidologie. </w:t>
      </w:r>
      <w:r w:rsidR="00C563AF" w:rsidRPr="00C563AF">
        <w:rPr>
          <w:rFonts w:ascii="Aptos" w:hAnsi="Aptos" w:cs="Times New Roman"/>
          <w:b/>
          <w:bCs/>
          <w:noProof/>
          <w:kern w:val="0"/>
        </w:rPr>
        <w:t>47</w:t>
      </w:r>
      <w:r w:rsidR="00C563AF" w:rsidRPr="00C563AF">
        <w:rPr>
          <w:rFonts w:ascii="Aptos" w:hAnsi="Aptos" w:cs="Times New Roman"/>
          <w:noProof/>
          <w:kern w:val="0"/>
        </w:rPr>
        <w:t xml:space="preserve">:101–13 (2016). </w:t>
      </w:r>
    </w:p>
    <w:p w14:paraId="110B72FE" w14:textId="10CA5F21"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4</w:t>
      </w:r>
      <w:r w:rsidR="00A50914">
        <w:rPr>
          <w:rFonts w:ascii="Aptos" w:hAnsi="Aptos" w:cs="Times New Roman"/>
          <w:noProof/>
          <w:kern w:val="0"/>
        </w:rPr>
        <w:t>3</w:t>
      </w:r>
      <w:r w:rsidRPr="00C563AF">
        <w:rPr>
          <w:rFonts w:ascii="Aptos" w:hAnsi="Aptos" w:cs="Times New Roman"/>
          <w:noProof/>
          <w:kern w:val="0"/>
        </w:rPr>
        <w:t>.</w:t>
      </w:r>
      <w:r w:rsidRPr="00C563AF">
        <w:rPr>
          <w:rFonts w:ascii="Aptos" w:hAnsi="Aptos" w:cs="Times New Roman"/>
          <w:noProof/>
          <w:kern w:val="0"/>
        </w:rPr>
        <w:tab/>
        <w:t xml:space="preserve">Majtán J, Bíliková K, Markovič O, Gróf J, Kogan G, Šimúth J. Isolation and characterization of chitin from bumblebee (Bombus terrestris). Int J Biol Macromol. </w:t>
      </w:r>
      <w:r w:rsidRPr="00C563AF">
        <w:rPr>
          <w:rFonts w:ascii="Aptos" w:hAnsi="Aptos" w:cs="Times New Roman"/>
          <w:b/>
          <w:bCs/>
          <w:noProof/>
          <w:kern w:val="0"/>
        </w:rPr>
        <w:t>40</w:t>
      </w:r>
      <w:r w:rsidRPr="00C563AF">
        <w:rPr>
          <w:rFonts w:ascii="Aptos" w:hAnsi="Aptos" w:cs="Times New Roman"/>
          <w:noProof/>
          <w:kern w:val="0"/>
        </w:rPr>
        <w:t xml:space="preserve">:237–41 (2007). </w:t>
      </w:r>
    </w:p>
    <w:p w14:paraId="7F474306" w14:textId="0CFB2BC4" w:rsidR="00C563AF" w:rsidRPr="00BB2FD6" w:rsidRDefault="00C563AF" w:rsidP="00C563AF">
      <w:pPr>
        <w:widowControl w:val="0"/>
        <w:autoSpaceDE w:val="0"/>
        <w:autoSpaceDN w:val="0"/>
        <w:adjustRightInd w:val="0"/>
        <w:spacing w:line="240" w:lineRule="auto"/>
        <w:ind w:left="640" w:hanging="640"/>
        <w:rPr>
          <w:rFonts w:ascii="Aptos" w:hAnsi="Aptos" w:cs="Times New Roman"/>
          <w:noProof/>
          <w:kern w:val="0"/>
          <w:lang w:val="it-IT"/>
        </w:rPr>
      </w:pPr>
      <w:r w:rsidRPr="00C563AF">
        <w:rPr>
          <w:rFonts w:ascii="Aptos" w:hAnsi="Aptos" w:cs="Times New Roman"/>
          <w:noProof/>
          <w:kern w:val="0"/>
        </w:rPr>
        <w:t>4</w:t>
      </w:r>
      <w:r w:rsidR="00A50914">
        <w:rPr>
          <w:rFonts w:ascii="Aptos" w:hAnsi="Aptos" w:cs="Times New Roman"/>
          <w:noProof/>
          <w:kern w:val="0"/>
        </w:rPr>
        <w:t>4</w:t>
      </w:r>
      <w:r w:rsidRPr="00C563AF">
        <w:rPr>
          <w:rFonts w:ascii="Aptos" w:hAnsi="Aptos" w:cs="Times New Roman"/>
          <w:noProof/>
          <w:kern w:val="0"/>
        </w:rPr>
        <w:t>.</w:t>
      </w:r>
      <w:r w:rsidRPr="00C563AF">
        <w:rPr>
          <w:rFonts w:ascii="Aptos" w:hAnsi="Aptos" w:cs="Times New Roman"/>
          <w:noProof/>
          <w:kern w:val="0"/>
        </w:rPr>
        <w:tab/>
        <w:t xml:space="preserve">Liepert C, Dettner K. Recognition of aphid parasitoids by honeydew-collecting ants: The role of cuticular lipids in a chemical mimicry system. </w:t>
      </w:r>
      <w:r w:rsidRPr="00BB2FD6">
        <w:rPr>
          <w:rFonts w:ascii="Aptos" w:hAnsi="Aptos" w:cs="Times New Roman"/>
          <w:noProof/>
          <w:kern w:val="0"/>
          <w:lang w:val="it-IT"/>
        </w:rPr>
        <w:t xml:space="preserve">J Chem Ecol. </w:t>
      </w:r>
      <w:r w:rsidRPr="00BB2FD6">
        <w:rPr>
          <w:rFonts w:ascii="Aptos" w:hAnsi="Aptos" w:cs="Times New Roman"/>
          <w:b/>
          <w:bCs/>
          <w:noProof/>
          <w:kern w:val="0"/>
          <w:lang w:val="it-IT"/>
        </w:rPr>
        <w:t>19</w:t>
      </w:r>
      <w:r w:rsidRPr="00BB2FD6">
        <w:rPr>
          <w:rFonts w:ascii="Aptos" w:hAnsi="Aptos" w:cs="Times New Roman"/>
          <w:noProof/>
          <w:kern w:val="0"/>
          <w:lang w:val="it-IT"/>
        </w:rPr>
        <w:t xml:space="preserve">:2143–53 (1993). </w:t>
      </w:r>
    </w:p>
    <w:p w14:paraId="6BE34BB1" w14:textId="6FFD4780" w:rsidR="00C563AF" w:rsidRP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BB2FD6">
        <w:rPr>
          <w:rFonts w:ascii="Aptos" w:hAnsi="Aptos" w:cs="Times New Roman"/>
          <w:noProof/>
          <w:kern w:val="0"/>
          <w:lang w:val="it-IT"/>
        </w:rPr>
        <w:t>4</w:t>
      </w:r>
      <w:r w:rsidR="00A50914">
        <w:rPr>
          <w:rFonts w:ascii="Aptos" w:hAnsi="Aptos" w:cs="Times New Roman"/>
          <w:noProof/>
          <w:kern w:val="0"/>
          <w:lang w:val="it-IT"/>
        </w:rPr>
        <w:t>5</w:t>
      </w:r>
      <w:r w:rsidRPr="00BB2FD6">
        <w:rPr>
          <w:rFonts w:ascii="Aptos" w:hAnsi="Aptos" w:cs="Times New Roman"/>
          <w:noProof/>
          <w:kern w:val="0"/>
          <w:lang w:val="it-IT"/>
        </w:rPr>
        <w:t>.</w:t>
      </w:r>
      <w:r w:rsidRPr="00BB2FD6">
        <w:rPr>
          <w:rFonts w:ascii="Aptos" w:hAnsi="Aptos" w:cs="Times New Roman"/>
          <w:noProof/>
          <w:kern w:val="0"/>
          <w:lang w:val="it-IT"/>
        </w:rPr>
        <w:tab/>
        <w:t xml:space="preserve">FORONDA J, BERVILLE L, RODRÍGUEZ E, PEÑA A, PERDEREAU E, MONTORO M, et al. </w:t>
      </w:r>
      <w:r w:rsidRPr="00C563AF">
        <w:rPr>
          <w:rFonts w:ascii="Aptos" w:hAnsi="Aptos" w:cs="Times New Roman"/>
          <w:noProof/>
          <w:kern w:val="0"/>
        </w:rPr>
        <w:t xml:space="preserve">Chemical Recognition Cues in Ant-Aphid Mutualism: Differentiating, Sharing, and Modifying Cuticular Components. J Chem Ecol. </w:t>
      </w:r>
      <w:r w:rsidRPr="00C563AF">
        <w:rPr>
          <w:rFonts w:ascii="Aptos" w:hAnsi="Aptos" w:cs="Times New Roman"/>
          <w:b/>
          <w:bCs/>
          <w:noProof/>
          <w:kern w:val="0"/>
        </w:rPr>
        <w:t>51</w:t>
      </w:r>
      <w:r w:rsidR="00DA059D">
        <w:rPr>
          <w:rFonts w:ascii="Aptos" w:hAnsi="Aptos" w:cs="Times New Roman"/>
          <w:noProof/>
          <w:kern w:val="0"/>
        </w:rPr>
        <w:t>:52</w:t>
      </w:r>
      <w:r w:rsidRPr="00C563AF">
        <w:rPr>
          <w:rFonts w:ascii="Aptos" w:hAnsi="Aptos" w:cs="Times New Roman"/>
          <w:noProof/>
          <w:kern w:val="0"/>
        </w:rPr>
        <w:t xml:space="preserve"> (2025). </w:t>
      </w:r>
    </w:p>
    <w:p w14:paraId="09DBB1BA" w14:textId="4A09C221" w:rsidR="00C563AF" w:rsidRDefault="00C563AF" w:rsidP="00C563AF">
      <w:pPr>
        <w:widowControl w:val="0"/>
        <w:autoSpaceDE w:val="0"/>
        <w:autoSpaceDN w:val="0"/>
        <w:adjustRightInd w:val="0"/>
        <w:spacing w:line="240" w:lineRule="auto"/>
        <w:ind w:left="640" w:hanging="640"/>
        <w:rPr>
          <w:rFonts w:ascii="Aptos" w:hAnsi="Aptos" w:cs="Times New Roman"/>
          <w:noProof/>
          <w:kern w:val="0"/>
        </w:rPr>
      </w:pPr>
      <w:r w:rsidRPr="00C563AF">
        <w:rPr>
          <w:rFonts w:ascii="Aptos" w:hAnsi="Aptos" w:cs="Times New Roman"/>
          <w:noProof/>
          <w:kern w:val="0"/>
        </w:rPr>
        <w:t>4</w:t>
      </w:r>
      <w:r w:rsidR="00A50914">
        <w:rPr>
          <w:rFonts w:ascii="Aptos" w:hAnsi="Aptos" w:cs="Times New Roman"/>
          <w:noProof/>
          <w:kern w:val="0"/>
        </w:rPr>
        <w:t>6</w:t>
      </w:r>
      <w:r w:rsidRPr="00C563AF">
        <w:rPr>
          <w:rFonts w:ascii="Aptos" w:hAnsi="Aptos" w:cs="Times New Roman"/>
          <w:noProof/>
          <w:kern w:val="0"/>
        </w:rPr>
        <w:t>.</w:t>
      </w:r>
      <w:r w:rsidRPr="00C563AF">
        <w:rPr>
          <w:rFonts w:ascii="Aptos" w:hAnsi="Aptos" w:cs="Times New Roman"/>
          <w:noProof/>
          <w:kern w:val="0"/>
        </w:rPr>
        <w:tab/>
        <w:t xml:space="preserve">Sobarzo JC, Pertl F, Balazs DM, Costanzo T, Sauer M, Foelske A, et al. Spontaneous ordering of identical materials into a triboelectric series. Nature. </w:t>
      </w:r>
      <w:r w:rsidRPr="00C563AF">
        <w:rPr>
          <w:rFonts w:ascii="Aptos" w:hAnsi="Aptos" w:cs="Times New Roman"/>
          <w:b/>
          <w:bCs/>
          <w:noProof/>
          <w:kern w:val="0"/>
        </w:rPr>
        <w:t>638</w:t>
      </w:r>
      <w:r w:rsidR="00466EDC">
        <w:rPr>
          <w:rFonts w:ascii="Aptos" w:hAnsi="Aptos" w:cs="Times New Roman"/>
          <w:noProof/>
          <w:kern w:val="0"/>
        </w:rPr>
        <w:t>:664-669</w:t>
      </w:r>
      <w:r w:rsidRPr="00C563AF">
        <w:rPr>
          <w:rFonts w:ascii="Aptos" w:hAnsi="Aptos" w:cs="Times New Roman"/>
          <w:noProof/>
          <w:kern w:val="0"/>
        </w:rPr>
        <w:t xml:space="preserve"> (2025).</w:t>
      </w:r>
    </w:p>
    <w:p w14:paraId="1A926764" w14:textId="3D40FA3F" w:rsidR="003772FD" w:rsidRPr="003772FD" w:rsidRDefault="003772FD" w:rsidP="003772FD">
      <w:pPr>
        <w:widowControl w:val="0"/>
        <w:autoSpaceDE w:val="0"/>
        <w:autoSpaceDN w:val="0"/>
        <w:adjustRightInd w:val="0"/>
        <w:spacing w:line="240" w:lineRule="auto"/>
        <w:ind w:left="640" w:hanging="640"/>
        <w:rPr>
          <w:rFonts w:ascii="Aptos" w:hAnsi="Aptos" w:cs="Times New Roman"/>
          <w:noProof/>
          <w:kern w:val="0"/>
        </w:rPr>
      </w:pPr>
      <w:r>
        <w:rPr>
          <w:rFonts w:ascii="Aptos" w:hAnsi="Aptos" w:cs="Times New Roman"/>
          <w:noProof/>
          <w:kern w:val="0"/>
        </w:rPr>
        <w:t>47.</w:t>
      </w:r>
      <w:r>
        <w:rPr>
          <w:rFonts w:ascii="Aptos" w:hAnsi="Aptos" w:cs="Times New Roman"/>
          <w:noProof/>
          <w:kern w:val="0"/>
        </w:rPr>
        <w:tab/>
      </w:r>
      <w:r w:rsidRPr="003772FD">
        <w:rPr>
          <w:rFonts w:ascii="Aptos" w:hAnsi="Aptos" w:cs="Times New Roman"/>
          <w:noProof/>
          <w:kern w:val="0"/>
        </w:rPr>
        <w:t>Mafra-Neto A, Cardé RT</w:t>
      </w:r>
      <w:r w:rsidR="00BD5C08">
        <w:rPr>
          <w:rFonts w:ascii="Aptos" w:hAnsi="Aptos" w:cs="Times New Roman"/>
          <w:noProof/>
          <w:kern w:val="0"/>
        </w:rPr>
        <w:t>.</w:t>
      </w:r>
      <w:r w:rsidRPr="003772FD">
        <w:rPr>
          <w:rFonts w:ascii="Aptos" w:hAnsi="Aptos" w:cs="Times New Roman"/>
          <w:noProof/>
          <w:kern w:val="0"/>
        </w:rPr>
        <w:t xml:space="preserve"> Fine-scale structure of pheromone plumes modulates upwind orientation of flying moths. Nature </w:t>
      </w:r>
      <w:r w:rsidRPr="00E21D75">
        <w:rPr>
          <w:rFonts w:ascii="Aptos" w:hAnsi="Aptos" w:cs="Times New Roman"/>
          <w:b/>
          <w:bCs/>
          <w:noProof/>
          <w:kern w:val="0"/>
        </w:rPr>
        <w:t>369</w:t>
      </w:r>
      <w:r w:rsidRPr="003772FD">
        <w:rPr>
          <w:rFonts w:ascii="Aptos" w:hAnsi="Aptos" w:cs="Times New Roman"/>
          <w:noProof/>
          <w:kern w:val="0"/>
        </w:rPr>
        <w:t>:142-144</w:t>
      </w:r>
      <w:r w:rsidR="00BD5C08">
        <w:rPr>
          <w:rFonts w:ascii="Aptos" w:hAnsi="Aptos" w:cs="Times New Roman"/>
          <w:noProof/>
          <w:kern w:val="0"/>
        </w:rPr>
        <w:t xml:space="preserve"> </w:t>
      </w:r>
      <w:r w:rsidR="00BD5C08" w:rsidRPr="003772FD">
        <w:rPr>
          <w:rFonts w:ascii="Aptos" w:hAnsi="Aptos" w:cs="Times New Roman"/>
          <w:noProof/>
          <w:kern w:val="0"/>
        </w:rPr>
        <w:t>(1994)</w:t>
      </w:r>
      <w:r w:rsidR="00BD5C08">
        <w:rPr>
          <w:rFonts w:ascii="Aptos" w:hAnsi="Aptos" w:cs="Times New Roman"/>
          <w:noProof/>
          <w:kern w:val="0"/>
        </w:rPr>
        <w:t>.</w:t>
      </w:r>
    </w:p>
    <w:p w14:paraId="3FC984B9" w14:textId="4867273D" w:rsidR="00B75FD3" w:rsidRPr="00BD5C08" w:rsidRDefault="003772FD" w:rsidP="00BD5C08">
      <w:pPr>
        <w:widowControl w:val="0"/>
        <w:autoSpaceDE w:val="0"/>
        <w:autoSpaceDN w:val="0"/>
        <w:adjustRightInd w:val="0"/>
        <w:spacing w:line="240" w:lineRule="auto"/>
        <w:ind w:left="640" w:hanging="640"/>
        <w:rPr>
          <w:rFonts w:ascii="Aptos" w:hAnsi="Aptos" w:cs="Times New Roman"/>
          <w:noProof/>
          <w:kern w:val="0"/>
        </w:rPr>
      </w:pPr>
      <w:r>
        <w:rPr>
          <w:rFonts w:ascii="Aptos" w:hAnsi="Aptos" w:cs="Times New Roman"/>
          <w:noProof/>
          <w:kern w:val="0"/>
        </w:rPr>
        <w:t>48.</w:t>
      </w:r>
      <w:r>
        <w:rPr>
          <w:rFonts w:ascii="Aptos" w:hAnsi="Aptos" w:cs="Times New Roman"/>
          <w:noProof/>
          <w:kern w:val="0"/>
        </w:rPr>
        <w:tab/>
      </w:r>
      <w:r w:rsidRPr="003772FD">
        <w:rPr>
          <w:rFonts w:ascii="Aptos" w:hAnsi="Aptos" w:cs="Times New Roman"/>
          <w:noProof/>
          <w:kern w:val="0"/>
        </w:rPr>
        <w:t>Balkovsky E, Shraiman BI</w:t>
      </w:r>
      <w:r w:rsidR="00E21D75">
        <w:rPr>
          <w:rFonts w:ascii="Aptos" w:hAnsi="Aptos" w:cs="Times New Roman"/>
          <w:noProof/>
          <w:kern w:val="0"/>
        </w:rPr>
        <w:t>.</w:t>
      </w:r>
      <w:r w:rsidRPr="003772FD">
        <w:rPr>
          <w:rFonts w:ascii="Aptos" w:hAnsi="Aptos" w:cs="Times New Roman"/>
          <w:noProof/>
          <w:kern w:val="0"/>
        </w:rPr>
        <w:t xml:space="preserve"> Olfactory search at high Reynolds number. </w:t>
      </w:r>
      <w:r w:rsidR="00E21D75">
        <w:rPr>
          <w:rFonts w:ascii="Aptos" w:hAnsi="Aptos" w:cs="Times New Roman"/>
          <w:noProof/>
          <w:kern w:val="0"/>
        </w:rPr>
        <w:t>PNAS</w:t>
      </w:r>
      <w:r w:rsidRPr="003772FD">
        <w:rPr>
          <w:rFonts w:ascii="Aptos" w:hAnsi="Aptos" w:cs="Times New Roman"/>
          <w:noProof/>
          <w:kern w:val="0"/>
        </w:rPr>
        <w:t> </w:t>
      </w:r>
      <w:r w:rsidRPr="003772FD">
        <w:rPr>
          <w:rFonts w:ascii="Aptos" w:hAnsi="Aptos" w:cs="Times New Roman"/>
          <w:b/>
          <w:bCs/>
          <w:noProof/>
          <w:kern w:val="0"/>
        </w:rPr>
        <w:t>99</w:t>
      </w:r>
      <w:r w:rsidRPr="003772FD">
        <w:rPr>
          <w:rFonts w:ascii="Aptos" w:hAnsi="Aptos" w:cs="Times New Roman"/>
          <w:noProof/>
          <w:kern w:val="0"/>
        </w:rPr>
        <w:t>:12589-12593</w:t>
      </w:r>
      <w:r w:rsidR="00B75FD3">
        <w:fldChar w:fldCharType="end"/>
      </w:r>
      <w:r w:rsidR="00E21D75">
        <w:t xml:space="preserve"> </w:t>
      </w:r>
      <w:r w:rsidR="00E21D75" w:rsidRPr="003772FD">
        <w:rPr>
          <w:rFonts w:ascii="Aptos" w:hAnsi="Aptos" w:cs="Times New Roman"/>
          <w:noProof/>
          <w:kern w:val="0"/>
        </w:rPr>
        <w:t>(2002)</w:t>
      </w:r>
      <w:r w:rsidR="00E21D75">
        <w:rPr>
          <w:rFonts w:ascii="Aptos" w:hAnsi="Aptos" w:cs="Times New Roman"/>
          <w:noProof/>
          <w:kern w:val="0"/>
        </w:rPr>
        <w:t>.</w:t>
      </w:r>
    </w:p>
    <w:sectPr w:rsidR="00B75FD3" w:rsidRPr="00BD5C08">
      <w:headerReference w:type="default" r:id="rId34"/>
      <w:foot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6231C5" w14:textId="77777777" w:rsidR="002A7307" w:rsidRDefault="002A7307">
      <w:pPr>
        <w:spacing w:after="0" w:line="240" w:lineRule="auto"/>
      </w:pPr>
      <w:r>
        <w:separator/>
      </w:r>
    </w:p>
  </w:endnote>
  <w:endnote w:type="continuationSeparator" w:id="0">
    <w:p w14:paraId="135F8BCE" w14:textId="77777777" w:rsidR="002A7307" w:rsidRDefault="002A7307">
      <w:pPr>
        <w:spacing w:after="0" w:line="240" w:lineRule="auto"/>
      </w:pPr>
      <w:r>
        <w:continuationSeparator/>
      </w:r>
    </w:p>
  </w:endnote>
  <w:endnote w:type="continuationNotice" w:id="1">
    <w:p w14:paraId="69219A5E" w14:textId="77777777" w:rsidR="002A7307" w:rsidRDefault="002A73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15E2323F" w14:paraId="670889FE" w14:textId="77777777" w:rsidTr="00C47AE9">
      <w:trPr>
        <w:trHeight w:val="300"/>
      </w:trPr>
      <w:tc>
        <w:tcPr>
          <w:tcW w:w="3005" w:type="dxa"/>
        </w:tcPr>
        <w:p w14:paraId="2F64EA47" w14:textId="48B47A14" w:rsidR="15E2323F" w:rsidRDefault="15E2323F" w:rsidP="00C01FC7">
          <w:pPr>
            <w:pStyle w:val="Header"/>
            <w:ind w:left="-115"/>
          </w:pPr>
        </w:p>
      </w:tc>
      <w:tc>
        <w:tcPr>
          <w:tcW w:w="3005" w:type="dxa"/>
        </w:tcPr>
        <w:p w14:paraId="173A2EBA" w14:textId="5CD26BB5" w:rsidR="15E2323F" w:rsidRDefault="15E2323F" w:rsidP="00C01FC7">
          <w:pPr>
            <w:pStyle w:val="Header"/>
            <w:jc w:val="center"/>
          </w:pPr>
        </w:p>
      </w:tc>
      <w:tc>
        <w:tcPr>
          <w:tcW w:w="3005" w:type="dxa"/>
        </w:tcPr>
        <w:p w14:paraId="2E8A680C" w14:textId="746B7400" w:rsidR="15E2323F" w:rsidRDefault="15E2323F" w:rsidP="00C01FC7">
          <w:pPr>
            <w:pStyle w:val="Header"/>
            <w:ind w:right="-115"/>
            <w:jc w:val="right"/>
          </w:pPr>
        </w:p>
      </w:tc>
    </w:tr>
  </w:tbl>
  <w:p w14:paraId="5B37EB0B" w14:textId="46FBD812" w:rsidR="15E2323F" w:rsidRDefault="15E2323F" w:rsidP="00C47A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DA3DB7" w14:textId="77777777" w:rsidR="002A7307" w:rsidRDefault="002A7307">
      <w:pPr>
        <w:spacing w:after="0" w:line="240" w:lineRule="auto"/>
      </w:pPr>
      <w:r>
        <w:separator/>
      </w:r>
    </w:p>
  </w:footnote>
  <w:footnote w:type="continuationSeparator" w:id="0">
    <w:p w14:paraId="25883344" w14:textId="77777777" w:rsidR="002A7307" w:rsidRDefault="002A7307">
      <w:pPr>
        <w:spacing w:after="0" w:line="240" w:lineRule="auto"/>
      </w:pPr>
      <w:r>
        <w:continuationSeparator/>
      </w:r>
    </w:p>
  </w:footnote>
  <w:footnote w:type="continuationNotice" w:id="1">
    <w:p w14:paraId="6B9CCC54" w14:textId="77777777" w:rsidR="002A7307" w:rsidRDefault="002A730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15E2323F" w14:paraId="76611BAB" w14:textId="77777777" w:rsidTr="00C47AE9">
      <w:trPr>
        <w:trHeight w:val="300"/>
      </w:trPr>
      <w:tc>
        <w:tcPr>
          <w:tcW w:w="3005" w:type="dxa"/>
        </w:tcPr>
        <w:p w14:paraId="6922D41E" w14:textId="2A466E88" w:rsidR="15E2323F" w:rsidRDefault="15E2323F" w:rsidP="00C01FC7">
          <w:pPr>
            <w:pStyle w:val="Header"/>
            <w:ind w:left="-115"/>
          </w:pPr>
        </w:p>
      </w:tc>
      <w:tc>
        <w:tcPr>
          <w:tcW w:w="3005" w:type="dxa"/>
        </w:tcPr>
        <w:p w14:paraId="63754C7D" w14:textId="27FEF61D" w:rsidR="15E2323F" w:rsidRDefault="15E2323F" w:rsidP="00C01FC7">
          <w:pPr>
            <w:pStyle w:val="Header"/>
            <w:jc w:val="center"/>
          </w:pPr>
        </w:p>
      </w:tc>
      <w:tc>
        <w:tcPr>
          <w:tcW w:w="3005" w:type="dxa"/>
        </w:tcPr>
        <w:p w14:paraId="5045EDD6" w14:textId="1BEC2991" w:rsidR="15E2323F" w:rsidRDefault="15E2323F" w:rsidP="00C01FC7">
          <w:pPr>
            <w:pStyle w:val="Header"/>
            <w:ind w:right="-115"/>
            <w:jc w:val="right"/>
          </w:pPr>
        </w:p>
      </w:tc>
    </w:tr>
  </w:tbl>
  <w:p w14:paraId="35532B2F" w14:textId="041E63DD" w:rsidR="15E2323F" w:rsidRDefault="15E2323F" w:rsidP="00C47A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1A9009"/>
    <w:multiLevelType w:val="hybridMultilevel"/>
    <w:tmpl w:val="FFFFFFFF"/>
    <w:lvl w:ilvl="0" w:tplc="B05EBD92">
      <w:start w:val="1"/>
      <w:numFmt w:val="bullet"/>
      <w:lvlText w:val="-"/>
      <w:lvlJc w:val="left"/>
      <w:pPr>
        <w:ind w:left="720" w:hanging="360"/>
      </w:pPr>
      <w:rPr>
        <w:rFonts w:ascii="Aptos" w:hAnsi="Aptos" w:hint="default"/>
      </w:rPr>
    </w:lvl>
    <w:lvl w:ilvl="1" w:tplc="406A7B44">
      <w:start w:val="1"/>
      <w:numFmt w:val="bullet"/>
      <w:lvlText w:val="o"/>
      <w:lvlJc w:val="left"/>
      <w:pPr>
        <w:ind w:left="1440" w:hanging="360"/>
      </w:pPr>
      <w:rPr>
        <w:rFonts w:ascii="Courier New" w:hAnsi="Courier New" w:hint="default"/>
      </w:rPr>
    </w:lvl>
    <w:lvl w:ilvl="2" w:tplc="5FEA2E42">
      <w:start w:val="1"/>
      <w:numFmt w:val="bullet"/>
      <w:lvlText w:val=""/>
      <w:lvlJc w:val="left"/>
      <w:pPr>
        <w:ind w:left="2160" w:hanging="360"/>
      </w:pPr>
      <w:rPr>
        <w:rFonts w:ascii="Wingdings" w:hAnsi="Wingdings" w:hint="default"/>
      </w:rPr>
    </w:lvl>
    <w:lvl w:ilvl="3" w:tplc="FBACAFC6">
      <w:start w:val="1"/>
      <w:numFmt w:val="bullet"/>
      <w:lvlText w:val=""/>
      <w:lvlJc w:val="left"/>
      <w:pPr>
        <w:ind w:left="2880" w:hanging="360"/>
      </w:pPr>
      <w:rPr>
        <w:rFonts w:ascii="Symbol" w:hAnsi="Symbol" w:hint="default"/>
      </w:rPr>
    </w:lvl>
    <w:lvl w:ilvl="4" w:tplc="DB760158">
      <w:start w:val="1"/>
      <w:numFmt w:val="bullet"/>
      <w:lvlText w:val="o"/>
      <w:lvlJc w:val="left"/>
      <w:pPr>
        <w:ind w:left="3600" w:hanging="360"/>
      </w:pPr>
      <w:rPr>
        <w:rFonts w:ascii="Courier New" w:hAnsi="Courier New" w:hint="default"/>
      </w:rPr>
    </w:lvl>
    <w:lvl w:ilvl="5" w:tplc="E25C86B6">
      <w:start w:val="1"/>
      <w:numFmt w:val="bullet"/>
      <w:lvlText w:val=""/>
      <w:lvlJc w:val="left"/>
      <w:pPr>
        <w:ind w:left="4320" w:hanging="360"/>
      </w:pPr>
      <w:rPr>
        <w:rFonts w:ascii="Wingdings" w:hAnsi="Wingdings" w:hint="default"/>
      </w:rPr>
    </w:lvl>
    <w:lvl w:ilvl="6" w:tplc="540E12F4">
      <w:start w:val="1"/>
      <w:numFmt w:val="bullet"/>
      <w:lvlText w:val=""/>
      <w:lvlJc w:val="left"/>
      <w:pPr>
        <w:ind w:left="5040" w:hanging="360"/>
      </w:pPr>
      <w:rPr>
        <w:rFonts w:ascii="Symbol" w:hAnsi="Symbol" w:hint="default"/>
      </w:rPr>
    </w:lvl>
    <w:lvl w:ilvl="7" w:tplc="9B6AD978">
      <w:start w:val="1"/>
      <w:numFmt w:val="bullet"/>
      <w:lvlText w:val="o"/>
      <w:lvlJc w:val="left"/>
      <w:pPr>
        <w:ind w:left="5760" w:hanging="360"/>
      </w:pPr>
      <w:rPr>
        <w:rFonts w:ascii="Courier New" w:hAnsi="Courier New" w:hint="default"/>
      </w:rPr>
    </w:lvl>
    <w:lvl w:ilvl="8" w:tplc="65B07C5E">
      <w:start w:val="1"/>
      <w:numFmt w:val="bullet"/>
      <w:lvlText w:val=""/>
      <w:lvlJc w:val="left"/>
      <w:pPr>
        <w:ind w:left="6480" w:hanging="360"/>
      </w:pPr>
      <w:rPr>
        <w:rFonts w:ascii="Wingdings" w:hAnsi="Wingdings" w:hint="default"/>
      </w:rPr>
    </w:lvl>
  </w:abstractNum>
  <w:abstractNum w:abstractNumId="1" w15:restartNumberingAfterBreak="0">
    <w:nsid w:val="7FE13B99"/>
    <w:multiLevelType w:val="hybridMultilevel"/>
    <w:tmpl w:val="E2E4F29A"/>
    <w:lvl w:ilvl="0" w:tplc="A306C71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83624722">
    <w:abstractNumId w:val="0"/>
  </w:num>
  <w:num w:numId="2" w16cid:durableId="20633582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24C3"/>
    <w:rsid w:val="00002BC3"/>
    <w:rsid w:val="00002DDB"/>
    <w:rsid w:val="00004BE0"/>
    <w:rsid w:val="00004E6D"/>
    <w:rsid w:val="00006F97"/>
    <w:rsid w:val="000072E2"/>
    <w:rsid w:val="00007632"/>
    <w:rsid w:val="00007EE0"/>
    <w:rsid w:val="000137AE"/>
    <w:rsid w:val="00013800"/>
    <w:rsid w:val="00014B66"/>
    <w:rsid w:val="0001516D"/>
    <w:rsid w:val="00015823"/>
    <w:rsid w:val="00015DEA"/>
    <w:rsid w:val="00016725"/>
    <w:rsid w:val="00016D5E"/>
    <w:rsid w:val="000170EC"/>
    <w:rsid w:val="000173C9"/>
    <w:rsid w:val="00017932"/>
    <w:rsid w:val="00020425"/>
    <w:rsid w:val="000210CB"/>
    <w:rsid w:val="000243DF"/>
    <w:rsid w:val="000249D3"/>
    <w:rsid w:val="00024D24"/>
    <w:rsid w:val="0002515D"/>
    <w:rsid w:val="000252E7"/>
    <w:rsid w:val="000253C4"/>
    <w:rsid w:val="000269A0"/>
    <w:rsid w:val="00026CE8"/>
    <w:rsid w:val="00030187"/>
    <w:rsid w:val="0003056C"/>
    <w:rsid w:val="000305D1"/>
    <w:rsid w:val="00031613"/>
    <w:rsid w:val="000320F4"/>
    <w:rsid w:val="000322C7"/>
    <w:rsid w:val="000327BE"/>
    <w:rsid w:val="000329AA"/>
    <w:rsid w:val="00032E01"/>
    <w:rsid w:val="00033645"/>
    <w:rsid w:val="00034711"/>
    <w:rsid w:val="0003516F"/>
    <w:rsid w:val="00036154"/>
    <w:rsid w:val="000374CB"/>
    <w:rsid w:val="00037DBB"/>
    <w:rsid w:val="000412F9"/>
    <w:rsid w:val="00043007"/>
    <w:rsid w:val="00043301"/>
    <w:rsid w:val="0004462F"/>
    <w:rsid w:val="00044C8F"/>
    <w:rsid w:val="00046B40"/>
    <w:rsid w:val="000505BD"/>
    <w:rsid w:val="00050CEC"/>
    <w:rsid w:val="00052453"/>
    <w:rsid w:val="00052798"/>
    <w:rsid w:val="00052CA4"/>
    <w:rsid w:val="00052EF6"/>
    <w:rsid w:val="00053176"/>
    <w:rsid w:val="0005407F"/>
    <w:rsid w:val="0005519D"/>
    <w:rsid w:val="00055847"/>
    <w:rsid w:val="00056363"/>
    <w:rsid w:val="000573A9"/>
    <w:rsid w:val="00057586"/>
    <w:rsid w:val="000575A0"/>
    <w:rsid w:val="00060D23"/>
    <w:rsid w:val="00060D5E"/>
    <w:rsid w:val="00062696"/>
    <w:rsid w:val="0006288A"/>
    <w:rsid w:val="00062C84"/>
    <w:rsid w:val="00065CA2"/>
    <w:rsid w:val="000662CC"/>
    <w:rsid w:val="0006661F"/>
    <w:rsid w:val="000673D1"/>
    <w:rsid w:val="000703AC"/>
    <w:rsid w:val="00070567"/>
    <w:rsid w:val="00073888"/>
    <w:rsid w:val="00074C02"/>
    <w:rsid w:val="00074DF4"/>
    <w:rsid w:val="00074E1C"/>
    <w:rsid w:val="00075306"/>
    <w:rsid w:val="00076BE3"/>
    <w:rsid w:val="00077FC0"/>
    <w:rsid w:val="00082152"/>
    <w:rsid w:val="00083F9F"/>
    <w:rsid w:val="00085CA0"/>
    <w:rsid w:val="00086FC1"/>
    <w:rsid w:val="0008726D"/>
    <w:rsid w:val="0008744F"/>
    <w:rsid w:val="000875B2"/>
    <w:rsid w:val="00090C34"/>
    <w:rsid w:val="00091A66"/>
    <w:rsid w:val="00093F60"/>
    <w:rsid w:val="00093FFA"/>
    <w:rsid w:val="0009513F"/>
    <w:rsid w:val="00095FD6"/>
    <w:rsid w:val="00096106"/>
    <w:rsid w:val="00096470"/>
    <w:rsid w:val="00096FD3"/>
    <w:rsid w:val="000A0496"/>
    <w:rsid w:val="000A148C"/>
    <w:rsid w:val="000A21F1"/>
    <w:rsid w:val="000A25EA"/>
    <w:rsid w:val="000A2819"/>
    <w:rsid w:val="000A2CC6"/>
    <w:rsid w:val="000A35B4"/>
    <w:rsid w:val="000A5D16"/>
    <w:rsid w:val="000A5F30"/>
    <w:rsid w:val="000A5FEE"/>
    <w:rsid w:val="000A694F"/>
    <w:rsid w:val="000A74AF"/>
    <w:rsid w:val="000B1F2D"/>
    <w:rsid w:val="000B231D"/>
    <w:rsid w:val="000B30A7"/>
    <w:rsid w:val="000B30DB"/>
    <w:rsid w:val="000B3145"/>
    <w:rsid w:val="000B43A1"/>
    <w:rsid w:val="000B63C8"/>
    <w:rsid w:val="000C0F8D"/>
    <w:rsid w:val="000C163E"/>
    <w:rsid w:val="000C2105"/>
    <w:rsid w:val="000C41DE"/>
    <w:rsid w:val="000C601F"/>
    <w:rsid w:val="000C769D"/>
    <w:rsid w:val="000D1105"/>
    <w:rsid w:val="000D1AE0"/>
    <w:rsid w:val="000D21C1"/>
    <w:rsid w:val="000D24FC"/>
    <w:rsid w:val="000D292D"/>
    <w:rsid w:val="000D2E19"/>
    <w:rsid w:val="000D2FC9"/>
    <w:rsid w:val="000D3463"/>
    <w:rsid w:val="000D346B"/>
    <w:rsid w:val="000D3F1E"/>
    <w:rsid w:val="000D450B"/>
    <w:rsid w:val="000D4812"/>
    <w:rsid w:val="000D486A"/>
    <w:rsid w:val="000D6A52"/>
    <w:rsid w:val="000D6D13"/>
    <w:rsid w:val="000D7D3D"/>
    <w:rsid w:val="000D7F8A"/>
    <w:rsid w:val="000E0B44"/>
    <w:rsid w:val="000E1097"/>
    <w:rsid w:val="000E191E"/>
    <w:rsid w:val="000E260F"/>
    <w:rsid w:val="000E4E3D"/>
    <w:rsid w:val="000E6840"/>
    <w:rsid w:val="000E7C3F"/>
    <w:rsid w:val="000F0E78"/>
    <w:rsid w:val="000F1416"/>
    <w:rsid w:val="000F2188"/>
    <w:rsid w:val="000F2C1F"/>
    <w:rsid w:val="000F3B0E"/>
    <w:rsid w:val="000F3FBC"/>
    <w:rsid w:val="000F5128"/>
    <w:rsid w:val="000F663A"/>
    <w:rsid w:val="000F6BD1"/>
    <w:rsid w:val="000F74EA"/>
    <w:rsid w:val="0010005B"/>
    <w:rsid w:val="001003E9"/>
    <w:rsid w:val="00100A24"/>
    <w:rsid w:val="00101730"/>
    <w:rsid w:val="00101B17"/>
    <w:rsid w:val="00105070"/>
    <w:rsid w:val="00105ECB"/>
    <w:rsid w:val="001061A9"/>
    <w:rsid w:val="00106B90"/>
    <w:rsid w:val="00107F46"/>
    <w:rsid w:val="001109B4"/>
    <w:rsid w:val="00110B34"/>
    <w:rsid w:val="00111AA5"/>
    <w:rsid w:val="0011274F"/>
    <w:rsid w:val="001142BD"/>
    <w:rsid w:val="001143C5"/>
    <w:rsid w:val="00115FB2"/>
    <w:rsid w:val="00117075"/>
    <w:rsid w:val="00120FBC"/>
    <w:rsid w:val="00121E08"/>
    <w:rsid w:val="0012264A"/>
    <w:rsid w:val="00123285"/>
    <w:rsid w:val="00123CC1"/>
    <w:rsid w:val="00127074"/>
    <w:rsid w:val="001310D0"/>
    <w:rsid w:val="0013176F"/>
    <w:rsid w:val="00131F05"/>
    <w:rsid w:val="001327E0"/>
    <w:rsid w:val="00133AC0"/>
    <w:rsid w:val="00134096"/>
    <w:rsid w:val="001341A6"/>
    <w:rsid w:val="001348EB"/>
    <w:rsid w:val="00134CE5"/>
    <w:rsid w:val="00135738"/>
    <w:rsid w:val="001406FF"/>
    <w:rsid w:val="00140FC5"/>
    <w:rsid w:val="001410A3"/>
    <w:rsid w:val="00141499"/>
    <w:rsid w:val="00141C52"/>
    <w:rsid w:val="00141E6B"/>
    <w:rsid w:val="001433EF"/>
    <w:rsid w:val="00143798"/>
    <w:rsid w:val="001440DB"/>
    <w:rsid w:val="001447BB"/>
    <w:rsid w:val="0014517F"/>
    <w:rsid w:val="00147734"/>
    <w:rsid w:val="00147793"/>
    <w:rsid w:val="0015312B"/>
    <w:rsid w:val="0015478A"/>
    <w:rsid w:val="00155096"/>
    <w:rsid w:val="00155EBF"/>
    <w:rsid w:val="00156131"/>
    <w:rsid w:val="00156F9F"/>
    <w:rsid w:val="001605F2"/>
    <w:rsid w:val="00161FF0"/>
    <w:rsid w:val="00163018"/>
    <w:rsid w:val="001635CE"/>
    <w:rsid w:val="001642B6"/>
    <w:rsid w:val="00165B0B"/>
    <w:rsid w:val="00165FA0"/>
    <w:rsid w:val="0016685B"/>
    <w:rsid w:val="00166C1C"/>
    <w:rsid w:val="001679CB"/>
    <w:rsid w:val="00167E9D"/>
    <w:rsid w:val="00170C6F"/>
    <w:rsid w:val="00170F20"/>
    <w:rsid w:val="00172070"/>
    <w:rsid w:val="0017216D"/>
    <w:rsid w:val="00172E83"/>
    <w:rsid w:val="001731A4"/>
    <w:rsid w:val="0017365E"/>
    <w:rsid w:val="00173FF4"/>
    <w:rsid w:val="0017412C"/>
    <w:rsid w:val="00180827"/>
    <w:rsid w:val="00181325"/>
    <w:rsid w:val="00181866"/>
    <w:rsid w:val="001821F8"/>
    <w:rsid w:val="001825E4"/>
    <w:rsid w:val="00182976"/>
    <w:rsid w:val="00183072"/>
    <w:rsid w:val="001833F6"/>
    <w:rsid w:val="00183BEE"/>
    <w:rsid w:val="0018414A"/>
    <w:rsid w:val="001845C0"/>
    <w:rsid w:val="001848E8"/>
    <w:rsid w:val="001903BD"/>
    <w:rsid w:val="0019052D"/>
    <w:rsid w:val="00191233"/>
    <w:rsid w:val="00191367"/>
    <w:rsid w:val="00192844"/>
    <w:rsid w:val="00195D31"/>
    <w:rsid w:val="001A028E"/>
    <w:rsid w:val="001A126D"/>
    <w:rsid w:val="001A12F9"/>
    <w:rsid w:val="001A1C37"/>
    <w:rsid w:val="001A2F16"/>
    <w:rsid w:val="001A437D"/>
    <w:rsid w:val="001A48A5"/>
    <w:rsid w:val="001A5DC6"/>
    <w:rsid w:val="001A7AA1"/>
    <w:rsid w:val="001A7E4B"/>
    <w:rsid w:val="001B03FF"/>
    <w:rsid w:val="001B0DDF"/>
    <w:rsid w:val="001B1A38"/>
    <w:rsid w:val="001B2005"/>
    <w:rsid w:val="001B294A"/>
    <w:rsid w:val="001B407B"/>
    <w:rsid w:val="001B4566"/>
    <w:rsid w:val="001B4A95"/>
    <w:rsid w:val="001B5835"/>
    <w:rsid w:val="001B59C3"/>
    <w:rsid w:val="001C0CF3"/>
    <w:rsid w:val="001C11EE"/>
    <w:rsid w:val="001C2206"/>
    <w:rsid w:val="001C2681"/>
    <w:rsid w:val="001C2B0B"/>
    <w:rsid w:val="001C2C20"/>
    <w:rsid w:val="001C300D"/>
    <w:rsid w:val="001C3B44"/>
    <w:rsid w:val="001C43E2"/>
    <w:rsid w:val="001C5D6B"/>
    <w:rsid w:val="001C60A6"/>
    <w:rsid w:val="001C7747"/>
    <w:rsid w:val="001C783D"/>
    <w:rsid w:val="001D10A5"/>
    <w:rsid w:val="001D1156"/>
    <w:rsid w:val="001D1500"/>
    <w:rsid w:val="001D17E7"/>
    <w:rsid w:val="001D2690"/>
    <w:rsid w:val="001D37C4"/>
    <w:rsid w:val="001D528E"/>
    <w:rsid w:val="001D616E"/>
    <w:rsid w:val="001D6259"/>
    <w:rsid w:val="001D6886"/>
    <w:rsid w:val="001D752D"/>
    <w:rsid w:val="001D7CB9"/>
    <w:rsid w:val="001D7F04"/>
    <w:rsid w:val="001E0AB6"/>
    <w:rsid w:val="001E0D7D"/>
    <w:rsid w:val="001E2140"/>
    <w:rsid w:val="001E24BE"/>
    <w:rsid w:val="001E34A6"/>
    <w:rsid w:val="001E490D"/>
    <w:rsid w:val="001E6D70"/>
    <w:rsid w:val="001E74DC"/>
    <w:rsid w:val="001F02C6"/>
    <w:rsid w:val="001F0B0C"/>
    <w:rsid w:val="001F0B1E"/>
    <w:rsid w:val="001F0D1C"/>
    <w:rsid w:val="001F3481"/>
    <w:rsid w:val="001F38BD"/>
    <w:rsid w:val="001F471D"/>
    <w:rsid w:val="001F594F"/>
    <w:rsid w:val="001F5DC0"/>
    <w:rsid w:val="001F6C0E"/>
    <w:rsid w:val="001F7094"/>
    <w:rsid w:val="0020040C"/>
    <w:rsid w:val="00201EB8"/>
    <w:rsid w:val="00203AA5"/>
    <w:rsid w:val="00203BD6"/>
    <w:rsid w:val="002050E4"/>
    <w:rsid w:val="00205914"/>
    <w:rsid w:val="00205E59"/>
    <w:rsid w:val="00205F8A"/>
    <w:rsid w:val="00206344"/>
    <w:rsid w:val="00206D69"/>
    <w:rsid w:val="00206E28"/>
    <w:rsid w:val="00207344"/>
    <w:rsid w:val="002073A3"/>
    <w:rsid w:val="00207BDE"/>
    <w:rsid w:val="00210242"/>
    <w:rsid w:val="00210900"/>
    <w:rsid w:val="0021108F"/>
    <w:rsid w:val="00212316"/>
    <w:rsid w:val="002126E7"/>
    <w:rsid w:val="00212A8B"/>
    <w:rsid w:val="002148A5"/>
    <w:rsid w:val="00216005"/>
    <w:rsid w:val="002170F9"/>
    <w:rsid w:val="00220C4F"/>
    <w:rsid w:val="00222A91"/>
    <w:rsid w:val="00222B77"/>
    <w:rsid w:val="002254AA"/>
    <w:rsid w:val="002262B7"/>
    <w:rsid w:val="00227296"/>
    <w:rsid w:val="00227C8D"/>
    <w:rsid w:val="002300D1"/>
    <w:rsid w:val="0023162B"/>
    <w:rsid w:val="00231A01"/>
    <w:rsid w:val="00231B5C"/>
    <w:rsid w:val="00231FB6"/>
    <w:rsid w:val="0023454D"/>
    <w:rsid w:val="002348CB"/>
    <w:rsid w:val="00234F3E"/>
    <w:rsid w:val="00236170"/>
    <w:rsid w:val="00237582"/>
    <w:rsid w:val="0024117B"/>
    <w:rsid w:val="00242447"/>
    <w:rsid w:val="002428FB"/>
    <w:rsid w:val="00242C98"/>
    <w:rsid w:val="00244C9A"/>
    <w:rsid w:val="00244EB6"/>
    <w:rsid w:val="00245ABA"/>
    <w:rsid w:val="00250496"/>
    <w:rsid w:val="002509CA"/>
    <w:rsid w:val="00250EB2"/>
    <w:rsid w:val="002510FC"/>
    <w:rsid w:val="00251201"/>
    <w:rsid w:val="002515C8"/>
    <w:rsid w:val="00251745"/>
    <w:rsid w:val="00254CB5"/>
    <w:rsid w:val="002557C2"/>
    <w:rsid w:val="00255CBF"/>
    <w:rsid w:val="0025763F"/>
    <w:rsid w:val="00257A24"/>
    <w:rsid w:val="00257F8F"/>
    <w:rsid w:val="00260B0E"/>
    <w:rsid w:val="0026155F"/>
    <w:rsid w:val="002627C5"/>
    <w:rsid w:val="00262CAE"/>
    <w:rsid w:val="00263B12"/>
    <w:rsid w:val="00263C78"/>
    <w:rsid w:val="00264F30"/>
    <w:rsid w:val="00265E32"/>
    <w:rsid w:val="00272D20"/>
    <w:rsid w:val="002735CE"/>
    <w:rsid w:val="00275F8A"/>
    <w:rsid w:val="00276A8A"/>
    <w:rsid w:val="00277388"/>
    <w:rsid w:val="002779FB"/>
    <w:rsid w:val="002812EA"/>
    <w:rsid w:val="002821CB"/>
    <w:rsid w:val="00283014"/>
    <w:rsid w:val="00283ECF"/>
    <w:rsid w:val="00284B1C"/>
    <w:rsid w:val="00285B61"/>
    <w:rsid w:val="002866D9"/>
    <w:rsid w:val="002876A0"/>
    <w:rsid w:val="0028784C"/>
    <w:rsid w:val="00290AAE"/>
    <w:rsid w:val="00290FF7"/>
    <w:rsid w:val="00291B60"/>
    <w:rsid w:val="00295A09"/>
    <w:rsid w:val="002960C4"/>
    <w:rsid w:val="002A0C5E"/>
    <w:rsid w:val="002A3406"/>
    <w:rsid w:val="002A345F"/>
    <w:rsid w:val="002A4550"/>
    <w:rsid w:val="002A4EE3"/>
    <w:rsid w:val="002A63B5"/>
    <w:rsid w:val="002A7307"/>
    <w:rsid w:val="002A7465"/>
    <w:rsid w:val="002A7DBA"/>
    <w:rsid w:val="002B0968"/>
    <w:rsid w:val="002B2A74"/>
    <w:rsid w:val="002B2C35"/>
    <w:rsid w:val="002B307B"/>
    <w:rsid w:val="002B4B4F"/>
    <w:rsid w:val="002B4BF3"/>
    <w:rsid w:val="002B5FF6"/>
    <w:rsid w:val="002B6282"/>
    <w:rsid w:val="002B649B"/>
    <w:rsid w:val="002B6554"/>
    <w:rsid w:val="002B6CAF"/>
    <w:rsid w:val="002B6CEF"/>
    <w:rsid w:val="002B758C"/>
    <w:rsid w:val="002C007F"/>
    <w:rsid w:val="002C0878"/>
    <w:rsid w:val="002C0AFC"/>
    <w:rsid w:val="002C2DF3"/>
    <w:rsid w:val="002C4629"/>
    <w:rsid w:val="002C4CD9"/>
    <w:rsid w:val="002C7066"/>
    <w:rsid w:val="002D077C"/>
    <w:rsid w:val="002D1DBE"/>
    <w:rsid w:val="002D1DE4"/>
    <w:rsid w:val="002D2F6D"/>
    <w:rsid w:val="002D5DC0"/>
    <w:rsid w:val="002D6E7B"/>
    <w:rsid w:val="002D712D"/>
    <w:rsid w:val="002E15A8"/>
    <w:rsid w:val="002E2057"/>
    <w:rsid w:val="002E2489"/>
    <w:rsid w:val="002E28A4"/>
    <w:rsid w:val="002E41E9"/>
    <w:rsid w:val="002E450C"/>
    <w:rsid w:val="002E59FE"/>
    <w:rsid w:val="002E5E0B"/>
    <w:rsid w:val="002E638B"/>
    <w:rsid w:val="002E63B1"/>
    <w:rsid w:val="002E642A"/>
    <w:rsid w:val="002F036C"/>
    <w:rsid w:val="002F0E02"/>
    <w:rsid w:val="002F2377"/>
    <w:rsid w:val="002F3331"/>
    <w:rsid w:val="002F5022"/>
    <w:rsid w:val="002F561D"/>
    <w:rsid w:val="0030224B"/>
    <w:rsid w:val="003048C1"/>
    <w:rsid w:val="003049F8"/>
    <w:rsid w:val="00304BC4"/>
    <w:rsid w:val="0030542C"/>
    <w:rsid w:val="00305FA2"/>
    <w:rsid w:val="003063FD"/>
    <w:rsid w:val="0030766F"/>
    <w:rsid w:val="003076CC"/>
    <w:rsid w:val="00311586"/>
    <w:rsid w:val="003118BB"/>
    <w:rsid w:val="003121B9"/>
    <w:rsid w:val="0031329F"/>
    <w:rsid w:val="0031452A"/>
    <w:rsid w:val="003145A1"/>
    <w:rsid w:val="00320A5D"/>
    <w:rsid w:val="00321026"/>
    <w:rsid w:val="00325E8A"/>
    <w:rsid w:val="0032641A"/>
    <w:rsid w:val="00326AD5"/>
    <w:rsid w:val="00330DC7"/>
    <w:rsid w:val="003310E2"/>
    <w:rsid w:val="00331512"/>
    <w:rsid w:val="00331CF6"/>
    <w:rsid w:val="003341B3"/>
    <w:rsid w:val="00335707"/>
    <w:rsid w:val="00335708"/>
    <w:rsid w:val="00335EB0"/>
    <w:rsid w:val="0034064F"/>
    <w:rsid w:val="00340E67"/>
    <w:rsid w:val="0034271A"/>
    <w:rsid w:val="00342AB0"/>
    <w:rsid w:val="0034344C"/>
    <w:rsid w:val="00343F17"/>
    <w:rsid w:val="00344C9D"/>
    <w:rsid w:val="00344D9A"/>
    <w:rsid w:val="00344DCD"/>
    <w:rsid w:val="00346A28"/>
    <w:rsid w:val="00346E4A"/>
    <w:rsid w:val="0034720F"/>
    <w:rsid w:val="003502AF"/>
    <w:rsid w:val="00351B54"/>
    <w:rsid w:val="00351BE8"/>
    <w:rsid w:val="00355FA4"/>
    <w:rsid w:val="003568A5"/>
    <w:rsid w:val="0036177B"/>
    <w:rsid w:val="00362F9A"/>
    <w:rsid w:val="003654A6"/>
    <w:rsid w:val="00372A59"/>
    <w:rsid w:val="0037370E"/>
    <w:rsid w:val="00374A94"/>
    <w:rsid w:val="0037624A"/>
    <w:rsid w:val="003764F6"/>
    <w:rsid w:val="003772FD"/>
    <w:rsid w:val="00382876"/>
    <w:rsid w:val="003831AB"/>
    <w:rsid w:val="00383960"/>
    <w:rsid w:val="00384151"/>
    <w:rsid w:val="00384B20"/>
    <w:rsid w:val="00384F4A"/>
    <w:rsid w:val="00385170"/>
    <w:rsid w:val="00385E6B"/>
    <w:rsid w:val="00386649"/>
    <w:rsid w:val="0038682C"/>
    <w:rsid w:val="00387396"/>
    <w:rsid w:val="00387993"/>
    <w:rsid w:val="00387D29"/>
    <w:rsid w:val="00391851"/>
    <w:rsid w:val="0039266B"/>
    <w:rsid w:val="00392AEA"/>
    <w:rsid w:val="003930A0"/>
    <w:rsid w:val="003934DE"/>
    <w:rsid w:val="00394C02"/>
    <w:rsid w:val="00395BD4"/>
    <w:rsid w:val="00396534"/>
    <w:rsid w:val="00396647"/>
    <w:rsid w:val="00396B32"/>
    <w:rsid w:val="003977E4"/>
    <w:rsid w:val="003A041A"/>
    <w:rsid w:val="003A24C3"/>
    <w:rsid w:val="003A3035"/>
    <w:rsid w:val="003A5249"/>
    <w:rsid w:val="003A570F"/>
    <w:rsid w:val="003A5D81"/>
    <w:rsid w:val="003A6310"/>
    <w:rsid w:val="003A6964"/>
    <w:rsid w:val="003A7A4F"/>
    <w:rsid w:val="003A7C12"/>
    <w:rsid w:val="003B0D11"/>
    <w:rsid w:val="003B2F36"/>
    <w:rsid w:val="003B3814"/>
    <w:rsid w:val="003B4A32"/>
    <w:rsid w:val="003B5306"/>
    <w:rsid w:val="003B5A99"/>
    <w:rsid w:val="003B64EC"/>
    <w:rsid w:val="003B69C7"/>
    <w:rsid w:val="003B6E8C"/>
    <w:rsid w:val="003B7003"/>
    <w:rsid w:val="003B7CE7"/>
    <w:rsid w:val="003C06A2"/>
    <w:rsid w:val="003C18B9"/>
    <w:rsid w:val="003C1DC4"/>
    <w:rsid w:val="003C2769"/>
    <w:rsid w:val="003C3AF4"/>
    <w:rsid w:val="003C3CED"/>
    <w:rsid w:val="003C43B7"/>
    <w:rsid w:val="003D007D"/>
    <w:rsid w:val="003D0617"/>
    <w:rsid w:val="003D095E"/>
    <w:rsid w:val="003D0EE4"/>
    <w:rsid w:val="003D16D6"/>
    <w:rsid w:val="003D5946"/>
    <w:rsid w:val="003D6095"/>
    <w:rsid w:val="003D772D"/>
    <w:rsid w:val="003E0593"/>
    <w:rsid w:val="003E0721"/>
    <w:rsid w:val="003E3ABF"/>
    <w:rsid w:val="003E3EA4"/>
    <w:rsid w:val="003E500C"/>
    <w:rsid w:val="003E5C75"/>
    <w:rsid w:val="003E5D8F"/>
    <w:rsid w:val="003E720C"/>
    <w:rsid w:val="003E78DE"/>
    <w:rsid w:val="003F0A39"/>
    <w:rsid w:val="003F37E6"/>
    <w:rsid w:val="003F40D5"/>
    <w:rsid w:val="003F4179"/>
    <w:rsid w:val="003F4938"/>
    <w:rsid w:val="003F5165"/>
    <w:rsid w:val="003F66E7"/>
    <w:rsid w:val="003F6CD6"/>
    <w:rsid w:val="003F7DFF"/>
    <w:rsid w:val="003F7E65"/>
    <w:rsid w:val="004004BB"/>
    <w:rsid w:val="00400744"/>
    <w:rsid w:val="0040083A"/>
    <w:rsid w:val="004010FD"/>
    <w:rsid w:val="00401B11"/>
    <w:rsid w:val="00401DB8"/>
    <w:rsid w:val="00402417"/>
    <w:rsid w:val="0040277D"/>
    <w:rsid w:val="00402825"/>
    <w:rsid w:val="00403254"/>
    <w:rsid w:val="00403F85"/>
    <w:rsid w:val="00404667"/>
    <w:rsid w:val="00404914"/>
    <w:rsid w:val="00405DE5"/>
    <w:rsid w:val="00410199"/>
    <w:rsid w:val="00410D5E"/>
    <w:rsid w:val="00410F76"/>
    <w:rsid w:val="00414D51"/>
    <w:rsid w:val="0041572F"/>
    <w:rsid w:val="00416743"/>
    <w:rsid w:val="00417728"/>
    <w:rsid w:val="004209D6"/>
    <w:rsid w:val="00420B3C"/>
    <w:rsid w:val="00421867"/>
    <w:rsid w:val="00421F65"/>
    <w:rsid w:val="004259A3"/>
    <w:rsid w:val="00425AC2"/>
    <w:rsid w:val="00425DAD"/>
    <w:rsid w:val="004260F9"/>
    <w:rsid w:val="004263A5"/>
    <w:rsid w:val="004263D1"/>
    <w:rsid w:val="004273F3"/>
    <w:rsid w:val="00431DFE"/>
    <w:rsid w:val="004326B9"/>
    <w:rsid w:val="00433DFC"/>
    <w:rsid w:val="00434B2F"/>
    <w:rsid w:val="004360C2"/>
    <w:rsid w:val="00436303"/>
    <w:rsid w:val="00437CE7"/>
    <w:rsid w:val="00439133"/>
    <w:rsid w:val="004405A8"/>
    <w:rsid w:val="004415BB"/>
    <w:rsid w:val="00442BD0"/>
    <w:rsid w:val="00445A5A"/>
    <w:rsid w:val="00445E43"/>
    <w:rsid w:val="004468D6"/>
    <w:rsid w:val="00447AD3"/>
    <w:rsid w:val="0045381F"/>
    <w:rsid w:val="00453A20"/>
    <w:rsid w:val="004543D8"/>
    <w:rsid w:val="00455221"/>
    <w:rsid w:val="00456119"/>
    <w:rsid w:val="00457BB0"/>
    <w:rsid w:val="00457F23"/>
    <w:rsid w:val="004600B5"/>
    <w:rsid w:val="00460D32"/>
    <w:rsid w:val="00462561"/>
    <w:rsid w:val="004629DF"/>
    <w:rsid w:val="0046329E"/>
    <w:rsid w:val="00464F1C"/>
    <w:rsid w:val="0046613B"/>
    <w:rsid w:val="00466EDC"/>
    <w:rsid w:val="00467867"/>
    <w:rsid w:val="00467F6C"/>
    <w:rsid w:val="004700FC"/>
    <w:rsid w:val="004702DC"/>
    <w:rsid w:val="00470D87"/>
    <w:rsid w:val="00470F9F"/>
    <w:rsid w:val="0047226F"/>
    <w:rsid w:val="00472F85"/>
    <w:rsid w:val="00473F68"/>
    <w:rsid w:val="004801D8"/>
    <w:rsid w:val="00481B6A"/>
    <w:rsid w:val="00483A35"/>
    <w:rsid w:val="00485857"/>
    <w:rsid w:val="004859EA"/>
    <w:rsid w:val="00485D94"/>
    <w:rsid w:val="00486FCE"/>
    <w:rsid w:val="00487592"/>
    <w:rsid w:val="00487A06"/>
    <w:rsid w:val="00490AA6"/>
    <w:rsid w:val="00491164"/>
    <w:rsid w:val="00491E46"/>
    <w:rsid w:val="004926F6"/>
    <w:rsid w:val="00493615"/>
    <w:rsid w:val="00493CC8"/>
    <w:rsid w:val="004940C3"/>
    <w:rsid w:val="00494D5D"/>
    <w:rsid w:val="0049581E"/>
    <w:rsid w:val="00496163"/>
    <w:rsid w:val="00496BC2"/>
    <w:rsid w:val="004A064E"/>
    <w:rsid w:val="004A0DDB"/>
    <w:rsid w:val="004A0FBE"/>
    <w:rsid w:val="004A141C"/>
    <w:rsid w:val="004A2429"/>
    <w:rsid w:val="004A29ED"/>
    <w:rsid w:val="004A39A4"/>
    <w:rsid w:val="004A5136"/>
    <w:rsid w:val="004A56B6"/>
    <w:rsid w:val="004A6035"/>
    <w:rsid w:val="004A6A24"/>
    <w:rsid w:val="004A6A9E"/>
    <w:rsid w:val="004A6D2B"/>
    <w:rsid w:val="004B0250"/>
    <w:rsid w:val="004B0737"/>
    <w:rsid w:val="004B0A7C"/>
    <w:rsid w:val="004B1B19"/>
    <w:rsid w:val="004B1CD4"/>
    <w:rsid w:val="004B3516"/>
    <w:rsid w:val="004B3C11"/>
    <w:rsid w:val="004B3C13"/>
    <w:rsid w:val="004B3F16"/>
    <w:rsid w:val="004B45D0"/>
    <w:rsid w:val="004B5540"/>
    <w:rsid w:val="004B5ADF"/>
    <w:rsid w:val="004B5EC7"/>
    <w:rsid w:val="004B5F69"/>
    <w:rsid w:val="004B632A"/>
    <w:rsid w:val="004B6AAF"/>
    <w:rsid w:val="004B7AAA"/>
    <w:rsid w:val="004C0008"/>
    <w:rsid w:val="004C0F14"/>
    <w:rsid w:val="004C0FF9"/>
    <w:rsid w:val="004C24AC"/>
    <w:rsid w:val="004C2702"/>
    <w:rsid w:val="004C37E2"/>
    <w:rsid w:val="004C3C00"/>
    <w:rsid w:val="004C4923"/>
    <w:rsid w:val="004C5F0E"/>
    <w:rsid w:val="004C60E7"/>
    <w:rsid w:val="004C664E"/>
    <w:rsid w:val="004C6712"/>
    <w:rsid w:val="004D05F6"/>
    <w:rsid w:val="004D0A51"/>
    <w:rsid w:val="004D0E14"/>
    <w:rsid w:val="004D13F8"/>
    <w:rsid w:val="004D1D15"/>
    <w:rsid w:val="004D1F18"/>
    <w:rsid w:val="004D216F"/>
    <w:rsid w:val="004D3231"/>
    <w:rsid w:val="004D3440"/>
    <w:rsid w:val="004D4443"/>
    <w:rsid w:val="004D4984"/>
    <w:rsid w:val="004D4C30"/>
    <w:rsid w:val="004D4E46"/>
    <w:rsid w:val="004D5208"/>
    <w:rsid w:val="004D5692"/>
    <w:rsid w:val="004D7303"/>
    <w:rsid w:val="004E0732"/>
    <w:rsid w:val="004E0D37"/>
    <w:rsid w:val="004E1CFD"/>
    <w:rsid w:val="004E23CE"/>
    <w:rsid w:val="004E2A61"/>
    <w:rsid w:val="004E366A"/>
    <w:rsid w:val="004E4ED8"/>
    <w:rsid w:val="004E5C15"/>
    <w:rsid w:val="004E7132"/>
    <w:rsid w:val="004E728C"/>
    <w:rsid w:val="004E729F"/>
    <w:rsid w:val="004E76A0"/>
    <w:rsid w:val="004F03F4"/>
    <w:rsid w:val="004F04EC"/>
    <w:rsid w:val="004F10E9"/>
    <w:rsid w:val="004F239A"/>
    <w:rsid w:val="004F2817"/>
    <w:rsid w:val="004F2897"/>
    <w:rsid w:val="004F3C19"/>
    <w:rsid w:val="004F50E4"/>
    <w:rsid w:val="004F6006"/>
    <w:rsid w:val="004F7196"/>
    <w:rsid w:val="004F74A1"/>
    <w:rsid w:val="004F7590"/>
    <w:rsid w:val="00500466"/>
    <w:rsid w:val="0050055E"/>
    <w:rsid w:val="00500701"/>
    <w:rsid w:val="0050075D"/>
    <w:rsid w:val="005022BC"/>
    <w:rsid w:val="0050236A"/>
    <w:rsid w:val="005067EA"/>
    <w:rsid w:val="005079C1"/>
    <w:rsid w:val="00507CDB"/>
    <w:rsid w:val="005114C9"/>
    <w:rsid w:val="005118B2"/>
    <w:rsid w:val="00512545"/>
    <w:rsid w:val="00512976"/>
    <w:rsid w:val="005129F0"/>
    <w:rsid w:val="005136CA"/>
    <w:rsid w:val="00514F27"/>
    <w:rsid w:val="00517AE2"/>
    <w:rsid w:val="00521AE5"/>
    <w:rsid w:val="00523E75"/>
    <w:rsid w:val="005243B8"/>
    <w:rsid w:val="00525FC3"/>
    <w:rsid w:val="00526D83"/>
    <w:rsid w:val="00527D56"/>
    <w:rsid w:val="00530A65"/>
    <w:rsid w:val="00530C37"/>
    <w:rsid w:val="00531823"/>
    <w:rsid w:val="005320B9"/>
    <w:rsid w:val="005325DC"/>
    <w:rsid w:val="00533697"/>
    <w:rsid w:val="00534B60"/>
    <w:rsid w:val="00535462"/>
    <w:rsid w:val="00535528"/>
    <w:rsid w:val="00535925"/>
    <w:rsid w:val="005364B3"/>
    <w:rsid w:val="00536D43"/>
    <w:rsid w:val="0053709E"/>
    <w:rsid w:val="00541578"/>
    <w:rsid w:val="00541738"/>
    <w:rsid w:val="00544006"/>
    <w:rsid w:val="0054566E"/>
    <w:rsid w:val="00546617"/>
    <w:rsid w:val="00546B94"/>
    <w:rsid w:val="005472A0"/>
    <w:rsid w:val="00547319"/>
    <w:rsid w:val="00550588"/>
    <w:rsid w:val="005507BB"/>
    <w:rsid w:val="005511E3"/>
    <w:rsid w:val="00551DCE"/>
    <w:rsid w:val="00552350"/>
    <w:rsid w:val="005530A5"/>
    <w:rsid w:val="0055378E"/>
    <w:rsid w:val="00553BB6"/>
    <w:rsid w:val="0055417A"/>
    <w:rsid w:val="00555C14"/>
    <w:rsid w:val="00556193"/>
    <w:rsid w:val="00556C97"/>
    <w:rsid w:val="00556DE7"/>
    <w:rsid w:val="00561254"/>
    <w:rsid w:val="00561EDF"/>
    <w:rsid w:val="0056313C"/>
    <w:rsid w:val="00563883"/>
    <w:rsid w:val="00563D7E"/>
    <w:rsid w:val="005649D0"/>
    <w:rsid w:val="005653D9"/>
    <w:rsid w:val="00566ACF"/>
    <w:rsid w:val="00567383"/>
    <w:rsid w:val="00570279"/>
    <w:rsid w:val="0057058B"/>
    <w:rsid w:val="00570A80"/>
    <w:rsid w:val="00570CAF"/>
    <w:rsid w:val="00571555"/>
    <w:rsid w:val="005719F7"/>
    <w:rsid w:val="00571FCA"/>
    <w:rsid w:val="00573711"/>
    <w:rsid w:val="00574887"/>
    <w:rsid w:val="00574B0B"/>
    <w:rsid w:val="00574BF9"/>
    <w:rsid w:val="005763F9"/>
    <w:rsid w:val="00577831"/>
    <w:rsid w:val="00577C0D"/>
    <w:rsid w:val="00582F2E"/>
    <w:rsid w:val="00584C62"/>
    <w:rsid w:val="005850DF"/>
    <w:rsid w:val="005853F8"/>
    <w:rsid w:val="0058605F"/>
    <w:rsid w:val="0059003E"/>
    <w:rsid w:val="005911EA"/>
    <w:rsid w:val="005915E3"/>
    <w:rsid w:val="0059198B"/>
    <w:rsid w:val="00591D43"/>
    <w:rsid w:val="0059269D"/>
    <w:rsid w:val="005931DB"/>
    <w:rsid w:val="00593ECD"/>
    <w:rsid w:val="00594B41"/>
    <w:rsid w:val="00595C38"/>
    <w:rsid w:val="00597AEE"/>
    <w:rsid w:val="00597B1C"/>
    <w:rsid w:val="005A0BC4"/>
    <w:rsid w:val="005A12B2"/>
    <w:rsid w:val="005A20D8"/>
    <w:rsid w:val="005A2709"/>
    <w:rsid w:val="005A3B72"/>
    <w:rsid w:val="005A4278"/>
    <w:rsid w:val="005A5B34"/>
    <w:rsid w:val="005A6020"/>
    <w:rsid w:val="005B1CF7"/>
    <w:rsid w:val="005B3A4B"/>
    <w:rsid w:val="005B3DB9"/>
    <w:rsid w:val="005B4310"/>
    <w:rsid w:val="005B4B88"/>
    <w:rsid w:val="005B6C8E"/>
    <w:rsid w:val="005B7690"/>
    <w:rsid w:val="005B78A1"/>
    <w:rsid w:val="005B79B7"/>
    <w:rsid w:val="005C2057"/>
    <w:rsid w:val="005C21E8"/>
    <w:rsid w:val="005C264E"/>
    <w:rsid w:val="005C2882"/>
    <w:rsid w:val="005C55CE"/>
    <w:rsid w:val="005C56F3"/>
    <w:rsid w:val="005C5927"/>
    <w:rsid w:val="005C74BF"/>
    <w:rsid w:val="005D28BF"/>
    <w:rsid w:val="005D3C66"/>
    <w:rsid w:val="005D5DAB"/>
    <w:rsid w:val="005D6065"/>
    <w:rsid w:val="005D61C3"/>
    <w:rsid w:val="005D6CB3"/>
    <w:rsid w:val="005D7530"/>
    <w:rsid w:val="005D7639"/>
    <w:rsid w:val="005D7BF0"/>
    <w:rsid w:val="005E0951"/>
    <w:rsid w:val="005E0ABC"/>
    <w:rsid w:val="005E137B"/>
    <w:rsid w:val="005E18AA"/>
    <w:rsid w:val="005E1CE7"/>
    <w:rsid w:val="005E471A"/>
    <w:rsid w:val="005E57A0"/>
    <w:rsid w:val="005E6C18"/>
    <w:rsid w:val="005E71FF"/>
    <w:rsid w:val="005F15D7"/>
    <w:rsid w:val="005F1817"/>
    <w:rsid w:val="005F189A"/>
    <w:rsid w:val="005F26D4"/>
    <w:rsid w:val="005F3A09"/>
    <w:rsid w:val="005F4534"/>
    <w:rsid w:val="005F4BF0"/>
    <w:rsid w:val="005F5348"/>
    <w:rsid w:val="005F769D"/>
    <w:rsid w:val="006012B2"/>
    <w:rsid w:val="006013F0"/>
    <w:rsid w:val="006042F4"/>
    <w:rsid w:val="00604AB9"/>
    <w:rsid w:val="00604EFC"/>
    <w:rsid w:val="0060546A"/>
    <w:rsid w:val="00605975"/>
    <w:rsid w:val="00605E92"/>
    <w:rsid w:val="0060630C"/>
    <w:rsid w:val="006064E1"/>
    <w:rsid w:val="00607A87"/>
    <w:rsid w:val="00610E79"/>
    <w:rsid w:val="006117AF"/>
    <w:rsid w:val="00611CE9"/>
    <w:rsid w:val="00611E10"/>
    <w:rsid w:val="00612C4D"/>
    <w:rsid w:val="0061451D"/>
    <w:rsid w:val="006152E8"/>
    <w:rsid w:val="00615782"/>
    <w:rsid w:val="00617DCF"/>
    <w:rsid w:val="00620AED"/>
    <w:rsid w:val="00623722"/>
    <w:rsid w:val="006238D6"/>
    <w:rsid w:val="00623B9E"/>
    <w:rsid w:val="00624E72"/>
    <w:rsid w:val="00625680"/>
    <w:rsid w:val="006263DD"/>
    <w:rsid w:val="006269D3"/>
    <w:rsid w:val="006269E3"/>
    <w:rsid w:val="00626A35"/>
    <w:rsid w:val="00627111"/>
    <w:rsid w:val="00630507"/>
    <w:rsid w:val="00630B5E"/>
    <w:rsid w:val="00630C3C"/>
    <w:rsid w:val="00632D5D"/>
    <w:rsid w:val="0063419F"/>
    <w:rsid w:val="00634FD0"/>
    <w:rsid w:val="006355AF"/>
    <w:rsid w:val="00635CE1"/>
    <w:rsid w:val="0064146E"/>
    <w:rsid w:val="00641E87"/>
    <w:rsid w:val="006428D1"/>
    <w:rsid w:val="006434EB"/>
    <w:rsid w:val="0064455B"/>
    <w:rsid w:val="006459A0"/>
    <w:rsid w:val="00645AA9"/>
    <w:rsid w:val="0064780F"/>
    <w:rsid w:val="006505BF"/>
    <w:rsid w:val="00652F4A"/>
    <w:rsid w:val="006555F6"/>
    <w:rsid w:val="00656E53"/>
    <w:rsid w:val="00657B8F"/>
    <w:rsid w:val="00662C9F"/>
    <w:rsid w:val="00662FAA"/>
    <w:rsid w:val="00663ABC"/>
    <w:rsid w:val="00664169"/>
    <w:rsid w:val="00664357"/>
    <w:rsid w:val="00665122"/>
    <w:rsid w:val="006651B6"/>
    <w:rsid w:val="006652CF"/>
    <w:rsid w:val="00667D6B"/>
    <w:rsid w:val="00675FC7"/>
    <w:rsid w:val="00676057"/>
    <w:rsid w:val="0067614E"/>
    <w:rsid w:val="006767C1"/>
    <w:rsid w:val="006776BE"/>
    <w:rsid w:val="006776F3"/>
    <w:rsid w:val="00680AD1"/>
    <w:rsid w:val="00680CB5"/>
    <w:rsid w:val="00680D90"/>
    <w:rsid w:val="0068112A"/>
    <w:rsid w:val="00682059"/>
    <w:rsid w:val="00684037"/>
    <w:rsid w:val="00684A8B"/>
    <w:rsid w:val="00693539"/>
    <w:rsid w:val="006941B7"/>
    <w:rsid w:val="00694885"/>
    <w:rsid w:val="00694CE2"/>
    <w:rsid w:val="00695360"/>
    <w:rsid w:val="00695B0B"/>
    <w:rsid w:val="006974E0"/>
    <w:rsid w:val="006A0035"/>
    <w:rsid w:val="006A0B69"/>
    <w:rsid w:val="006A1EA3"/>
    <w:rsid w:val="006A298F"/>
    <w:rsid w:val="006A529B"/>
    <w:rsid w:val="006A52D5"/>
    <w:rsid w:val="006B0AD6"/>
    <w:rsid w:val="006B0FD3"/>
    <w:rsid w:val="006B1AC7"/>
    <w:rsid w:val="006B2BD4"/>
    <w:rsid w:val="006B377E"/>
    <w:rsid w:val="006B3C48"/>
    <w:rsid w:val="006B545E"/>
    <w:rsid w:val="006B563A"/>
    <w:rsid w:val="006B7E53"/>
    <w:rsid w:val="006B7E74"/>
    <w:rsid w:val="006BB0BF"/>
    <w:rsid w:val="006C1F5C"/>
    <w:rsid w:val="006C1FF5"/>
    <w:rsid w:val="006C2F3C"/>
    <w:rsid w:val="006C5085"/>
    <w:rsid w:val="006C6DB7"/>
    <w:rsid w:val="006C7F9A"/>
    <w:rsid w:val="006D00DD"/>
    <w:rsid w:val="006D016D"/>
    <w:rsid w:val="006D08C4"/>
    <w:rsid w:val="006D1065"/>
    <w:rsid w:val="006D1528"/>
    <w:rsid w:val="006D356A"/>
    <w:rsid w:val="006D37C0"/>
    <w:rsid w:val="006D3C21"/>
    <w:rsid w:val="006D4576"/>
    <w:rsid w:val="006D72E9"/>
    <w:rsid w:val="006D7B26"/>
    <w:rsid w:val="006E00CE"/>
    <w:rsid w:val="006E0F53"/>
    <w:rsid w:val="006E1459"/>
    <w:rsid w:val="006E25DB"/>
    <w:rsid w:val="006E31C3"/>
    <w:rsid w:val="006E3445"/>
    <w:rsid w:val="006E34E3"/>
    <w:rsid w:val="006E587E"/>
    <w:rsid w:val="006E6645"/>
    <w:rsid w:val="006E68F2"/>
    <w:rsid w:val="006E7C54"/>
    <w:rsid w:val="006F197A"/>
    <w:rsid w:val="006F5C9A"/>
    <w:rsid w:val="006F6768"/>
    <w:rsid w:val="007005CB"/>
    <w:rsid w:val="00702630"/>
    <w:rsid w:val="007035A6"/>
    <w:rsid w:val="007051EA"/>
    <w:rsid w:val="00705FA3"/>
    <w:rsid w:val="00706E53"/>
    <w:rsid w:val="00706EFD"/>
    <w:rsid w:val="00707B8A"/>
    <w:rsid w:val="00710133"/>
    <w:rsid w:val="007101E1"/>
    <w:rsid w:val="0071034B"/>
    <w:rsid w:val="00710509"/>
    <w:rsid w:val="0071106E"/>
    <w:rsid w:val="00713A7F"/>
    <w:rsid w:val="00714CBE"/>
    <w:rsid w:val="007153C8"/>
    <w:rsid w:val="00716838"/>
    <w:rsid w:val="0071713B"/>
    <w:rsid w:val="0071740D"/>
    <w:rsid w:val="0072063B"/>
    <w:rsid w:val="00720EA3"/>
    <w:rsid w:val="00721270"/>
    <w:rsid w:val="007234B7"/>
    <w:rsid w:val="0072474D"/>
    <w:rsid w:val="00726917"/>
    <w:rsid w:val="00727E29"/>
    <w:rsid w:val="0073025C"/>
    <w:rsid w:val="00731D36"/>
    <w:rsid w:val="0073265C"/>
    <w:rsid w:val="007345EF"/>
    <w:rsid w:val="0073484E"/>
    <w:rsid w:val="00735711"/>
    <w:rsid w:val="00736673"/>
    <w:rsid w:val="00737253"/>
    <w:rsid w:val="007374CB"/>
    <w:rsid w:val="00737D56"/>
    <w:rsid w:val="0074016B"/>
    <w:rsid w:val="00741453"/>
    <w:rsid w:val="00742D01"/>
    <w:rsid w:val="007442B1"/>
    <w:rsid w:val="00745029"/>
    <w:rsid w:val="00745CB6"/>
    <w:rsid w:val="00745D93"/>
    <w:rsid w:val="00747A64"/>
    <w:rsid w:val="00750885"/>
    <w:rsid w:val="00752BAF"/>
    <w:rsid w:val="00753054"/>
    <w:rsid w:val="00753BE1"/>
    <w:rsid w:val="00753EB3"/>
    <w:rsid w:val="00755E8E"/>
    <w:rsid w:val="00756C96"/>
    <w:rsid w:val="00756CD7"/>
    <w:rsid w:val="0075778F"/>
    <w:rsid w:val="00760629"/>
    <w:rsid w:val="007621E7"/>
    <w:rsid w:val="00763513"/>
    <w:rsid w:val="00763BF3"/>
    <w:rsid w:val="00763CF4"/>
    <w:rsid w:val="00763F5B"/>
    <w:rsid w:val="00767971"/>
    <w:rsid w:val="00772011"/>
    <w:rsid w:val="00772051"/>
    <w:rsid w:val="00772365"/>
    <w:rsid w:val="00773556"/>
    <w:rsid w:val="00773681"/>
    <w:rsid w:val="007740AA"/>
    <w:rsid w:val="0077449B"/>
    <w:rsid w:val="007750A5"/>
    <w:rsid w:val="00776625"/>
    <w:rsid w:val="0078148A"/>
    <w:rsid w:val="00782201"/>
    <w:rsid w:val="00783051"/>
    <w:rsid w:val="00783298"/>
    <w:rsid w:val="007837AC"/>
    <w:rsid w:val="00784E9C"/>
    <w:rsid w:val="00786285"/>
    <w:rsid w:val="00786479"/>
    <w:rsid w:val="007869C8"/>
    <w:rsid w:val="00786F35"/>
    <w:rsid w:val="00787AE4"/>
    <w:rsid w:val="00787D94"/>
    <w:rsid w:val="0079079F"/>
    <w:rsid w:val="00790D4D"/>
    <w:rsid w:val="0079113E"/>
    <w:rsid w:val="00791733"/>
    <w:rsid w:val="00794060"/>
    <w:rsid w:val="0079412F"/>
    <w:rsid w:val="007950AE"/>
    <w:rsid w:val="007959BA"/>
    <w:rsid w:val="00796AD4"/>
    <w:rsid w:val="00797374"/>
    <w:rsid w:val="00797A9C"/>
    <w:rsid w:val="007A01F2"/>
    <w:rsid w:val="007A135E"/>
    <w:rsid w:val="007A159B"/>
    <w:rsid w:val="007A1FE2"/>
    <w:rsid w:val="007A2046"/>
    <w:rsid w:val="007A259A"/>
    <w:rsid w:val="007A2B96"/>
    <w:rsid w:val="007A30DC"/>
    <w:rsid w:val="007A31AC"/>
    <w:rsid w:val="007A5183"/>
    <w:rsid w:val="007A566C"/>
    <w:rsid w:val="007AFFF4"/>
    <w:rsid w:val="007B002B"/>
    <w:rsid w:val="007B0CDC"/>
    <w:rsid w:val="007B18CC"/>
    <w:rsid w:val="007B2019"/>
    <w:rsid w:val="007B2065"/>
    <w:rsid w:val="007B25BE"/>
    <w:rsid w:val="007B3364"/>
    <w:rsid w:val="007B3CC9"/>
    <w:rsid w:val="007B3FDB"/>
    <w:rsid w:val="007B47B2"/>
    <w:rsid w:val="007B5CC2"/>
    <w:rsid w:val="007B5CE4"/>
    <w:rsid w:val="007B5DAE"/>
    <w:rsid w:val="007B5F6E"/>
    <w:rsid w:val="007B6BB1"/>
    <w:rsid w:val="007B7258"/>
    <w:rsid w:val="007C0421"/>
    <w:rsid w:val="007C075D"/>
    <w:rsid w:val="007C2D3B"/>
    <w:rsid w:val="007C46C4"/>
    <w:rsid w:val="007C5D7C"/>
    <w:rsid w:val="007C6C24"/>
    <w:rsid w:val="007C7146"/>
    <w:rsid w:val="007C7211"/>
    <w:rsid w:val="007D02BC"/>
    <w:rsid w:val="007D2872"/>
    <w:rsid w:val="007D2883"/>
    <w:rsid w:val="007D2EAD"/>
    <w:rsid w:val="007D3D86"/>
    <w:rsid w:val="007D44CC"/>
    <w:rsid w:val="007D4C35"/>
    <w:rsid w:val="007D4ECE"/>
    <w:rsid w:val="007D6A89"/>
    <w:rsid w:val="007D6DE6"/>
    <w:rsid w:val="007D6E65"/>
    <w:rsid w:val="007D7659"/>
    <w:rsid w:val="007E1213"/>
    <w:rsid w:val="007E2348"/>
    <w:rsid w:val="007E2CE2"/>
    <w:rsid w:val="007E3890"/>
    <w:rsid w:val="007E3C96"/>
    <w:rsid w:val="007E4066"/>
    <w:rsid w:val="007E497D"/>
    <w:rsid w:val="007E559A"/>
    <w:rsid w:val="007E569A"/>
    <w:rsid w:val="007E604F"/>
    <w:rsid w:val="007E615A"/>
    <w:rsid w:val="007E656F"/>
    <w:rsid w:val="007E6C52"/>
    <w:rsid w:val="007F0A66"/>
    <w:rsid w:val="007F0C1B"/>
    <w:rsid w:val="007F0FDF"/>
    <w:rsid w:val="007F19F9"/>
    <w:rsid w:val="007F1F71"/>
    <w:rsid w:val="007F2801"/>
    <w:rsid w:val="007F3139"/>
    <w:rsid w:val="007F3E80"/>
    <w:rsid w:val="007F4549"/>
    <w:rsid w:val="007F6B86"/>
    <w:rsid w:val="00800BEA"/>
    <w:rsid w:val="00800D1A"/>
    <w:rsid w:val="00800FBD"/>
    <w:rsid w:val="008018C5"/>
    <w:rsid w:val="008018DE"/>
    <w:rsid w:val="00801B6F"/>
    <w:rsid w:val="008022D8"/>
    <w:rsid w:val="008033B5"/>
    <w:rsid w:val="008039DA"/>
    <w:rsid w:val="008040F7"/>
    <w:rsid w:val="008043E4"/>
    <w:rsid w:val="00804B89"/>
    <w:rsid w:val="00804EF9"/>
    <w:rsid w:val="008054E6"/>
    <w:rsid w:val="00806A68"/>
    <w:rsid w:val="00806FCB"/>
    <w:rsid w:val="00810301"/>
    <w:rsid w:val="008105B7"/>
    <w:rsid w:val="008119E0"/>
    <w:rsid w:val="00811D59"/>
    <w:rsid w:val="008141DB"/>
    <w:rsid w:val="0081444F"/>
    <w:rsid w:val="008156BB"/>
    <w:rsid w:val="008173FA"/>
    <w:rsid w:val="0081766D"/>
    <w:rsid w:val="0081F7FE"/>
    <w:rsid w:val="008205FC"/>
    <w:rsid w:val="0082190B"/>
    <w:rsid w:val="0082194A"/>
    <w:rsid w:val="00821C28"/>
    <w:rsid w:val="00824010"/>
    <w:rsid w:val="0082553D"/>
    <w:rsid w:val="00825848"/>
    <w:rsid w:val="00826FAE"/>
    <w:rsid w:val="00827936"/>
    <w:rsid w:val="008300F9"/>
    <w:rsid w:val="0083129D"/>
    <w:rsid w:val="0083160B"/>
    <w:rsid w:val="00832815"/>
    <w:rsid w:val="00833928"/>
    <w:rsid w:val="00833BB7"/>
    <w:rsid w:val="00833CFD"/>
    <w:rsid w:val="008342BF"/>
    <w:rsid w:val="00836DAE"/>
    <w:rsid w:val="008378BD"/>
    <w:rsid w:val="008407FE"/>
    <w:rsid w:val="0084145C"/>
    <w:rsid w:val="008414C9"/>
    <w:rsid w:val="008443DA"/>
    <w:rsid w:val="008448C1"/>
    <w:rsid w:val="00844F4D"/>
    <w:rsid w:val="008454A9"/>
    <w:rsid w:val="00845F1D"/>
    <w:rsid w:val="008463EA"/>
    <w:rsid w:val="0084650C"/>
    <w:rsid w:val="0084687F"/>
    <w:rsid w:val="00847890"/>
    <w:rsid w:val="00850DDC"/>
    <w:rsid w:val="00850E2B"/>
    <w:rsid w:val="00851056"/>
    <w:rsid w:val="00852A36"/>
    <w:rsid w:val="00852A60"/>
    <w:rsid w:val="00853933"/>
    <w:rsid w:val="008541C5"/>
    <w:rsid w:val="00854E9F"/>
    <w:rsid w:val="00854FC7"/>
    <w:rsid w:val="00855DFA"/>
    <w:rsid w:val="008566B7"/>
    <w:rsid w:val="008575E6"/>
    <w:rsid w:val="00857ECE"/>
    <w:rsid w:val="00861A23"/>
    <w:rsid w:val="00863F76"/>
    <w:rsid w:val="008655D5"/>
    <w:rsid w:val="00865D44"/>
    <w:rsid w:val="008660E5"/>
    <w:rsid w:val="00866736"/>
    <w:rsid w:val="00866EA5"/>
    <w:rsid w:val="0086728A"/>
    <w:rsid w:val="008679D4"/>
    <w:rsid w:val="00867A69"/>
    <w:rsid w:val="00867C4F"/>
    <w:rsid w:val="0087037C"/>
    <w:rsid w:val="008714DE"/>
    <w:rsid w:val="00871504"/>
    <w:rsid w:val="00873E75"/>
    <w:rsid w:val="00873EAB"/>
    <w:rsid w:val="00873F58"/>
    <w:rsid w:val="0087455F"/>
    <w:rsid w:val="008746E4"/>
    <w:rsid w:val="00874FA4"/>
    <w:rsid w:val="00875065"/>
    <w:rsid w:val="00875639"/>
    <w:rsid w:val="008778B1"/>
    <w:rsid w:val="008814E5"/>
    <w:rsid w:val="008818C7"/>
    <w:rsid w:val="00882002"/>
    <w:rsid w:val="00883C8C"/>
    <w:rsid w:val="0088529A"/>
    <w:rsid w:val="00886431"/>
    <w:rsid w:val="00886EFD"/>
    <w:rsid w:val="00886F16"/>
    <w:rsid w:val="00890C54"/>
    <w:rsid w:val="0089158F"/>
    <w:rsid w:val="008925A0"/>
    <w:rsid w:val="00892967"/>
    <w:rsid w:val="00893914"/>
    <w:rsid w:val="00894462"/>
    <w:rsid w:val="0089600A"/>
    <w:rsid w:val="00896B81"/>
    <w:rsid w:val="0089700B"/>
    <w:rsid w:val="008973ED"/>
    <w:rsid w:val="00897DFE"/>
    <w:rsid w:val="008A08DC"/>
    <w:rsid w:val="008A11AA"/>
    <w:rsid w:val="008A193B"/>
    <w:rsid w:val="008A19A1"/>
    <w:rsid w:val="008A2420"/>
    <w:rsid w:val="008A393D"/>
    <w:rsid w:val="008A406B"/>
    <w:rsid w:val="008A4236"/>
    <w:rsid w:val="008A4581"/>
    <w:rsid w:val="008A516D"/>
    <w:rsid w:val="008A7669"/>
    <w:rsid w:val="008B0430"/>
    <w:rsid w:val="008B0A0E"/>
    <w:rsid w:val="008B1861"/>
    <w:rsid w:val="008B2709"/>
    <w:rsid w:val="008B46FC"/>
    <w:rsid w:val="008B4D6E"/>
    <w:rsid w:val="008B4F9A"/>
    <w:rsid w:val="008B50BA"/>
    <w:rsid w:val="008B5B4D"/>
    <w:rsid w:val="008B5B69"/>
    <w:rsid w:val="008B5C79"/>
    <w:rsid w:val="008B5E00"/>
    <w:rsid w:val="008B5F9F"/>
    <w:rsid w:val="008B692E"/>
    <w:rsid w:val="008C1A60"/>
    <w:rsid w:val="008C1BF9"/>
    <w:rsid w:val="008C260D"/>
    <w:rsid w:val="008C262D"/>
    <w:rsid w:val="008C3410"/>
    <w:rsid w:val="008C4A04"/>
    <w:rsid w:val="008C5CA2"/>
    <w:rsid w:val="008C66CF"/>
    <w:rsid w:val="008C7589"/>
    <w:rsid w:val="008C7D07"/>
    <w:rsid w:val="008C7EA7"/>
    <w:rsid w:val="008D057B"/>
    <w:rsid w:val="008D0C13"/>
    <w:rsid w:val="008D0EF0"/>
    <w:rsid w:val="008D1074"/>
    <w:rsid w:val="008D1F56"/>
    <w:rsid w:val="008D25DF"/>
    <w:rsid w:val="008D27B8"/>
    <w:rsid w:val="008D35F3"/>
    <w:rsid w:val="008D43C8"/>
    <w:rsid w:val="008D5D34"/>
    <w:rsid w:val="008D6B35"/>
    <w:rsid w:val="008D6DAD"/>
    <w:rsid w:val="008D6F25"/>
    <w:rsid w:val="008E024F"/>
    <w:rsid w:val="008E0432"/>
    <w:rsid w:val="008E09AF"/>
    <w:rsid w:val="008E0B43"/>
    <w:rsid w:val="008E128F"/>
    <w:rsid w:val="008E2743"/>
    <w:rsid w:val="008E4898"/>
    <w:rsid w:val="008E4CAC"/>
    <w:rsid w:val="008E599F"/>
    <w:rsid w:val="008E70D4"/>
    <w:rsid w:val="008E7B93"/>
    <w:rsid w:val="008E7BE6"/>
    <w:rsid w:val="008F12C3"/>
    <w:rsid w:val="008F2B91"/>
    <w:rsid w:val="008F4651"/>
    <w:rsid w:val="008F5AEA"/>
    <w:rsid w:val="008F67CB"/>
    <w:rsid w:val="008F69A3"/>
    <w:rsid w:val="008F7025"/>
    <w:rsid w:val="008F75D7"/>
    <w:rsid w:val="00900BED"/>
    <w:rsid w:val="00903730"/>
    <w:rsid w:val="009041C2"/>
    <w:rsid w:val="009047EC"/>
    <w:rsid w:val="00905B2D"/>
    <w:rsid w:val="00905FF5"/>
    <w:rsid w:val="0090733D"/>
    <w:rsid w:val="009111B1"/>
    <w:rsid w:val="0091298B"/>
    <w:rsid w:val="00913519"/>
    <w:rsid w:val="00913A18"/>
    <w:rsid w:val="00913A5C"/>
    <w:rsid w:val="00914460"/>
    <w:rsid w:val="0091482B"/>
    <w:rsid w:val="00917DEB"/>
    <w:rsid w:val="009210BF"/>
    <w:rsid w:val="009216D2"/>
    <w:rsid w:val="00921E0E"/>
    <w:rsid w:val="00922888"/>
    <w:rsid w:val="00923216"/>
    <w:rsid w:val="00926620"/>
    <w:rsid w:val="00926A10"/>
    <w:rsid w:val="00927EBA"/>
    <w:rsid w:val="00930A28"/>
    <w:rsid w:val="0093245C"/>
    <w:rsid w:val="009329F7"/>
    <w:rsid w:val="00932A0D"/>
    <w:rsid w:val="00932CF9"/>
    <w:rsid w:val="00933CAA"/>
    <w:rsid w:val="0093404B"/>
    <w:rsid w:val="009348C4"/>
    <w:rsid w:val="00935339"/>
    <w:rsid w:val="0093651B"/>
    <w:rsid w:val="009373C0"/>
    <w:rsid w:val="00937EF7"/>
    <w:rsid w:val="00940F78"/>
    <w:rsid w:val="009411EC"/>
    <w:rsid w:val="00941340"/>
    <w:rsid w:val="009415A8"/>
    <w:rsid w:val="009428BF"/>
    <w:rsid w:val="009428E2"/>
    <w:rsid w:val="0094395D"/>
    <w:rsid w:val="00944BC9"/>
    <w:rsid w:val="0094537A"/>
    <w:rsid w:val="00946919"/>
    <w:rsid w:val="0094772E"/>
    <w:rsid w:val="009478EF"/>
    <w:rsid w:val="00947DF8"/>
    <w:rsid w:val="009500F3"/>
    <w:rsid w:val="009501D0"/>
    <w:rsid w:val="00950213"/>
    <w:rsid w:val="0095167E"/>
    <w:rsid w:val="00954441"/>
    <w:rsid w:val="00954C9D"/>
    <w:rsid w:val="009559EB"/>
    <w:rsid w:val="009560EC"/>
    <w:rsid w:val="00956F70"/>
    <w:rsid w:val="00957292"/>
    <w:rsid w:val="009577D0"/>
    <w:rsid w:val="00960794"/>
    <w:rsid w:val="00960CF1"/>
    <w:rsid w:val="00960E59"/>
    <w:rsid w:val="00962A03"/>
    <w:rsid w:val="00963347"/>
    <w:rsid w:val="00964592"/>
    <w:rsid w:val="00964B64"/>
    <w:rsid w:val="00966EF9"/>
    <w:rsid w:val="009675D2"/>
    <w:rsid w:val="00967892"/>
    <w:rsid w:val="009704C8"/>
    <w:rsid w:val="00971007"/>
    <w:rsid w:val="0097201F"/>
    <w:rsid w:val="0097239A"/>
    <w:rsid w:val="00973DC3"/>
    <w:rsid w:val="0097419C"/>
    <w:rsid w:val="0097471F"/>
    <w:rsid w:val="00975381"/>
    <w:rsid w:val="00975DD3"/>
    <w:rsid w:val="00976820"/>
    <w:rsid w:val="00976A2D"/>
    <w:rsid w:val="00982C37"/>
    <w:rsid w:val="00983996"/>
    <w:rsid w:val="009845B8"/>
    <w:rsid w:val="00984718"/>
    <w:rsid w:val="00984B8D"/>
    <w:rsid w:val="009866C3"/>
    <w:rsid w:val="00986D99"/>
    <w:rsid w:val="009871F1"/>
    <w:rsid w:val="00992C40"/>
    <w:rsid w:val="00992E23"/>
    <w:rsid w:val="0099684A"/>
    <w:rsid w:val="00997C64"/>
    <w:rsid w:val="009A0221"/>
    <w:rsid w:val="009A082D"/>
    <w:rsid w:val="009A0835"/>
    <w:rsid w:val="009A0F57"/>
    <w:rsid w:val="009A1162"/>
    <w:rsid w:val="009A47B4"/>
    <w:rsid w:val="009A4A16"/>
    <w:rsid w:val="009A547C"/>
    <w:rsid w:val="009A68C7"/>
    <w:rsid w:val="009A6DD5"/>
    <w:rsid w:val="009A7D75"/>
    <w:rsid w:val="009B077F"/>
    <w:rsid w:val="009B0E99"/>
    <w:rsid w:val="009B1007"/>
    <w:rsid w:val="009B12B8"/>
    <w:rsid w:val="009B2FEA"/>
    <w:rsid w:val="009B3E08"/>
    <w:rsid w:val="009B4F80"/>
    <w:rsid w:val="009B681A"/>
    <w:rsid w:val="009B7BB2"/>
    <w:rsid w:val="009B7F4C"/>
    <w:rsid w:val="009C011E"/>
    <w:rsid w:val="009C0253"/>
    <w:rsid w:val="009C057C"/>
    <w:rsid w:val="009C0ABB"/>
    <w:rsid w:val="009C0BD8"/>
    <w:rsid w:val="009C0EEB"/>
    <w:rsid w:val="009C26E3"/>
    <w:rsid w:val="009C3830"/>
    <w:rsid w:val="009C4998"/>
    <w:rsid w:val="009C50A3"/>
    <w:rsid w:val="009C5748"/>
    <w:rsid w:val="009C77C9"/>
    <w:rsid w:val="009D113A"/>
    <w:rsid w:val="009D18F9"/>
    <w:rsid w:val="009D2D8B"/>
    <w:rsid w:val="009D39F2"/>
    <w:rsid w:val="009D3FDC"/>
    <w:rsid w:val="009D535F"/>
    <w:rsid w:val="009D6056"/>
    <w:rsid w:val="009D6DE1"/>
    <w:rsid w:val="009D6F42"/>
    <w:rsid w:val="009D716A"/>
    <w:rsid w:val="009E0908"/>
    <w:rsid w:val="009E1384"/>
    <w:rsid w:val="009E16DD"/>
    <w:rsid w:val="009E257B"/>
    <w:rsid w:val="009E33FE"/>
    <w:rsid w:val="009E3D7F"/>
    <w:rsid w:val="009E6A11"/>
    <w:rsid w:val="009E796B"/>
    <w:rsid w:val="009F11BE"/>
    <w:rsid w:val="009F13A0"/>
    <w:rsid w:val="009F1F2B"/>
    <w:rsid w:val="009F2A86"/>
    <w:rsid w:val="009F2B70"/>
    <w:rsid w:val="009F3789"/>
    <w:rsid w:val="009F51F7"/>
    <w:rsid w:val="009F5442"/>
    <w:rsid w:val="009F745C"/>
    <w:rsid w:val="009F786D"/>
    <w:rsid w:val="00A01D1D"/>
    <w:rsid w:val="00A0307F"/>
    <w:rsid w:val="00A033E6"/>
    <w:rsid w:val="00A034AE"/>
    <w:rsid w:val="00A03733"/>
    <w:rsid w:val="00A03768"/>
    <w:rsid w:val="00A03DA5"/>
    <w:rsid w:val="00A04006"/>
    <w:rsid w:val="00A04264"/>
    <w:rsid w:val="00A047FB"/>
    <w:rsid w:val="00A0518A"/>
    <w:rsid w:val="00A059B8"/>
    <w:rsid w:val="00A060E5"/>
    <w:rsid w:val="00A06722"/>
    <w:rsid w:val="00A0753F"/>
    <w:rsid w:val="00A10018"/>
    <w:rsid w:val="00A109B6"/>
    <w:rsid w:val="00A10B75"/>
    <w:rsid w:val="00A12557"/>
    <w:rsid w:val="00A125E6"/>
    <w:rsid w:val="00A13D48"/>
    <w:rsid w:val="00A163AC"/>
    <w:rsid w:val="00A1706C"/>
    <w:rsid w:val="00A170E1"/>
    <w:rsid w:val="00A1D4A1"/>
    <w:rsid w:val="00A204EF"/>
    <w:rsid w:val="00A21788"/>
    <w:rsid w:val="00A21EC4"/>
    <w:rsid w:val="00A22371"/>
    <w:rsid w:val="00A228C6"/>
    <w:rsid w:val="00A22F82"/>
    <w:rsid w:val="00A23FEC"/>
    <w:rsid w:val="00A254EC"/>
    <w:rsid w:val="00A25A49"/>
    <w:rsid w:val="00A26603"/>
    <w:rsid w:val="00A26DDA"/>
    <w:rsid w:val="00A2778D"/>
    <w:rsid w:val="00A302D3"/>
    <w:rsid w:val="00A30AF2"/>
    <w:rsid w:val="00A317DD"/>
    <w:rsid w:val="00A31E23"/>
    <w:rsid w:val="00A322A4"/>
    <w:rsid w:val="00A34A7A"/>
    <w:rsid w:val="00A35761"/>
    <w:rsid w:val="00A35873"/>
    <w:rsid w:val="00A35CB2"/>
    <w:rsid w:val="00A362DE"/>
    <w:rsid w:val="00A37481"/>
    <w:rsid w:val="00A37BCB"/>
    <w:rsid w:val="00A37E1C"/>
    <w:rsid w:val="00A40A5D"/>
    <w:rsid w:val="00A4369B"/>
    <w:rsid w:val="00A44679"/>
    <w:rsid w:val="00A44FD5"/>
    <w:rsid w:val="00A460A0"/>
    <w:rsid w:val="00A467BC"/>
    <w:rsid w:val="00A470CB"/>
    <w:rsid w:val="00A5044E"/>
    <w:rsid w:val="00A50914"/>
    <w:rsid w:val="00A50EBA"/>
    <w:rsid w:val="00A531A1"/>
    <w:rsid w:val="00A53DE7"/>
    <w:rsid w:val="00A612A8"/>
    <w:rsid w:val="00A6144D"/>
    <w:rsid w:val="00A61F3F"/>
    <w:rsid w:val="00A64317"/>
    <w:rsid w:val="00A64D54"/>
    <w:rsid w:val="00A65589"/>
    <w:rsid w:val="00A65BAF"/>
    <w:rsid w:val="00A65D74"/>
    <w:rsid w:val="00A66930"/>
    <w:rsid w:val="00A6766D"/>
    <w:rsid w:val="00A7009A"/>
    <w:rsid w:val="00A702C2"/>
    <w:rsid w:val="00A7220C"/>
    <w:rsid w:val="00A7264E"/>
    <w:rsid w:val="00A74C7C"/>
    <w:rsid w:val="00A76009"/>
    <w:rsid w:val="00A7718E"/>
    <w:rsid w:val="00A81223"/>
    <w:rsid w:val="00A812D7"/>
    <w:rsid w:val="00A81559"/>
    <w:rsid w:val="00A820E3"/>
    <w:rsid w:val="00A836DA"/>
    <w:rsid w:val="00A84562"/>
    <w:rsid w:val="00A85437"/>
    <w:rsid w:val="00A8664C"/>
    <w:rsid w:val="00A8754C"/>
    <w:rsid w:val="00A877C0"/>
    <w:rsid w:val="00A903E6"/>
    <w:rsid w:val="00A923F7"/>
    <w:rsid w:val="00A93091"/>
    <w:rsid w:val="00A94470"/>
    <w:rsid w:val="00A95779"/>
    <w:rsid w:val="00A9682F"/>
    <w:rsid w:val="00A96FE0"/>
    <w:rsid w:val="00A97438"/>
    <w:rsid w:val="00AA0662"/>
    <w:rsid w:val="00AA1211"/>
    <w:rsid w:val="00AA2213"/>
    <w:rsid w:val="00AA30E6"/>
    <w:rsid w:val="00AA458D"/>
    <w:rsid w:val="00AA4EB9"/>
    <w:rsid w:val="00AA6880"/>
    <w:rsid w:val="00AA6ECB"/>
    <w:rsid w:val="00AB124C"/>
    <w:rsid w:val="00AB18DD"/>
    <w:rsid w:val="00AB2116"/>
    <w:rsid w:val="00AB21CA"/>
    <w:rsid w:val="00AB2770"/>
    <w:rsid w:val="00AB4291"/>
    <w:rsid w:val="00AB43AB"/>
    <w:rsid w:val="00AB49E0"/>
    <w:rsid w:val="00AB4E02"/>
    <w:rsid w:val="00AB600B"/>
    <w:rsid w:val="00AB7A6C"/>
    <w:rsid w:val="00AC094C"/>
    <w:rsid w:val="00AC1210"/>
    <w:rsid w:val="00AC21A5"/>
    <w:rsid w:val="00AC5953"/>
    <w:rsid w:val="00AC6A4F"/>
    <w:rsid w:val="00AD1398"/>
    <w:rsid w:val="00AD1A1D"/>
    <w:rsid w:val="00AD256B"/>
    <w:rsid w:val="00AD34A7"/>
    <w:rsid w:val="00AD464A"/>
    <w:rsid w:val="00AD5384"/>
    <w:rsid w:val="00AD700E"/>
    <w:rsid w:val="00AD77BB"/>
    <w:rsid w:val="00AE0C7E"/>
    <w:rsid w:val="00AE0CA8"/>
    <w:rsid w:val="00AE0F5A"/>
    <w:rsid w:val="00AE1542"/>
    <w:rsid w:val="00AE237B"/>
    <w:rsid w:val="00AE2762"/>
    <w:rsid w:val="00AE2799"/>
    <w:rsid w:val="00AE2F4D"/>
    <w:rsid w:val="00AE3BA0"/>
    <w:rsid w:val="00AE3DA4"/>
    <w:rsid w:val="00AE44CF"/>
    <w:rsid w:val="00AE51C4"/>
    <w:rsid w:val="00AE622F"/>
    <w:rsid w:val="00AF0B8B"/>
    <w:rsid w:val="00AF1113"/>
    <w:rsid w:val="00AF1BBC"/>
    <w:rsid w:val="00AF2DFD"/>
    <w:rsid w:val="00AF3003"/>
    <w:rsid w:val="00AF4006"/>
    <w:rsid w:val="00AF75D0"/>
    <w:rsid w:val="00B00544"/>
    <w:rsid w:val="00B04417"/>
    <w:rsid w:val="00B04871"/>
    <w:rsid w:val="00B05271"/>
    <w:rsid w:val="00B05D29"/>
    <w:rsid w:val="00B07383"/>
    <w:rsid w:val="00B1374E"/>
    <w:rsid w:val="00B15C28"/>
    <w:rsid w:val="00B16A02"/>
    <w:rsid w:val="00B25672"/>
    <w:rsid w:val="00B25F7C"/>
    <w:rsid w:val="00B27937"/>
    <w:rsid w:val="00B3088C"/>
    <w:rsid w:val="00B30C67"/>
    <w:rsid w:val="00B31C06"/>
    <w:rsid w:val="00B32A30"/>
    <w:rsid w:val="00B3542E"/>
    <w:rsid w:val="00B36513"/>
    <w:rsid w:val="00B365AC"/>
    <w:rsid w:val="00B3672A"/>
    <w:rsid w:val="00B37A43"/>
    <w:rsid w:val="00B4091E"/>
    <w:rsid w:val="00B4406B"/>
    <w:rsid w:val="00B4484F"/>
    <w:rsid w:val="00B465D5"/>
    <w:rsid w:val="00B5108F"/>
    <w:rsid w:val="00B51A85"/>
    <w:rsid w:val="00B520E2"/>
    <w:rsid w:val="00B53E83"/>
    <w:rsid w:val="00B540BB"/>
    <w:rsid w:val="00B55072"/>
    <w:rsid w:val="00B5541C"/>
    <w:rsid w:val="00B57196"/>
    <w:rsid w:val="00B658B1"/>
    <w:rsid w:val="00B65A92"/>
    <w:rsid w:val="00B66194"/>
    <w:rsid w:val="00B70070"/>
    <w:rsid w:val="00B7074C"/>
    <w:rsid w:val="00B72248"/>
    <w:rsid w:val="00B72402"/>
    <w:rsid w:val="00B72DEC"/>
    <w:rsid w:val="00B7432F"/>
    <w:rsid w:val="00B7556A"/>
    <w:rsid w:val="00B75FD3"/>
    <w:rsid w:val="00B775AB"/>
    <w:rsid w:val="00B77F31"/>
    <w:rsid w:val="00B8168A"/>
    <w:rsid w:val="00B82318"/>
    <w:rsid w:val="00B8246C"/>
    <w:rsid w:val="00B83123"/>
    <w:rsid w:val="00B843D5"/>
    <w:rsid w:val="00B853A5"/>
    <w:rsid w:val="00B8605C"/>
    <w:rsid w:val="00B90050"/>
    <w:rsid w:val="00B91282"/>
    <w:rsid w:val="00B917CF"/>
    <w:rsid w:val="00B91F4B"/>
    <w:rsid w:val="00B927E3"/>
    <w:rsid w:val="00B92885"/>
    <w:rsid w:val="00B932B4"/>
    <w:rsid w:val="00B9513E"/>
    <w:rsid w:val="00B97747"/>
    <w:rsid w:val="00BA05F4"/>
    <w:rsid w:val="00BA10D3"/>
    <w:rsid w:val="00BA166C"/>
    <w:rsid w:val="00BA4C13"/>
    <w:rsid w:val="00BA582F"/>
    <w:rsid w:val="00BA6AD4"/>
    <w:rsid w:val="00BB07CF"/>
    <w:rsid w:val="00BB192E"/>
    <w:rsid w:val="00BB2589"/>
    <w:rsid w:val="00BB2684"/>
    <w:rsid w:val="00BB2FD6"/>
    <w:rsid w:val="00BB32E2"/>
    <w:rsid w:val="00BB45AE"/>
    <w:rsid w:val="00BB47FF"/>
    <w:rsid w:val="00BB4E71"/>
    <w:rsid w:val="00BB4FB3"/>
    <w:rsid w:val="00BB5C54"/>
    <w:rsid w:val="00BB6ACE"/>
    <w:rsid w:val="00BB6B0B"/>
    <w:rsid w:val="00BC041B"/>
    <w:rsid w:val="00BC07E3"/>
    <w:rsid w:val="00BC0B53"/>
    <w:rsid w:val="00BC0CB7"/>
    <w:rsid w:val="00BC0F5F"/>
    <w:rsid w:val="00BC12C7"/>
    <w:rsid w:val="00BC157C"/>
    <w:rsid w:val="00BC2930"/>
    <w:rsid w:val="00BC2D92"/>
    <w:rsid w:val="00BC42B0"/>
    <w:rsid w:val="00BC4F87"/>
    <w:rsid w:val="00BC4FFE"/>
    <w:rsid w:val="00BC566D"/>
    <w:rsid w:val="00BC64DC"/>
    <w:rsid w:val="00BC6A6E"/>
    <w:rsid w:val="00BC6AFB"/>
    <w:rsid w:val="00BC6DE0"/>
    <w:rsid w:val="00BC7C02"/>
    <w:rsid w:val="00BD1209"/>
    <w:rsid w:val="00BD120D"/>
    <w:rsid w:val="00BD4331"/>
    <w:rsid w:val="00BD4E6F"/>
    <w:rsid w:val="00BD5292"/>
    <w:rsid w:val="00BD5421"/>
    <w:rsid w:val="00BD5C08"/>
    <w:rsid w:val="00BE06B7"/>
    <w:rsid w:val="00BE0B56"/>
    <w:rsid w:val="00BE1135"/>
    <w:rsid w:val="00BE21C1"/>
    <w:rsid w:val="00BE2B3B"/>
    <w:rsid w:val="00BE30DC"/>
    <w:rsid w:val="00BE45BD"/>
    <w:rsid w:val="00BE46F4"/>
    <w:rsid w:val="00BE4787"/>
    <w:rsid w:val="00BE6106"/>
    <w:rsid w:val="00BE70A7"/>
    <w:rsid w:val="00BE7326"/>
    <w:rsid w:val="00BE78C4"/>
    <w:rsid w:val="00BF0848"/>
    <w:rsid w:val="00BF2768"/>
    <w:rsid w:val="00BF2D6E"/>
    <w:rsid w:val="00BF300E"/>
    <w:rsid w:val="00BF357F"/>
    <w:rsid w:val="00BF35A5"/>
    <w:rsid w:val="00BF36F5"/>
    <w:rsid w:val="00BF3710"/>
    <w:rsid w:val="00BF4681"/>
    <w:rsid w:val="00BF6080"/>
    <w:rsid w:val="00BF69A3"/>
    <w:rsid w:val="00C01FC7"/>
    <w:rsid w:val="00C02ECD"/>
    <w:rsid w:val="00C03D70"/>
    <w:rsid w:val="00C0442F"/>
    <w:rsid w:val="00C04AD2"/>
    <w:rsid w:val="00C05188"/>
    <w:rsid w:val="00C06021"/>
    <w:rsid w:val="00C0766C"/>
    <w:rsid w:val="00C07DF0"/>
    <w:rsid w:val="00C07FE9"/>
    <w:rsid w:val="00C100F7"/>
    <w:rsid w:val="00C14090"/>
    <w:rsid w:val="00C1794E"/>
    <w:rsid w:val="00C17C39"/>
    <w:rsid w:val="00C20989"/>
    <w:rsid w:val="00C21469"/>
    <w:rsid w:val="00C22033"/>
    <w:rsid w:val="00C22198"/>
    <w:rsid w:val="00C2366A"/>
    <w:rsid w:val="00C24673"/>
    <w:rsid w:val="00C24DC7"/>
    <w:rsid w:val="00C2585E"/>
    <w:rsid w:val="00C25C33"/>
    <w:rsid w:val="00C279B7"/>
    <w:rsid w:val="00C31FC5"/>
    <w:rsid w:val="00C32FCF"/>
    <w:rsid w:val="00C34EA3"/>
    <w:rsid w:val="00C3535B"/>
    <w:rsid w:val="00C36ED8"/>
    <w:rsid w:val="00C37439"/>
    <w:rsid w:val="00C37663"/>
    <w:rsid w:val="00C401BF"/>
    <w:rsid w:val="00C40683"/>
    <w:rsid w:val="00C41659"/>
    <w:rsid w:val="00C41D0C"/>
    <w:rsid w:val="00C437F9"/>
    <w:rsid w:val="00C47613"/>
    <w:rsid w:val="00C47781"/>
    <w:rsid w:val="00C47AE9"/>
    <w:rsid w:val="00C50464"/>
    <w:rsid w:val="00C515B4"/>
    <w:rsid w:val="00C5173A"/>
    <w:rsid w:val="00C54BE7"/>
    <w:rsid w:val="00C55292"/>
    <w:rsid w:val="00C5556B"/>
    <w:rsid w:val="00C5558B"/>
    <w:rsid w:val="00C55599"/>
    <w:rsid w:val="00C5602F"/>
    <w:rsid w:val="00C563AF"/>
    <w:rsid w:val="00C57134"/>
    <w:rsid w:val="00C57C2C"/>
    <w:rsid w:val="00C60C14"/>
    <w:rsid w:val="00C6172A"/>
    <w:rsid w:val="00C61BBF"/>
    <w:rsid w:val="00C623A4"/>
    <w:rsid w:val="00C6267C"/>
    <w:rsid w:val="00C63947"/>
    <w:rsid w:val="00C63949"/>
    <w:rsid w:val="00C63AB8"/>
    <w:rsid w:val="00C64B93"/>
    <w:rsid w:val="00C65356"/>
    <w:rsid w:val="00C65F84"/>
    <w:rsid w:val="00C6652F"/>
    <w:rsid w:val="00C66F51"/>
    <w:rsid w:val="00C7032D"/>
    <w:rsid w:val="00C703D1"/>
    <w:rsid w:val="00C707CA"/>
    <w:rsid w:val="00C7280E"/>
    <w:rsid w:val="00C73D15"/>
    <w:rsid w:val="00C73F61"/>
    <w:rsid w:val="00C74457"/>
    <w:rsid w:val="00C76876"/>
    <w:rsid w:val="00C77239"/>
    <w:rsid w:val="00C80C3B"/>
    <w:rsid w:val="00C81342"/>
    <w:rsid w:val="00C81F2B"/>
    <w:rsid w:val="00C82566"/>
    <w:rsid w:val="00C828AC"/>
    <w:rsid w:val="00C82B93"/>
    <w:rsid w:val="00C83DD9"/>
    <w:rsid w:val="00C849F0"/>
    <w:rsid w:val="00C855D5"/>
    <w:rsid w:val="00C85B46"/>
    <w:rsid w:val="00C87224"/>
    <w:rsid w:val="00C87443"/>
    <w:rsid w:val="00C90240"/>
    <w:rsid w:val="00C92E35"/>
    <w:rsid w:val="00C931AA"/>
    <w:rsid w:val="00C93989"/>
    <w:rsid w:val="00C963B2"/>
    <w:rsid w:val="00C97CEF"/>
    <w:rsid w:val="00C97EE9"/>
    <w:rsid w:val="00CA0066"/>
    <w:rsid w:val="00CA0AFE"/>
    <w:rsid w:val="00CA0CDA"/>
    <w:rsid w:val="00CA0EE9"/>
    <w:rsid w:val="00CA47D3"/>
    <w:rsid w:val="00CA4AC2"/>
    <w:rsid w:val="00CA583B"/>
    <w:rsid w:val="00CA5C84"/>
    <w:rsid w:val="00CA6868"/>
    <w:rsid w:val="00CA77B7"/>
    <w:rsid w:val="00CA7F89"/>
    <w:rsid w:val="00CB16AB"/>
    <w:rsid w:val="00CB1A69"/>
    <w:rsid w:val="00CB364F"/>
    <w:rsid w:val="00CB3C1D"/>
    <w:rsid w:val="00CB43E9"/>
    <w:rsid w:val="00CB4DF7"/>
    <w:rsid w:val="00CB5234"/>
    <w:rsid w:val="00CB52EB"/>
    <w:rsid w:val="00CB53BB"/>
    <w:rsid w:val="00CB58A5"/>
    <w:rsid w:val="00CB5A23"/>
    <w:rsid w:val="00CB5C88"/>
    <w:rsid w:val="00CB6CEE"/>
    <w:rsid w:val="00CB6F71"/>
    <w:rsid w:val="00CB79AE"/>
    <w:rsid w:val="00CC0A94"/>
    <w:rsid w:val="00CC0FE5"/>
    <w:rsid w:val="00CC1ACB"/>
    <w:rsid w:val="00CC283B"/>
    <w:rsid w:val="00CC3399"/>
    <w:rsid w:val="00CC387F"/>
    <w:rsid w:val="00CC3E5A"/>
    <w:rsid w:val="00CC553E"/>
    <w:rsid w:val="00CC5CEA"/>
    <w:rsid w:val="00CC6E04"/>
    <w:rsid w:val="00CC798C"/>
    <w:rsid w:val="00CD00AA"/>
    <w:rsid w:val="00CD0A45"/>
    <w:rsid w:val="00CD131F"/>
    <w:rsid w:val="00CD14AB"/>
    <w:rsid w:val="00CD192B"/>
    <w:rsid w:val="00CD1B51"/>
    <w:rsid w:val="00CD4C70"/>
    <w:rsid w:val="00CD5536"/>
    <w:rsid w:val="00CD59E7"/>
    <w:rsid w:val="00CD5DD5"/>
    <w:rsid w:val="00CD6205"/>
    <w:rsid w:val="00CD659B"/>
    <w:rsid w:val="00CD74DF"/>
    <w:rsid w:val="00CE2895"/>
    <w:rsid w:val="00CE31F3"/>
    <w:rsid w:val="00CE4228"/>
    <w:rsid w:val="00CE502E"/>
    <w:rsid w:val="00CE50E7"/>
    <w:rsid w:val="00CE5F5A"/>
    <w:rsid w:val="00CE661C"/>
    <w:rsid w:val="00CE7FDD"/>
    <w:rsid w:val="00CF0080"/>
    <w:rsid w:val="00CF38FB"/>
    <w:rsid w:val="00CF3D1C"/>
    <w:rsid w:val="00CF4004"/>
    <w:rsid w:val="00CF60DA"/>
    <w:rsid w:val="00CF6F74"/>
    <w:rsid w:val="00CF72C2"/>
    <w:rsid w:val="00CF7676"/>
    <w:rsid w:val="00CF78B2"/>
    <w:rsid w:val="00D01949"/>
    <w:rsid w:val="00D0254C"/>
    <w:rsid w:val="00D02922"/>
    <w:rsid w:val="00D03DD0"/>
    <w:rsid w:val="00D046BF"/>
    <w:rsid w:val="00D049B2"/>
    <w:rsid w:val="00D04BE9"/>
    <w:rsid w:val="00D05F42"/>
    <w:rsid w:val="00D0637B"/>
    <w:rsid w:val="00D06383"/>
    <w:rsid w:val="00D06BE6"/>
    <w:rsid w:val="00D07229"/>
    <w:rsid w:val="00D12EE3"/>
    <w:rsid w:val="00D1496C"/>
    <w:rsid w:val="00D14CEB"/>
    <w:rsid w:val="00D15EEC"/>
    <w:rsid w:val="00D16619"/>
    <w:rsid w:val="00D167B8"/>
    <w:rsid w:val="00D168D8"/>
    <w:rsid w:val="00D16C36"/>
    <w:rsid w:val="00D1719A"/>
    <w:rsid w:val="00D208A4"/>
    <w:rsid w:val="00D2148A"/>
    <w:rsid w:val="00D2255A"/>
    <w:rsid w:val="00D22805"/>
    <w:rsid w:val="00D228F7"/>
    <w:rsid w:val="00D232E5"/>
    <w:rsid w:val="00D2555F"/>
    <w:rsid w:val="00D2574B"/>
    <w:rsid w:val="00D269A4"/>
    <w:rsid w:val="00D27808"/>
    <w:rsid w:val="00D27D9C"/>
    <w:rsid w:val="00D27F76"/>
    <w:rsid w:val="00D300E6"/>
    <w:rsid w:val="00D31E8B"/>
    <w:rsid w:val="00D32FD0"/>
    <w:rsid w:val="00D33368"/>
    <w:rsid w:val="00D3530F"/>
    <w:rsid w:val="00D3566D"/>
    <w:rsid w:val="00D404FD"/>
    <w:rsid w:val="00D40C98"/>
    <w:rsid w:val="00D426E3"/>
    <w:rsid w:val="00D446C6"/>
    <w:rsid w:val="00D45B3B"/>
    <w:rsid w:val="00D45FF8"/>
    <w:rsid w:val="00D461CF"/>
    <w:rsid w:val="00D4693A"/>
    <w:rsid w:val="00D478B3"/>
    <w:rsid w:val="00D50393"/>
    <w:rsid w:val="00D527A2"/>
    <w:rsid w:val="00D537A2"/>
    <w:rsid w:val="00D53A8C"/>
    <w:rsid w:val="00D53C8D"/>
    <w:rsid w:val="00D54060"/>
    <w:rsid w:val="00D55050"/>
    <w:rsid w:val="00D55B5C"/>
    <w:rsid w:val="00D55F4E"/>
    <w:rsid w:val="00D56AB3"/>
    <w:rsid w:val="00D56DFA"/>
    <w:rsid w:val="00D5718F"/>
    <w:rsid w:val="00D578FF"/>
    <w:rsid w:val="00D57CD5"/>
    <w:rsid w:val="00D60D6F"/>
    <w:rsid w:val="00D60ED4"/>
    <w:rsid w:val="00D61B0C"/>
    <w:rsid w:val="00D61BC6"/>
    <w:rsid w:val="00D628DB"/>
    <w:rsid w:val="00D63122"/>
    <w:rsid w:val="00D638CD"/>
    <w:rsid w:val="00D64631"/>
    <w:rsid w:val="00D64770"/>
    <w:rsid w:val="00D64A7B"/>
    <w:rsid w:val="00D64E9D"/>
    <w:rsid w:val="00D653D7"/>
    <w:rsid w:val="00D65CC6"/>
    <w:rsid w:val="00D664BE"/>
    <w:rsid w:val="00D6790C"/>
    <w:rsid w:val="00D72504"/>
    <w:rsid w:val="00D73618"/>
    <w:rsid w:val="00D73C0D"/>
    <w:rsid w:val="00D744FC"/>
    <w:rsid w:val="00D751D0"/>
    <w:rsid w:val="00D75EC1"/>
    <w:rsid w:val="00D764F9"/>
    <w:rsid w:val="00D7682D"/>
    <w:rsid w:val="00D81147"/>
    <w:rsid w:val="00D81270"/>
    <w:rsid w:val="00D84DDA"/>
    <w:rsid w:val="00D851B5"/>
    <w:rsid w:val="00D862DE"/>
    <w:rsid w:val="00D86453"/>
    <w:rsid w:val="00D86699"/>
    <w:rsid w:val="00D878D7"/>
    <w:rsid w:val="00D91455"/>
    <w:rsid w:val="00D9160E"/>
    <w:rsid w:val="00D9280E"/>
    <w:rsid w:val="00D92F9C"/>
    <w:rsid w:val="00D9309F"/>
    <w:rsid w:val="00D93314"/>
    <w:rsid w:val="00D93D92"/>
    <w:rsid w:val="00D94A08"/>
    <w:rsid w:val="00D9661D"/>
    <w:rsid w:val="00DA059D"/>
    <w:rsid w:val="00DA10E3"/>
    <w:rsid w:val="00DA1123"/>
    <w:rsid w:val="00DA17C4"/>
    <w:rsid w:val="00DA22CD"/>
    <w:rsid w:val="00DA234E"/>
    <w:rsid w:val="00DA3C9E"/>
    <w:rsid w:val="00DA3FED"/>
    <w:rsid w:val="00DA57D0"/>
    <w:rsid w:val="00DA5D92"/>
    <w:rsid w:val="00DA614B"/>
    <w:rsid w:val="00DB1055"/>
    <w:rsid w:val="00DB1C21"/>
    <w:rsid w:val="00DB4C47"/>
    <w:rsid w:val="00DB58D4"/>
    <w:rsid w:val="00DB5C40"/>
    <w:rsid w:val="00DB5D4D"/>
    <w:rsid w:val="00DB6475"/>
    <w:rsid w:val="00DB6D50"/>
    <w:rsid w:val="00DC0AAC"/>
    <w:rsid w:val="00DC0C7C"/>
    <w:rsid w:val="00DC1339"/>
    <w:rsid w:val="00DC19FB"/>
    <w:rsid w:val="00DC1DAB"/>
    <w:rsid w:val="00DC4078"/>
    <w:rsid w:val="00DC4CA6"/>
    <w:rsid w:val="00DC53E8"/>
    <w:rsid w:val="00DC553E"/>
    <w:rsid w:val="00DC59DA"/>
    <w:rsid w:val="00DC63C3"/>
    <w:rsid w:val="00DC70FB"/>
    <w:rsid w:val="00DCDC46"/>
    <w:rsid w:val="00DD0502"/>
    <w:rsid w:val="00DD3165"/>
    <w:rsid w:val="00DD4DC8"/>
    <w:rsid w:val="00DD52C2"/>
    <w:rsid w:val="00DD6425"/>
    <w:rsid w:val="00DD7CBD"/>
    <w:rsid w:val="00DE010C"/>
    <w:rsid w:val="00DE461D"/>
    <w:rsid w:val="00DE5E71"/>
    <w:rsid w:val="00DE61D3"/>
    <w:rsid w:val="00DE6CA9"/>
    <w:rsid w:val="00DF15B9"/>
    <w:rsid w:val="00DF35A7"/>
    <w:rsid w:val="00DF72AF"/>
    <w:rsid w:val="00DF73B7"/>
    <w:rsid w:val="00E01C23"/>
    <w:rsid w:val="00E02305"/>
    <w:rsid w:val="00E03067"/>
    <w:rsid w:val="00E031E1"/>
    <w:rsid w:val="00E04E20"/>
    <w:rsid w:val="00E05C3C"/>
    <w:rsid w:val="00E05FD1"/>
    <w:rsid w:val="00E06C67"/>
    <w:rsid w:val="00E07B5D"/>
    <w:rsid w:val="00E0D2D8"/>
    <w:rsid w:val="00E1071A"/>
    <w:rsid w:val="00E10A8E"/>
    <w:rsid w:val="00E10DFC"/>
    <w:rsid w:val="00E11075"/>
    <w:rsid w:val="00E111FA"/>
    <w:rsid w:val="00E112CF"/>
    <w:rsid w:val="00E1222F"/>
    <w:rsid w:val="00E12245"/>
    <w:rsid w:val="00E1255C"/>
    <w:rsid w:val="00E12845"/>
    <w:rsid w:val="00E14519"/>
    <w:rsid w:val="00E1555E"/>
    <w:rsid w:val="00E1634D"/>
    <w:rsid w:val="00E204CE"/>
    <w:rsid w:val="00E20B8D"/>
    <w:rsid w:val="00E215FD"/>
    <w:rsid w:val="00E21D75"/>
    <w:rsid w:val="00E21DC0"/>
    <w:rsid w:val="00E22307"/>
    <w:rsid w:val="00E22DFB"/>
    <w:rsid w:val="00E25E0C"/>
    <w:rsid w:val="00E26BA5"/>
    <w:rsid w:val="00E30BE9"/>
    <w:rsid w:val="00E31AF7"/>
    <w:rsid w:val="00E33920"/>
    <w:rsid w:val="00E34A5B"/>
    <w:rsid w:val="00E35C46"/>
    <w:rsid w:val="00E3631D"/>
    <w:rsid w:val="00E37DA3"/>
    <w:rsid w:val="00E37DFB"/>
    <w:rsid w:val="00E4360A"/>
    <w:rsid w:val="00E44228"/>
    <w:rsid w:val="00E44A1F"/>
    <w:rsid w:val="00E44C80"/>
    <w:rsid w:val="00E45FAA"/>
    <w:rsid w:val="00E4771B"/>
    <w:rsid w:val="00E52094"/>
    <w:rsid w:val="00E5213B"/>
    <w:rsid w:val="00E52C69"/>
    <w:rsid w:val="00E5388E"/>
    <w:rsid w:val="00E55299"/>
    <w:rsid w:val="00E57E55"/>
    <w:rsid w:val="00E6007A"/>
    <w:rsid w:val="00E6016B"/>
    <w:rsid w:val="00E60526"/>
    <w:rsid w:val="00E60705"/>
    <w:rsid w:val="00E62FED"/>
    <w:rsid w:val="00E63A71"/>
    <w:rsid w:val="00E64650"/>
    <w:rsid w:val="00E655F3"/>
    <w:rsid w:val="00E65C14"/>
    <w:rsid w:val="00E66187"/>
    <w:rsid w:val="00E66308"/>
    <w:rsid w:val="00E66F8C"/>
    <w:rsid w:val="00E70907"/>
    <w:rsid w:val="00E72B90"/>
    <w:rsid w:val="00E73941"/>
    <w:rsid w:val="00E74077"/>
    <w:rsid w:val="00E74463"/>
    <w:rsid w:val="00E759AF"/>
    <w:rsid w:val="00E75C0E"/>
    <w:rsid w:val="00E75CEF"/>
    <w:rsid w:val="00E75D24"/>
    <w:rsid w:val="00E766D5"/>
    <w:rsid w:val="00E77320"/>
    <w:rsid w:val="00E813CB"/>
    <w:rsid w:val="00E841C4"/>
    <w:rsid w:val="00E84ECA"/>
    <w:rsid w:val="00E857F4"/>
    <w:rsid w:val="00E90321"/>
    <w:rsid w:val="00E90BA8"/>
    <w:rsid w:val="00E91143"/>
    <w:rsid w:val="00E91192"/>
    <w:rsid w:val="00E91710"/>
    <w:rsid w:val="00E91C53"/>
    <w:rsid w:val="00E9287E"/>
    <w:rsid w:val="00E93BF9"/>
    <w:rsid w:val="00E94ACD"/>
    <w:rsid w:val="00E94B94"/>
    <w:rsid w:val="00E95D11"/>
    <w:rsid w:val="00E96208"/>
    <w:rsid w:val="00E96FE1"/>
    <w:rsid w:val="00EA2914"/>
    <w:rsid w:val="00EA3BB6"/>
    <w:rsid w:val="00EA6821"/>
    <w:rsid w:val="00EA6E59"/>
    <w:rsid w:val="00EA7289"/>
    <w:rsid w:val="00EA72CD"/>
    <w:rsid w:val="00EB0FB8"/>
    <w:rsid w:val="00EB103C"/>
    <w:rsid w:val="00EB19DC"/>
    <w:rsid w:val="00EB1D7F"/>
    <w:rsid w:val="00EB2E6C"/>
    <w:rsid w:val="00EB3318"/>
    <w:rsid w:val="00EB3F95"/>
    <w:rsid w:val="00EB4493"/>
    <w:rsid w:val="00EB474C"/>
    <w:rsid w:val="00EB4814"/>
    <w:rsid w:val="00EB483F"/>
    <w:rsid w:val="00EB5818"/>
    <w:rsid w:val="00EB6A0C"/>
    <w:rsid w:val="00EB6BF3"/>
    <w:rsid w:val="00EB7890"/>
    <w:rsid w:val="00EC00EC"/>
    <w:rsid w:val="00EC0905"/>
    <w:rsid w:val="00EC1250"/>
    <w:rsid w:val="00EC138C"/>
    <w:rsid w:val="00EC1766"/>
    <w:rsid w:val="00EC1E74"/>
    <w:rsid w:val="00EC25DB"/>
    <w:rsid w:val="00EC36F9"/>
    <w:rsid w:val="00EC3A42"/>
    <w:rsid w:val="00EC3D8F"/>
    <w:rsid w:val="00EC531B"/>
    <w:rsid w:val="00EC5326"/>
    <w:rsid w:val="00EC5417"/>
    <w:rsid w:val="00EC54B1"/>
    <w:rsid w:val="00EC56FA"/>
    <w:rsid w:val="00EC5D27"/>
    <w:rsid w:val="00EC7C5E"/>
    <w:rsid w:val="00ED07F8"/>
    <w:rsid w:val="00ED0B9B"/>
    <w:rsid w:val="00ED2553"/>
    <w:rsid w:val="00ED2889"/>
    <w:rsid w:val="00ED5886"/>
    <w:rsid w:val="00ED6516"/>
    <w:rsid w:val="00ED6CF5"/>
    <w:rsid w:val="00ED7A54"/>
    <w:rsid w:val="00ED7BA6"/>
    <w:rsid w:val="00EE027A"/>
    <w:rsid w:val="00EE055D"/>
    <w:rsid w:val="00EE1745"/>
    <w:rsid w:val="00EE19EB"/>
    <w:rsid w:val="00EE1A81"/>
    <w:rsid w:val="00EE2440"/>
    <w:rsid w:val="00EE25D1"/>
    <w:rsid w:val="00EE3976"/>
    <w:rsid w:val="00EE3F05"/>
    <w:rsid w:val="00EE4C4C"/>
    <w:rsid w:val="00EE5697"/>
    <w:rsid w:val="00EE7DCD"/>
    <w:rsid w:val="00EF13F1"/>
    <w:rsid w:val="00EF18B0"/>
    <w:rsid w:val="00EF2F3C"/>
    <w:rsid w:val="00EF3331"/>
    <w:rsid w:val="00EF3EDA"/>
    <w:rsid w:val="00EF4BA5"/>
    <w:rsid w:val="00EF4D72"/>
    <w:rsid w:val="00EF5322"/>
    <w:rsid w:val="00EF5B7D"/>
    <w:rsid w:val="00F0288D"/>
    <w:rsid w:val="00F039F3"/>
    <w:rsid w:val="00F04942"/>
    <w:rsid w:val="00F06031"/>
    <w:rsid w:val="00F0624E"/>
    <w:rsid w:val="00F06CF7"/>
    <w:rsid w:val="00F06E58"/>
    <w:rsid w:val="00F110A9"/>
    <w:rsid w:val="00F114DB"/>
    <w:rsid w:val="00F11F13"/>
    <w:rsid w:val="00F136E6"/>
    <w:rsid w:val="00F13F4B"/>
    <w:rsid w:val="00F14C1B"/>
    <w:rsid w:val="00F150EA"/>
    <w:rsid w:val="00F157B4"/>
    <w:rsid w:val="00F15B04"/>
    <w:rsid w:val="00F170F9"/>
    <w:rsid w:val="00F22D0E"/>
    <w:rsid w:val="00F22FBC"/>
    <w:rsid w:val="00F2374C"/>
    <w:rsid w:val="00F23FDE"/>
    <w:rsid w:val="00F2434A"/>
    <w:rsid w:val="00F24AAB"/>
    <w:rsid w:val="00F2658E"/>
    <w:rsid w:val="00F26B8A"/>
    <w:rsid w:val="00F27C31"/>
    <w:rsid w:val="00F30762"/>
    <w:rsid w:val="00F318B9"/>
    <w:rsid w:val="00F31F78"/>
    <w:rsid w:val="00F3271E"/>
    <w:rsid w:val="00F33CCA"/>
    <w:rsid w:val="00F34411"/>
    <w:rsid w:val="00F36055"/>
    <w:rsid w:val="00F37184"/>
    <w:rsid w:val="00F372FF"/>
    <w:rsid w:val="00F40240"/>
    <w:rsid w:val="00F402D3"/>
    <w:rsid w:val="00F42968"/>
    <w:rsid w:val="00F43926"/>
    <w:rsid w:val="00F45889"/>
    <w:rsid w:val="00F45901"/>
    <w:rsid w:val="00F46AAE"/>
    <w:rsid w:val="00F46F5B"/>
    <w:rsid w:val="00F476AF"/>
    <w:rsid w:val="00F50544"/>
    <w:rsid w:val="00F50631"/>
    <w:rsid w:val="00F50F9A"/>
    <w:rsid w:val="00F5115E"/>
    <w:rsid w:val="00F51C03"/>
    <w:rsid w:val="00F51CF1"/>
    <w:rsid w:val="00F5251B"/>
    <w:rsid w:val="00F53E07"/>
    <w:rsid w:val="00F54846"/>
    <w:rsid w:val="00F55622"/>
    <w:rsid w:val="00F55847"/>
    <w:rsid w:val="00F55BA3"/>
    <w:rsid w:val="00F560E3"/>
    <w:rsid w:val="00F577C8"/>
    <w:rsid w:val="00F57878"/>
    <w:rsid w:val="00F60A77"/>
    <w:rsid w:val="00F61AFA"/>
    <w:rsid w:val="00F63499"/>
    <w:rsid w:val="00F64B24"/>
    <w:rsid w:val="00F64B35"/>
    <w:rsid w:val="00F65A9F"/>
    <w:rsid w:val="00F65C7E"/>
    <w:rsid w:val="00F67115"/>
    <w:rsid w:val="00F70431"/>
    <w:rsid w:val="00F7212A"/>
    <w:rsid w:val="00F723F0"/>
    <w:rsid w:val="00F7344C"/>
    <w:rsid w:val="00F752DB"/>
    <w:rsid w:val="00F754EA"/>
    <w:rsid w:val="00F75794"/>
    <w:rsid w:val="00F75E68"/>
    <w:rsid w:val="00F76C0C"/>
    <w:rsid w:val="00F76EAA"/>
    <w:rsid w:val="00F77EB8"/>
    <w:rsid w:val="00F80536"/>
    <w:rsid w:val="00F809F2"/>
    <w:rsid w:val="00F80AB1"/>
    <w:rsid w:val="00F8397B"/>
    <w:rsid w:val="00F85543"/>
    <w:rsid w:val="00F92410"/>
    <w:rsid w:val="00F9396D"/>
    <w:rsid w:val="00F93EE2"/>
    <w:rsid w:val="00F95BA3"/>
    <w:rsid w:val="00FA053E"/>
    <w:rsid w:val="00FA067A"/>
    <w:rsid w:val="00FA0AC2"/>
    <w:rsid w:val="00FA0E26"/>
    <w:rsid w:val="00FA1778"/>
    <w:rsid w:val="00FA1ED0"/>
    <w:rsid w:val="00FA2023"/>
    <w:rsid w:val="00FA2381"/>
    <w:rsid w:val="00FA24D4"/>
    <w:rsid w:val="00FA3450"/>
    <w:rsid w:val="00FA43D9"/>
    <w:rsid w:val="00FA5D82"/>
    <w:rsid w:val="00FA5F41"/>
    <w:rsid w:val="00FA65C8"/>
    <w:rsid w:val="00FA6DC6"/>
    <w:rsid w:val="00FA6DE1"/>
    <w:rsid w:val="00FA7B76"/>
    <w:rsid w:val="00FB019B"/>
    <w:rsid w:val="00FB0D6E"/>
    <w:rsid w:val="00FB1989"/>
    <w:rsid w:val="00FB1F8A"/>
    <w:rsid w:val="00FB2C23"/>
    <w:rsid w:val="00FB43C8"/>
    <w:rsid w:val="00FB5493"/>
    <w:rsid w:val="00FB66CE"/>
    <w:rsid w:val="00FB762E"/>
    <w:rsid w:val="00FB7C51"/>
    <w:rsid w:val="00FC31A1"/>
    <w:rsid w:val="00FC3388"/>
    <w:rsid w:val="00FC377D"/>
    <w:rsid w:val="00FC3AE6"/>
    <w:rsid w:val="00FC41CF"/>
    <w:rsid w:val="00FC47A4"/>
    <w:rsid w:val="00FC50A7"/>
    <w:rsid w:val="00FC54E3"/>
    <w:rsid w:val="00FC566F"/>
    <w:rsid w:val="00FC5997"/>
    <w:rsid w:val="00FC6AA0"/>
    <w:rsid w:val="00FC6B77"/>
    <w:rsid w:val="00FC6E77"/>
    <w:rsid w:val="00FC7BD1"/>
    <w:rsid w:val="00FD263B"/>
    <w:rsid w:val="00FD2C7D"/>
    <w:rsid w:val="00FD3CC5"/>
    <w:rsid w:val="00FD4132"/>
    <w:rsid w:val="00FD4772"/>
    <w:rsid w:val="00FD6051"/>
    <w:rsid w:val="00FE0BD6"/>
    <w:rsid w:val="00FE0D84"/>
    <w:rsid w:val="00FE1A71"/>
    <w:rsid w:val="00FE24B9"/>
    <w:rsid w:val="00FE2659"/>
    <w:rsid w:val="00FE2C13"/>
    <w:rsid w:val="00FE4665"/>
    <w:rsid w:val="00FE5C70"/>
    <w:rsid w:val="00FF116B"/>
    <w:rsid w:val="00FF3585"/>
    <w:rsid w:val="00FF3897"/>
    <w:rsid w:val="00FF3C4C"/>
    <w:rsid w:val="00FF4606"/>
    <w:rsid w:val="00FF47AC"/>
    <w:rsid w:val="00FF48EC"/>
    <w:rsid w:val="00FF4DA6"/>
    <w:rsid w:val="00FF55A5"/>
    <w:rsid w:val="00FF618C"/>
    <w:rsid w:val="00FF65DA"/>
    <w:rsid w:val="00FF6B11"/>
    <w:rsid w:val="01330BFC"/>
    <w:rsid w:val="013877E9"/>
    <w:rsid w:val="0139251A"/>
    <w:rsid w:val="013B8198"/>
    <w:rsid w:val="01796ED1"/>
    <w:rsid w:val="018D840A"/>
    <w:rsid w:val="0194E838"/>
    <w:rsid w:val="019BA5A5"/>
    <w:rsid w:val="01C430B3"/>
    <w:rsid w:val="01D3AF00"/>
    <w:rsid w:val="01E795E8"/>
    <w:rsid w:val="01ECA549"/>
    <w:rsid w:val="020A703A"/>
    <w:rsid w:val="020F50BD"/>
    <w:rsid w:val="022970A0"/>
    <w:rsid w:val="022D2705"/>
    <w:rsid w:val="02303C26"/>
    <w:rsid w:val="024C79DA"/>
    <w:rsid w:val="024DB9EB"/>
    <w:rsid w:val="02543E94"/>
    <w:rsid w:val="029EAEB7"/>
    <w:rsid w:val="02B7B751"/>
    <w:rsid w:val="02E58A42"/>
    <w:rsid w:val="02ECDD8F"/>
    <w:rsid w:val="03250AB7"/>
    <w:rsid w:val="0329B94C"/>
    <w:rsid w:val="033281CA"/>
    <w:rsid w:val="0332F55F"/>
    <w:rsid w:val="0335064A"/>
    <w:rsid w:val="0336B6F5"/>
    <w:rsid w:val="033DF3E4"/>
    <w:rsid w:val="03679F34"/>
    <w:rsid w:val="036B3767"/>
    <w:rsid w:val="038AFE05"/>
    <w:rsid w:val="039BDFDE"/>
    <w:rsid w:val="03AFE68D"/>
    <w:rsid w:val="03C3701D"/>
    <w:rsid w:val="03F36360"/>
    <w:rsid w:val="0403C976"/>
    <w:rsid w:val="04311FE9"/>
    <w:rsid w:val="044A3B0C"/>
    <w:rsid w:val="045EFF5E"/>
    <w:rsid w:val="047FA5E1"/>
    <w:rsid w:val="0481333F"/>
    <w:rsid w:val="04817DBC"/>
    <w:rsid w:val="0482C0D2"/>
    <w:rsid w:val="04AC25A4"/>
    <w:rsid w:val="04B4CB2A"/>
    <w:rsid w:val="04B7CDB1"/>
    <w:rsid w:val="0578A103"/>
    <w:rsid w:val="059FF869"/>
    <w:rsid w:val="05C88BE5"/>
    <w:rsid w:val="05E0AB5D"/>
    <w:rsid w:val="05E6B84D"/>
    <w:rsid w:val="05F2EE7A"/>
    <w:rsid w:val="06045B9E"/>
    <w:rsid w:val="06235407"/>
    <w:rsid w:val="0653DB0E"/>
    <w:rsid w:val="06634CB7"/>
    <w:rsid w:val="06825E60"/>
    <w:rsid w:val="068EF6C4"/>
    <w:rsid w:val="06B3C914"/>
    <w:rsid w:val="06C2E493"/>
    <w:rsid w:val="06E7D26A"/>
    <w:rsid w:val="06F3F851"/>
    <w:rsid w:val="070FE904"/>
    <w:rsid w:val="0718E414"/>
    <w:rsid w:val="073EAA79"/>
    <w:rsid w:val="074749C4"/>
    <w:rsid w:val="07671808"/>
    <w:rsid w:val="0785DE4F"/>
    <w:rsid w:val="07AE55D3"/>
    <w:rsid w:val="07AF5FA6"/>
    <w:rsid w:val="07CCD55E"/>
    <w:rsid w:val="07D3A4CC"/>
    <w:rsid w:val="07E2938C"/>
    <w:rsid w:val="07F803FB"/>
    <w:rsid w:val="0805A81D"/>
    <w:rsid w:val="081B8DB3"/>
    <w:rsid w:val="08358191"/>
    <w:rsid w:val="0845508F"/>
    <w:rsid w:val="08882AF0"/>
    <w:rsid w:val="08959C38"/>
    <w:rsid w:val="08A74FC7"/>
    <w:rsid w:val="08C35E74"/>
    <w:rsid w:val="08C461EB"/>
    <w:rsid w:val="08DC7AC8"/>
    <w:rsid w:val="08E5278C"/>
    <w:rsid w:val="08EADD7B"/>
    <w:rsid w:val="08EE14AD"/>
    <w:rsid w:val="08F1CF74"/>
    <w:rsid w:val="08F6ECD9"/>
    <w:rsid w:val="092AAAD0"/>
    <w:rsid w:val="09449512"/>
    <w:rsid w:val="0957FF96"/>
    <w:rsid w:val="0975FE36"/>
    <w:rsid w:val="097B8261"/>
    <w:rsid w:val="09A2DDBC"/>
    <w:rsid w:val="09BF46FD"/>
    <w:rsid w:val="09DB24C5"/>
    <w:rsid w:val="09E4F19C"/>
    <w:rsid w:val="09F92927"/>
    <w:rsid w:val="0A2A821B"/>
    <w:rsid w:val="0A32FC9E"/>
    <w:rsid w:val="0A358A20"/>
    <w:rsid w:val="0A46133C"/>
    <w:rsid w:val="0A5D1AAC"/>
    <w:rsid w:val="0A7778A0"/>
    <w:rsid w:val="0A81187A"/>
    <w:rsid w:val="0A881D55"/>
    <w:rsid w:val="0A8ACC0F"/>
    <w:rsid w:val="0AA57399"/>
    <w:rsid w:val="0AA893BE"/>
    <w:rsid w:val="0ACEE42F"/>
    <w:rsid w:val="0ADD456B"/>
    <w:rsid w:val="0AED7D5D"/>
    <w:rsid w:val="0AF78538"/>
    <w:rsid w:val="0B1F413B"/>
    <w:rsid w:val="0B208DF7"/>
    <w:rsid w:val="0B620137"/>
    <w:rsid w:val="0B7E882E"/>
    <w:rsid w:val="0B894278"/>
    <w:rsid w:val="0BA8B6DD"/>
    <w:rsid w:val="0BAE19A6"/>
    <w:rsid w:val="0BD40C8C"/>
    <w:rsid w:val="0C18DF48"/>
    <w:rsid w:val="0C301CD2"/>
    <w:rsid w:val="0C362779"/>
    <w:rsid w:val="0C38A546"/>
    <w:rsid w:val="0C5BF2C2"/>
    <w:rsid w:val="0C5CB443"/>
    <w:rsid w:val="0C6B8852"/>
    <w:rsid w:val="0C7A3616"/>
    <w:rsid w:val="0C917B07"/>
    <w:rsid w:val="0CB6A183"/>
    <w:rsid w:val="0CBB1AEE"/>
    <w:rsid w:val="0CC69A9D"/>
    <w:rsid w:val="0CCF94EF"/>
    <w:rsid w:val="0CDA8242"/>
    <w:rsid w:val="0CF0C811"/>
    <w:rsid w:val="0D03EE93"/>
    <w:rsid w:val="0D26382D"/>
    <w:rsid w:val="0D32A887"/>
    <w:rsid w:val="0D398674"/>
    <w:rsid w:val="0D44BF94"/>
    <w:rsid w:val="0D45BE3B"/>
    <w:rsid w:val="0D5784C6"/>
    <w:rsid w:val="0D5F8D7E"/>
    <w:rsid w:val="0D6583FD"/>
    <w:rsid w:val="0D71F51B"/>
    <w:rsid w:val="0D933CA1"/>
    <w:rsid w:val="0DAFF125"/>
    <w:rsid w:val="0DD3397A"/>
    <w:rsid w:val="0DF095B4"/>
    <w:rsid w:val="0DF257C7"/>
    <w:rsid w:val="0E263988"/>
    <w:rsid w:val="0E2ABFC0"/>
    <w:rsid w:val="0E54A38D"/>
    <w:rsid w:val="0E629C63"/>
    <w:rsid w:val="0EAA6E38"/>
    <w:rsid w:val="0EEA763E"/>
    <w:rsid w:val="0F05294E"/>
    <w:rsid w:val="0F0777CE"/>
    <w:rsid w:val="0F33185F"/>
    <w:rsid w:val="0F4A4FD3"/>
    <w:rsid w:val="0F6B2864"/>
    <w:rsid w:val="0F6DB351"/>
    <w:rsid w:val="0F955B50"/>
    <w:rsid w:val="0FADE49A"/>
    <w:rsid w:val="0FCA9DD7"/>
    <w:rsid w:val="0FCBD138"/>
    <w:rsid w:val="0FDA3411"/>
    <w:rsid w:val="0FFB5FDF"/>
    <w:rsid w:val="10103B43"/>
    <w:rsid w:val="1018AD43"/>
    <w:rsid w:val="1032F2B7"/>
    <w:rsid w:val="103B9C10"/>
    <w:rsid w:val="104EDBF7"/>
    <w:rsid w:val="1080337D"/>
    <w:rsid w:val="108D1879"/>
    <w:rsid w:val="10984D46"/>
    <w:rsid w:val="109A36AB"/>
    <w:rsid w:val="10A2C347"/>
    <w:rsid w:val="10A67AE1"/>
    <w:rsid w:val="10C2CF4B"/>
    <w:rsid w:val="10CB40C5"/>
    <w:rsid w:val="10E36A36"/>
    <w:rsid w:val="1186ED23"/>
    <w:rsid w:val="11B0E1AB"/>
    <w:rsid w:val="11B28675"/>
    <w:rsid w:val="11BF0D17"/>
    <w:rsid w:val="11C66DF4"/>
    <w:rsid w:val="11EF7E15"/>
    <w:rsid w:val="122E33C9"/>
    <w:rsid w:val="123F777D"/>
    <w:rsid w:val="125C5E13"/>
    <w:rsid w:val="126D621B"/>
    <w:rsid w:val="127506BE"/>
    <w:rsid w:val="127FB537"/>
    <w:rsid w:val="1292C148"/>
    <w:rsid w:val="12A1301A"/>
    <w:rsid w:val="12B64337"/>
    <w:rsid w:val="12D008DA"/>
    <w:rsid w:val="1310A81F"/>
    <w:rsid w:val="1319EC5D"/>
    <w:rsid w:val="1320C260"/>
    <w:rsid w:val="13262B5E"/>
    <w:rsid w:val="13412372"/>
    <w:rsid w:val="13430C9E"/>
    <w:rsid w:val="136E5274"/>
    <w:rsid w:val="137F5542"/>
    <w:rsid w:val="13D2389F"/>
    <w:rsid w:val="13E47078"/>
    <w:rsid w:val="14035C58"/>
    <w:rsid w:val="14048CA8"/>
    <w:rsid w:val="14433077"/>
    <w:rsid w:val="145D67BB"/>
    <w:rsid w:val="146A53DD"/>
    <w:rsid w:val="147AED74"/>
    <w:rsid w:val="147B6711"/>
    <w:rsid w:val="14B63324"/>
    <w:rsid w:val="14B92C86"/>
    <w:rsid w:val="14BA0C3D"/>
    <w:rsid w:val="14C0C63E"/>
    <w:rsid w:val="14C38881"/>
    <w:rsid w:val="14C81282"/>
    <w:rsid w:val="14DD0418"/>
    <w:rsid w:val="14FADFAB"/>
    <w:rsid w:val="15068E36"/>
    <w:rsid w:val="151F2985"/>
    <w:rsid w:val="1555AF05"/>
    <w:rsid w:val="1558A6BE"/>
    <w:rsid w:val="1580B81C"/>
    <w:rsid w:val="158A649E"/>
    <w:rsid w:val="15B49390"/>
    <w:rsid w:val="15C3CCCB"/>
    <w:rsid w:val="15C617E1"/>
    <w:rsid w:val="15DBDE27"/>
    <w:rsid w:val="15E0FA15"/>
    <w:rsid w:val="15E2323F"/>
    <w:rsid w:val="160DDE00"/>
    <w:rsid w:val="1629CC8B"/>
    <w:rsid w:val="163D4075"/>
    <w:rsid w:val="166230A4"/>
    <w:rsid w:val="1667D5C0"/>
    <w:rsid w:val="16718477"/>
    <w:rsid w:val="16A1B6B2"/>
    <w:rsid w:val="16BF0BB8"/>
    <w:rsid w:val="171CFFBF"/>
    <w:rsid w:val="17288835"/>
    <w:rsid w:val="17537BB3"/>
    <w:rsid w:val="175C79D3"/>
    <w:rsid w:val="178A9FC7"/>
    <w:rsid w:val="178D811A"/>
    <w:rsid w:val="179CE31D"/>
    <w:rsid w:val="17B458DB"/>
    <w:rsid w:val="17CE51FA"/>
    <w:rsid w:val="17CED752"/>
    <w:rsid w:val="17FFADCE"/>
    <w:rsid w:val="1806C6FC"/>
    <w:rsid w:val="18929E94"/>
    <w:rsid w:val="18A3D4E4"/>
    <w:rsid w:val="18DA70C8"/>
    <w:rsid w:val="18F01AAE"/>
    <w:rsid w:val="18F6CD30"/>
    <w:rsid w:val="194C05E8"/>
    <w:rsid w:val="1957B62D"/>
    <w:rsid w:val="196A4383"/>
    <w:rsid w:val="1973CDD8"/>
    <w:rsid w:val="19A6C7ED"/>
    <w:rsid w:val="19AE6A40"/>
    <w:rsid w:val="19BB7569"/>
    <w:rsid w:val="1A27ACA8"/>
    <w:rsid w:val="1A574B7D"/>
    <w:rsid w:val="1A7D1C23"/>
    <w:rsid w:val="1A8EDEF9"/>
    <w:rsid w:val="1A9BEB53"/>
    <w:rsid w:val="1AB26916"/>
    <w:rsid w:val="1AB87909"/>
    <w:rsid w:val="1ACB58BA"/>
    <w:rsid w:val="1AE3899D"/>
    <w:rsid w:val="1B009944"/>
    <w:rsid w:val="1B1002E0"/>
    <w:rsid w:val="1B107893"/>
    <w:rsid w:val="1B4EC9E2"/>
    <w:rsid w:val="1BAADA56"/>
    <w:rsid w:val="1BC1EFF4"/>
    <w:rsid w:val="1BCD3308"/>
    <w:rsid w:val="1BEACECA"/>
    <w:rsid w:val="1BF894F6"/>
    <w:rsid w:val="1C192321"/>
    <w:rsid w:val="1C259290"/>
    <w:rsid w:val="1C2D99A7"/>
    <w:rsid w:val="1C386304"/>
    <w:rsid w:val="1C4D5067"/>
    <w:rsid w:val="1C5E6B39"/>
    <w:rsid w:val="1C749AEE"/>
    <w:rsid w:val="1C816C06"/>
    <w:rsid w:val="1CAC904C"/>
    <w:rsid w:val="1CD7CFFC"/>
    <w:rsid w:val="1CD97A1A"/>
    <w:rsid w:val="1CE375D6"/>
    <w:rsid w:val="1CF96435"/>
    <w:rsid w:val="1CFD9CFD"/>
    <w:rsid w:val="1D011F41"/>
    <w:rsid w:val="1D0BA886"/>
    <w:rsid w:val="1D14FBDB"/>
    <w:rsid w:val="1D1A95E4"/>
    <w:rsid w:val="1D1CF06C"/>
    <w:rsid w:val="1D2B6114"/>
    <w:rsid w:val="1D5CF118"/>
    <w:rsid w:val="1D6D0A29"/>
    <w:rsid w:val="1D8450E0"/>
    <w:rsid w:val="1D85AC6F"/>
    <w:rsid w:val="1D9B4D53"/>
    <w:rsid w:val="1DA056A7"/>
    <w:rsid w:val="1DCE886C"/>
    <w:rsid w:val="1DE9282B"/>
    <w:rsid w:val="1DFDE67E"/>
    <w:rsid w:val="1E1D5486"/>
    <w:rsid w:val="1E2C9BEE"/>
    <w:rsid w:val="1E3FE303"/>
    <w:rsid w:val="1E473710"/>
    <w:rsid w:val="1E6360D0"/>
    <w:rsid w:val="1E7C278D"/>
    <w:rsid w:val="1EA2DA1F"/>
    <w:rsid w:val="1EA35457"/>
    <w:rsid w:val="1EB3DCB5"/>
    <w:rsid w:val="1F039884"/>
    <w:rsid w:val="1F2642EC"/>
    <w:rsid w:val="1F2E9ADD"/>
    <w:rsid w:val="1F3912AE"/>
    <w:rsid w:val="1F42CEA5"/>
    <w:rsid w:val="1F512388"/>
    <w:rsid w:val="1F5619FC"/>
    <w:rsid w:val="1F6908C4"/>
    <w:rsid w:val="1F8FC360"/>
    <w:rsid w:val="201121D8"/>
    <w:rsid w:val="203D1ECF"/>
    <w:rsid w:val="2043B0F6"/>
    <w:rsid w:val="20ACE060"/>
    <w:rsid w:val="20C64F6B"/>
    <w:rsid w:val="20F3EB62"/>
    <w:rsid w:val="20FB3BBF"/>
    <w:rsid w:val="2100CFD1"/>
    <w:rsid w:val="210538F4"/>
    <w:rsid w:val="212463B7"/>
    <w:rsid w:val="21403A12"/>
    <w:rsid w:val="21573147"/>
    <w:rsid w:val="215D406D"/>
    <w:rsid w:val="216E3311"/>
    <w:rsid w:val="218058FB"/>
    <w:rsid w:val="218F7EBB"/>
    <w:rsid w:val="21970BF0"/>
    <w:rsid w:val="21A53CBC"/>
    <w:rsid w:val="21AE266D"/>
    <w:rsid w:val="21B3CF30"/>
    <w:rsid w:val="21BC074A"/>
    <w:rsid w:val="21C708F5"/>
    <w:rsid w:val="21CFE751"/>
    <w:rsid w:val="21E34683"/>
    <w:rsid w:val="21FBF998"/>
    <w:rsid w:val="22122944"/>
    <w:rsid w:val="222D8615"/>
    <w:rsid w:val="222E14E7"/>
    <w:rsid w:val="22434804"/>
    <w:rsid w:val="2244136A"/>
    <w:rsid w:val="2266243C"/>
    <w:rsid w:val="2266EBCA"/>
    <w:rsid w:val="226E5624"/>
    <w:rsid w:val="227A2BC7"/>
    <w:rsid w:val="22840162"/>
    <w:rsid w:val="22884F25"/>
    <w:rsid w:val="22A5604B"/>
    <w:rsid w:val="22C71CF8"/>
    <w:rsid w:val="22C7971F"/>
    <w:rsid w:val="22CAB565"/>
    <w:rsid w:val="22CD8383"/>
    <w:rsid w:val="22D781AF"/>
    <w:rsid w:val="22F32187"/>
    <w:rsid w:val="2308D96C"/>
    <w:rsid w:val="2313BE6D"/>
    <w:rsid w:val="2321878A"/>
    <w:rsid w:val="23238138"/>
    <w:rsid w:val="2375B107"/>
    <w:rsid w:val="23993DF1"/>
    <w:rsid w:val="23A49A9C"/>
    <w:rsid w:val="23DE5374"/>
    <w:rsid w:val="23F6EFA3"/>
    <w:rsid w:val="23F794A8"/>
    <w:rsid w:val="24127635"/>
    <w:rsid w:val="24239886"/>
    <w:rsid w:val="2433B74F"/>
    <w:rsid w:val="243A62E4"/>
    <w:rsid w:val="24584BBC"/>
    <w:rsid w:val="24AFB72E"/>
    <w:rsid w:val="24CF8714"/>
    <w:rsid w:val="24F62FAD"/>
    <w:rsid w:val="2502C1D4"/>
    <w:rsid w:val="250B555B"/>
    <w:rsid w:val="251F76BE"/>
    <w:rsid w:val="25510EB9"/>
    <w:rsid w:val="25778D50"/>
    <w:rsid w:val="2581193A"/>
    <w:rsid w:val="2596DD5F"/>
    <w:rsid w:val="259A2E57"/>
    <w:rsid w:val="259AD9EF"/>
    <w:rsid w:val="25A8173C"/>
    <w:rsid w:val="25AE23A8"/>
    <w:rsid w:val="25C72FDB"/>
    <w:rsid w:val="260E583C"/>
    <w:rsid w:val="261B625E"/>
    <w:rsid w:val="2633CD5F"/>
    <w:rsid w:val="264B4ACB"/>
    <w:rsid w:val="26522E89"/>
    <w:rsid w:val="2670D4CD"/>
    <w:rsid w:val="2680A910"/>
    <w:rsid w:val="26A24B95"/>
    <w:rsid w:val="26C94258"/>
    <w:rsid w:val="26DB4EA5"/>
    <w:rsid w:val="26ECC62B"/>
    <w:rsid w:val="26F847C5"/>
    <w:rsid w:val="27586568"/>
    <w:rsid w:val="279D52CD"/>
    <w:rsid w:val="27D24F1A"/>
    <w:rsid w:val="27D63DA5"/>
    <w:rsid w:val="27DD7659"/>
    <w:rsid w:val="27EBEFE6"/>
    <w:rsid w:val="2812D605"/>
    <w:rsid w:val="287AAA50"/>
    <w:rsid w:val="2880781F"/>
    <w:rsid w:val="289C97CE"/>
    <w:rsid w:val="28A6DE0E"/>
    <w:rsid w:val="28A899DB"/>
    <w:rsid w:val="28B823FB"/>
    <w:rsid w:val="28D7B8E6"/>
    <w:rsid w:val="28E404F0"/>
    <w:rsid w:val="28FD34A6"/>
    <w:rsid w:val="28FDEEF3"/>
    <w:rsid w:val="292D21F6"/>
    <w:rsid w:val="2933A50C"/>
    <w:rsid w:val="2935A23A"/>
    <w:rsid w:val="2946B9F0"/>
    <w:rsid w:val="294A13D6"/>
    <w:rsid w:val="294C3D53"/>
    <w:rsid w:val="295275B0"/>
    <w:rsid w:val="295E3E62"/>
    <w:rsid w:val="296D7138"/>
    <w:rsid w:val="29772499"/>
    <w:rsid w:val="29871625"/>
    <w:rsid w:val="298E0CCA"/>
    <w:rsid w:val="29935A3B"/>
    <w:rsid w:val="299E5848"/>
    <w:rsid w:val="29AB0DA7"/>
    <w:rsid w:val="29AD7B76"/>
    <w:rsid w:val="29CB91B1"/>
    <w:rsid w:val="29FBF5AC"/>
    <w:rsid w:val="2A2BA669"/>
    <w:rsid w:val="2A4A80C9"/>
    <w:rsid w:val="2A4C263A"/>
    <w:rsid w:val="2A5F19E5"/>
    <w:rsid w:val="2A75BA55"/>
    <w:rsid w:val="2A76F6A3"/>
    <w:rsid w:val="2A7BCF60"/>
    <w:rsid w:val="2AC42767"/>
    <w:rsid w:val="2AC44B88"/>
    <w:rsid w:val="2AC736A5"/>
    <w:rsid w:val="2B054145"/>
    <w:rsid w:val="2B32DBEC"/>
    <w:rsid w:val="2B767B7A"/>
    <w:rsid w:val="2B7D5F20"/>
    <w:rsid w:val="2BE9D9BC"/>
    <w:rsid w:val="2BFAA778"/>
    <w:rsid w:val="2C23117B"/>
    <w:rsid w:val="2C36CDD5"/>
    <w:rsid w:val="2C37FA90"/>
    <w:rsid w:val="2C462078"/>
    <w:rsid w:val="2C522A19"/>
    <w:rsid w:val="2C7741FC"/>
    <w:rsid w:val="2C7A3463"/>
    <w:rsid w:val="2CA38A39"/>
    <w:rsid w:val="2CE8BA18"/>
    <w:rsid w:val="2D00A525"/>
    <w:rsid w:val="2D038FF6"/>
    <w:rsid w:val="2D08878B"/>
    <w:rsid w:val="2D1148F7"/>
    <w:rsid w:val="2D1B8FF7"/>
    <w:rsid w:val="2D2C104D"/>
    <w:rsid w:val="2D5B5E88"/>
    <w:rsid w:val="2D7188EA"/>
    <w:rsid w:val="2D816802"/>
    <w:rsid w:val="2DA23957"/>
    <w:rsid w:val="2DBD4B9A"/>
    <w:rsid w:val="2DC5D16F"/>
    <w:rsid w:val="2DF6F0A0"/>
    <w:rsid w:val="2E08BD4E"/>
    <w:rsid w:val="2E0A747C"/>
    <w:rsid w:val="2E63E5B2"/>
    <w:rsid w:val="2E7AE2E8"/>
    <w:rsid w:val="2E82FD81"/>
    <w:rsid w:val="2E88342B"/>
    <w:rsid w:val="2E8C5A28"/>
    <w:rsid w:val="2EC40DFA"/>
    <w:rsid w:val="2ECA464A"/>
    <w:rsid w:val="2ECCE330"/>
    <w:rsid w:val="2EEEC64E"/>
    <w:rsid w:val="2F2711B9"/>
    <w:rsid w:val="2F47A7E1"/>
    <w:rsid w:val="2F54A6FD"/>
    <w:rsid w:val="2F59205A"/>
    <w:rsid w:val="2F79E8A9"/>
    <w:rsid w:val="2F7F8F78"/>
    <w:rsid w:val="2F8917B6"/>
    <w:rsid w:val="2FD24301"/>
    <w:rsid w:val="2FDC88DE"/>
    <w:rsid w:val="2FEFCFC2"/>
    <w:rsid w:val="30126E15"/>
    <w:rsid w:val="301C8A1E"/>
    <w:rsid w:val="304CB0E9"/>
    <w:rsid w:val="305A9873"/>
    <w:rsid w:val="305DD2ED"/>
    <w:rsid w:val="305FC011"/>
    <w:rsid w:val="30699001"/>
    <w:rsid w:val="30761F0E"/>
    <w:rsid w:val="308C5930"/>
    <w:rsid w:val="308F4A20"/>
    <w:rsid w:val="309AF6AD"/>
    <w:rsid w:val="30B6D036"/>
    <w:rsid w:val="30D453E2"/>
    <w:rsid w:val="30E8ADFA"/>
    <w:rsid w:val="3101D398"/>
    <w:rsid w:val="311E3DAB"/>
    <w:rsid w:val="3133F95A"/>
    <w:rsid w:val="31427162"/>
    <w:rsid w:val="314554EC"/>
    <w:rsid w:val="31915850"/>
    <w:rsid w:val="31AE3F94"/>
    <w:rsid w:val="31B70222"/>
    <w:rsid w:val="32111967"/>
    <w:rsid w:val="3212E08E"/>
    <w:rsid w:val="3218DA72"/>
    <w:rsid w:val="3221B26D"/>
    <w:rsid w:val="322FEF6F"/>
    <w:rsid w:val="3230E864"/>
    <w:rsid w:val="325798B3"/>
    <w:rsid w:val="32685982"/>
    <w:rsid w:val="327CA25E"/>
    <w:rsid w:val="32A84E0C"/>
    <w:rsid w:val="32B41C60"/>
    <w:rsid w:val="32CF2922"/>
    <w:rsid w:val="32D8A901"/>
    <w:rsid w:val="32E16558"/>
    <w:rsid w:val="32E34C9B"/>
    <w:rsid w:val="33057D20"/>
    <w:rsid w:val="331CB3D3"/>
    <w:rsid w:val="33363CB6"/>
    <w:rsid w:val="3373D828"/>
    <w:rsid w:val="3373E62D"/>
    <w:rsid w:val="337DDE01"/>
    <w:rsid w:val="33A3BE4A"/>
    <w:rsid w:val="33A44AA3"/>
    <w:rsid w:val="33B6E400"/>
    <w:rsid w:val="33B8A5F0"/>
    <w:rsid w:val="33E0CE48"/>
    <w:rsid w:val="33F82E34"/>
    <w:rsid w:val="33FECDE5"/>
    <w:rsid w:val="341ACF74"/>
    <w:rsid w:val="341C1AD4"/>
    <w:rsid w:val="343F8FC9"/>
    <w:rsid w:val="344A7C25"/>
    <w:rsid w:val="34670ADB"/>
    <w:rsid w:val="3470FE13"/>
    <w:rsid w:val="348E6843"/>
    <w:rsid w:val="34962BFA"/>
    <w:rsid w:val="34AEDD03"/>
    <w:rsid w:val="34B1F40E"/>
    <w:rsid w:val="34E2A2D1"/>
    <w:rsid w:val="34E45926"/>
    <w:rsid w:val="350C1EA3"/>
    <w:rsid w:val="35245107"/>
    <w:rsid w:val="3526CC76"/>
    <w:rsid w:val="3543DDFD"/>
    <w:rsid w:val="3549ADF6"/>
    <w:rsid w:val="357725AE"/>
    <w:rsid w:val="35AD1168"/>
    <w:rsid w:val="35B6B985"/>
    <w:rsid w:val="35BB5ECE"/>
    <w:rsid w:val="35BE6763"/>
    <w:rsid w:val="35C69B0D"/>
    <w:rsid w:val="35CEBBF3"/>
    <w:rsid w:val="36043928"/>
    <w:rsid w:val="3616FCB1"/>
    <w:rsid w:val="36188759"/>
    <w:rsid w:val="3633E02B"/>
    <w:rsid w:val="364A2534"/>
    <w:rsid w:val="364A9861"/>
    <w:rsid w:val="365696A2"/>
    <w:rsid w:val="36723EC4"/>
    <w:rsid w:val="36A142C4"/>
    <w:rsid w:val="36B633EB"/>
    <w:rsid w:val="36D444D4"/>
    <w:rsid w:val="36E6B2CA"/>
    <w:rsid w:val="36F9B133"/>
    <w:rsid w:val="36FD8AC4"/>
    <w:rsid w:val="373273AF"/>
    <w:rsid w:val="37393E0E"/>
    <w:rsid w:val="37B36EA2"/>
    <w:rsid w:val="37CBC08C"/>
    <w:rsid w:val="37F4E976"/>
    <w:rsid w:val="38165DDF"/>
    <w:rsid w:val="381F9100"/>
    <w:rsid w:val="386838C8"/>
    <w:rsid w:val="3869DE0F"/>
    <w:rsid w:val="38BCB8CE"/>
    <w:rsid w:val="38DC9492"/>
    <w:rsid w:val="38E2198E"/>
    <w:rsid w:val="38F4C2CF"/>
    <w:rsid w:val="38F8A84C"/>
    <w:rsid w:val="3911AAEF"/>
    <w:rsid w:val="392D9097"/>
    <w:rsid w:val="3944BBB6"/>
    <w:rsid w:val="3952A357"/>
    <w:rsid w:val="3973FFE5"/>
    <w:rsid w:val="39992F11"/>
    <w:rsid w:val="39A004A7"/>
    <w:rsid w:val="39ADB249"/>
    <w:rsid w:val="39B5634E"/>
    <w:rsid w:val="39B85EFF"/>
    <w:rsid w:val="39CBCF12"/>
    <w:rsid w:val="39D155E4"/>
    <w:rsid w:val="39EBB200"/>
    <w:rsid w:val="39F2F979"/>
    <w:rsid w:val="3A20A616"/>
    <w:rsid w:val="3A20B53C"/>
    <w:rsid w:val="3A57038B"/>
    <w:rsid w:val="3A60B879"/>
    <w:rsid w:val="3A6C9D8F"/>
    <w:rsid w:val="3A6FACD4"/>
    <w:rsid w:val="3AB5AD23"/>
    <w:rsid w:val="3ABCCD86"/>
    <w:rsid w:val="3AF7100F"/>
    <w:rsid w:val="3B098628"/>
    <w:rsid w:val="3B1F1B5C"/>
    <w:rsid w:val="3B282840"/>
    <w:rsid w:val="3B2E8B3A"/>
    <w:rsid w:val="3B333B36"/>
    <w:rsid w:val="3B3D9B66"/>
    <w:rsid w:val="3B415D8E"/>
    <w:rsid w:val="3B48B625"/>
    <w:rsid w:val="3B5B7B3A"/>
    <w:rsid w:val="3B6AB693"/>
    <w:rsid w:val="3B7119FC"/>
    <w:rsid w:val="3B795CD1"/>
    <w:rsid w:val="3BBA53C1"/>
    <w:rsid w:val="3BD125D4"/>
    <w:rsid w:val="3BEBF4DE"/>
    <w:rsid w:val="3BEFEA89"/>
    <w:rsid w:val="3C12D462"/>
    <w:rsid w:val="3C146352"/>
    <w:rsid w:val="3C39D11B"/>
    <w:rsid w:val="3C51C641"/>
    <w:rsid w:val="3C6CBC7D"/>
    <w:rsid w:val="3CA20727"/>
    <w:rsid w:val="3CA4A0C5"/>
    <w:rsid w:val="3CD325CE"/>
    <w:rsid w:val="3D1179CB"/>
    <w:rsid w:val="3D1BF975"/>
    <w:rsid w:val="3D1D4BE4"/>
    <w:rsid w:val="3D255E17"/>
    <w:rsid w:val="3D3208BD"/>
    <w:rsid w:val="3D58A48B"/>
    <w:rsid w:val="3D71D962"/>
    <w:rsid w:val="3D8C8BDF"/>
    <w:rsid w:val="3D9A6BFB"/>
    <w:rsid w:val="3DA1A736"/>
    <w:rsid w:val="3DAD74BA"/>
    <w:rsid w:val="3DB96D4B"/>
    <w:rsid w:val="3DC6D944"/>
    <w:rsid w:val="3DDD30BC"/>
    <w:rsid w:val="3E0BB2BD"/>
    <w:rsid w:val="3E21E6D2"/>
    <w:rsid w:val="3E24706D"/>
    <w:rsid w:val="3E2866FF"/>
    <w:rsid w:val="3E2E73BE"/>
    <w:rsid w:val="3E41D4F9"/>
    <w:rsid w:val="3E5314C7"/>
    <w:rsid w:val="3E7B5304"/>
    <w:rsid w:val="3E8EE8B8"/>
    <w:rsid w:val="3E955642"/>
    <w:rsid w:val="3E9AAC48"/>
    <w:rsid w:val="3EF1D04B"/>
    <w:rsid w:val="3F00F4A9"/>
    <w:rsid w:val="3F36EF17"/>
    <w:rsid w:val="3F42DA22"/>
    <w:rsid w:val="3F47C4A3"/>
    <w:rsid w:val="3F4DA951"/>
    <w:rsid w:val="3F5B38BE"/>
    <w:rsid w:val="3F873D71"/>
    <w:rsid w:val="3F9FA94B"/>
    <w:rsid w:val="3FCD787B"/>
    <w:rsid w:val="3FD9B2E2"/>
    <w:rsid w:val="3FDE8D99"/>
    <w:rsid w:val="3FDF087A"/>
    <w:rsid w:val="3FE36B61"/>
    <w:rsid w:val="3FF458B7"/>
    <w:rsid w:val="4018EF86"/>
    <w:rsid w:val="4047D7DF"/>
    <w:rsid w:val="40511EB4"/>
    <w:rsid w:val="4081C1C4"/>
    <w:rsid w:val="40A0D907"/>
    <w:rsid w:val="40AD6735"/>
    <w:rsid w:val="40C1437D"/>
    <w:rsid w:val="40D2B85A"/>
    <w:rsid w:val="40D8B1BF"/>
    <w:rsid w:val="40EA1693"/>
    <w:rsid w:val="40F172D3"/>
    <w:rsid w:val="40F50248"/>
    <w:rsid w:val="412B5040"/>
    <w:rsid w:val="416CB2B0"/>
    <w:rsid w:val="417BF1BE"/>
    <w:rsid w:val="419418C5"/>
    <w:rsid w:val="41B52664"/>
    <w:rsid w:val="420306B1"/>
    <w:rsid w:val="42395F6B"/>
    <w:rsid w:val="42593DA0"/>
    <w:rsid w:val="42742124"/>
    <w:rsid w:val="4289C72D"/>
    <w:rsid w:val="428A347B"/>
    <w:rsid w:val="42AAB1AF"/>
    <w:rsid w:val="42C2F1D0"/>
    <w:rsid w:val="42C9809E"/>
    <w:rsid w:val="42CC29C3"/>
    <w:rsid w:val="42E3C01A"/>
    <w:rsid w:val="430A70BF"/>
    <w:rsid w:val="43636C0C"/>
    <w:rsid w:val="436F15E3"/>
    <w:rsid w:val="437639E7"/>
    <w:rsid w:val="438FFBE1"/>
    <w:rsid w:val="43E0A05C"/>
    <w:rsid w:val="43F1ADB2"/>
    <w:rsid w:val="440F7666"/>
    <w:rsid w:val="44165422"/>
    <w:rsid w:val="44216B2B"/>
    <w:rsid w:val="442D33E1"/>
    <w:rsid w:val="443F893A"/>
    <w:rsid w:val="444789F4"/>
    <w:rsid w:val="44540790"/>
    <w:rsid w:val="447B8D41"/>
    <w:rsid w:val="448B4270"/>
    <w:rsid w:val="44ACE979"/>
    <w:rsid w:val="44B6604C"/>
    <w:rsid w:val="44C31ECE"/>
    <w:rsid w:val="44D01415"/>
    <w:rsid w:val="44D478AE"/>
    <w:rsid w:val="44D8CD8A"/>
    <w:rsid w:val="44EA7A8D"/>
    <w:rsid w:val="44FD0FE3"/>
    <w:rsid w:val="4522CD99"/>
    <w:rsid w:val="45282454"/>
    <w:rsid w:val="453ADE43"/>
    <w:rsid w:val="4547CFB0"/>
    <w:rsid w:val="4574DE3E"/>
    <w:rsid w:val="458D206A"/>
    <w:rsid w:val="459D23F7"/>
    <w:rsid w:val="45B0EC30"/>
    <w:rsid w:val="45B4364C"/>
    <w:rsid w:val="45F917F2"/>
    <w:rsid w:val="45FF6DB7"/>
    <w:rsid w:val="460450CA"/>
    <w:rsid w:val="462EF738"/>
    <w:rsid w:val="46420236"/>
    <w:rsid w:val="4664036F"/>
    <w:rsid w:val="467486E9"/>
    <w:rsid w:val="4684A85B"/>
    <w:rsid w:val="469A2223"/>
    <w:rsid w:val="46A39039"/>
    <w:rsid w:val="46B2B411"/>
    <w:rsid w:val="46C18E18"/>
    <w:rsid w:val="46C9D9D3"/>
    <w:rsid w:val="46DFCEE0"/>
    <w:rsid w:val="46FB2302"/>
    <w:rsid w:val="4703547F"/>
    <w:rsid w:val="4714BBA4"/>
    <w:rsid w:val="473B6490"/>
    <w:rsid w:val="4745E470"/>
    <w:rsid w:val="4755539D"/>
    <w:rsid w:val="4777B0EF"/>
    <w:rsid w:val="47801455"/>
    <w:rsid w:val="47AA23B7"/>
    <w:rsid w:val="47BD5FB2"/>
    <w:rsid w:val="47C7CF1C"/>
    <w:rsid w:val="47CA44A5"/>
    <w:rsid w:val="47F6C0FB"/>
    <w:rsid w:val="47FE7B3A"/>
    <w:rsid w:val="486C8D68"/>
    <w:rsid w:val="487225EA"/>
    <w:rsid w:val="487CFA47"/>
    <w:rsid w:val="48D689DD"/>
    <w:rsid w:val="48EF3C77"/>
    <w:rsid w:val="48F4D652"/>
    <w:rsid w:val="4904D981"/>
    <w:rsid w:val="490AB1F0"/>
    <w:rsid w:val="492C4962"/>
    <w:rsid w:val="4942AB0A"/>
    <w:rsid w:val="496D4990"/>
    <w:rsid w:val="49767EFD"/>
    <w:rsid w:val="497D4960"/>
    <w:rsid w:val="49A8395C"/>
    <w:rsid w:val="49C65C96"/>
    <w:rsid w:val="49D54B09"/>
    <w:rsid w:val="49F6E70B"/>
    <w:rsid w:val="4A0C6D3D"/>
    <w:rsid w:val="4A3F6029"/>
    <w:rsid w:val="4A432E2D"/>
    <w:rsid w:val="4A56CB86"/>
    <w:rsid w:val="4A59A7F4"/>
    <w:rsid w:val="4A6B5174"/>
    <w:rsid w:val="4A701D68"/>
    <w:rsid w:val="4A9756F9"/>
    <w:rsid w:val="4A982AF8"/>
    <w:rsid w:val="4A9F22DC"/>
    <w:rsid w:val="4AB1D14D"/>
    <w:rsid w:val="4AC3D51B"/>
    <w:rsid w:val="4ACB14D4"/>
    <w:rsid w:val="4B2E3D7F"/>
    <w:rsid w:val="4B3C8E23"/>
    <w:rsid w:val="4B49EFB1"/>
    <w:rsid w:val="4B58FB0B"/>
    <w:rsid w:val="4B5B1080"/>
    <w:rsid w:val="4B5D164D"/>
    <w:rsid w:val="4B66AB02"/>
    <w:rsid w:val="4B7ADE68"/>
    <w:rsid w:val="4BA0ADD6"/>
    <w:rsid w:val="4BB6CB0A"/>
    <w:rsid w:val="4BB92C84"/>
    <w:rsid w:val="4BC7D76A"/>
    <w:rsid w:val="4C0BF952"/>
    <w:rsid w:val="4C0DCFEF"/>
    <w:rsid w:val="4C2517E5"/>
    <w:rsid w:val="4C5DB57F"/>
    <w:rsid w:val="4C6166C2"/>
    <w:rsid w:val="4CB2348D"/>
    <w:rsid w:val="4CB408B7"/>
    <w:rsid w:val="4CD16D50"/>
    <w:rsid w:val="4CD20960"/>
    <w:rsid w:val="4CD63DC4"/>
    <w:rsid w:val="4CF01AAE"/>
    <w:rsid w:val="4CF6BE3D"/>
    <w:rsid w:val="4D10207B"/>
    <w:rsid w:val="4D3E0AFB"/>
    <w:rsid w:val="4D563FE1"/>
    <w:rsid w:val="4D5B76EF"/>
    <w:rsid w:val="4D6049D3"/>
    <w:rsid w:val="4D788814"/>
    <w:rsid w:val="4D7F0DF7"/>
    <w:rsid w:val="4D82C9D7"/>
    <w:rsid w:val="4D867DD4"/>
    <w:rsid w:val="4D92C80A"/>
    <w:rsid w:val="4D94E660"/>
    <w:rsid w:val="4D9BA2EB"/>
    <w:rsid w:val="4DDE1EA5"/>
    <w:rsid w:val="4E033518"/>
    <w:rsid w:val="4E0C0E6C"/>
    <w:rsid w:val="4E14DBA4"/>
    <w:rsid w:val="4E15454D"/>
    <w:rsid w:val="4E1F2E7F"/>
    <w:rsid w:val="4E558B46"/>
    <w:rsid w:val="4E78ADF0"/>
    <w:rsid w:val="4E7D9B2F"/>
    <w:rsid w:val="4E802AD7"/>
    <w:rsid w:val="4E94DEDF"/>
    <w:rsid w:val="4E982733"/>
    <w:rsid w:val="4EA61C38"/>
    <w:rsid w:val="4EC23E7D"/>
    <w:rsid w:val="4EFD2260"/>
    <w:rsid w:val="4F0AF648"/>
    <w:rsid w:val="4F1BCA0B"/>
    <w:rsid w:val="4F2049E6"/>
    <w:rsid w:val="4F4076B0"/>
    <w:rsid w:val="4F4A14AD"/>
    <w:rsid w:val="4F646212"/>
    <w:rsid w:val="4F8B4BB7"/>
    <w:rsid w:val="4FB057E2"/>
    <w:rsid w:val="4FB52A3D"/>
    <w:rsid w:val="4FC27D1E"/>
    <w:rsid w:val="4FD27A28"/>
    <w:rsid w:val="4FE1E8CD"/>
    <w:rsid w:val="501021DC"/>
    <w:rsid w:val="5011E59E"/>
    <w:rsid w:val="50192E66"/>
    <w:rsid w:val="503FAE38"/>
    <w:rsid w:val="50414AB8"/>
    <w:rsid w:val="5045306E"/>
    <w:rsid w:val="5059E568"/>
    <w:rsid w:val="50669188"/>
    <w:rsid w:val="509C7528"/>
    <w:rsid w:val="50AD5C68"/>
    <w:rsid w:val="50F98A01"/>
    <w:rsid w:val="513E7822"/>
    <w:rsid w:val="514AE4CD"/>
    <w:rsid w:val="516102DC"/>
    <w:rsid w:val="51801903"/>
    <w:rsid w:val="51A5CB6D"/>
    <w:rsid w:val="51B8B1DE"/>
    <w:rsid w:val="51BC52B1"/>
    <w:rsid w:val="51C0AD54"/>
    <w:rsid w:val="51FA37D4"/>
    <w:rsid w:val="52054D18"/>
    <w:rsid w:val="5234BEC0"/>
    <w:rsid w:val="52380742"/>
    <w:rsid w:val="523F631C"/>
    <w:rsid w:val="52490182"/>
    <w:rsid w:val="52ABCD79"/>
    <w:rsid w:val="52F4C60A"/>
    <w:rsid w:val="53051ACC"/>
    <w:rsid w:val="53385ED6"/>
    <w:rsid w:val="5348E0C4"/>
    <w:rsid w:val="534B0FAF"/>
    <w:rsid w:val="534DBE1B"/>
    <w:rsid w:val="535C567B"/>
    <w:rsid w:val="535C5898"/>
    <w:rsid w:val="53807712"/>
    <w:rsid w:val="53AFA542"/>
    <w:rsid w:val="53B7FAF6"/>
    <w:rsid w:val="53BFC5C0"/>
    <w:rsid w:val="53CE113F"/>
    <w:rsid w:val="53DC3826"/>
    <w:rsid w:val="53F15BF3"/>
    <w:rsid w:val="540AF638"/>
    <w:rsid w:val="54378BF4"/>
    <w:rsid w:val="5440F69E"/>
    <w:rsid w:val="54C365AD"/>
    <w:rsid w:val="54EBD93B"/>
    <w:rsid w:val="54F8B117"/>
    <w:rsid w:val="55192BC0"/>
    <w:rsid w:val="555E6385"/>
    <w:rsid w:val="555F57EA"/>
    <w:rsid w:val="556DD45B"/>
    <w:rsid w:val="556E1AB0"/>
    <w:rsid w:val="557187C5"/>
    <w:rsid w:val="557A4D0F"/>
    <w:rsid w:val="55C0C25C"/>
    <w:rsid w:val="55C8EA50"/>
    <w:rsid w:val="55C9673A"/>
    <w:rsid w:val="55FF2686"/>
    <w:rsid w:val="56109723"/>
    <w:rsid w:val="5625BA25"/>
    <w:rsid w:val="5651FFE4"/>
    <w:rsid w:val="567A68B0"/>
    <w:rsid w:val="56A10387"/>
    <w:rsid w:val="56AF631E"/>
    <w:rsid w:val="56C64B38"/>
    <w:rsid w:val="57086171"/>
    <w:rsid w:val="570992D3"/>
    <w:rsid w:val="5719CFAC"/>
    <w:rsid w:val="571A3CB0"/>
    <w:rsid w:val="573A7082"/>
    <w:rsid w:val="57407FDB"/>
    <w:rsid w:val="5759A3AE"/>
    <w:rsid w:val="57628003"/>
    <w:rsid w:val="577547C3"/>
    <w:rsid w:val="577A5418"/>
    <w:rsid w:val="5786E78B"/>
    <w:rsid w:val="57918B49"/>
    <w:rsid w:val="57AF60F2"/>
    <w:rsid w:val="57C84E43"/>
    <w:rsid w:val="57CB540B"/>
    <w:rsid w:val="58516787"/>
    <w:rsid w:val="588F2C05"/>
    <w:rsid w:val="58ACA6EA"/>
    <w:rsid w:val="58CB2F79"/>
    <w:rsid w:val="58DBE5A3"/>
    <w:rsid w:val="58E175B1"/>
    <w:rsid w:val="58E87DC4"/>
    <w:rsid w:val="58EE35E4"/>
    <w:rsid w:val="5950FE31"/>
    <w:rsid w:val="59511A56"/>
    <w:rsid w:val="595FD67C"/>
    <w:rsid w:val="597B615D"/>
    <w:rsid w:val="598650B8"/>
    <w:rsid w:val="59C88E84"/>
    <w:rsid w:val="59D0FE2D"/>
    <w:rsid w:val="59DEEB94"/>
    <w:rsid w:val="5A099EEC"/>
    <w:rsid w:val="5A2506A3"/>
    <w:rsid w:val="5A270BE2"/>
    <w:rsid w:val="5A40D9D5"/>
    <w:rsid w:val="5A47F2B6"/>
    <w:rsid w:val="5A6B4047"/>
    <w:rsid w:val="5A6C5F48"/>
    <w:rsid w:val="5AA0376B"/>
    <w:rsid w:val="5ABA71D0"/>
    <w:rsid w:val="5AC21E0C"/>
    <w:rsid w:val="5AF16285"/>
    <w:rsid w:val="5B0333EE"/>
    <w:rsid w:val="5B1449B7"/>
    <w:rsid w:val="5B227C2A"/>
    <w:rsid w:val="5B2CEC08"/>
    <w:rsid w:val="5B581D7C"/>
    <w:rsid w:val="5B6ABC0C"/>
    <w:rsid w:val="5B7E459C"/>
    <w:rsid w:val="5B8756DA"/>
    <w:rsid w:val="5B8A537A"/>
    <w:rsid w:val="5B97850B"/>
    <w:rsid w:val="5B9A62A1"/>
    <w:rsid w:val="5B9B6AE9"/>
    <w:rsid w:val="5BB3DC28"/>
    <w:rsid w:val="5BCD24D5"/>
    <w:rsid w:val="5BD9F8A9"/>
    <w:rsid w:val="5BFAB78A"/>
    <w:rsid w:val="5BFBCBC5"/>
    <w:rsid w:val="5C067749"/>
    <w:rsid w:val="5C1269E5"/>
    <w:rsid w:val="5C22A247"/>
    <w:rsid w:val="5C2786DE"/>
    <w:rsid w:val="5C3AEF36"/>
    <w:rsid w:val="5C462B7D"/>
    <w:rsid w:val="5C475402"/>
    <w:rsid w:val="5C626294"/>
    <w:rsid w:val="5C8F5197"/>
    <w:rsid w:val="5C9A8FF1"/>
    <w:rsid w:val="5CBAC7B5"/>
    <w:rsid w:val="5CCDE897"/>
    <w:rsid w:val="5CD55403"/>
    <w:rsid w:val="5CE4B992"/>
    <w:rsid w:val="5CF41CBF"/>
    <w:rsid w:val="5CFAF191"/>
    <w:rsid w:val="5D0ABEEE"/>
    <w:rsid w:val="5D15DA1B"/>
    <w:rsid w:val="5D202C90"/>
    <w:rsid w:val="5D2B6698"/>
    <w:rsid w:val="5D4ECE1B"/>
    <w:rsid w:val="5D5187E1"/>
    <w:rsid w:val="5D530BB8"/>
    <w:rsid w:val="5D5D252B"/>
    <w:rsid w:val="5D5F8F28"/>
    <w:rsid w:val="5D89A82E"/>
    <w:rsid w:val="5D8D399E"/>
    <w:rsid w:val="5DB93368"/>
    <w:rsid w:val="5DDCF403"/>
    <w:rsid w:val="5DF05946"/>
    <w:rsid w:val="5DFF9DB3"/>
    <w:rsid w:val="5E12D8EE"/>
    <w:rsid w:val="5E329B91"/>
    <w:rsid w:val="5E35A71C"/>
    <w:rsid w:val="5E59B1C8"/>
    <w:rsid w:val="5E62363B"/>
    <w:rsid w:val="5E7CECC0"/>
    <w:rsid w:val="5E965EC7"/>
    <w:rsid w:val="5E9E5F46"/>
    <w:rsid w:val="5F12C0F7"/>
    <w:rsid w:val="5F3030EF"/>
    <w:rsid w:val="5F512428"/>
    <w:rsid w:val="5F57712E"/>
    <w:rsid w:val="5F7239C6"/>
    <w:rsid w:val="5F7B5F8F"/>
    <w:rsid w:val="5F96883D"/>
    <w:rsid w:val="5FAB23BE"/>
    <w:rsid w:val="5FB41E95"/>
    <w:rsid w:val="5FB6868C"/>
    <w:rsid w:val="5FC52DE3"/>
    <w:rsid w:val="5FC96F73"/>
    <w:rsid w:val="5FC98088"/>
    <w:rsid w:val="5FD9AD3D"/>
    <w:rsid w:val="5FEB2B93"/>
    <w:rsid w:val="5FFEBA1D"/>
    <w:rsid w:val="60013DFE"/>
    <w:rsid w:val="6007A2F1"/>
    <w:rsid w:val="6017BE2B"/>
    <w:rsid w:val="6019EB82"/>
    <w:rsid w:val="602FDF97"/>
    <w:rsid w:val="6051D95A"/>
    <w:rsid w:val="609DF51F"/>
    <w:rsid w:val="60A51DFB"/>
    <w:rsid w:val="60E005FE"/>
    <w:rsid w:val="60F8366C"/>
    <w:rsid w:val="6111610A"/>
    <w:rsid w:val="613A7CF1"/>
    <w:rsid w:val="613FA36A"/>
    <w:rsid w:val="617878B2"/>
    <w:rsid w:val="6181E98A"/>
    <w:rsid w:val="61A08E82"/>
    <w:rsid w:val="61CDA29F"/>
    <w:rsid w:val="61D58F6F"/>
    <w:rsid w:val="61E62857"/>
    <w:rsid w:val="61EF085B"/>
    <w:rsid w:val="61F0A677"/>
    <w:rsid w:val="620BFFCC"/>
    <w:rsid w:val="621B62BB"/>
    <w:rsid w:val="623FE7E2"/>
    <w:rsid w:val="6257A9B1"/>
    <w:rsid w:val="626B2921"/>
    <w:rsid w:val="6276D6AA"/>
    <w:rsid w:val="6291E7A1"/>
    <w:rsid w:val="62A222C0"/>
    <w:rsid w:val="62A730C3"/>
    <w:rsid w:val="62CCB937"/>
    <w:rsid w:val="62D4FF8B"/>
    <w:rsid w:val="62DAC209"/>
    <w:rsid w:val="62E457FC"/>
    <w:rsid w:val="62F0D101"/>
    <w:rsid w:val="632E9180"/>
    <w:rsid w:val="63603F01"/>
    <w:rsid w:val="63612186"/>
    <w:rsid w:val="636201AA"/>
    <w:rsid w:val="638049D7"/>
    <w:rsid w:val="63809B2B"/>
    <w:rsid w:val="6397382D"/>
    <w:rsid w:val="63A8BCD9"/>
    <w:rsid w:val="63C15192"/>
    <w:rsid w:val="63C43471"/>
    <w:rsid w:val="63C6CC92"/>
    <w:rsid w:val="63CF511B"/>
    <w:rsid w:val="63DEE37C"/>
    <w:rsid w:val="63DFB030"/>
    <w:rsid w:val="642A7602"/>
    <w:rsid w:val="64757F28"/>
    <w:rsid w:val="64B30E5E"/>
    <w:rsid w:val="64B6CFEC"/>
    <w:rsid w:val="64E73564"/>
    <w:rsid w:val="65021788"/>
    <w:rsid w:val="650D8670"/>
    <w:rsid w:val="65365ED5"/>
    <w:rsid w:val="65520920"/>
    <w:rsid w:val="6556F38D"/>
    <w:rsid w:val="657CD4AC"/>
    <w:rsid w:val="658F7EFF"/>
    <w:rsid w:val="658F9B95"/>
    <w:rsid w:val="65BB8868"/>
    <w:rsid w:val="65D9FE4A"/>
    <w:rsid w:val="65E22880"/>
    <w:rsid w:val="660DB363"/>
    <w:rsid w:val="662EEF7E"/>
    <w:rsid w:val="6672C150"/>
    <w:rsid w:val="66964A1C"/>
    <w:rsid w:val="66A523A7"/>
    <w:rsid w:val="66AFBCEC"/>
    <w:rsid w:val="66D8F343"/>
    <w:rsid w:val="66E4A117"/>
    <w:rsid w:val="66F7424D"/>
    <w:rsid w:val="66FA350C"/>
    <w:rsid w:val="670CE44C"/>
    <w:rsid w:val="671FD0D8"/>
    <w:rsid w:val="6731A5FC"/>
    <w:rsid w:val="67542406"/>
    <w:rsid w:val="6760E407"/>
    <w:rsid w:val="676BDE41"/>
    <w:rsid w:val="677A7D41"/>
    <w:rsid w:val="67B065D1"/>
    <w:rsid w:val="67BC7618"/>
    <w:rsid w:val="67CF5BB4"/>
    <w:rsid w:val="67FE88C3"/>
    <w:rsid w:val="6802C511"/>
    <w:rsid w:val="68169665"/>
    <w:rsid w:val="687635E2"/>
    <w:rsid w:val="689EDC10"/>
    <w:rsid w:val="68AA847F"/>
    <w:rsid w:val="68BD36A6"/>
    <w:rsid w:val="68CBBADE"/>
    <w:rsid w:val="68D3331A"/>
    <w:rsid w:val="68F45989"/>
    <w:rsid w:val="68F6C3CD"/>
    <w:rsid w:val="694992A6"/>
    <w:rsid w:val="695D522B"/>
    <w:rsid w:val="695F3CBB"/>
    <w:rsid w:val="6991302E"/>
    <w:rsid w:val="699E22BF"/>
    <w:rsid w:val="69BCCFF7"/>
    <w:rsid w:val="69F89A7A"/>
    <w:rsid w:val="6A0BBB7C"/>
    <w:rsid w:val="6A0FE475"/>
    <w:rsid w:val="6A188712"/>
    <w:rsid w:val="6A1984A9"/>
    <w:rsid w:val="6A3883C6"/>
    <w:rsid w:val="6A6D56A5"/>
    <w:rsid w:val="6A98BB6B"/>
    <w:rsid w:val="6AB6020B"/>
    <w:rsid w:val="6ACE7045"/>
    <w:rsid w:val="6AD037C9"/>
    <w:rsid w:val="6AD5B2D4"/>
    <w:rsid w:val="6AFDDCF3"/>
    <w:rsid w:val="6B079896"/>
    <w:rsid w:val="6B1EAB32"/>
    <w:rsid w:val="6B5E7B48"/>
    <w:rsid w:val="6B650992"/>
    <w:rsid w:val="6B68A0FB"/>
    <w:rsid w:val="6B7B48C8"/>
    <w:rsid w:val="6B7BD469"/>
    <w:rsid w:val="6B7CBEC2"/>
    <w:rsid w:val="6BC14D3D"/>
    <w:rsid w:val="6BC432C2"/>
    <w:rsid w:val="6BE333CB"/>
    <w:rsid w:val="6BF8250D"/>
    <w:rsid w:val="6C0DA2CC"/>
    <w:rsid w:val="6C13A79B"/>
    <w:rsid w:val="6C19CF4F"/>
    <w:rsid w:val="6C224D8C"/>
    <w:rsid w:val="6C32B8AE"/>
    <w:rsid w:val="6C5F0936"/>
    <w:rsid w:val="6C746622"/>
    <w:rsid w:val="6CC6CC42"/>
    <w:rsid w:val="6CDEA26B"/>
    <w:rsid w:val="6D000505"/>
    <w:rsid w:val="6D033B75"/>
    <w:rsid w:val="6D529BFD"/>
    <w:rsid w:val="6D54EDC3"/>
    <w:rsid w:val="6DA597C0"/>
    <w:rsid w:val="6DE81571"/>
    <w:rsid w:val="6DF5F5D4"/>
    <w:rsid w:val="6DFE53CB"/>
    <w:rsid w:val="6E00BF09"/>
    <w:rsid w:val="6E1D320C"/>
    <w:rsid w:val="6E369806"/>
    <w:rsid w:val="6EB0FD0B"/>
    <w:rsid w:val="6EC74369"/>
    <w:rsid w:val="6EDF4252"/>
    <w:rsid w:val="6EDF68AB"/>
    <w:rsid w:val="6EE3F7FF"/>
    <w:rsid w:val="6EF9DEFB"/>
    <w:rsid w:val="6F5B9E4F"/>
    <w:rsid w:val="6F653830"/>
    <w:rsid w:val="6F7D4D8C"/>
    <w:rsid w:val="6F91DBA3"/>
    <w:rsid w:val="6FA540E3"/>
    <w:rsid w:val="6FAB5BC7"/>
    <w:rsid w:val="6FC335E0"/>
    <w:rsid w:val="70014A10"/>
    <w:rsid w:val="7020D096"/>
    <w:rsid w:val="70394E3C"/>
    <w:rsid w:val="70426EFC"/>
    <w:rsid w:val="7056D5F5"/>
    <w:rsid w:val="70618581"/>
    <w:rsid w:val="7075E543"/>
    <w:rsid w:val="707F15B1"/>
    <w:rsid w:val="70ADA6C0"/>
    <w:rsid w:val="70BE07E8"/>
    <w:rsid w:val="70E19362"/>
    <w:rsid w:val="70E95840"/>
    <w:rsid w:val="7126F13D"/>
    <w:rsid w:val="715618F7"/>
    <w:rsid w:val="715891D9"/>
    <w:rsid w:val="716392C5"/>
    <w:rsid w:val="717ED4B7"/>
    <w:rsid w:val="71876DA5"/>
    <w:rsid w:val="71A4CF9D"/>
    <w:rsid w:val="71A76E52"/>
    <w:rsid w:val="71DBA842"/>
    <w:rsid w:val="71DE2E61"/>
    <w:rsid w:val="71E3CC62"/>
    <w:rsid w:val="71F977E9"/>
    <w:rsid w:val="7203D92A"/>
    <w:rsid w:val="72093F33"/>
    <w:rsid w:val="720AD8DA"/>
    <w:rsid w:val="725FB329"/>
    <w:rsid w:val="726CFA7E"/>
    <w:rsid w:val="7277B947"/>
    <w:rsid w:val="728C66F7"/>
    <w:rsid w:val="72BEC957"/>
    <w:rsid w:val="72E79DAF"/>
    <w:rsid w:val="72F422BE"/>
    <w:rsid w:val="72F4B328"/>
    <w:rsid w:val="72F75167"/>
    <w:rsid w:val="73072625"/>
    <w:rsid w:val="735213B6"/>
    <w:rsid w:val="73737F13"/>
    <w:rsid w:val="739F43B2"/>
    <w:rsid w:val="73BD7FDB"/>
    <w:rsid w:val="73D2D4D4"/>
    <w:rsid w:val="73D84F77"/>
    <w:rsid w:val="73F5FB5C"/>
    <w:rsid w:val="73F8CF6A"/>
    <w:rsid w:val="740EC8B2"/>
    <w:rsid w:val="7418BC30"/>
    <w:rsid w:val="74283612"/>
    <w:rsid w:val="742C9361"/>
    <w:rsid w:val="743034A4"/>
    <w:rsid w:val="746AC4A9"/>
    <w:rsid w:val="74AEF251"/>
    <w:rsid w:val="74C964F4"/>
    <w:rsid w:val="74CD23B6"/>
    <w:rsid w:val="74EFAA3A"/>
    <w:rsid w:val="750F6C3E"/>
    <w:rsid w:val="7517C36C"/>
    <w:rsid w:val="7522DC21"/>
    <w:rsid w:val="75256A68"/>
    <w:rsid w:val="7532C828"/>
    <w:rsid w:val="753FB122"/>
    <w:rsid w:val="7547C6B3"/>
    <w:rsid w:val="756B87E5"/>
    <w:rsid w:val="7574A157"/>
    <w:rsid w:val="758A4BA0"/>
    <w:rsid w:val="758C18E7"/>
    <w:rsid w:val="75A1A4E7"/>
    <w:rsid w:val="75B5EB55"/>
    <w:rsid w:val="75D0E934"/>
    <w:rsid w:val="75E44F60"/>
    <w:rsid w:val="75EDD469"/>
    <w:rsid w:val="760C29FF"/>
    <w:rsid w:val="76104D49"/>
    <w:rsid w:val="762B99BA"/>
    <w:rsid w:val="765C1800"/>
    <w:rsid w:val="7672FE27"/>
    <w:rsid w:val="76881634"/>
    <w:rsid w:val="76915294"/>
    <w:rsid w:val="76B462A4"/>
    <w:rsid w:val="76DB5920"/>
    <w:rsid w:val="76F43F5D"/>
    <w:rsid w:val="76F8B96C"/>
    <w:rsid w:val="77086DA6"/>
    <w:rsid w:val="7713D676"/>
    <w:rsid w:val="7749B804"/>
    <w:rsid w:val="77534CBC"/>
    <w:rsid w:val="77598511"/>
    <w:rsid w:val="776BCDCE"/>
    <w:rsid w:val="7771AF43"/>
    <w:rsid w:val="77A54151"/>
    <w:rsid w:val="77A6DE43"/>
    <w:rsid w:val="77AA25F0"/>
    <w:rsid w:val="77D1C76E"/>
    <w:rsid w:val="77DDF7F0"/>
    <w:rsid w:val="77E325E6"/>
    <w:rsid w:val="77F53685"/>
    <w:rsid w:val="77FDE6EE"/>
    <w:rsid w:val="77FFD21A"/>
    <w:rsid w:val="783ABDD0"/>
    <w:rsid w:val="784D4AB0"/>
    <w:rsid w:val="785A8E09"/>
    <w:rsid w:val="785AEE24"/>
    <w:rsid w:val="786A292F"/>
    <w:rsid w:val="787B4C65"/>
    <w:rsid w:val="78824958"/>
    <w:rsid w:val="788C6467"/>
    <w:rsid w:val="788F6275"/>
    <w:rsid w:val="78BBFF58"/>
    <w:rsid w:val="78CDBBF6"/>
    <w:rsid w:val="78E67EBF"/>
    <w:rsid w:val="794031E5"/>
    <w:rsid w:val="7967E71E"/>
    <w:rsid w:val="79B38907"/>
    <w:rsid w:val="79BC1816"/>
    <w:rsid w:val="79F187FF"/>
    <w:rsid w:val="7A1DE49D"/>
    <w:rsid w:val="7A1F9D28"/>
    <w:rsid w:val="7A356E03"/>
    <w:rsid w:val="7A825AA1"/>
    <w:rsid w:val="7AA597E6"/>
    <w:rsid w:val="7AA97BC1"/>
    <w:rsid w:val="7AABB911"/>
    <w:rsid w:val="7ABEE69A"/>
    <w:rsid w:val="7ACC89AD"/>
    <w:rsid w:val="7AF6B0E0"/>
    <w:rsid w:val="7AF7AEFF"/>
    <w:rsid w:val="7B1854AC"/>
    <w:rsid w:val="7B1B8475"/>
    <w:rsid w:val="7B2D50D9"/>
    <w:rsid w:val="7B39E4EB"/>
    <w:rsid w:val="7B4913FB"/>
    <w:rsid w:val="7B49415A"/>
    <w:rsid w:val="7B4ED957"/>
    <w:rsid w:val="7B8F9C0F"/>
    <w:rsid w:val="7B954B5F"/>
    <w:rsid w:val="7BCD7108"/>
    <w:rsid w:val="7C08B4B0"/>
    <w:rsid w:val="7C285758"/>
    <w:rsid w:val="7C2C0ABB"/>
    <w:rsid w:val="7C2C29CA"/>
    <w:rsid w:val="7C2C605D"/>
    <w:rsid w:val="7C4808FA"/>
    <w:rsid w:val="7C4C79FE"/>
    <w:rsid w:val="7C81F6E4"/>
    <w:rsid w:val="7C820C3F"/>
    <w:rsid w:val="7C9017B4"/>
    <w:rsid w:val="7C9AB500"/>
    <w:rsid w:val="7C9EF24D"/>
    <w:rsid w:val="7CB735DF"/>
    <w:rsid w:val="7CD06BEF"/>
    <w:rsid w:val="7CFCF312"/>
    <w:rsid w:val="7D01347A"/>
    <w:rsid w:val="7D1CEE0B"/>
    <w:rsid w:val="7D2308F0"/>
    <w:rsid w:val="7D3DA39A"/>
    <w:rsid w:val="7D60661D"/>
    <w:rsid w:val="7D6BCCE9"/>
    <w:rsid w:val="7D77BA35"/>
    <w:rsid w:val="7DBB5640"/>
    <w:rsid w:val="7DCF38F3"/>
    <w:rsid w:val="7DDDD727"/>
    <w:rsid w:val="7E12E8F7"/>
    <w:rsid w:val="7E2B61CF"/>
    <w:rsid w:val="7E411663"/>
    <w:rsid w:val="7E4D5383"/>
    <w:rsid w:val="7E7ADED8"/>
    <w:rsid w:val="7E7E28CD"/>
    <w:rsid w:val="7E937528"/>
    <w:rsid w:val="7ED41F05"/>
    <w:rsid w:val="7F243C6E"/>
    <w:rsid w:val="7F491362"/>
    <w:rsid w:val="7F4E31D2"/>
    <w:rsid w:val="7F67D518"/>
    <w:rsid w:val="7F70AAF6"/>
    <w:rsid w:val="7F80BB59"/>
    <w:rsid w:val="7F9B28AE"/>
    <w:rsid w:val="7F9DC404"/>
    <w:rsid w:val="7FAB8082"/>
    <w:rsid w:val="7FC0CEBB"/>
    <w:rsid w:val="7FC1CF00"/>
    <w:rsid w:val="7FC2020D"/>
    <w:rsid w:val="7FDFF015"/>
    <w:rsid w:val="7FF5DF6E"/>
    <w:rsid w:val="7FFC5C5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7B81EE"/>
  <w15:chartTrackingRefBased/>
  <w15:docId w15:val="{81DE4AF6-A2E7-4359-A492-2853C78B4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A24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E010C"/>
    <w:pPr>
      <w:keepNext/>
      <w:keepLines/>
      <w:spacing w:before="40" w:after="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3A24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A24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A24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24C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24C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24C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24C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oinformaticspaper">
    <w:name w:val="Bioinformatics paper"/>
    <w:basedOn w:val="Heading2"/>
    <w:next w:val="Normal"/>
    <w:autoRedefine/>
    <w:qFormat/>
    <w:rsid w:val="00DE010C"/>
    <w:rPr>
      <w:rFonts w:asciiTheme="minorHAnsi" w:hAnsiTheme="minorHAnsi"/>
      <w:b/>
      <w:color w:val="000000" w:themeColor="text1"/>
      <w:sz w:val="28"/>
    </w:rPr>
  </w:style>
  <w:style w:type="character" w:customStyle="1" w:styleId="Heading2Char">
    <w:name w:val="Heading 2 Char"/>
    <w:basedOn w:val="DefaultParagraphFont"/>
    <w:link w:val="Heading2"/>
    <w:uiPriority w:val="9"/>
    <w:semiHidden/>
    <w:rsid w:val="00DE010C"/>
    <w:rPr>
      <w:rFonts w:asciiTheme="majorHAnsi" w:eastAsiaTheme="majorEastAsia" w:hAnsiTheme="majorHAnsi" w:cstheme="majorBidi"/>
      <w:color w:val="0F4761" w:themeColor="accent1" w:themeShade="BF"/>
      <w:sz w:val="26"/>
      <w:szCs w:val="26"/>
    </w:rPr>
  </w:style>
  <w:style w:type="character" w:customStyle="1" w:styleId="Heading1Char">
    <w:name w:val="Heading 1 Char"/>
    <w:basedOn w:val="DefaultParagraphFont"/>
    <w:link w:val="Heading1"/>
    <w:uiPriority w:val="9"/>
    <w:rsid w:val="003A24C3"/>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3A24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A24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A24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A24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A24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A24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A24C3"/>
    <w:rPr>
      <w:rFonts w:eastAsiaTheme="majorEastAsia" w:cstheme="majorBidi"/>
      <w:color w:val="272727" w:themeColor="text1" w:themeTint="D8"/>
    </w:rPr>
  </w:style>
  <w:style w:type="paragraph" w:styleId="Title">
    <w:name w:val="Title"/>
    <w:basedOn w:val="Normal"/>
    <w:next w:val="Normal"/>
    <w:link w:val="TitleChar"/>
    <w:uiPriority w:val="10"/>
    <w:qFormat/>
    <w:rsid w:val="003A24C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24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24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A24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A24C3"/>
    <w:pPr>
      <w:spacing w:before="160"/>
      <w:jc w:val="center"/>
    </w:pPr>
    <w:rPr>
      <w:i/>
      <w:iCs/>
      <w:color w:val="404040" w:themeColor="text1" w:themeTint="BF"/>
    </w:rPr>
  </w:style>
  <w:style w:type="character" w:customStyle="1" w:styleId="QuoteChar">
    <w:name w:val="Quote Char"/>
    <w:basedOn w:val="DefaultParagraphFont"/>
    <w:link w:val="Quote"/>
    <w:uiPriority w:val="29"/>
    <w:rsid w:val="003A24C3"/>
    <w:rPr>
      <w:i/>
      <w:iCs/>
      <w:color w:val="404040" w:themeColor="text1" w:themeTint="BF"/>
    </w:rPr>
  </w:style>
  <w:style w:type="paragraph" w:styleId="ListParagraph">
    <w:name w:val="List Paragraph"/>
    <w:basedOn w:val="Normal"/>
    <w:uiPriority w:val="34"/>
    <w:qFormat/>
    <w:rsid w:val="003A24C3"/>
    <w:pPr>
      <w:ind w:left="720"/>
      <w:contextualSpacing/>
    </w:pPr>
  </w:style>
  <w:style w:type="character" w:styleId="IntenseEmphasis">
    <w:name w:val="Intense Emphasis"/>
    <w:basedOn w:val="DefaultParagraphFont"/>
    <w:uiPriority w:val="21"/>
    <w:qFormat/>
    <w:rsid w:val="003A24C3"/>
    <w:rPr>
      <w:i/>
      <w:iCs/>
      <w:color w:val="0F4761" w:themeColor="accent1" w:themeShade="BF"/>
    </w:rPr>
  </w:style>
  <w:style w:type="paragraph" w:styleId="IntenseQuote">
    <w:name w:val="Intense Quote"/>
    <w:basedOn w:val="Normal"/>
    <w:next w:val="Normal"/>
    <w:link w:val="IntenseQuoteChar"/>
    <w:uiPriority w:val="30"/>
    <w:qFormat/>
    <w:rsid w:val="003A24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24C3"/>
    <w:rPr>
      <w:i/>
      <w:iCs/>
      <w:color w:val="0F4761" w:themeColor="accent1" w:themeShade="BF"/>
    </w:rPr>
  </w:style>
  <w:style w:type="character" w:styleId="IntenseReference">
    <w:name w:val="Intense Reference"/>
    <w:basedOn w:val="DefaultParagraphFont"/>
    <w:uiPriority w:val="32"/>
    <w:qFormat/>
    <w:rsid w:val="003A24C3"/>
    <w:rPr>
      <w:b/>
      <w:bCs/>
      <w:smallCaps/>
      <w:color w:val="0F4761" w:themeColor="accent1" w:themeShade="BF"/>
      <w:spacing w:val="5"/>
    </w:rPr>
  </w:style>
  <w:style w:type="character" w:styleId="CommentReference">
    <w:name w:val="annotation reference"/>
    <w:basedOn w:val="DefaultParagraphFont"/>
    <w:uiPriority w:val="99"/>
    <w:semiHidden/>
    <w:unhideWhenUsed/>
    <w:rsid w:val="002821CB"/>
    <w:rPr>
      <w:sz w:val="16"/>
      <w:szCs w:val="16"/>
    </w:rPr>
  </w:style>
  <w:style w:type="paragraph" w:styleId="CommentText">
    <w:name w:val="annotation text"/>
    <w:basedOn w:val="Normal"/>
    <w:link w:val="CommentTextChar"/>
    <w:uiPriority w:val="99"/>
    <w:unhideWhenUsed/>
    <w:rsid w:val="002821CB"/>
    <w:pPr>
      <w:spacing w:line="240" w:lineRule="auto"/>
    </w:pPr>
    <w:rPr>
      <w:sz w:val="20"/>
      <w:szCs w:val="20"/>
    </w:rPr>
  </w:style>
  <w:style w:type="character" w:customStyle="1" w:styleId="CommentTextChar">
    <w:name w:val="Comment Text Char"/>
    <w:basedOn w:val="DefaultParagraphFont"/>
    <w:link w:val="CommentText"/>
    <w:uiPriority w:val="99"/>
    <w:rsid w:val="002821CB"/>
    <w:rPr>
      <w:sz w:val="20"/>
      <w:szCs w:val="20"/>
    </w:rPr>
  </w:style>
  <w:style w:type="paragraph" w:styleId="CommentSubject">
    <w:name w:val="annotation subject"/>
    <w:basedOn w:val="CommentText"/>
    <w:next w:val="CommentText"/>
    <w:link w:val="CommentSubjectChar"/>
    <w:uiPriority w:val="99"/>
    <w:semiHidden/>
    <w:unhideWhenUsed/>
    <w:rsid w:val="002821CB"/>
    <w:rPr>
      <w:b/>
      <w:bCs/>
    </w:rPr>
  </w:style>
  <w:style w:type="character" w:customStyle="1" w:styleId="CommentSubjectChar">
    <w:name w:val="Comment Subject Char"/>
    <w:basedOn w:val="CommentTextChar"/>
    <w:link w:val="CommentSubject"/>
    <w:uiPriority w:val="99"/>
    <w:semiHidden/>
    <w:rsid w:val="002821CB"/>
    <w:rPr>
      <w:b/>
      <w:bCs/>
      <w:sz w:val="20"/>
      <w:szCs w:val="20"/>
    </w:rPr>
  </w:style>
  <w:style w:type="paragraph" w:styleId="Caption">
    <w:name w:val="caption"/>
    <w:basedOn w:val="Normal"/>
    <w:next w:val="Normal"/>
    <w:uiPriority w:val="35"/>
    <w:unhideWhenUsed/>
    <w:qFormat/>
    <w:rsid w:val="002821CB"/>
    <w:pPr>
      <w:spacing w:after="200" w:line="240" w:lineRule="auto"/>
    </w:pPr>
    <w:rPr>
      <w:i/>
      <w:iCs/>
      <w:color w:val="0E2841" w:themeColor="text2"/>
      <w:sz w:val="18"/>
      <w:szCs w:val="18"/>
    </w:rPr>
  </w:style>
  <w:style w:type="table" w:styleId="GridTable3">
    <w:name w:val="Grid Table 3"/>
    <w:basedOn w:val="TableNormal"/>
    <w:uiPriority w:val="48"/>
    <w:rsid w:val="0032641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Revision">
    <w:name w:val="Revision"/>
    <w:hidden/>
    <w:uiPriority w:val="99"/>
    <w:semiHidden/>
    <w:rsid w:val="002866D9"/>
    <w:pPr>
      <w:spacing w:after="0" w:line="240" w:lineRule="auto"/>
    </w:pPr>
  </w:style>
  <w:style w:type="paragraph" w:styleId="Header">
    <w:name w:val="header"/>
    <w:basedOn w:val="Normal"/>
    <w:uiPriority w:val="99"/>
    <w:unhideWhenUsed/>
    <w:rsid w:val="15E2323F"/>
    <w:pPr>
      <w:tabs>
        <w:tab w:val="center" w:pos="4680"/>
        <w:tab w:val="right" w:pos="9360"/>
      </w:tabs>
      <w:spacing w:after="0" w:line="240" w:lineRule="auto"/>
    </w:pPr>
  </w:style>
  <w:style w:type="paragraph" w:styleId="Footer">
    <w:name w:val="footer"/>
    <w:basedOn w:val="Normal"/>
    <w:uiPriority w:val="99"/>
    <w:unhideWhenUsed/>
    <w:rsid w:val="15E2323F"/>
    <w:pPr>
      <w:tabs>
        <w:tab w:val="center" w:pos="4680"/>
        <w:tab w:val="right" w:pos="9360"/>
      </w:tabs>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E55299"/>
    <w:rPr>
      <w:color w:val="666666"/>
    </w:rPr>
  </w:style>
  <w:style w:type="table" w:styleId="ListTable7Colorful">
    <w:name w:val="List Table 7 Colorful"/>
    <w:basedOn w:val="TableNormal"/>
    <w:uiPriority w:val="52"/>
    <w:rsid w:val="0020634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BF4681"/>
    <w:rPr>
      <w:color w:val="467886" w:themeColor="hyperlink"/>
      <w:u w:val="single"/>
    </w:rPr>
  </w:style>
  <w:style w:type="character" w:styleId="UnresolvedMention">
    <w:name w:val="Unresolved Mention"/>
    <w:basedOn w:val="DefaultParagraphFont"/>
    <w:uiPriority w:val="99"/>
    <w:semiHidden/>
    <w:unhideWhenUsed/>
    <w:rsid w:val="00BF4681"/>
    <w:rPr>
      <w:color w:val="605E5C"/>
      <w:shd w:val="clear" w:color="auto" w:fill="E1DFDD"/>
    </w:rPr>
  </w:style>
  <w:style w:type="paragraph" w:styleId="NormalWeb">
    <w:name w:val="Normal (Web)"/>
    <w:basedOn w:val="Normal"/>
    <w:uiPriority w:val="99"/>
    <w:semiHidden/>
    <w:unhideWhenUsed/>
    <w:rsid w:val="002B5FF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957208">
      <w:bodyDiv w:val="1"/>
      <w:marLeft w:val="0"/>
      <w:marRight w:val="0"/>
      <w:marTop w:val="0"/>
      <w:marBottom w:val="0"/>
      <w:divBdr>
        <w:top w:val="none" w:sz="0" w:space="0" w:color="auto"/>
        <w:left w:val="none" w:sz="0" w:space="0" w:color="auto"/>
        <w:bottom w:val="none" w:sz="0" w:space="0" w:color="auto"/>
        <w:right w:val="none" w:sz="0" w:space="0" w:color="auto"/>
      </w:divBdr>
    </w:div>
    <w:div w:id="177425327">
      <w:bodyDiv w:val="1"/>
      <w:marLeft w:val="0"/>
      <w:marRight w:val="0"/>
      <w:marTop w:val="0"/>
      <w:marBottom w:val="0"/>
      <w:divBdr>
        <w:top w:val="none" w:sz="0" w:space="0" w:color="auto"/>
        <w:left w:val="none" w:sz="0" w:space="0" w:color="auto"/>
        <w:bottom w:val="none" w:sz="0" w:space="0" w:color="auto"/>
        <w:right w:val="none" w:sz="0" w:space="0" w:color="auto"/>
      </w:divBdr>
    </w:div>
    <w:div w:id="215093516">
      <w:bodyDiv w:val="1"/>
      <w:marLeft w:val="0"/>
      <w:marRight w:val="0"/>
      <w:marTop w:val="0"/>
      <w:marBottom w:val="0"/>
      <w:divBdr>
        <w:top w:val="none" w:sz="0" w:space="0" w:color="auto"/>
        <w:left w:val="none" w:sz="0" w:space="0" w:color="auto"/>
        <w:bottom w:val="none" w:sz="0" w:space="0" w:color="auto"/>
        <w:right w:val="none" w:sz="0" w:space="0" w:color="auto"/>
      </w:divBdr>
    </w:div>
    <w:div w:id="266541554">
      <w:bodyDiv w:val="1"/>
      <w:marLeft w:val="0"/>
      <w:marRight w:val="0"/>
      <w:marTop w:val="0"/>
      <w:marBottom w:val="0"/>
      <w:divBdr>
        <w:top w:val="none" w:sz="0" w:space="0" w:color="auto"/>
        <w:left w:val="none" w:sz="0" w:space="0" w:color="auto"/>
        <w:bottom w:val="none" w:sz="0" w:space="0" w:color="auto"/>
        <w:right w:val="none" w:sz="0" w:space="0" w:color="auto"/>
      </w:divBdr>
    </w:div>
    <w:div w:id="315375777">
      <w:bodyDiv w:val="1"/>
      <w:marLeft w:val="0"/>
      <w:marRight w:val="0"/>
      <w:marTop w:val="0"/>
      <w:marBottom w:val="0"/>
      <w:divBdr>
        <w:top w:val="none" w:sz="0" w:space="0" w:color="auto"/>
        <w:left w:val="none" w:sz="0" w:space="0" w:color="auto"/>
        <w:bottom w:val="none" w:sz="0" w:space="0" w:color="auto"/>
        <w:right w:val="none" w:sz="0" w:space="0" w:color="auto"/>
      </w:divBdr>
    </w:div>
    <w:div w:id="334308668">
      <w:bodyDiv w:val="1"/>
      <w:marLeft w:val="0"/>
      <w:marRight w:val="0"/>
      <w:marTop w:val="0"/>
      <w:marBottom w:val="0"/>
      <w:divBdr>
        <w:top w:val="none" w:sz="0" w:space="0" w:color="auto"/>
        <w:left w:val="none" w:sz="0" w:space="0" w:color="auto"/>
        <w:bottom w:val="none" w:sz="0" w:space="0" w:color="auto"/>
        <w:right w:val="none" w:sz="0" w:space="0" w:color="auto"/>
      </w:divBdr>
      <w:divsChild>
        <w:div w:id="231936794">
          <w:marLeft w:val="0"/>
          <w:marRight w:val="0"/>
          <w:marTop w:val="0"/>
          <w:marBottom w:val="0"/>
          <w:divBdr>
            <w:top w:val="none" w:sz="0" w:space="0" w:color="auto"/>
            <w:left w:val="none" w:sz="0" w:space="0" w:color="auto"/>
            <w:bottom w:val="none" w:sz="0" w:space="0" w:color="auto"/>
            <w:right w:val="none" w:sz="0" w:space="0" w:color="auto"/>
          </w:divBdr>
        </w:div>
        <w:div w:id="630211978">
          <w:marLeft w:val="0"/>
          <w:marRight w:val="0"/>
          <w:marTop w:val="0"/>
          <w:marBottom w:val="0"/>
          <w:divBdr>
            <w:top w:val="none" w:sz="0" w:space="0" w:color="auto"/>
            <w:left w:val="none" w:sz="0" w:space="0" w:color="auto"/>
            <w:bottom w:val="none" w:sz="0" w:space="0" w:color="auto"/>
            <w:right w:val="none" w:sz="0" w:space="0" w:color="auto"/>
          </w:divBdr>
        </w:div>
        <w:div w:id="1534685862">
          <w:marLeft w:val="0"/>
          <w:marRight w:val="0"/>
          <w:marTop w:val="0"/>
          <w:marBottom w:val="0"/>
          <w:divBdr>
            <w:top w:val="none" w:sz="0" w:space="0" w:color="auto"/>
            <w:left w:val="none" w:sz="0" w:space="0" w:color="auto"/>
            <w:bottom w:val="none" w:sz="0" w:space="0" w:color="auto"/>
            <w:right w:val="none" w:sz="0" w:space="0" w:color="auto"/>
          </w:divBdr>
        </w:div>
        <w:div w:id="1619792758">
          <w:marLeft w:val="0"/>
          <w:marRight w:val="0"/>
          <w:marTop w:val="0"/>
          <w:marBottom w:val="0"/>
          <w:divBdr>
            <w:top w:val="none" w:sz="0" w:space="0" w:color="auto"/>
            <w:left w:val="none" w:sz="0" w:space="0" w:color="auto"/>
            <w:bottom w:val="none" w:sz="0" w:space="0" w:color="auto"/>
            <w:right w:val="none" w:sz="0" w:space="0" w:color="auto"/>
          </w:divBdr>
        </w:div>
        <w:div w:id="2132164636">
          <w:marLeft w:val="0"/>
          <w:marRight w:val="0"/>
          <w:marTop w:val="0"/>
          <w:marBottom w:val="0"/>
          <w:divBdr>
            <w:top w:val="none" w:sz="0" w:space="0" w:color="auto"/>
            <w:left w:val="none" w:sz="0" w:space="0" w:color="auto"/>
            <w:bottom w:val="none" w:sz="0" w:space="0" w:color="auto"/>
            <w:right w:val="none" w:sz="0" w:space="0" w:color="auto"/>
          </w:divBdr>
        </w:div>
      </w:divsChild>
    </w:div>
    <w:div w:id="528835028">
      <w:bodyDiv w:val="1"/>
      <w:marLeft w:val="0"/>
      <w:marRight w:val="0"/>
      <w:marTop w:val="0"/>
      <w:marBottom w:val="0"/>
      <w:divBdr>
        <w:top w:val="none" w:sz="0" w:space="0" w:color="auto"/>
        <w:left w:val="none" w:sz="0" w:space="0" w:color="auto"/>
        <w:bottom w:val="none" w:sz="0" w:space="0" w:color="auto"/>
        <w:right w:val="none" w:sz="0" w:space="0" w:color="auto"/>
      </w:divBdr>
    </w:div>
    <w:div w:id="555513030">
      <w:bodyDiv w:val="1"/>
      <w:marLeft w:val="0"/>
      <w:marRight w:val="0"/>
      <w:marTop w:val="0"/>
      <w:marBottom w:val="0"/>
      <w:divBdr>
        <w:top w:val="none" w:sz="0" w:space="0" w:color="auto"/>
        <w:left w:val="none" w:sz="0" w:space="0" w:color="auto"/>
        <w:bottom w:val="none" w:sz="0" w:space="0" w:color="auto"/>
        <w:right w:val="none" w:sz="0" w:space="0" w:color="auto"/>
      </w:divBdr>
    </w:div>
    <w:div w:id="564604837">
      <w:bodyDiv w:val="1"/>
      <w:marLeft w:val="0"/>
      <w:marRight w:val="0"/>
      <w:marTop w:val="0"/>
      <w:marBottom w:val="0"/>
      <w:divBdr>
        <w:top w:val="none" w:sz="0" w:space="0" w:color="auto"/>
        <w:left w:val="none" w:sz="0" w:space="0" w:color="auto"/>
        <w:bottom w:val="none" w:sz="0" w:space="0" w:color="auto"/>
        <w:right w:val="none" w:sz="0" w:space="0" w:color="auto"/>
      </w:divBdr>
    </w:div>
    <w:div w:id="607734558">
      <w:bodyDiv w:val="1"/>
      <w:marLeft w:val="0"/>
      <w:marRight w:val="0"/>
      <w:marTop w:val="0"/>
      <w:marBottom w:val="0"/>
      <w:divBdr>
        <w:top w:val="none" w:sz="0" w:space="0" w:color="auto"/>
        <w:left w:val="none" w:sz="0" w:space="0" w:color="auto"/>
        <w:bottom w:val="none" w:sz="0" w:space="0" w:color="auto"/>
        <w:right w:val="none" w:sz="0" w:space="0" w:color="auto"/>
      </w:divBdr>
    </w:div>
    <w:div w:id="671108703">
      <w:bodyDiv w:val="1"/>
      <w:marLeft w:val="0"/>
      <w:marRight w:val="0"/>
      <w:marTop w:val="0"/>
      <w:marBottom w:val="0"/>
      <w:divBdr>
        <w:top w:val="none" w:sz="0" w:space="0" w:color="auto"/>
        <w:left w:val="none" w:sz="0" w:space="0" w:color="auto"/>
        <w:bottom w:val="none" w:sz="0" w:space="0" w:color="auto"/>
        <w:right w:val="none" w:sz="0" w:space="0" w:color="auto"/>
      </w:divBdr>
    </w:div>
    <w:div w:id="726145086">
      <w:bodyDiv w:val="1"/>
      <w:marLeft w:val="0"/>
      <w:marRight w:val="0"/>
      <w:marTop w:val="0"/>
      <w:marBottom w:val="0"/>
      <w:divBdr>
        <w:top w:val="none" w:sz="0" w:space="0" w:color="auto"/>
        <w:left w:val="none" w:sz="0" w:space="0" w:color="auto"/>
        <w:bottom w:val="none" w:sz="0" w:space="0" w:color="auto"/>
        <w:right w:val="none" w:sz="0" w:space="0" w:color="auto"/>
      </w:divBdr>
    </w:div>
    <w:div w:id="857162640">
      <w:bodyDiv w:val="1"/>
      <w:marLeft w:val="0"/>
      <w:marRight w:val="0"/>
      <w:marTop w:val="0"/>
      <w:marBottom w:val="0"/>
      <w:divBdr>
        <w:top w:val="none" w:sz="0" w:space="0" w:color="auto"/>
        <w:left w:val="none" w:sz="0" w:space="0" w:color="auto"/>
        <w:bottom w:val="none" w:sz="0" w:space="0" w:color="auto"/>
        <w:right w:val="none" w:sz="0" w:space="0" w:color="auto"/>
      </w:divBdr>
    </w:div>
    <w:div w:id="1004355249">
      <w:bodyDiv w:val="1"/>
      <w:marLeft w:val="0"/>
      <w:marRight w:val="0"/>
      <w:marTop w:val="0"/>
      <w:marBottom w:val="0"/>
      <w:divBdr>
        <w:top w:val="none" w:sz="0" w:space="0" w:color="auto"/>
        <w:left w:val="none" w:sz="0" w:space="0" w:color="auto"/>
        <w:bottom w:val="none" w:sz="0" w:space="0" w:color="auto"/>
        <w:right w:val="none" w:sz="0" w:space="0" w:color="auto"/>
      </w:divBdr>
    </w:div>
    <w:div w:id="1202864420">
      <w:bodyDiv w:val="1"/>
      <w:marLeft w:val="0"/>
      <w:marRight w:val="0"/>
      <w:marTop w:val="0"/>
      <w:marBottom w:val="0"/>
      <w:divBdr>
        <w:top w:val="none" w:sz="0" w:space="0" w:color="auto"/>
        <w:left w:val="none" w:sz="0" w:space="0" w:color="auto"/>
        <w:bottom w:val="none" w:sz="0" w:space="0" w:color="auto"/>
        <w:right w:val="none" w:sz="0" w:space="0" w:color="auto"/>
      </w:divBdr>
    </w:div>
    <w:div w:id="1206941399">
      <w:bodyDiv w:val="1"/>
      <w:marLeft w:val="0"/>
      <w:marRight w:val="0"/>
      <w:marTop w:val="0"/>
      <w:marBottom w:val="0"/>
      <w:divBdr>
        <w:top w:val="none" w:sz="0" w:space="0" w:color="auto"/>
        <w:left w:val="none" w:sz="0" w:space="0" w:color="auto"/>
        <w:bottom w:val="none" w:sz="0" w:space="0" w:color="auto"/>
        <w:right w:val="none" w:sz="0" w:space="0" w:color="auto"/>
      </w:divBdr>
    </w:div>
    <w:div w:id="1226187040">
      <w:bodyDiv w:val="1"/>
      <w:marLeft w:val="0"/>
      <w:marRight w:val="0"/>
      <w:marTop w:val="0"/>
      <w:marBottom w:val="0"/>
      <w:divBdr>
        <w:top w:val="none" w:sz="0" w:space="0" w:color="auto"/>
        <w:left w:val="none" w:sz="0" w:space="0" w:color="auto"/>
        <w:bottom w:val="none" w:sz="0" w:space="0" w:color="auto"/>
        <w:right w:val="none" w:sz="0" w:space="0" w:color="auto"/>
      </w:divBdr>
    </w:div>
    <w:div w:id="1342391873">
      <w:bodyDiv w:val="1"/>
      <w:marLeft w:val="0"/>
      <w:marRight w:val="0"/>
      <w:marTop w:val="0"/>
      <w:marBottom w:val="0"/>
      <w:divBdr>
        <w:top w:val="none" w:sz="0" w:space="0" w:color="auto"/>
        <w:left w:val="none" w:sz="0" w:space="0" w:color="auto"/>
        <w:bottom w:val="none" w:sz="0" w:space="0" w:color="auto"/>
        <w:right w:val="none" w:sz="0" w:space="0" w:color="auto"/>
      </w:divBdr>
    </w:div>
    <w:div w:id="1414626341">
      <w:bodyDiv w:val="1"/>
      <w:marLeft w:val="0"/>
      <w:marRight w:val="0"/>
      <w:marTop w:val="0"/>
      <w:marBottom w:val="0"/>
      <w:divBdr>
        <w:top w:val="none" w:sz="0" w:space="0" w:color="auto"/>
        <w:left w:val="none" w:sz="0" w:space="0" w:color="auto"/>
        <w:bottom w:val="none" w:sz="0" w:space="0" w:color="auto"/>
        <w:right w:val="none" w:sz="0" w:space="0" w:color="auto"/>
      </w:divBdr>
    </w:div>
    <w:div w:id="1552571064">
      <w:bodyDiv w:val="1"/>
      <w:marLeft w:val="0"/>
      <w:marRight w:val="0"/>
      <w:marTop w:val="0"/>
      <w:marBottom w:val="0"/>
      <w:divBdr>
        <w:top w:val="none" w:sz="0" w:space="0" w:color="auto"/>
        <w:left w:val="none" w:sz="0" w:space="0" w:color="auto"/>
        <w:bottom w:val="none" w:sz="0" w:space="0" w:color="auto"/>
        <w:right w:val="none" w:sz="0" w:space="0" w:color="auto"/>
      </w:divBdr>
    </w:div>
    <w:div w:id="1591964375">
      <w:bodyDiv w:val="1"/>
      <w:marLeft w:val="0"/>
      <w:marRight w:val="0"/>
      <w:marTop w:val="0"/>
      <w:marBottom w:val="0"/>
      <w:divBdr>
        <w:top w:val="none" w:sz="0" w:space="0" w:color="auto"/>
        <w:left w:val="none" w:sz="0" w:space="0" w:color="auto"/>
        <w:bottom w:val="none" w:sz="0" w:space="0" w:color="auto"/>
        <w:right w:val="none" w:sz="0" w:space="0" w:color="auto"/>
      </w:divBdr>
    </w:div>
    <w:div w:id="1605454493">
      <w:bodyDiv w:val="1"/>
      <w:marLeft w:val="0"/>
      <w:marRight w:val="0"/>
      <w:marTop w:val="0"/>
      <w:marBottom w:val="0"/>
      <w:divBdr>
        <w:top w:val="none" w:sz="0" w:space="0" w:color="auto"/>
        <w:left w:val="none" w:sz="0" w:space="0" w:color="auto"/>
        <w:bottom w:val="none" w:sz="0" w:space="0" w:color="auto"/>
        <w:right w:val="none" w:sz="0" w:space="0" w:color="auto"/>
      </w:divBdr>
    </w:div>
    <w:div w:id="1852061286">
      <w:bodyDiv w:val="1"/>
      <w:marLeft w:val="0"/>
      <w:marRight w:val="0"/>
      <w:marTop w:val="0"/>
      <w:marBottom w:val="0"/>
      <w:divBdr>
        <w:top w:val="none" w:sz="0" w:space="0" w:color="auto"/>
        <w:left w:val="none" w:sz="0" w:space="0" w:color="auto"/>
        <w:bottom w:val="none" w:sz="0" w:space="0" w:color="auto"/>
        <w:right w:val="none" w:sz="0" w:space="0" w:color="auto"/>
      </w:divBdr>
    </w:div>
    <w:div w:id="1896113832">
      <w:bodyDiv w:val="1"/>
      <w:marLeft w:val="0"/>
      <w:marRight w:val="0"/>
      <w:marTop w:val="0"/>
      <w:marBottom w:val="0"/>
      <w:divBdr>
        <w:top w:val="none" w:sz="0" w:space="0" w:color="auto"/>
        <w:left w:val="none" w:sz="0" w:space="0" w:color="auto"/>
        <w:bottom w:val="none" w:sz="0" w:space="0" w:color="auto"/>
        <w:right w:val="none" w:sz="0" w:space="0" w:color="auto"/>
      </w:divBdr>
      <w:divsChild>
        <w:div w:id="43912745">
          <w:marLeft w:val="0"/>
          <w:marRight w:val="0"/>
          <w:marTop w:val="0"/>
          <w:marBottom w:val="0"/>
          <w:divBdr>
            <w:top w:val="none" w:sz="0" w:space="0" w:color="auto"/>
            <w:left w:val="none" w:sz="0" w:space="0" w:color="auto"/>
            <w:bottom w:val="none" w:sz="0" w:space="0" w:color="auto"/>
            <w:right w:val="none" w:sz="0" w:space="0" w:color="auto"/>
          </w:divBdr>
        </w:div>
        <w:div w:id="362445345">
          <w:marLeft w:val="0"/>
          <w:marRight w:val="0"/>
          <w:marTop w:val="0"/>
          <w:marBottom w:val="0"/>
          <w:divBdr>
            <w:top w:val="none" w:sz="0" w:space="0" w:color="auto"/>
            <w:left w:val="none" w:sz="0" w:space="0" w:color="auto"/>
            <w:bottom w:val="none" w:sz="0" w:space="0" w:color="auto"/>
            <w:right w:val="none" w:sz="0" w:space="0" w:color="auto"/>
          </w:divBdr>
        </w:div>
        <w:div w:id="998732004">
          <w:marLeft w:val="0"/>
          <w:marRight w:val="0"/>
          <w:marTop w:val="0"/>
          <w:marBottom w:val="0"/>
          <w:divBdr>
            <w:top w:val="none" w:sz="0" w:space="0" w:color="auto"/>
            <w:left w:val="none" w:sz="0" w:space="0" w:color="auto"/>
            <w:bottom w:val="none" w:sz="0" w:space="0" w:color="auto"/>
            <w:right w:val="none" w:sz="0" w:space="0" w:color="auto"/>
          </w:divBdr>
        </w:div>
        <w:div w:id="1355379397">
          <w:marLeft w:val="0"/>
          <w:marRight w:val="0"/>
          <w:marTop w:val="0"/>
          <w:marBottom w:val="0"/>
          <w:divBdr>
            <w:top w:val="none" w:sz="0" w:space="0" w:color="auto"/>
            <w:left w:val="none" w:sz="0" w:space="0" w:color="auto"/>
            <w:bottom w:val="none" w:sz="0" w:space="0" w:color="auto"/>
            <w:right w:val="none" w:sz="0" w:space="0" w:color="auto"/>
          </w:divBdr>
        </w:div>
        <w:div w:id="2118327042">
          <w:marLeft w:val="0"/>
          <w:marRight w:val="0"/>
          <w:marTop w:val="0"/>
          <w:marBottom w:val="0"/>
          <w:divBdr>
            <w:top w:val="none" w:sz="0" w:space="0" w:color="auto"/>
            <w:left w:val="none" w:sz="0" w:space="0" w:color="auto"/>
            <w:bottom w:val="none" w:sz="0" w:space="0" w:color="auto"/>
            <w:right w:val="none" w:sz="0" w:space="0" w:color="auto"/>
          </w:divBdr>
        </w:div>
      </w:divsChild>
    </w:div>
    <w:div w:id="1903060898">
      <w:bodyDiv w:val="1"/>
      <w:marLeft w:val="0"/>
      <w:marRight w:val="0"/>
      <w:marTop w:val="0"/>
      <w:marBottom w:val="0"/>
      <w:divBdr>
        <w:top w:val="none" w:sz="0" w:space="0" w:color="auto"/>
        <w:left w:val="none" w:sz="0" w:space="0" w:color="auto"/>
        <w:bottom w:val="none" w:sz="0" w:space="0" w:color="auto"/>
        <w:right w:val="none" w:sz="0" w:space="0" w:color="auto"/>
      </w:divBdr>
    </w:div>
    <w:div w:id="1956784710">
      <w:bodyDiv w:val="1"/>
      <w:marLeft w:val="0"/>
      <w:marRight w:val="0"/>
      <w:marTop w:val="0"/>
      <w:marBottom w:val="0"/>
      <w:divBdr>
        <w:top w:val="none" w:sz="0" w:space="0" w:color="auto"/>
        <w:left w:val="none" w:sz="0" w:space="0" w:color="auto"/>
        <w:bottom w:val="none" w:sz="0" w:space="0" w:color="auto"/>
        <w:right w:val="none" w:sz="0" w:space="0" w:color="auto"/>
      </w:divBdr>
    </w:div>
    <w:div w:id="2014528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uob-my.sharepoint.com/personal/qi20542_bristol_ac_uk/Documents/Code/10)%20Olfaction%20modelling%20-%20JFMInterface%20-%20Other/PioneerPaper/Data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931666808046357"/>
          <c:y val="5.1151269719510166E-2"/>
          <c:w val="0.73119967004905384"/>
          <c:h val="0.74274023613066453"/>
        </c:manualLayout>
      </c:layout>
      <c:lineChart>
        <c:grouping val="standard"/>
        <c:varyColors val="0"/>
        <c:ser>
          <c:idx val="1"/>
          <c:order val="0"/>
          <c:tx>
            <c:v>No hairs, U0 = 0.001 m/s</c:v>
          </c:tx>
          <c:spPr>
            <a:ln w="19050" cap="rnd">
              <a:solidFill>
                <a:schemeClr val="accent2"/>
              </a:solidFill>
              <a:round/>
            </a:ln>
            <a:effectLst/>
          </c:spPr>
          <c:marker>
            <c:symbol val="none"/>
          </c:marker>
          <c:cat>
            <c:numRef>
              <c:f>Sheet2!$A$4:$A$10</c:f>
              <c:numCache>
                <c:formatCode>0.00E+00</c:formatCode>
                <c:ptCount val="7"/>
                <c:pt idx="0" formatCode="General">
                  <c:v>0</c:v>
                </c:pt>
                <c:pt idx="1">
                  <c:v>1.0000000000000001E-5</c:v>
                </c:pt>
                <c:pt idx="2">
                  <c:v>1E-4</c:v>
                </c:pt>
                <c:pt idx="3" formatCode="General">
                  <c:v>1E-3</c:v>
                </c:pt>
                <c:pt idx="4" formatCode="General">
                  <c:v>0.01</c:v>
                </c:pt>
                <c:pt idx="5" formatCode="General">
                  <c:v>0.1</c:v>
                </c:pt>
                <c:pt idx="6" formatCode="General">
                  <c:v>1</c:v>
                </c:pt>
              </c:numCache>
            </c:numRef>
          </c:cat>
          <c:val>
            <c:numRef>
              <c:f>Sheet2!$H$12:$H$17</c:f>
              <c:numCache>
                <c:formatCode>0.00</c:formatCode>
                <c:ptCount val="6"/>
                <c:pt idx="0">
                  <c:v>1</c:v>
                </c:pt>
                <c:pt idx="1">
                  <c:v>1.0012604380022059</c:v>
                </c:pt>
                <c:pt idx="2">
                  <c:v>1.0127169191293974</c:v>
                </c:pt>
                <c:pt idx="3">
                  <c:v>1.1318733259807785</c:v>
                </c:pt>
                <c:pt idx="4">
                  <c:v>2.7263724144140093</c:v>
                </c:pt>
                <c:pt idx="5">
                  <c:v>24.711337189673412</c:v>
                </c:pt>
              </c:numCache>
            </c:numRef>
          </c:val>
          <c:smooth val="0"/>
          <c:extLst>
            <c:ext xmlns:c16="http://schemas.microsoft.com/office/drawing/2014/chart" uri="{C3380CC4-5D6E-409C-BE32-E72D297353CC}">
              <c16:uniqueId val="{00000000-45F4-45F9-BF25-D94471CA4A2A}"/>
            </c:ext>
          </c:extLst>
        </c:ser>
        <c:ser>
          <c:idx val="0"/>
          <c:order val="1"/>
          <c:tx>
            <c:v>Dense Hair, U0 = 0.001m/s</c:v>
          </c:tx>
          <c:spPr>
            <a:ln w="19050" cap="rnd">
              <a:solidFill>
                <a:schemeClr val="accent1"/>
              </a:solidFill>
              <a:round/>
            </a:ln>
            <a:effectLst/>
          </c:spPr>
          <c:marker>
            <c:symbol val="none"/>
          </c:marker>
          <c:cat>
            <c:numRef>
              <c:f>Sheet2!$A$4:$A$10</c:f>
              <c:numCache>
                <c:formatCode>0.00E+00</c:formatCode>
                <c:ptCount val="7"/>
                <c:pt idx="0" formatCode="General">
                  <c:v>0</c:v>
                </c:pt>
                <c:pt idx="1">
                  <c:v>1.0000000000000001E-5</c:v>
                </c:pt>
                <c:pt idx="2">
                  <c:v>1E-4</c:v>
                </c:pt>
                <c:pt idx="3" formatCode="General">
                  <c:v>1E-3</c:v>
                </c:pt>
                <c:pt idx="4" formatCode="General">
                  <c:v>0.01</c:v>
                </c:pt>
                <c:pt idx="5" formatCode="General">
                  <c:v>0.1</c:v>
                </c:pt>
                <c:pt idx="6" formatCode="General">
                  <c:v>1</c:v>
                </c:pt>
              </c:numCache>
            </c:numRef>
          </c:cat>
          <c:val>
            <c:numRef>
              <c:f>Sheet2!$G$12:$G$17</c:f>
              <c:numCache>
                <c:formatCode>0.00</c:formatCode>
                <c:ptCount val="6"/>
                <c:pt idx="0">
                  <c:v>1</c:v>
                </c:pt>
                <c:pt idx="1">
                  <c:v>1.0012205306096229</c:v>
                </c:pt>
                <c:pt idx="2">
                  <c:v>1.0121731868696602</c:v>
                </c:pt>
                <c:pt idx="3">
                  <c:v>1.1256504143380228</c:v>
                </c:pt>
                <c:pt idx="4">
                  <c:v>2.6225348493608274</c:v>
                </c:pt>
                <c:pt idx="5">
                  <c:v>23.299286953170164</c:v>
                </c:pt>
              </c:numCache>
            </c:numRef>
          </c:val>
          <c:smooth val="0"/>
          <c:extLst>
            <c:ext xmlns:c16="http://schemas.microsoft.com/office/drawing/2014/chart" uri="{C3380CC4-5D6E-409C-BE32-E72D297353CC}">
              <c16:uniqueId val="{00000001-45F4-45F9-BF25-D94471CA4A2A}"/>
            </c:ext>
          </c:extLst>
        </c:ser>
        <c:ser>
          <c:idx val="3"/>
          <c:order val="2"/>
          <c:tx>
            <c:v>No hairs, U0 = 0.01 m/s</c:v>
          </c:tx>
          <c:spPr>
            <a:ln w="19050" cap="rnd">
              <a:solidFill>
                <a:schemeClr val="accent4"/>
              </a:solidFill>
              <a:round/>
            </a:ln>
            <a:effectLst/>
          </c:spPr>
          <c:marker>
            <c:symbol val="none"/>
          </c:marker>
          <c:cat>
            <c:numRef>
              <c:f>Sheet2!$A$4:$A$10</c:f>
              <c:numCache>
                <c:formatCode>0.00E+00</c:formatCode>
                <c:ptCount val="7"/>
                <c:pt idx="0" formatCode="General">
                  <c:v>0</c:v>
                </c:pt>
                <c:pt idx="1">
                  <c:v>1.0000000000000001E-5</c:v>
                </c:pt>
                <c:pt idx="2">
                  <c:v>1E-4</c:v>
                </c:pt>
                <c:pt idx="3" formatCode="General">
                  <c:v>1E-3</c:v>
                </c:pt>
                <c:pt idx="4" formatCode="General">
                  <c:v>0.01</c:v>
                </c:pt>
                <c:pt idx="5" formatCode="General">
                  <c:v>0.1</c:v>
                </c:pt>
                <c:pt idx="6" formatCode="General">
                  <c:v>1</c:v>
                </c:pt>
              </c:numCache>
            </c:numRef>
          </c:cat>
          <c:val>
            <c:numRef>
              <c:f>Sheet2!$J$12:$J$17</c:f>
              <c:numCache>
                <c:formatCode>0.00</c:formatCode>
                <c:ptCount val="6"/>
                <c:pt idx="0">
                  <c:v>1</c:v>
                </c:pt>
                <c:pt idx="1">
                  <c:v>1.0008957528957529</c:v>
                </c:pt>
                <c:pt idx="2">
                  <c:v>1.0089111969111968</c:v>
                </c:pt>
                <c:pt idx="3">
                  <c:v>1.0913513513513513</c:v>
                </c:pt>
                <c:pt idx="4">
                  <c:v>2.1155212355212356</c:v>
                </c:pt>
                <c:pt idx="5">
                  <c:v>16.959073359073361</c:v>
                </c:pt>
              </c:numCache>
            </c:numRef>
          </c:val>
          <c:smooth val="0"/>
          <c:extLst>
            <c:ext xmlns:c16="http://schemas.microsoft.com/office/drawing/2014/chart" uri="{C3380CC4-5D6E-409C-BE32-E72D297353CC}">
              <c16:uniqueId val="{00000002-45F4-45F9-BF25-D94471CA4A2A}"/>
            </c:ext>
          </c:extLst>
        </c:ser>
        <c:ser>
          <c:idx val="2"/>
          <c:order val="3"/>
          <c:tx>
            <c:v>Dense Hairs, U0 = 0.01 m/s</c:v>
          </c:tx>
          <c:spPr>
            <a:ln w="19050" cap="rnd">
              <a:solidFill>
                <a:schemeClr val="accent3"/>
              </a:solidFill>
              <a:round/>
            </a:ln>
            <a:effectLst/>
          </c:spPr>
          <c:marker>
            <c:symbol val="none"/>
          </c:marker>
          <c:cat>
            <c:numRef>
              <c:f>Sheet2!$A$4:$A$10</c:f>
              <c:numCache>
                <c:formatCode>0.00E+00</c:formatCode>
                <c:ptCount val="7"/>
                <c:pt idx="0" formatCode="General">
                  <c:v>0</c:v>
                </c:pt>
                <c:pt idx="1">
                  <c:v>1.0000000000000001E-5</c:v>
                </c:pt>
                <c:pt idx="2">
                  <c:v>1E-4</c:v>
                </c:pt>
                <c:pt idx="3" formatCode="General">
                  <c:v>1E-3</c:v>
                </c:pt>
                <c:pt idx="4" formatCode="General">
                  <c:v>0.01</c:v>
                </c:pt>
                <c:pt idx="5" formatCode="General">
                  <c:v>0.1</c:v>
                </c:pt>
                <c:pt idx="6" formatCode="General">
                  <c:v>1</c:v>
                </c:pt>
              </c:numCache>
            </c:numRef>
          </c:cat>
          <c:val>
            <c:numRef>
              <c:f>Sheet2!$I$12:$I$17</c:f>
              <c:numCache>
                <c:formatCode>0.00</c:formatCode>
                <c:ptCount val="6"/>
                <c:pt idx="0">
                  <c:v>1</c:v>
                </c:pt>
                <c:pt idx="1">
                  <c:v>1.0008358261481611</c:v>
                </c:pt>
                <c:pt idx="2">
                  <c:v>1.008402252331515</c:v>
                </c:pt>
                <c:pt idx="3">
                  <c:v>1.0861560795354566</c:v>
                </c:pt>
                <c:pt idx="4">
                  <c:v>2.0410654583846561</c:v>
                </c:pt>
                <c:pt idx="5">
                  <c:v>15.958120710892135</c:v>
                </c:pt>
              </c:numCache>
            </c:numRef>
          </c:val>
          <c:smooth val="0"/>
          <c:extLst>
            <c:ext xmlns:c16="http://schemas.microsoft.com/office/drawing/2014/chart" uri="{C3380CC4-5D6E-409C-BE32-E72D297353CC}">
              <c16:uniqueId val="{00000003-45F4-45F9-BF25-D94471CA4A2A}"/>
            </c:ext>
          </c:extLst>
        </c:ser>
        <c:ser>
          <c:idx val="5"/>
          <c:order val="4"/>
          <c:tx>
            <c:v>No hairs, U0 = 0.1 m/s</c:v>
          </c:tx>
          <c:spPr>
            <a:ln w="19050" cap="rnd">
              <a:solidFill>
                <a:schemeClr val="accent6"/>
              </a:solidFill>
              <a:round/>
            </a:ln>
            <a:effectLst/>
          </c:spPr>
          <c:marker>
            <c:symbol val="none"/>
          </c:marker>
          <c:cat>
            <c:numRef>
              <c:f>Sheet2!$A$4:$A$10</c:f>
              <c:numCache>
                <c:formatCode>0.00E+00</c:formatCode>
                <c:ptCount val="7"/>
                <c:pt idx="0" formatCode="General">
                  <c:v>0</c:v>
                </c:pt>
                <c:pt idx="1">
                  <c:v>1.0000000000000001E-5</c:v>
                </c:pt>
                <c:pt idx="2">
                  <c:v>1E-4</c:v>
                </c:pt>
                <c:pt idx="3" formatCode="General">
                  <c:v>1E-3</c:v>
                </c:pt>
                <c:pt idx="4" formatCode="General">
                  <c:v>0.01</c:v>
                </c:pt>
                <c:pt idx="5" formatCode="General">
                  <c:v>0.1</c:v>
                </c:pt>
                <c:pt idx="6" formatCode="General">
                  <c:v>1</c:v>
                </c:pt>
              </c:numCache>
            </c:numRef>
          </c:cat>
          <c:val>
            <c:numRef>
              <c:f>Sheet2!$L$12:$L$17</c:f>
              <c:numCache>
                <c:formatCode>0.00</c:formatCode>
                <c:ptCount val="6"/>
                <c:pt idx="0">
                  <c:v>1</c:v>
                </c:pt>
                <c:pt idx="1">
                  <c:v>1.0004938678080499</c:v>
                </c:pt>
                <c:pt idx="2">
                  <c:v>1.0048563667791588</c:v>
                </c:pt>
                <c:pt idx="3">
                  <c:v>1.0491398469009796</c:v>
                </c:pt>
                <c:pt idx="4">
                  <c:v>1.5530496337147091</c:v>
                </c:pt>
                <c:pt idx="5">
                  <c:v>9.0797596510000833</c:v>
                </c:pt>
              </c:numCache>
            </c:numRef>
          </c:val>
          <c:smooth val="0"/>
          <c:extLst>
            <c:ext xmlns:c16="http://schemas.microsoft.com/office/drawing/2014/chart" uri="{C3380CC4-5D6E-409C-BE32-E72D297353CC}">
              <c16:uniqueId val="{00000004-45F4-45F9-BF25-D94471CA4A2A}"/>
            </c:ext>
          </c:extLst>
        </c:ser>
        <c:ser>
          <c:idx val="4"/>
          <c:order val="5"/>
          <c:tx>
            <c:v>Dense hairs, U0 = 0.1 m/s</c:v>
          </c:tx>
          <c:spPr>
            <a:ln w="19050" cap="rnd">
              <a:solidFill>
                <a:schemeClr val="accent5"/>
              </a:solidFill>
              <a:round/>
            </a:ln>
            <a:effectLst/>
          </c:spPr>
          <c:marker>
            <c:symbol val="none"/>
          </c:marker>
          <c:cat>
            <c:numRef>
              <c:f>Sheet2!$A$4:$A$10</c:f>
              <c:numCache>
                <c:formatCode>0.00E+00</c:formatCode>
                <c:ptCount val="7"/>
                <c:pt idx="0" formatCode="General">
                  <c:v>0</c:v>
                </c:pt>
                <c:pt idx="1">
                  <c:v>1.0000000000000001E-5</c:v>
                </c:pt>
                <c:pt idx="2">
                  <c:v>1E-4</c:v>
                </c:pt>
                <c:pt idx="3" formatCode="General">
                  <c:v>1E-3</c:v>
                </c:pt>
                <c:pt idx="4" formatCode="General">
                  <c:v>0.01</c:v>
                </c:pt>
                <c:pt idx="5" formatCode="General">
                  <c:v>0.1</c:v>
                </c:pt>
                <c:pt idx="6" formatCode="General">
                  <c:v>1</c:v>
                </c:pt>
              </c:numCache>
            </c:numRef>
          </c:cat>
          <c:val>
            <c:numRef>
              <c:f>Sheet2!$K$12:$K$17</c:f>
              <c:numCache>
                <c:formatCode>0.00</c:formatCode>
                <c:ptCount val="6"/>
                <c:pt idx="0">
                  <c:v>1</c:v>
                </c:pt>
                <c:pt idx="1">
                  <c:v>1.0004570758863169</c:v>
                </c:pt>
                <c:pt idx="2">
                  <c:v>1.0045590389686492</c:v>
                </c:pt>
                <c:pt idx="3">
                  <c:v>1.0460357456782889</c:v>
                </c:pt>
                <c:pt idx="4">
                  <c:v>1.5135071784353942</c:v>
                </c:pt>
                <c:pt idx="5">
                  <c:v>8.527864049223556</c:v>
                </c:pt>
              </c:numCache>
            </c:numRef>
          </c:val>
          <c:smooth val="0"/>
          <c:extLst>
            <c:ext xmlns:c16="http://schemas.microsoft.com/office/drawing/2014/chart" uri="{C3380CC4-5D6E-409C-BE32-E72D297353CC}">
              <c16:uniqueId val="{00000005-45F4-45F9-BF25-D94471CA4A2A}"/>
            </c:ext>
          </c:extLst>
        </c:ser>
        <c:dLbls>
          <c:showLegendKey val="0"/>
          <c:showVal val="0"/>
          <c:showCatName val="0"/>
          <c:showSerName val="0"/>
          <c:showPercent val="0"/>
          <c:showBubbleSize val="0"/>
        </c:dLbls>
        <c:smooth val="0"/>
        <c:axId val="782600927"/>
        <c:axId val="782597567"/>
      </c:lineChart>
      <c:catAx>
        <c:axId val="7826009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a:t>
                </a:r>
                <a:r>
                  <a:rPr lang="en-GB" baseline="0"/>
                  <a:t> Charge, q C</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782597567"/>
        <c:crosses val="autoZero"/>
        <c:auto val="1"/>
        <c:lblAlgn val="ctr"/>
        <c:lblOffset val="100"/>
        <c:noMultiLvlLbl val="0"/>
      </c:catAx>
      <c:valAx>
        <c:axId val="782597567"/>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lative</a:t>
                </a:r>
                <a:r>
                  <a:rPr lang="en-GB" baseline="0"/>
                  <a:t> Catch Efficiency</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2600927"/>
        <c:crosses val="autoZero"/>
        <c:crossBetween val="between"/>
      </c:valAx>
      <c:spPr>
        <a:noFill/>
        <a:ln>
          <a:noFill/>
        </a:ln>
        <a:effectLst/>
      </c:spPr>
    </c:plotArea>
    <c:legend>
      <c:legendPos val="r"/>
      <c:layout>
        <c:manualLayout>
          <c:xMode val="edge"/>
          <c:yMode val="edge"/>
          <c:x val="0.21375170996297801"/>
          <c:y val="7.393134305951965E-2"/>
          <c:w val="0.47857171411661581"/>
          <c:h val="0.47082748254833651"/>
        </c:manualLayout>
      </c:layout>
      <c:overlay val="0"/>
      <c:spPr>
        <a:noFill/>
        <a:ln>
          <a:noFill/>
        </a:ln>
        <a:effectLst/>
      </c:spPr>
      <c:txPr>
        <a:bodyPr rot="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53958-91A4-476C-BE21-8CC252365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28</Pages>
  <Words>22607</Words>
  <Characters>128864</Characters>
  <Application>Microsoft Office Word</Application>
  <DocSecurity>0</DocSecurity>
  <Lines>1073</Lines>
  <Paragraphs>302</Paragraphs>
  <ScaleCrop>false</ScaleCrop>
  <Company>Rothamsted Research</Company>
  <LinksUpToDate>false</LinksUpToDate>
  <CharactersWithSpaces>151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org</dc:creator>
  <cp:keywords/>
  <dc:description/>
  <cp:lastModifiedBy>Jozsef Vuts</cp:lastModifiedBy>
  <cp:revision>57</cp:revision>
  <dcterms:created xsi:type="dcterms:W3CDTF">2025-09-22T09:21:00Z</dcterms:created>
  <dcterms:modified xsi:type="dcterms:W3CDTF">2025-09-22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s://csl.mendeley.com/styles/665287581/PPP-Alex</vt:lpwstr>
  </property>
  <property fmtid="{D5CDD505-2E9C-101B-9397-08002B2CF9AE}" pid="13" name="Mendeley Recent Style Name 5_1">
    <vt:lpwstr>Cite Them Right 12th edition - Harvard - Alex Bor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s://csl.mendeley.com/styles/665287581/PestManagementScience-AlexBorg</vt:lpwstr>
  </property>
  <property fmtid="{D5CDD505-2E9C-101B-9397-08002B2CF9AE}" pid="19" name="Mendeley Recent Style Name 8_1">
    <vt:lpwstr>PestManagementScience-AlexBorg</vt:lpwstr>
  </property>
  <property fmtid="{D5CDD505-2E9C-101B-9397-08002B2CF9AE}" pid="20" name="Mendeley Recent Style Id 9_1">
    <vt:lpwstr>http://csl.mendeley.com/styles/665287581/PestManagementScience-AlexBorg</vt:lpwstr>
  </property>
  <property fmtid="{D5CDD505-2E9C-101B-9397-08002B2CF9AE}" pid="21" name="Mendeley Recent Style Name 9_1">
    <vt:lpwstr>Vancouver - Alex Borg</vt:lpwstr>
  </property>
  <property fmtid="{D5CDD505-2E9C-101B-9397-08002B2CF9AE}" pid="22" name="Mendeley Document_1">
    <vt:lpwstr>True</vt:lpwstr>
  </property>
  <property fmtid="{D5CDD505-2E9C-101B-9397-08002B2CF9AE}" pid="23" name="Mendeley Unique User Id_1">
    <vt:lpwstr>5f8d7085-04e0-3466-9952-a200349bf5a7</vt:lpwstr>
  </property>
  <property fmtid="{D5CDD505-2E9C-101B-9397-08002B2CF9AE}" pid="24" name="Mendeley Citation Style_1">
    <vt:lpwstr>https://csl.mendeley.com/styles/665287581/PestManagementScience-AlexBorg</vt:lpwstr>
  </property>
</Properties>
</file>